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54FFE3" w14:textId="418C7C46" w:rsidR="00AE7935" w:rsidRPr="009E2819" w:rsidRDefault="00AE7935" w:rsidP="00526FF7">
      <w:pPr>
        <w:pStyle w:val="Portada"/>
        <w:spacing w:before="0" w:after="0"/>
        <w:rPr>
          <w:color w:val="000000"/>
          <w:lang w:val="es-HN"/>
        </w:rPr>
      </w:pPr>
      <w:bookmarkStart w:id="0" w:name="_Hlk131713874"/>
      <w:bookmarkStart w:id="1" w:name="_Hlk127098063"/>
      <w:bookmarkEnd w:id="0"/>
      <w:r w:rsidRPr="009E2819">
        <w:rPr>
          <w:noProof/>
          <w:lang w:val="es-HN" w:eastAsia="es-HN"/>
        </w:rPr>
        <w:drawing>
          <wp:inline distT="0" distB="0" distL="0" distR="0" wp14:anchorId="2562BE8F" wp14:editId="583527F3">
            <wp:extent cx="3362325" cy="1000125"/>
            <wp:effectExtent l="0" t="0" r="0" b="0"/>
            <wp:docPr id="31231613" name="Picture 31231613"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31613" name="Picture 31231613" descr="A blue and black logo&#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362325" cy="1000125"/>
                    </a:xfrm>
                    <a:prstGeom prst="rect">
                      <a:avLst/>
                    </a:prstGeom>
                  </pic:spPr>
                </pic:pic>
              </a:graphicData>
            </a:graphic>
          </wp:inline>
        </w:drawing>
      </w:r>
    </w:p>
    <w:p w14:paraId="24643708" w14:textId="1BCCD56E" w:rsidR="00AE7935" w:rsidRPr="009E2819" w:rsidRDefault="00AE7935" w:rsidP="00A0797A">
      <w:pPr>
        <w:pStyle w:val="Portada"/>
        <w:rPr>
          <w:lang w:val="es-HN"/>
        </w:rPr>
      </w:pPr>
      <w:r w:rsidRPr="009E2819">
        <w:rPr>
          <w:lang w:val="es-HN"/>
        </w:rPr>
        <w:t>FACULTAD DE POSGRADO</w:t>
      </w:r>
    </w:p>
    <w:p w14:paraId="46140D73" w14:textId="3C8DBBA3" w:rsidR="00AE7935" w:rsidRPr="009E2819" w:rsidRDefault="00AE7935" w:rsidP="00A0797A">
      <w:pPr>
        <w:pStyle w:val="Portada"/>
        <w:rPr>
          <w:lang w:val="es-HN"/>
        </w:rPr>
      </w:pPr>
      <w:r w:rsidRPr="009E2819">
        <w:rPr>
          <w:lang w:val="es-HN"/>
        </w:rPr>
        <w:t>TESIS DE POSTGRADO</w:t>
      </w:r>
    </w:p>
    <w:p w14:paraId="0A54DC8E" w14:textId="77777777" w:rsidR="00AE7935" w:rsidRPr="009E2819" w:rsidRDefault="00AE7935" w:rsidP="00A0797A">
      <w:pPr>
        <w:pStyle w:val="Portada"/>
        <w:rPr>
          <w:lang w:val="es-HN"/>
        </w:rPr>
      </w:pPr>
      <w:r w:rsidRPr="009E2819">
        <w:rPr>
          <w:lang w:val="es-HN"/>
        </w:rPr>
        <w:t>PROPUESTA DE IMPLEMENTACIÓN DE LA NORMA ISO45000 EN EL CENTRO DE LLAMADAS DEL GRUPO FARSIMAN</w:t>
      </w:r>
    </w:p>
    <w:p w14:paraId="6C005C97" w14:textId="77777777" w:rsidR="00AE7935" w:rsidRPr="009E2819" w:rsidRDefault="00AE7935" w:rsidP="00A0797A">
      <w:pPr>
        <w:pStyle w:val="Portada"/>
        <w:rPr>
          <w:lang w:val="es-HN"/>
        </w:rPr>
      </w:pPr>
    </w:p>
    <w:p w14:paraId="64ECFA79" w14:textId="77777777" w:rsidR="00AE7935" w:rsidRPr="009E2819" w:rsidRDefault="00AE7935" w:rsidP="00A0797A">
      <w:pPr>
        <w:pStyle w:val="Portada"/>
        <w:rPr>
          <w:lang w:val="es-HN"/>
        </w:rPr>
      </w:pPr>
      <w:r w:rsidRPr="009E2819">
        <w:rPr>
          <w:lang w:val="es-HN"/>
        </w:rPr>
        <w:t>SUSTENTADO POR:</w:t>
      </w:r>
    </w:p>
    <w:p w14:paraId="5B492868" w14:textId="77777777" w:rsidR="00A0797A" w:rsidRPr="009E2819" w:rsidRDefault="00AE7935" w:rsidP="00A0797A">
      <w:pPr>
        <w:pStyle w:val="Portada"/>
        <w:rPr>
          <w:lang w:val="es-HN"/>
        </w:rPr>
      </w:pPr>
      <w:r w:rsidRPr="009E2819">
        <w:rPr>
          <w:lang w:val="es-HN"/>
        </w:rPr>
        <w:t xml:space="preserve">JOSE ADELMO LÓPEZ ALVARENGA </w:t>
      </w:r>
    </w:p>
    <w:p w14:paraId="4B952BA3" w14:textId="49B5B763" w:rsidR="00AE7935" w:rsidRPr="009E2819" w:rsidRDefault="00AE7935" w:rsidP="00A0797A">
      <w:pPr>
        <w:pStyle w:val="Portada"/>
        <w:rPr>
          <w:lang w:val="es-HN"/>
        </w:rPr>
      </w:pPr>
      <w:r w:rsidRPr="009E2819">
        <w:rPr>
          <w:lang w:val="es-HN"/>
        </w:rPr>
        <w:t>YARO JOSUÉ CÁCERES TERUEL</w:t>
      </w:r>
    </w:p>
    <w:p w14:paraId="51B6EA3E" w14:textId="77777777" w:rsidR="00AE7935" w:rsidRPr="009E2819" w:rsidRDefault="00AE7935" w:rsidP="00A0797A">
      <w:pPr>
        <w:pStyle w:val="Portada"/>
        <w:rPr>
          <w:lang w:val="es-HN"/>
        </w:rPr>
      </w:pPr>
    </w:p>
    <w:p w14:paraId="71453BB7" w14:textId="66F6A7D4" w:rsidR="00AE7935" w:rsidRPr="009E2819" w:rsidRDefault="00AE7935" w:rsidP="00A0797A">
      <w:pPr>
        <w:pStyle w:val="Portada"/>
        <w:rPr>
          <w:lang w:val="es-HN"/>
        </w:rPr>
      </w:pPr>
      <w:r w:rsidRPr="009E2819">
        <w:rPr>
          <w:lang w:val="es-HN"/>
        </w:rPr>
        <w:t>PREVIA INVESTIDURA AL TÍTULO DE</w:t>
      </w:r>
      <w:r w:rsidR="00705447" w:rsidRPr="009E2819">
        <w:rPr>
          <w:lang w:val="es-HN"/>
        </w:rPr>
        <w:t xml:space="preserve"> MÁSTER EN</w:t>
      </w:r>
      <w:r w:rsidRPr="009E2819">
        <w:rPr>
          <w:lang w:val="es-HN"/>
        </w:rPr>
        <w:t xml:space="preserve"> SISTEMAS DE GESTIÓN DE CALIDAD INTEGRADOS</w:t>
      </w:r>
    </w:p>
    <w:p w14:paraId="073937D0" w14:textId="77777777" w:rsidR="00AE7935" w:rsidRPr="009E2819" w:rsidRDefault="00AE7935" w:rsidP="00A0797A">
      <w:pPr>
        <w:pStyle w:val="Portada"/>
        <w:rPr>
          <w:lang w:val="es-HN"/>
        </w:rPr>
      </w:pPr>
      <w:bookmarkStart w:id="2" w:name="_GoBack"/>
      <w:bookmarkEnd w:id="2"/>
    </w:p>
    <w:p w14:paraId="391ECD14" w14:textId="77777777" w:rsidR="00AE7935" w:rsidRPr="009E2819" w:rsidRDefault="00AE7935" w:rsidP="00A0797A">
      <w:pPr>
        <w:pStyle w:val="Portada"/>
        <w:rPr>
          <w:lang w:val="es-HN"/>
        </w:rPr>
      </w:pPr>
      <w:r w:rsidRPr="009E2819">
        <w:rPr>
          <w:lang w:val="es-HN"/>
        </w:rPr>
        <w:t>SAN PEDRO SULA, CORTÉS, HONDURAS, C.A.</w:t>
      </w:r>
    </w:p>
    <w:p w14:paraId="6DAE39AD" w14:textId="77777777" w:rsidR="00AE7935" w:rsidRPr="009E2819" w:rsidRDefault="00AE7935" w:rsidP="00A0797A">
      <w:pPr>
        <w:pStyle w:val="Portada"/>
        <w:rPr>
          <w:lang w:val="es-HN"/>
        </w:rPr>
      </w:pPr>
    </w:p>
    <w:p w14:paraId="01CB1AB9" w14:textId="77777777" w:rsidR="00AE7935" w:rsidRPr="009E2819" w:rsidRDefault="00AE7935" w:rsidP="00A0797A">
      <w:pPr>
        <w:pStyle w:val="Portada"/>
        <w:rPr>
          <w:lang w:val="es-HN"/>
        </w:rPr>
      </w:pPr>
    </w:p>
    <w:p w14:paraId="5AEA62B7" w14:textId="5FF8776D" w:rsidR="00AE7935" w:rsidRPr="009E2819" w:rsidRDefault="002F0D81" w:rsidP="00A0797A">
      <w:pPr>
        <w:pStyle w:val="Portada"/>
        <w:rPr>
          <w:color w:val="000000"/>
          <w:lang w:val="es-HN"/>
        </w:rPr>
      </w:pPr>
      <w:r>
        <w:rPr>
          <w:lang w:val="es-HN"/>
        </w:rPr>
        <w:t>diciembre</w:t>
      </w:r>
      <w:r w:rsidR="00AE7935" w:rsidRPr="009E2819">
        <w:rPr>
          <w:lang w:val="es-HN"/>
        </w:rPr>
        <w:t>, 2023</w:t>
      </w:r>
    </w:p>
    <w:bookmarkEnd w:id="1"/>
    <w:p w14:paraId="5DFE9292" w14:textId="77777777" w:rsidR="004E532D" w:rsidRPr="00D3123C" w:rsidRDefault="004E532D" w:rsidP="004E532D">
      <w:pPr>
        <w:jc w:val="center"/>
        <w:rPr>
          <w:b/>
          <w:sz w:val="32"/>
          <w:szCs w:val="32"/>
          <w:lang w:val="es-HN"/>
        </w:rPr>
      </w:pPr>
      <w:r w:rsidRPr="00D3123C">
        <w:rPr>
          <w:b/>
          <w:sz w:val="32"/>
          <w:szCs w:val="32"/>
          <w:lang w:val="es-HN"/>
        </w:rPr>
        <w:lastRenderedPageBreak/>
        <w:t>UNIVERSIDAD TECNOLÓGICA CENTROAMERICANA</w:t>
      </w:r>
    </w:p>
    <w:p w14:paraId="0A49D8E3" w14:textId="77777777" w:rsidR="004E532D" w:rsidRDefault="004E532D" w:rsidP="004E532D">
      <w:pPr>
        <w:jc w:val="center"/>
        <w:rPr>
          <w:b/>
          <w:sz w:val="32"/>
          <w:szCs w:val="32"/>
          <w:lang w:val="es-HN"/>
        </w:rPr>
      </w:pPr>
    </w:p>
    <w:p w14:paraId="4E123AE1" w14:textId="77777777" w:rsidR="004E532D" w:rsidRDefault="004E532D" w:rsidP="004E532D">
      <w:pPr>
        <w:jc w:val="center"/>
        <w:rPr>
          <w:b/>
          <w:sz w:val="32"/>
          <w:szCs w:val="32"/>
          <w:lang w:val="es-HN"/>
        </w:rPr>
      </w:pPr>
      <w:r w:rsidRPr="00D3123C">
        <w:rPr>
          <w:b/>
          <w:sz w:val="32"/>
          <w:szCs w:val="32"/>
          <w:lang w:val="es-HN"/>
        </w:rPr>
        <w:t>UNITEC</w:t>
      </w:r>
    </w:p>
    <w:p w14:paraId="2C69AF58" w14:textId="77777777" w:rsidR="004E532D" w:rsidRPr="00D3123C" w:rsidRDefault="004E532D" w:rsidP="004E532D">
      <w:pPr>
        <w:jc w:val="center"/>
        <w:rPr>
          <w:b/>
          <w:sz w:val="32"/>
          <w:szCs w:val="32"/>
          <w:lang w:val="es-HN"/>
        </w:rPr>
      </w:pPr>
    </w:p>
    <w:p w14:paraId="6D788221" w14:textId="77777777" w:rsidR="004E532D" w:rsidRDefault="004E532D" w:rsidP="004E532D">
      <w:pPr>
        <w:spacing w:before="19" w:line="595" w:lineRule="auto"/>
        <w:ind w:left="2074" w:right="1908"/>
        <w:jc w:val="center"/>
        <w:rPr>
          <w:b/>
          <w:sz w:val="32"/>
          <w:lang w:val="es-HN"/>
        </w:rPr>
      </w:pPr>
      <w:r w:rsidRPr="006F4460">
        <w:rPr>
          <w:b/>
          <w:sz w:val="32"/>
          <w:lang w:val="es-HN"/>
        </w:rPr>
        <w:t>FACULTAD DE POSTGRADO</w:t>
      </w:r>
    </w:p>
    <w:p w14:paraId="432530E9" w14:textId="77777777" w:rsidR="004E532D" w:rsidRPr="006F4460" w:rsidRDefault="004E532D" w:rsidP="004E532D">
      <w:pPr>
        <w:spacing w:before="19" w:line="595" w:lineRule="auto"/>
        <w:ind w:left="2074" w:right="1908"/>
        <w:jc w:val="center"/>
        <w:rPr>
          <w:sz w:val="32"/>
          <w:szCs w:val="32"/>
          <w:lang w:val="es-HN"/>
        </w:rPr>
      </w:pPr>
      <w:r w:rsidRPr="006F4460">
        <w:rPr>
          <w:b/>
          <w:sz w:val="32"/>
          <w:lang w:val="es-HN"/>
        </w:rPr>
        <w:t>AUTORIDADES</w:t>
      </w:r>
      <w:r w:rsidRPr="006F4460">
        <w:rPr>
          <w:b/>
          <w:spacing w:val="-9"/>
          <w:sz w:val="32"/>
          <w:lang w:val="es-HN"/>
        </w:rPr>
        <w:t xml:space="preserve"> </w:t>
      </w:r>
      <w:r w:rsidRPr="006F4460">
        <w:rPr>
          <w:b/>
          <w:sz w:val="32"/>
          <w:lang w:val="es-HN"/>
        </w:rPr>
        <w:t>UNIVERSITARIAS</w:t>
      </w:r>
    </w:p>
    <w:p w14:paraId="04D23D54" w14:textId="77777777" w:rsidR="004E532D" w:rsidRPr="006F4460" w:rsidRDefault="004E532D" w:rsidP="004E532D">
      <w:pPr>
        <w:spacing w:before="187"/>
        <w:ind w:left="2073" w:right="1908"/>
        <w:jc w:val="center"/>
        <w:rPr>
          <w:sz w:val="32"/>
          <w:szCs w:val="32"/>
          <w:lang w:val="es-HN"/>
        </w:rPr>
      </w:pPr>
      <w:r>
        <w:rPr>
          <w:b/>
          <w:sz w:val="32"/>
          <w:lang w:val="es-HN"/>
        </w:rPr>
        <w:t xml:space="preserve">PRESIDENTE EJECUTIVO / </w:t>
      </w:r>
      <w:r w:rsidRPr="006F4460">
        <w:rPr>
          <w:b/>
          <w:sz w:val="32"/>
          <w:lang w:val="es-HN"/>
        </w:rPr>
        <w:t>RECTOR</w:t>
      </w:r>
      <w:r>
        <w:rPr>
          <w:b/>
          <w:sz w:val="32"/>
          <w:lang w:val="es-HN"/>
        </w:rPr>
        <w:t>A</w:t>
      </w:r>
    </w:p>
    <w:p w14:paraId="10877B76" w14:textId="77777777" w:rsidR="004E532D" w:rsidRPr="006F4460" w:rsidRDefault="004E532D" w:rsidP="004E532D">
      <w:pPr>
        <w:jc w:val="center"/>
        <w:rPr>
          <w:b/>
          <w:bCs/>
          <w:sz w:val="32"/>
          <w:szCs w:val="32"/>
          <w:lang w:val="es-HN"/>
        </w:rPr>
      </w:pPr>
      <w:r>
        <w:rPr>
          <w:b/>
          <w:sz w:val="32"/>
          <w:lang w:val="es-HN"/>
        </w:rPr>
        <w:t>ROSALPINA RODRÌGUEZ</w:t>
      </w:r>
    </w:p>
    <w:p w14:paraId="38981D55" w14:textId="77777777" w:rsidR="004E532D" w:rsidRDefault="004E532D" w:rsidP="004E532D">
      <w:pPr>
        <w:spacing w:before="4"/>
        <w:jc w:val="center"/>
        <w:rPr>
          <w:b/>
          <w:bCs/>
          <w:sz w:val="30"/>
          <w:szCs w:val="30"/>
          <w:lang w:val="es-HN"/>
        </w:rPr>
      </w:pPr>
    </w:p>
    <w:p w14:paraId="3EAA19F3" w14:textId="77777777" w:rsidR="004E532D" w:rsidRDefault="004E532D" w:rsidP="004E532D">
      <w:pPr>
        <w:spacing w:before="4"/>
        <w:jc w:val="center"/>
        <w:rPr>
          <w:b/>
          <w:bCs/>
          <w:sz w:val="30"/>
          <w:szCs w:val="30"/>
          <w:lang w:val="es-HN"/>
        </w:rPr>
      </w:pPr>
    </w:p>
    <w:p w14:paraId="1EB2517A" w14:textId="77777777" w:rsidR="004E532D" w:rsidRDefault="004E532D" w:rsidP="004E532D">
      <w:pPr>
        <w:spacing w:before="4"/>
        <w:rPr>
          <w:b/>
          <w:bCs/>
          <w:sz w:val="30"/>
          <w:szCs w:val="30"/>
          <w:lang w:val="es-HN"/>
        </w:rPr>
      </w:pPr>
    </w:p>
    <w:p w14:paraId="39EC72C3" w14:textId="77777777" w:rsidR="004E532D" w:rsidRDefault="004E532D" w:rsidP="004E532D">
      <w:pPr>
        <w:spacing w:line="355" w:lineRule="auto"/>
        <w:ind w:left="2420" w:right="2254" w:hanging="3"/>
        <w:jc w:val="center"/>
        <w:rPr>
          <w:b/>
          <w:sz w:val="32"/>
          <w:lang w:val="es-HN"/>
        </w:rPr>
      </w:pPr>
      <w:r w:rsidRPr="006F4460">
        <w:rPr>
          <w:b/>
          <w:sz w:val="32"/>
          <w:lang w:val="es-HN"/>
        </w:rPr>
        <w:t xml:space="preserve">SECRETARIO GENERAL </w:t>
      </w:r>
      <w:r>
        <w:rPr>
          <w:b/>
          <w:sz w:val="32"/>
          <w:lang w:val="es-HN"/>
        </w:rPr>
        <w:t>/ PRORRECTOR</w:t>
      </w:r>
    </w:p>
    <w:p w14:paraId="3EFB7A95" w14:textId="77777777" w:rsidR="004E532D" w:rsidRDefault="004E532D" w:rsidP="004E532D">
      <w:pPr>
        <w:spacing w:line="355" w:lineRule="auto"/>
        <w:ind w:left="2420" w:right="2254" w:hanging="3"/>
        <w:rPr>
          <w:b/>
          <w:sz w:val="32"/>
          <w:lang w:val="es-HN"/>
        </w:rPr>
      </w:pPr>
      <w:r>
        <w:rPr>
          <w:b/>
          <w:sz w:val="32"/>
          <w:lang w:val="es-HN"/>
        </w:rPr>
        <w:t>ROGER MARTÍNEZ MIRALDA</w:t>
      </w:r>
    </w:p>
    <w:p w14:paraId="509A7481" w14:textId="77777777" w:rsidR="004E532D" w:rsidRDefault="004E532D" w:rsidP="004E532D">
      <w:pPr>
        <w:spacing w:line="355" w:lineRule="auto"/>
        <w:ind w:left="2420" w:right="2254" w:hanging="3"/>
        <w:jc w:val="center"/>
        <w:rPr>
          <w:b/>
          <w:sz w:val="32"/>
          <w:lang w:val="es-HN"/>
        </w:rPr>
      </w:pPr>
    </w:p>
    <w:p w14:paraId="5074528D" w14:textId="77777777" w:rsidR="004E532D" w:rsidRDefault="004E532D" w:rsidP="004E532D">
      <w:pPr>
        <w:spacing w:line="355" w:lineRule="auto"/>
        <w:ind w:left="2420" w:right="2254" w:hanging="3"/>
        <w:jc w:val="center"/>
        <w:rPr>
          <w:b/>
          <w:sz w:val="32"/>
          <w:lang w:val="es-HN"/>
        </w:rPr>
      </w:pPr>
    </w:p>
    <w:p w14:paraId="198FD553" w14:textId="77777777" w:rsidR="004E532D" w:rsidRDefault="004E532D" w:rsidP="004E532D">
      <w:pPr>
        <w:jc w:val="center"/>
        <w:rPr>
          <w:b/>
          <w:bCs/>
          <w:sz w:val="32"/>
          <w:szCs w:val="32"/>
          <w:lang w:val="es-HN"/>
        </w:rPr>
      </w:pPr>
      <w:r w:rsidRPr="0045464C">
        <w:rPr>
          <w:b/>
          <w:bCs/>
          <w:sz w:val="32"/>
          <w:szCs w:val="32"/>
          <w:lang w:val="es-HN"/>
        </w:rPr>
        <w:t>VICERRECTOR ACAD</w:t>
      </w:r>
      <w:r>
        <w:rPr>
          <w:b/>
          <w:bCs/>
          <w:sz w:val="32"/>
          <w:szCs w:val="32"/>
          <w:lang w:val="es-HN"/>
        </w:rPr>
        <w:t>É</w:t>
      </w:r>
      <w:r w:rsidRPr="0045464C">
        <w:rPr>
          <w:b/>
          <w:bCs/>
          <w:sz w:val="32"/>
          <w:szCs w:val="32"/>
          <w:lang w:val="es-HN"/>
        </w:rPr>
        <w:t>MICO NACI</w:t>
      </w:r>
      <w:r>
        <w:rPr>
          <w:b/>
          <w:bCs/>
          <w:sz w:val="32"/>
          <w:szCs w:val="32"/>
          <w:lang w:val="es-HN"/>
        </w:rPr>
        <w:t>O</w:t>
      </w:r>
      <w:r w:rsidRPr="0045464C">
        <w:rPr>
          <w:b/>
          <w:bCs/>
          <w:sz w:val="32"/>
          <w:szCs w:val="32"/>
          <w:lang w:val="es-HN"/>
        </w:rPr>
        <w:t>NAL</w:t>
      </w:r>
    </w:p>
    <w:p w14:paraId="3DF78C6C" w14:textId="77777777" w:rsidR="004E532D" w:rsidRPr="0045464C" w:rsidRDefault="004E532D" w:rsidP="004E532D">
      <w:pPr>
        <w:jc w:val="center"/>
        <w:rPr>
          <w:b/>
          <w:bCs/>
          <w:sz w:val="32"/>
          <w:szCs w:val="32"/>
          <w:lang w:val="es-HN"/>
        </w:rPr>
      </w:pPr>
      <w:r>
        <w:rPr>
          <w:b/>
          <w:bCs/>
          <w:sz w:val="32"/>
          <w:szCs w:val="32"/>
          <w:lang w:val="es-HN"/>
        </w:rPr>
        <w:t>JAVIER ABRAHAM SALGADO LEZAMA</w:t>
      </w:r>
    </w:p>
    <w:p w14:paraId="5CD2D8B5" w14:textId="77777777" w:rsidR="004E532D" w:rsidRDefault="004E532D" w:rsidP="004E532D">
      <w:pPr>
        <w:spacing w:line="355" w:lineRule="auto"/>
        <w:ind w:left="2420" w:right="2254" w:hanging="3"/>
        <w:jc w:val="center"/>
        <w:rPr>
          <w:b/>
          <w:sz w:val="32"/>
          <w:lang w:val="es-HN"/>
        </w:rPr>
      </w:pPr>
    </w:p>
    <w:p w14:paraId="1FD090EA" w14:textId="77777777" w:rsidR="004E532D" w:rsidRDefault="004E532D" w:rsidP="004E532D">
      <w:pPr>
        <w:spacing w:line="355" w:lineRule="auto"/>
        <w:ind w:left="2420" w:right="2254" w:hanging="3"/>
        <w:jc w:val="center"/>
        <w:rPr>
          <w:b/>
          <w:sz w:val="32"/>
          <w:lang w:val="es-HN"/>
        </w:rPr>
      </w:pPr>
    </w:p>
    <w:p w14:paraId="1F542FD6" w14:textId="77777777" w:rsidR="004E532D" w:rsidRDefault="004E532D" w:rsidP="004E532D">
      <w:pPr>
        <w:spacing w:line="355" w:lineRule="auto"/>
        <w:ind w:left="2420" w:right="2254" w:hanging="3"/>
        <w:jc w:val="center"/>
        <w:rPr>
          <w:b/>
          <w:sz w:val="32"/>
          <w:lang w:val="es-HN"/>
        </w:rPr>
      </w:pPr>
    </w:p>
    <w:p w14:paraId="7BBBDB83" w14:textId="77777777" w:rsidR="004E532D" w:rsidRPr="006F4460" w:rsidRDefault="004E532D" w:rsidP="004E532D">
      <w:pPr>
        <w:ind w:left="557" w:right="395"/>
        <w:jc w:val="center"/>
        <w:rPr>
          <w:sz w:val="32"/>
          <w:szCs w:val="32"/>
          <w:lang w:val="es-HN"/>
        </w:rPr>
      </w:pPr>
      <w:r>
        <w:rPr>
          <w:b/>
          <w:sz w:val="32"/>
          <w:lang w:val="es-HN"/>
        </w:rPr>
        <w:t>DIRECTORA NACIONAL DE POSTGRADO</w:t>
      </w:r>
    </w:p>
    <w:p w14:paraId="70E12853" w14:textId="77777777" w:rsidR="004E532D" w:rsidRPr="00F16084" w:rsidRDefault="004E532D" w:rsidP="004E532D">
      <w:pPr>
        <w:spacing w:before="120" w:line="355" w:lineRule="auto"/>
        <w:ind w:right="2254"/>
        <w:jc w:val="center"/>
        <w:rPr>
          <w:b/>
          <w:sz w:val="32"/>
          <w:szCs w:val="32"/>
          <w:lang w:val="es-HN"/>
        </w:rPr>
      </w:pPr>
      <w:r>
        <w:rPr>
          <w:b/>
          <w:sz w:val="32"/>
          <w:szCs w:val="32"/>
          <w:lang w:val="es-HN"/>
        </w:rPr>
        <w:t xml:space="preserve">                           ANA DEL CARMEN RETTALLY</w:t>
      </w:r>
    </w:p>
    <w:p w14:paraId="09040440" w14:textId="08D4DC09" w:rsidR="00AE7935" w:rsidRPr="009E2819" w:rsidRDefault="004E532D" w:rsidP="004E532D">
      <w:pPr>
        <w:pStyle w:val="Portada"/>
        <w:rPr>
          <w:lang w:val="es-HN"/>
        </w:rPr>
      </w:pPr>
      <w:r>
        <w:rPr>
          <w:sz w:val="20"/>
          <w:szCs w:val="20"/>
          <w:lang w:val="es-HN"/>
        </w:rPr>
        <w:br w:type="page"/>
      </w:r>
      <w:r w:rsidR="00AE7935" w:rsidRPr="009E2819">
        <w:rPr>
          <w:lang w:val="es-HN"/>
        </w:rPr>
        <w:lastRenderedPageBreak/>
        <w:t xml:space="preserve">TÍTULO DE LA INVESTIGACIÓN </w:t>
      </w:r>
    </w:p>
    <w:p w14:paraId="29D4E668" w14:textId="77777777" w:rsidR="00705447" w:rsidRPr="009E2819" w:rsidRDefault="00705447" w:rsidP="00A0797A">
      <w:pPr>
        <w:pStyle w:val="Portada"/>
        <w:rPr>
          <w:lang w:val="es-HN"/>
        </w:rPr>
      </w:pPr>
      <w:r w:rsidRPr="009E2819">
        <w:rPr>
          <w:lang w:val="es-HN"/>
        </w:rPr>
        <w:t>PROPUESTA DE IMPLEMENTACIÓN DE LA NORMA ISO45000 EN EL CENTRO DE LLAMADAS DEL GRUPO FARSIMAN</w:t>
      </w:r>
    </w:p>
    <w:p w14:paraId="70D9B145" w14:textId="77777777" w:rsidR="004E532D" w:rsidRDefault="00AE7935" w:rsidP="00A0797A">
      <w:pPr>
        <w:pStyle w:val="Portada"/>
        <w:rPr>
          <w:lang w:val="es-HN"/>
        </w:rPr>
      </w:pPr>
      <w:r w:rsidRPr="009E2819">
        <w:rPr>
          <w:lang w:val="es-HN"/>
        </w:rPr>
        <w:t xml:space="preserve"> </w:t>
      </w:r>
    </w:p>
    <w:p w14:paraId="578615A0" w14:textId="6A728E16" w:rsidR="00AE7935" w:rsidRPr="009E2819" w:rsidRDefault="00AE7935" w:rsidP="00A0797A">
      <w:pPr>
        <w:pStyle w:val="Portada"/>
        <w:rPr>
          <w:lang w:val="es-HN"/>
        </w:rPr>
      </w:pPr>
      <w:r w:rsidRPr="009E2819">
        <w:rPr>
          <w:lang w:val="es-HN"/>
        </w:rPr>
        <w:t>TRABAJO PRESENTADO EN CUMPLIMIENTO DE LOS</w:t>
      </w:r>
    </w:p>
    <w:p w14:paraId="4DF8915C" w14:textId="77777777" w:rsidR="00AE7935" w:rsidRPr="009E2819" w:rsidRDefault="00AE7935" w:rsidP="00A0797A">
      <w:pPr>
        <w:pStyle w:val="Portada"/>
        <w:rPr>
          <w:lang w:val="es-HN"/>
        </w:rPr>
      </w:pPr>
      <w:r w:rsidRPr="009E2819">
        <w:rPr>
          <w:lang w:val="es-HN"/>
        </w:rPr>
        <w:t xml:space="preserve">REQUISITOS EXIGIDOS PARA OPTAR AL TÍTULO DE </w:t>
      </w:r>
    </w:p>
    <w:p w14:paraId="55CA825E" w14:textId="7DCB9406" w:rsidR="00AE7935" w:rsidRPr="009E2819" w:rsidRDefault="00705447" w:rsidP="00A0797A">
      <w:pPr>
        <w:pStyle w:val="Portada"/>
        <w:rPr>
          <w:lang w:val="es-HN"/>
        </w:rPr>
      </w:pPr>
      <w:r w:rsidRPr="009E2819">
        <w:rPr>
          <w:lang w:val="es-HN"/>
        </w:rPr>
        <w:t>PREVIA INVESTIDURA AL TÍTULO DE MÁSTER EN SISTEMAS DE GESTIÓN DE CALIDAD INTEGRADOS</w:t>
      </w:r>
    </w:p>
    <w:p w14:paraId="7E8C4AB8" w14:textId="77777777" w:rsidR="00705447" w:rsidRPr="004E532D" w:rsidRDefault="00705447" w:rsidP="00A0797A">
      <w:pPr>
        <w:pStyle w:val="Portada"/>
        <w:rPr>
          <w:sz w:val="24"/>
          <w:lang w:val="es-HN"/>
        </w:rPr>
      </w:pPr>
    </w:p>
    <w:p w14:paraId="54F83946" w14:textId="77777777" w:rsidR="00AE7935" w:rsidRPr="009E2819" w:rsidRDefault="00AE7935" w:rsidP="00A0797A">
      <w:pPr>
        <w:pStyle w:val="Portada"/>
        <w:rPr>
          <w:lang w:val="es-HN"/>
        </w:rPr>
      </w:pPr>
      <w:r w:rsidRPr="009E2819">
        <w:rPr>
          <w:lang w:val="es-HN"/>
        </w:rPr>
        <w:t xml:space="preserve">ASESOR METODOLÓGICO </w:t>
      </w:r>
    </w:p>
    <w:p w14:paraId="51BA0633" w14:textId="115D02E5" w:rsidR="00AE7935" w:rsidRPr="009E2819" w:rsidRDefault="00705447" w:rsidP="00A0797A">
      <w:pPr>
        <w:pStyle w:val="Portada"/>
        <w:rPr>
          <w:lang w:val="es-HN"/>
        </w:rPr>
      </w:pPr>
      <w:r w:rsidRPr="009E2819">
        <w:rPr>
          <w:lang w:val="es-HN"/>
        </w:rPr>
        <w:t>LUIS JIMÉNEZ PINEDA</w:t>
      </w:r>
    </w:p>
    <w:p w14:paraId="0B9F5E6F" w14:textId="77777777" w:rsidR="00705447" w:rsidRPr="004E532D" w:rsidRDefault="00705447" w:rsidP="00A0797A">
      <w:pPr>
        <w:pStyle w:val="Portada"/>
        <w:rPr>
          <w:sz w:val="24"/>
          <w:lang w:val="es-HN"/>
        </w:rPr>
      </w:pPr>
    </w:p>
    <w:p w14:paraId="381DEE7C" w14:textId="53F626CA" w:rsidR="00705447" w:rsidRPr="009E2819" w:rsidRDefault="00705447" w:rsidP="00A0797A">
      <w:pPr>
        <w:pStyle w:val="Portada"/>
        <w:rPr>
          <w:lang w:val="es-HN"/>
        </w:rPr>
      </w:pPr>
      <w:r w:rsidRPr="009E2819">
        <w:rPr>
          <w:lang w:val="es-HN"/>
        </w:rPr>
        <w:t>ASESOR TEMÁTICO</w:t>
      </w:r>
    </w:p>
    <w:p w14:paraId="109F4767" w14:textId="77777777" w:rsidR="00A54C02" w:rsidRPr="009E2819" w:rsidRDefault="00A54C02" w:rsidP="00A54C02">
      <w:pPr>
        <w:pStyle w:val="Portada"/>
        <w:rPr>
          <w:lang w:val="es-HN"/>
        </w:rPr>
      </w:pPr>
      <w:r w:rsidRPr="009E2819">
        <w:rPr>
          <w:lang w:val="es-HN"/>
        </w:rPr>
        <w:t>LUIS JIMÉNEZ PINEDA</w:t>
      </w:r>
    </w:p>
    <w:p w14:paraId="47C1E318" w14:textId="77777777" w:rsidR="004E532D" w:rsidRPr="004E532D" w:rsidRDefault="004E532D" w:rsidP="00A0797A">
      <w:pPr>
        <w:pStyle w:val="Portada"/>
        <w:rPr>
          <w:sz w:val="20"/>
          <w:lang w:val="es-HN"/>
        </w:rPr>
      </w:pPr>
    </w:p>
    <w:p w14:paraId="161F0087" w14:textId="166D0FD2" w:rsidR="00AE7935" w:rsidRPr="009E2819" w:rsidRDefault="004E532D" w:rsidP="00A0797A">
      <w:pPr>
        <w:pStyle w:val="Portada"/>
        <w:rPr>
          <w:lang w:val="es-HN"/>
        </w:rPr>
      </w:pPr>
      <w:r>
        <w:rPr>
          <w:lang w:val="es-HN"/>
        </w:rPr>
        <w:t>m</w:t>
      </w:r>
      <w:r w:rsidR="00AE7935" w:rsidRPr="009E2819">
        <w:rPr>
          <w:lang w:val="es-HN"/>
        </w:rPr>
        <w:t xml:space="preserve">IEMBROS DE LA TERNA: </w:t>
      </w:r>
    </w:p>
    <w:p w14:paraId="38021BF4" w14:textId="43F73E5A" w:rsidR="004E532D" w:rsidRDefault="004E532D" w:rsidP="00AE7935">
      <w:pPr>
        <w:spacing w:before="120" w:line="360" w:lineRule="auto"/>
        <w:jc w:val="center"/>
        <w:rPr>
          <w:b/>
          <w:caps/>
          <w:kern w:val="2"/>
          <w:sz w:val="32"/>
          <w:lang w:val="es-HN"/>
        </w:rPr>
      </w:pPr>
      <w:r w:rsidRPr="004E532D">
        <w:rPr>
          <w:b/>
          <w:sz w:val="32"/>
          <w:lang w:val="es-HN"/>
        </w:rPr>
        <w:t>JOSE ANTONIO LAZO CANALES</w:t>
      </w:r>
    </w:p>
    <w:p w14:paraId="4FA32CEF" w14:textId="77777777" w:rsidR="004E532D" w:rsidRDefault="004E532D" w:rsidP="00AE7935">
      <w:pPr>
        <w:spacing w:before="120" w:line="360" w:lineRule="auto"/>
        <w:jc w:val="center"/>
        <w:rPr>
          <w:b/>
          <w:caps/>
          <w:kern w:val="2"/>
          <w:sz w:val="32"/>
          <w:lang w:val="es-HN"/>
        </w:rPr>
      </w:pPr>
      <w:r w:rsidRPr="004E532D">
        <w:rPr>
          <w:b/>
          <w:caps/>
          <w:kern w:val="2"/>
          <w:sz w:val="32"/>
          <w:lang w:val="es-HN"/>
        </w:rPr>
        <w:t>SURI ZOHAR</w:t>
      </w:r>
      <w:r>
        <w:rPr>
          <w:b/>
          <w:caps/>
          <w:kern w:val="2"/>
          <w:sz w:val="32"/>
          <w:lang w:val="es-HN"/>
        </w:rPr>
        <w:t xml:space="preserve"> </w:t>
      </w:r>
      <w:r w:rsidRPr="004E532D">
        <w:rPr>
          <w:b/>
          <w:caps/>
          <w:kern w:val="2"/>
          <w:sz w:val="32"/>
          <w:lang w:val="es-HN"/>
        </w:rPr>
        <w:t xml:space="preserve">SANCHEZ BARAHONA </w:t>
      </w:r>
    </w:p>
    <w:p w14:paraId="732FEA22" w14:textId="77777777" w:rsidR="004E532D" w:rsidRDefault="004E532D" w:rsidP="00AE7935">
      <w:pPr>
        <w:spacing w:before="120" w:line="360" w:lineRule="auto"/>
        <w:jc w:val="center"/>
        <w:rPr>
          <w:b/>
          <w:sz w:val="32"/>
          <w:lang w:val="es-HN"/>
        </w:rPr>
      </w:pPr>
      <w:r w:rsidRPr="004E532D">
        <w:rPr>
          <w:b/>
          <w:sz w:val="32"/>
          <w:lang w:val="es-HN"/>
        </w:rPr>
        <w:t xml:space="preserve">ANA GABRIELA RAMIREZ SALGADO </w:t>
      </w:r>
    </w:p>
    <w:p w14:paraId="6AD3137F" w14:textId="7F1FCCF2" w:rsidR="00AE7935" w:rsidRPr="009E2819" w:rsidRDefault="00AE7935" w:rsidP="004E532D">
      <w:pPr>
        <w:spacing w:before="120" w:line="360" w:lineRule="auto"/>
        <w:rPr>
          <w:b/>
          <w:sz w:val="32"/>
          <w:lang w:val="es-HN"/>
        </w:rPr>
      </w:pPr>
    </w:p>
    <w:p w14:paraId="3E9FD590" w14:textId="77777777" w:rsidR="00AE7935" w:rsidRPr="009E2819" w:rsidRDefault="00AE7935" w:rsidP="00A0797A">
      <w:pPr>
        <w:pStyle w:val="Portada"/>
        <w:rPr>
          <w:lang w:val="es-HN"/>
        </w:rPr>
      </w:pPr>
      <w:r w:rsidRPr="009E2819">
        <w:rPr>
          <w:lang w:val="es-HN"/>
        </w:rPr>
        <w:lastRenderedPageBreak/>
        <w:t>DERECHOS DE AUTOR</w:t>
      </w:r>
    </w:p>
    <w:p w14:paraId="14D0DAD8" w14:textId="77777777" w:rsidR="00AE7935" w:rsidRPr="009E2819" w:rsidRDefault="00AE7935" w:rsidP="00AE7935">
      <w:pPr>
        <w:widowControl/>
        <w:autoSpaceDE/>
        <w:autoSpaceDN/>
        <w:spacing w:after="160" w:line="360" w:lineRule="auto"/>
        <w:ind w:firstLine="567"/>
        <w:jc w:val="both"/>
        <w:rPr>
          <w:sz w:val="24"/>
          <w:lang w:val="es-HN"/>
        </w:rPr>
      </w:pPr>
    </w:p>
    <w:p w14:paraId="2B6848AB" w14:textId="77777777" w:rsidR="00AE7935" w:rsidRPr="009E2819" w:rsidRDefault="00AE7935" w:rsidP="00AE7935">
      <w:pPr>
        <w:widowControl/>
        <w:autoSpaceDE/>
        <w:autoSpaceDN/>
        <w:spacing w:after="160" w:line="360" w:lineRule="auto"/>
        <w:ind w:firstLine="567"/>
        <w:jc w:val="both"/>
        <w:rPr>
          <w:sz w:val="24"/>
          <w:lang w:val="es-HN"/>
        </w:rPr>
      </w:pPr>
    </w:p>
    <w:p w14:paraId="5AB88470" w14:textId="77777777" w:rsidR="00AE7935" w:rsidRPr="009E2819" w:rsidRDefault="00AE7935" w:rsidP="00AE7935">
      <w:pPr>
        <w:widowControl/>
        <w:autoSpaceDE/>
        <w:autoSpaceDN/>
        <w:spacing w:after="160" w:line="360" w:lineRule="auto"/>
        <w:ind w:firstLine="567"/>
        <w:jc w:val="both"/>
        <w:rPr>
          <w:sz w:val="24"/>
          <w:lang w:val="es-HN"/>
        </w:rPr>
      </w:pPr>
    </w:p>
    <w:p w14:paraId="73BD9EFE" w14:textId="77777777" w:rsidR="00AE7935" w:rsidRPr="009E2819" w:rsidRDefault="00AE7935" w:rsidP="00AE7935">
      <w:pPr>
        <w:widowControl/>
        <w:autoSpaceDE/>
        <w:autoSpaceDN/>
        <w:spacing w:after="160" w:line="360" w:lineRule="auto"/>
        <w:ind w:firstLine="567"/>
        <w:jc w:val="both"/>
        <w:rPr>
          <w:sz w:val="24"/>
          <w:lang w:val="es-HN"/>
        </w:rPr>
      </w:pPr>
    </w:p>
    <w:p w14:paraId="4C895C1A" w14:textId="77777777" w:rsidR="00AE7935" w:rsidRPr="009E2819" w:rsidRDefault="00AE7935" w:rsidP="00AE7935">
      <w:pPr>
        <w:widowControl/>
        <w:autoSpaceDE/>
        <w:autoSpaceDN/>
        <w:spacing w:after="160" w:line="360" w:lineRule="auto"/>
        <w:ind w:firstLine="567"/>
        <w:jc w:val="both"/>
        <w:rPr>
          <w:sz w:val="24"/>
          <w:lang w:val="es-HN"/>
        </w:rPr>
      </w:pPr>
    </w:p>
    <w:p w14:paraId="4C9F2597" w14:textId="77777777" w:rsidR="00AE7935" w:rsidRPr="009E2819" w:rsidRDefault="00AE7935" w:rsidP="00AE7935">
      <w:pPr>
        <w:widowControl/>
        <w:autoSpaceDE/>
        <w:autoSpaceDN/>
        <w:spacing w:after="160" w:line="360" w:lineRule="auto"/>
        <w:ind w:firstLine="567"/>
        <w:jc w:val="both"/>
        <w:rPr>
          <w:sz w:val="24"/>
          <w:lang w:val="es-HN"/>
        </w:rPr>
      </w:pPr>
    </w:p>
    <w:p w14:paraId="1071EB06" w14:textId="77777777" w:rsidR="00AE7935" w:rsidRPr="009E2819" w:rsidRDefault="00AE7935" w:rsidP="00A0797A">
      <w:pPr>
        <w:pStyle w:val="TextoPrincipal"/>
        <w:ind w:firstLine="0"/>
        <w:jc w:val="center"/>
      </w:pPr>
    </w:p>
    <w:p w14:paraId="7D51FE7F" w14:textId="77777777" w:rsidR="00AE7935" w:rsidRPr="009E2819" w:rsidRDefault="00AE7935" w:rsidP="00A0797A">
      <w:pPr>
        <w:pStyle w:val="TextoPrincipal"/>
        <w:ind w:firstLine="0"/>
        <w:jc w:val="center"/>
      </w:pPr>
    </w:p>
    <w:p w14:paraId="4D9D4C9D" w14:textId="62A326A3" w:rsidR="00AE7935" w:rsidRPr="009E2819" w:rsidRDefault="00AE7935" w:rsidP="00A0797A">
      <w:pPr>
        <w:pStyle w:val="TextoPrincipal"/>
        <w:ind w:firstLine="0"/>
        <w:jc w:val="center"/>
      </w:pPr>
      <w:r w:rsidRPr="009E2819">
        <w:t>© Copyright 202</w:t>
      </w:r>
      <w:r w:rsidR="00705447" w:rsidRPr="009E2819">
        <w:t>3</w:t>
      </w:r>
    </w:p>
    <w:p w14:paraId="256769B4" w14:textId="77777777" w:rsidR="004E532D" w:rsidRDefault="004E532D" w:rsidP="004E532D">
      <w:pPr>
        <w:pStyle w:val="TextoPrincipal"/>
        <w:ind w:firstLine="0"/>
        <w:jc w:val="center"/>
      </w:pPr>
      <w:r w:rsidRPr="009E2819">
        <w:t>YARO JOSUÉ CÁCERES TERUEL</w:t>
      </w:r>
    </w:p>
    <w:p w14:paraId="26911441" w14:textId="0B4EE174" w:rsidR="00AE7935" w:rsidRPr="009E2819" w:rsidRDefault="00705447" w:rsidP="004E532D">
      <w:pPr>
        <w:pStyle w:val="TextoPrincipal"/>
        <w:ind w:firstLine="0"/>
        <w:jc w:val="center"/>
      </w:pPr>
      <w:r w:rsidRPr="009E2819">
        <w:t>JOSE ADELMO LÓPEZ ALVARENGA</w:t>
      </w:r>
    </w:p>
    <w:p w14:paraId="26C2C6B3" w14:textId="77777777" w:rsidR="00AE7935" w:rsidRPr="009E2819" w:rsidRDefault="00AE7935" w:rsidP="00A0797A">
      <w:pPr>
        <w:pStyle w:val="TextoPrincipal"/>
        <w:ind w:firstLine="0"/>
        <w:jc w:val="center"/>
      </w:pPr>
    </w:p>
    <w:p w14:paraId="194D86A3" w14:textId="77777777" w:rsidR="00AE7935" w:rsidRPr="009E2819" w:rsidRDefault="00AE7935" w:rsidP="00A0797A">
      <w:pPr>
        <w:pStyle w:val="TextoPrincipal"/>
        <w:ind w:firstLine="0"/>
        <w:jc w:val="center"/>
      </w:pPr>
    </w:p>
    <w:p w14:paraId="4E32EB3D" w14:textId="77777777" w:rsidR="00AE7935" w:rsidRPr="009E2819" w:rsidRDefault="00AE7935" w:rsidP="00A0797A">
      <w:pPr>
        <w:pStyle w:val="TextoPrincipal"/>
        <w:ind w:firstLine="0"/>
        <w:jc w:val="center"/>
      </w:pPr>
    </w:p>
    <w:p w14:paraId="12775CB4" w14:textId="77777777" w:rsidR="00AE7935" w:rsidRPr="009E2819" w:rsidRDefault="00AE7935" w:rsidP="00A0797A">
      <w:pPr>
        <w:pStyle w:val="TextoPrincipal"/>
        <w:ind w:firstLine="0"/>
        <w:jc w:val="center"/>
      </w:pPr>
    </w:p>
    <w:p w14:paraId="082C1B31" w14:textId="77777777" w:rsidR="00AE7935" w:rsidRPr="009E2819" w:rsidRDefault="00AE7935" w:rsidP="00A0797A">
      <w:pPr>
        <w:pStyle w:val="TextoPrincipal"/>
        <w:ind w:firstLine="0"/>
        <w:jc w:val="center"/>
      </w:pPr>
    </w:p>
    <w:p w14:paraId="1F1BEA50" w14:textId="77777777" w:rsidR="00AE7935" w:rsidRPr="009E2819" w:rsidRDefault="00AE7935" w:rsidP="00A0797A">
      <w:pPr>
        <w:pStyle w:val="TextoPrincipal"/>
        <w:ind w:firstLine="0"/>
        <w:jc w:val="center"/>
      </w:pPr>
    </w:p>
    <w:p w14:paraId="0CF8CBCB" w14:textId="77777777" w:rsidR="00AE7935" w:rsidRPr="009E2819" w:rsidRDefault="00AE7935" w:rsidP="00A0797A">
      <w:pPr>
        <w:pStyle w:val="TextoPrincipal"/>
        <w:ind w:firstLine="0"/>
        <w:jc w:val="center"/>
      </w:pPr>
    </w:p>
    <w:p w14:paraId="3FAEDE39" w14:textId="77777777" w:rsidR="00AE7935" w:rsidRPr="009E2819" w:rsidRDefault="00AE7935" w:rsidP="00A0797A">
      <w:pPr>
        <w:pStyle w:val="TextoPrincipal"/>
        <w:ind w:firstLine="0"/>
        <w:jc w:val="center"/>
      </w:pPr>
    </w:p>
    <w:p w14:paraId="32900261" w14:textId="77777777" w:rsidR="00AE7935" w:rsidRPr="009E2819" w:rsidRDefault="00AE7935" w:rsidP="00A0797A">
      <w:pPr>
        <w:pStyle w:val="TextoPrincipal"/>
        <w:ind w:firstLine="0"/>
        <w:jc w:val="center"/>
      </w:pPr>
    </w:p>
    <w:p w14:paraId="59B81CA0" w14:textId="280E173B" w:rsidR="00AE7935" w:rsidRPr="009E2819" w:rsidRDefault="00AE7935" w:rsidP="00A0797A">
      <w:pPr>
        <w:pStyle w:val="TextoPrincipal"/>
        <w:ind w:firstLine="0"/>
        <w:jc w:val="center"/>
      </w:pPr>
      <w:r w:rsidRPr="009E2819">
        <w:t>Todos los derechos son reservados.</w:t>
      </w:r>
    </w:p>
    <w:p w14:paraId="6370956F" w14:textId="77777777" w:rsidR="00705447" w:rsidRPr="009E2819" w:rsidRDefault="00705447" w:rsidP="00705447">
      <w:pPr>
        <w:pStyle w:val="BodyText"/>
        <w:tabs>
          <w:tab w:val="left" w:pos="3478"/>
        </w:tabs>
        <w:spacing w:before="127" w:line="360" w:lineRule="auto"/>
        <w:ind w:left="138" w:right="1408"/>
        <w:jc w:val="both"/>
        <w:rPr>
          <w:lang w:val="es-HN"/>
        </w:rPr>
      </w:pPr>
    </w:p>
    <w:p w14:paraId="77A73B3F" w14:textId="77777777" w:rsidR="00705447" w:rsidRPr="009E2819" w:rsidRDefault="00705447" w:rsidP="00705447">
      <w:pPr>
        <w:pStyle w:val="BodyText"/>
        <w:tabs>
          <w:tab w:val="left" w:pos="3478"/>
        </w:tabs>
        <w:spacing w:before="127" w:line="360" w:lineRule="auto"/>
        <w:ind w:left="138" w:right="1408"/>
        <w:jc w:val="both"/>
        <w:rPr>
          <w:lang w:val="es-HN"/>
        </w:rPr>
      </w:pPr>
    </w:p>
    <w:p w14:paraId="11A80437" w14:textId="77777777" w:rsidR="00A0797A" w:rsidRPr="009E2819" w:rsidRDefault="00A0797A" w:rsidP="00705447">
      <w:pPr>
        <w:pStyle w:val="BodyText"/>
        <w:tabs>
          <w:tab w:val="left" w:pos="3478"/>
        </w:tabs>
        <w:spacing w:before="127" w:line="360" w:lineRule="auto"/>
        <w:ind w:left="138" w:right="1408"/>
        <w:jc w:val="both"/>
        <w:rPr>
          <w:lang w:val="es-HN"/>
        </w:rPr>
      </w:pPr>
    </w:p>
    <w:p w14:paraId="6147E383" w14:textId="0DE5AC96" w:rsidR="00705447" w:rsidRPr="009E2819" w:rsidRDefault="00705447" w:rsidP="004E532D">
      <w:pPr>
        <w:pStyle w:val="BodyText"/>
        <w:tabs>
          <w:tab w:val="left" w:pos="3478"/>
        </w:tabs>
        <w:spacing w:before="127" w:line="360" w:lineRule="auto"/>
        <w:ind w:right="1408"/>
        <w:jc w:val="both"/>
        <w:rPr>
          <w:lang w:val="es-HN"/>
        </w:rPr>
        <w:sectPr w:rsidR="00705447" w:rsidRPr="009E2819" w:rsidSect="004E532D">
          <w:footerReference w:type="default" r:id="rId10"/>
          <w:type w:val="continuous"/>
          <w:pgSz w:w="12240" w:h="15840"/>
          <w:pgMar w:top="1340" w:right="1280" w:bottom="280" w:left="1280" w:header="0" w:footer="0" w:gutter="0"/>
          <w:cols w:space="720"/>
        </w:sectPr>
      </w:pPr>
    </w:p>
    <w:p w14:paraId="3B9D3FAC" w14:textId="42262786" w:rsidR="00AE7935" w:rsidRPr="009E2819" w:rsidRDefault="00AE7935" w:rsidP="00AE7935">
      <w:pPr>
        <w:widowControl/>
        <w:autoSpaceDE/>
        <w:autoSpaceDN/>
        <w:spacing w:after="160" w:line="360" w:lineRule="auto"/>
        <w:ind w:firstLine="567"/>
        <w:jc w:val="center"/>
        <w:rPr>
          <w:color w:val="000000"/>
          <w:sz w:val="24"/>
          <w:lang w:val="es-HN"/>
        </w:rPr>
      </w:pPr>
      <w:r w:rsidRPr="009E2819">
        <w:rPr>
          <w:rFonts w:eastAsia="Calibri"/>
          <w:noProof/>
          <w:sz w:val="24"/>
          <w:lang w:val="es-HN" w:eastAsia="es-HN"/>
        </w:rPr>
        <w:lastRenderedPageBreak/>
        <w:drawing>
          <wp:inline distT="0" distB="0" distL="0" distR="0" wp14:anchorId="03675544" wp14:editId="75B3BBA2">
            <wp:extent cx="3360981" cy="652462"/>
            <wp:effectExtent l="0" t="0" r="0" b="0"/>
            <wp:docPr id="1510933434" name="Picture 1510933434"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33434" name="Picture 1510933434" descr="A blue and black logo&#10;&#10;Description automatically generated"/>
                    <pic:cNvPicPr/>
                  </pic:nvPicPr>
                  <pic:blipFill rotWithShape="1">
                    <a:blip r:embed="rId9">
                      <a:extLst>
                        <a:ext uri="{28A0092B-C50C-407E-A947-70E740481C1C}">
                          <a14:useLocalDpi xmlns:a14="http://schemas.microsoft.com/office/drawing/2010/main" val="0"/>
                        </a:ext>
                      </a:extLst>
                    </a:blip>
                    <a:srcRect t="20476" b="14260"/>
                    <a:stretch/>
                  </pic:blipFill>
                  <pic:spPr bwMode="auto">
                    <a:xfrm>
                      <a:off x="0" y="0"/>
                      <a:ext cx="3362325" cy="652723"/>
                    </a:xfrm>
                    <a:prstGeom prst="rect">
                      <a:avLst/>
                    </a:prstGeom>
                    <a:ln>
                      <a:noFill/>
                    </a:ln>
                    <a:extLst>
                      <a:ext uri="{53640926-AAD7-44D8-BBD7-CCE9431645EC}">
                        <a14:shadowObscured xmlns:a14="http://schemas.microsoft.com/office/drawing/2010/main"/>
                      </a:ext>
                    </a:extLst>
                  </pic:spPr>
                </pic:pic>
              </a:graphicData>
            </a:graphic>
          </wp:inline>
        </w:drawing>
      </w:r>
    </w:p>
    <w:p w14:paraId="1AA0904A" w14:textId="77777777" w:rsidR="00AE7935" w:rsidRPr="009E2819" w:rsidRDefault="00AE7935" w:rsidP="00A0797A">
      <w:pPr>
        <w:pStyle w:val="Portada"/>
        <w:rPr>
          <w:lang w:val="es-HN"/>
        </w:rPr>
      </w:pPr>
      <w:r w:rsidRPr="009E2819">
        <w:rPr>
          <w:lang w:val="es-HN"/>
        </w:rPr>
        <w:t>FACULTAD DE POSTGRADO</w:t>
      </w:r>
    </w:p>
    <w:p w14:paraId="1DE3D74D" w14:textId="4FB774FE" w:rsidR="00AE7935" w:rsidRPr="009E2819" w:rsidRDefault="00A0797A" w:rsidP="00A0797A">
      <w:pPr>
        <w:pStyle w:val="Portada"/>
        <w:rPr>
          <w:lang w:val="es-HN"/>
        </w:rPr>
      </w:pPr>
      <w:r w:rsidRPr="009E2819">
        <w:rPr>
          <w:lang w:val="es-HN"/>
        </w:rPr>
        <w:t>PROPUESTA DE IMPLEMENTACIÓN DE LA NORMA ISO45000 EN EL CENTRO DE LLAMADAS DEL GRUPO FARSIMAN</w:t>
      </w:r>
    </w:p>
    <w:p w14:paraId="48C7754C" w14:textId="0BA5A1C2" w:rsidR="00AE7935" w:rsidRPr="009E2819" w:rsidRDefault="00AE7935" w:rsidP="00A0797A">
      <w:pPr>
        <w:pStyle w:val="Portada"/>
        <w:rPr>
          <w:lang w:val="es-HN"/>
        </w:rPr>
      </w:pPr>
      <w:r w:rsidRPr="009E2819">
        <w:rPr>
          <w:lang w:val="es-HN"/>
        </w:rPr>
        <w:t>NOMBRE DE</w:t>
      </w:r>
      <w:r w:rsidR="00A0797A" w:rsidRPr="009E2819">
        <w:rPr>
          <w:lang w:val="es-HN"/>
        </w:rPr>
        <w:t xml:space="preserve"> LOS</w:t>
      </w:r>
      <w:r w:rsidRPr="009E2819">
        <w:rPr>
          <w:lang w:val="es-HN"/>
        </w:rPr>
        <w:t xml:space="preserve"> MAESTRANDO</w:t>
      </w:r>
      <w:r w:rsidR="00A0797A" w:rsidRPr="009E2819">
        <w:rPr>
          <w:lang w:val="es-HN"/>
        </w:rPr>
        <w:t>S</w:t>
      </w:r>
    </w:p>
    <w:p w14:paraId="0490840F" w14:textId="77777777" w:rsidR="00A0797A" w:rsidRPr="009E2819" w:rsidRDefault="00A0797A" w:rsidP="00A0797A">
      <w:pPr>
        <w:pStyle w:val="Portada"/>
        <w:spacing w:line="240" w:lineRule="auto"/>
        <w:rPr>
          <w:lang w:val="es-HN"/>
        </w:rPr>
      </w:pPr>
      <w:r w:rsidRPr="009E2819">
        <w:rPr>
          <w:lang w:val="es-HN"/>
        </w:rPr>
        <w:t xml:space="preserve">JOSE ADELMO LÓPEZ ALVARENGA </w:t>
      </w:r>
    </w:p>
    <w:p w14:paraId="3B582613" w14:textId="3726F47D" w:rsidR="00AE7935" w:rsidRPr="009E2819" w:rsidRDefault="00A0797A" w:rsidP="00A0797A">
      <w:pPr>
        <w:pStyle w:val="Portada"/>
        <w:spacing w:line="240" w:lineRule="auto"/>
        <w:rPr>
          <w:lang w:val="es-HN"/>
        </w:rPr>
      </w:pPr>
      <w:r w:rsidRPr="009E2819">
        <w:rPr>
          <w:lang w:val="es-HN"/>
        </w:rPr>
        <w:t>YARO JOSUÉ CÁCERES TERUEL</w:t>
      </w:r>
    </w:p>
    <w:p w14:paraId="3639F6B2" w14:textId="77777777" w:rsidR="00A0797A" w:rsidRPr="009E2819" w:rsidRDefault="00A0797A" w:rsidP="00A0797A">
      <w:pPr>
        <w:widowControl/>
        <w:autoSpaceDE/>
        <w:autoSpaceDN/>
        <w:spacing w:after="120" w:line="264" w:lineRule="auto"/>
        <w:ind w:firstLine="567"/>
        <w:jc w:val="center"/>
        <w:rPr>
          <w:b/>
          <w:bCs/>
          <w:color w:val="000000"/>
          <w:sz w:val="12"/>
          <w:szCs w:val="32"/>
          <w:lang w:val="es-HN"/>
        </w:rPr>
      </w:pPr>
    </w:p>
    <w:p w14:paraId="47F3C1CB" w14:textId="488D968A" w:rsidR="0066716B" w:rsidRDefault="00AE7935" w:rsidP="0066716B">
      <w:pPr>
        <w:pStyle w:val="Portada"/>
      </w:pPr>
      <w:r w:rsidRPr="009E2819">
        <w:rPr>
          <w:lang w:val="es-HN"/>
        </w:rPr>
        <w:t>RESUMEN</w:t>
      </w:r>
    </w:p>
    <w:p w14:paraId="1E2D3D18" w14:textId="08B128D9" w:rsidR="0066716B" w:rsidRDefault="0066716B" w:rsidP="0066716B">
      <w:pPr>
        <w:pStyle w:val="TextoPrincipal"/>
      </w:pPr>
      <w:r>
        <w:t xml:space="preserve">La presente investigación abordó la mejora de las condiciones laborales y la salud ocupacional en el centro de llamadas del Grupo </w:t>
      </w:r>
      <w:proofErr w:type="spellStart"/>
      <w:r>
        <w:t>Farsimán</w:t>
      </w:r>
      <w:proofErr w:type="spellEnd"/>
      <w:r>
        <w:t xml:space="preserve"> a través de un planteamiento de propuesta de implementación. Durante la crisis de pandemia, el centro de llamadas experimentó un crecimiento acelerado, generando una mayor demanda de servicios y una ampliación en la contratación de personal. Los hallazgos fueron problemas posturales y riesgos ergonómicos, especialmente en empleados con menos de 6 meses de experiencia, así como deficiencias en iluminación y presión sonora. Lo anterior presenta la implementación de la norma ISO 45001:2018 como una solución prudente, considerando los riesgos identificados y la relación entre la experiencia laboral y la ergonomía. La justificación para la implementación se basó en la anticipación de una reducción significativa de incidentes y accidentes laborales al abordar proactivamente los riesgos. Además, se enfatizó que cumplir con la norma ISO 45001:2018 mejorarían la reputación del centro de llamadas y abriría oportunidades en mercados globales, donde los estándares de seguridad y responsabilidad social son esenciales.</w:t>
      </w:r>
    </w:p>
    <w:p w14:paraId="57F1726C" w14:textId="1A330E89" w:rsidR="00A0797A" w:rsidRPr="009E2819" w:rsidRDefault="00AE7935" w:rsidP="0066716B">
      <w:pPr>
        <w:pStyle w:val="TextoPrincipal"/>
        <w:rPr>
          <w:b/>
          <w:bCs/>
        </w:rPr>
      </w:pPr>
      <w:r w:rsidRPr="0066716B">
        <w:rPr>
          <w:b/>
          <w:bCs/>
        </w:rPr>
        <w:t>Palabras clave:</w:t>
      </w:r>
      <w:r w:rsidR="00A0797A" w:rsidRPr="0066716B">
        <w:rPr>
          <w:b/>
          <w:bCs/>
        </w:rPr>
        <w:t xml:space="preserve"> </w:t>
      </w:r>
      <w:r w:rsidR="0066716B" w:rsidRPr="0066716B">
        <w:rPr>
          <w:b/>
          <w:bCs/>
        </w:rPr>
        <w:t>ISO 45001:2018</w:t>
      </w:r>
      <w:r w:rsidR="0066716B">
        <w:rPr>
          <w:b/>
          <w:bCs/>
        </w:rPr>
        <w:t>, ergonomía en oficinas, s</w:t>
      </w:r>
      <w:r w:rsidR="0066716B" w:rsidRPr="0066716B">
        <w:rPr>
          <w:b/>
          <w:bCs/>
        </w:rPr>
        <w:t>alud ocupacional</w:t>
      </w:r>
      <w:r w:rsidR="0066716B">
        <w:rPr>
          <w:b/>
          <w:bCs/>
        </w:rPr>
        <w:t>, r</w:t>
      </w:r>
      <w:r w:rsidR="0066716B" w:rsidRPr="0066716B">
        <w:rPr>
          <w:b/>
          <w:bCs/>
        </w:rPr>
        <w:t>iesgos laborales</w:t>
      </w:r>
      <w:r w:rsidR="0066716B">
        <w:rPr>
          <w:b/>
          <w:bCs/>
        </w:rPr>
        <w:t>, riesgos psicosociales</w:t>
      </w:r>
      <w:r w:rsidR="00A0797A" w:rsidRPr="009E2819">
        <w:rPr>
          <w:b/>
          <w:bCs/>
        </w:rPr>
        <w:br w:type="page"/>
      </w:r>
    </w:p>
    <w:p w14:paraId="369A6EF8" w14:textId="75D8CF8F" w:rsidR="00CF7BCF" w:rsidRPr="009E2819" w:rsidRDefault="00CF7BCF" w:rsidP="00AE7935">
      <w:pPr>
        <w:widowControl/>
        <w:autoSpaceDE/>
        <w:autoSpaceDN/>
        <w:spacing w:after="160" w:line="360" w:lineRule="auto"/>
        <w:ind w:firstLine="567"/>
        <w:jc w:val="center"/>
        <w:rPr>
          <w:rFonts w:eastAsia="Calibri"/>
          <w:noProof/>
          <w:sz w:val="24"/>
          <w:lang w:val="es-HN"/>
        </w:rPr>
      </w:pPr>
      <w:r w:rsidRPr="009E2819">
        <w:rPr>
          <w:rFonts w:eastAsia="Calibri"/>
          <w:noProof/>
          <w:sz w:val="24"/>
          <w:lang w:val="es-HN" w:eastAsia="es-HN"/>
        </w:rPr>
        <w:lastRenderedPageBreak/>
        <w:drawing>
          <wp:inline distT="0" distB="0" distL="0" distR="0" wp14:anchorId="199F8DAC" wp14:editId="190AC88B">
            <wp:extent cx="3362325" cy="657225"/>
            <wp:effectExtent l="0" t="0" r="9525" b="9525"/>
            <wp:docPr id="1318456598" name="Picture 1318456598"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456598" name="Picture 1318456598" descr="A blue and black logo&#10;&#10;Description automatically generated"/>
                    <pic:cNvPicPr/>
                  </pic:nvPicPr>
                  <pic:blipFill rotWithShape="1">
                    <a:blip r:embed="rId9">
                      <a:extLst>
                        <a:ext uri="{28A0092B-C50C-407E-A947-70E740481C1C}">
                          <a14:useLocalDpi xmlns:a14="http://schemas.microsoft.com/office/drawing/2010/main" val="0"/>
                        </a:ext>
                      </a:extLst>
                    </a:blip>
                    <a:srcRect t="21904" b="12381"/>
                    <a:stretch/>
                  </pic:blipFill>
                  <pic:spPr bwMode="auto">
                    <a:xfrm>
                      <a:off x="0" y="0"/>
                      <a:ext cx="3362325" cy="657225"/>
                    </a:xfrm>
                    <a:prstGeom prst="rect">
                      <a:avLst/>
                    </a:prstGeom>
                    <a:ln>
                      <a:noFill/>
                    </a:ln>
                    <a:extLst>
                      <a:ext uri="{53640926-AAD7-44D8-BBD7-CCE9431645EC}">
                        <a14:shadowObscured xmlns:a14="http://schemas.microsoft.com/office/drawing/2010/main"/>
                      </a:ext>
                    </a:extLst>
                  </pic:spPr>
                </pic:pic>
              </a:graphicData>
            </a:graphic>
          </wp:inline>
        </w:drawing>
      </w:r>
    </w:p>
    <w:p w14:paraId="5DA8FB3C" w14:textId="77777777" w:rsidR="00AE7935" w:rsidRPr="00CF3389" w:rsidRDefault="00AE7935" w:rsidP="00CF7BCF">
      <w:pPr>
        <w:pStyle w:val="Portada"/>
        <w:rPr>
          <w:rFonts w:eastAsia="Calibri"/>
          <w:sz w:val="24"/>
          <w:lang w:val="en-US"/>
        </w:rPr>
      </w:pPr>
      <w:r w:rsidRPr="00CF3389">
        <w:rPr>
          <w:lang w:val="en-US"/>
        </w:rPr>
        <w:t xml:space="preserve">GRADUATE SCHOOL </w:t>
      </w:r>
    </w:p>
    <w:p w14:paraId="0B230043" w14:textId="57C9FE93" w:rsidR="00AE7935" w:rsidRPr="00CF3389" w:rsidRDefault="00CF7BCF" w:rsidP="00CF7BCF">
      <w:pPr>
        <w:pStyle w:val="Portada"/>
        <w:rPr>
          <w:sz w:val="12"/>
          <w:lang w:val="en-US"/>
        </w:rPr>
      </w:pPr>
      <w:r w:rsidRPr="00CF3389">
        <w:rPr>
          <w:lang w:val="en-US"/>
        </w:rPr>
        <w:t>Proposal for Implementing ISO 4500</w:t>
      </w:r>
      <w:r w:rsidR="00C96419" w:rsidRPr="00CF3389">
        <w:rPr>
          <w:lang w:val="en-US"/>
        </w:rPr>
        <w:t>0</w:t>
      </w:r>
      <w:r w:rsidRPr="00CF3389">
        <w:rPr>
          <w:lang w:val="en-US"/>
        </w:rPr>
        <w:t xml:space="preserve"> in the call center of Farsiman Group</w:t>
      </w:r>
    </w:p>
    <w:p w14:paraId="58CDD052" w14:textId="3744276C" w:rsidR="00AE7935" w:rsidRPr="00AC65B0" w:rsidRDefault="00AE7935" w:rsidP="00CF7BCF">
      <w:pPr>
        <w:pStyle w:val="Portada"/>
        <w:spacing w:line="240" w:lineRule="auto"/>
        <w:rPr>
          <w:rFonts w:eastAsia="Calibri"/>
          <w:sz w:val="24"/>
          <w:lang w:val="en-US"/>
        </w:rPr>
      </w:pPr>
      <w:r w:rsidRPr="00AC65B0">
        <w:rPr>
          <w:lang w:val="en-US"/>
        </w:rPr>
        <w:t>STUDENT</w:t>
      </w:r>
      <w:r w:rsidR="00A0797A" w:rsidRPr="00AC65B0">
        <w:rPr>
          <w:lang w:val="en-US"/>
        </w:rPr>
        <w:t>S</w:t>
      </w:r>
      <w:r w:rsidRPr="00AC65B0">
        <w:rPr>
          <w:lang w:val="en-US"/>
        </w:rPr>
        <w:t xml:space="preserve"> NAME</w:t>
      </w:r>
      <w:r w:rsidR="00CF7BCF" w:rsidRPr="00AC65B0">
        <w:rPr>
          <w:lang w:val="en-US"/>
        </w:rPr>
        <w:t>S</w:t>
      </w:r>
    </w:p>
    <w:p w14:paraId="5041D788" w14:textId="77777777" w:rsidR="00CF7BCF" w:rsidRPr="00AC65B0" w:rsidRDefault="00CF7BCF" w:rsidP="00CF7BCF">
      <w:pPr>
        <w:pStyle w:val="Portada"/>
        <w:spacing w:line="240" w:lineRule="auto"/>
        <w:rPr>
          <w:lang w:val="en-US"/>
        </w:rPr>
      </w:pPr>
      <w:r w:rsidRPr="00AC65B0">
        <w:rPr>
          <w:lang w:val="en-US"/>
        </w:rPr>
        <w:t xml:space="preserve">JOSE ADELMO LÓPEZ ALVARENGA </w:t>
      </w:r>
    </w:p>
    <w:p w14:paraId="0E610DF8" w14:textId="08F66024" w:rsidR="00AE7935" w:rsidRPr="00AC65B0" w:rsidRDefault="00CF7BCF" w:rsidP="00CF7BCF">
      <w:pPr>
        <w:pStyle w:val="Portada"/>
        <w:spacing w:line="240" w:lineRule="auto"/>
        <w:rPr>
          <w:lang w:val="en-US"/>
        </w:rPr>
      </w:pPr>
      <w:r w:rsidRPr="00AC65B0">
        <w:rPr>
          <w:lang w:val="en-US"/>
        </w:rPr>
        <w:t>YARO JOSUÉ CÁCERES TERUEL</w:t>
      </w:r>
    </w:p>
    <w:p w14:paraId="32FC3478" w14:textId="77777777" w:rsidR="00CF7BCF" w:rsidRPr="00AC65B0" w:rsidRDefault="00CF7BCF" w:rsidP="002F0D81">
      <w:pPr>
        <w:pStyle w:val="Portada"/>
        <w:spacing w:after="0"/>
        <w:rPr>
          <w:lang w:val="en-US"/>
        </w:rPr>
      </w:pPr>
    </w:p>
    <w:p w14:paraId="3C619AC4" w14:textId="68E9A2A8" w:rsidR="00AE7935" w:rsidRPr="00CC776C" w:rsidRDefault="00AE7935" w:rsidP="00CF7BCF">
      <w:pPr>
        <w:pStyle w:val="Portada"/>
        <w:rPr>
          <w:rFonts w:eastAsia="Calibri"/>
          <w:sz w:val="24"/>
          <w:lang w:val="en-US"/>
        </w:rPr>
      </w:pPr>
      <w:r w:rsidRPr="00CC776C">
        <w:rPr>
          <w:lang w:val="en-US"/>
        </w:rPr>
        <w:t>ABSTRAC</w:t>
      </w:r>
      <w:r w:rsidR="00CC776C" w:rsidRPr="00CC776C">
        <w:rPr>
          <w:lang w:val="en-US"/>
        </w:rPr>
        <w:t>T</w:t>
      </w:r>
    </w:p>
    <w:p w14:paraId="0FE8712B" w14:textId="0F25DCE6" w:rsidR="00CC776C" w:rsidRPr="00CC776C" w:rsidRDefault="00CC776C" w:rsidP="00CC776C">
      <w:pPr>
        <w:pStyle w:val="TextoPrincipal"/>
        <w:rPr>
          <w:highlight w:val="yellow"/>
          <w:lang w:val="en-US"/>
        </w:rPr>
      </w:pPr>
      <w:r w:rsidRPr="00CC776C">
        <w:rPr>
          <w:lang w:val="en-US"/>
        </w:rPr>
        <w:t xml:space="preserve">This investigation delved into enhancing working conditions and occupational health at the </w:t>
      </w:r>
      <w:proofErr w:type="spellStart"/>
      <w:r w:rsidRPr="00CC776C">
        <w:rPr>
          <w:lang w:val="en-US"/>
        </w:rPr>
        <w:t>Grupo</w:t>
      </w:r>
      <w:proofErr w:type="spellEnd"/>
      <w:r w:rsidRPr="00CC776C">
        <w:rPr>
          <w:lang w:val="en-US"/>
        </w:rPr>
        <w:t xml:space="preserve"> </w:t>
      </w:r>
      <w:proofErr w:type="spellStart"/>
      <w:r w:rsidRPr="00CC776C">
        <w:rPr>
          <w:lang w:val="en-US"/>
        </w:rPr>
        <w:t>Farsimán</w:t>
      </w:r>
      <w:proofErr w:type="spellEnd"/>
      <w:r w:rsidRPr="00CC776C">
        <w:rPr>
          <w:lang w:val="en-US"/>
        </w:rPr>
        <w:t xml:space="preserve"> call center through a proposed implementation strategy. Amid the pandemic, the call center experienced a surge in growth, resulting in heightened service demand and an expansion of the workforce. Uncovered challenges included issues related to posture and ergonomic risks, particularly among employees with less than 6 months of experience, alongside deficiencies in lighting and sound pressure.</w:t>
      </w:r>
      <w:r>
        <w:rPr>
          <w:lang w:val="en-US"/>
        </w:rPr>
        <w:t xml:space="preserve"> </w:t>
      </w:r>
      <w:r w:rsidRPr="00CC776C">
        <w:rPr>
          <w:lang w:val="en-US"/>
        </w:rPr>
        <w:t xml:space="preserve">These findings underscore the implementation of ISO 45001:2018 as a </w:t>
      </w:r>
      <w:r>
        <w:rPr>
          <w:lang w:val="en-US"/>
        </w:rPr>
        <w:t>logical</w:t>
      </w:r>
      <w:r w:rsidRPr="00CC776C">
        <w:rPr>
          <w:lang w:val="en-US"/>
        </w:rPr>
        <w:t xml:space="preserve"> solution, considering identified risks and the interplay between work experience and ergonomic factors. The rationale for implementation rested on the foresight of a substantial reduction in incidents and workplace accidents by proactively addressing these challenges. Furthermore, it was emphasized that adherence to ISO 45001:2018 would not only bolster the call center's reputation but also unlock opportunities in global markets, where safety and social responsibility standards hold significant sway.</w:t>
      </w:r>
    </w:p>
    <w:p w14:paraId="6CBEC7CE" w14:textId="40A8B98B" w:rsidR="00AE7935" w:rsidRPr="00CC776C" w:rsidRDefault="00CC776C" w:rsidP="00CC776C">
      <w:pPr>
        <w:widowControl/>
        <w:autoSpaceDE/>
        <w:autoSpaceDN/>
        <w:spacing w:after="160" w:line="360" w:lineRule="auto"/>
        <w:rPr>
          <w:b/>
          <w:bCs/>
          <w:color w:val="000000"/>
          <w:sz w:val="32"/>
          <w:szCs w:val="32"/>
          <w:lang w:val="en-US"/>
        </w:rPr>
        <w:sectPr w:rsidR="00AE7935" w:rsidRPr="00CC776C" w:rsidSect="004E532D">
          <w:footerReference w:type="default" r:id="rId11"/>
          <w:type w:val="continuous"/>
          <w:pgSz w:w="12240" w:h="15840"/>
          <w:pgMar w:top="1418" w:right="1418" w:bottom="1418" w:left="1418" w:header="720" w:footer="720" w:gutter="0"/>
          <w:cols w:space="720"/>
          <w:docGrid w:linePitch="360"/>
        </w:sectPr>
      </w:pPr>
      <w:r w:rsidRPr="00CC776C">
        <w:rPr>
          <w:b/>
          <w:sz w:val="24"/>
          <w:szCs w:val="24"/>
          <w:lang w:val="en-US"/>
        </w:rPr>
        <w:t>Keywords: ISO 45001:2018, office ergonomics, occupational health, workplace risks, psychosocial risks</w:t>
      </w:r>
    </w:p>
    <w:p w14:paraId="6E04168E" w14:textId="77777777" w:rsidR="00AE7935" w:rsidRPr="00CC776C" w:rsidRDefault="00AE7935" w:rsidP="00AE7935">
      <w:pPr>
        <w:widowControl/>
        <w:autoSpaceDE/>
        <w:autoSpaceDN/>
        <w:spacing w:after="160" w:line="360" w:lineRule="auto"/>
        <w:jc w:val="both"/>
        <w:rPr>
          <w:b/>
          <w:bCs/>
          <w:color w:val="000000"/>
          <w:sz w:val="32"/>
          <w:szCs w:val="32"/>
          <w:lang w:val="en-US"/>
        </w:rPr>
      </w:pPr>
    </w:p>
    <w:p w14:paraId="2DE23501" w14:textId="77777777" w:rsidR="00AE7935" w:rsidRPr="00CC776C" w:rsidRDefault="00AE7935" w:rsidP="00AE7935">
      <w:pPr>
        <w:widowControl/>
        <w:autoSpaceDE/>
        <w:autoSpaceDN/>
        <w:spacing w:after="160" w:line="360" w:lineRule="auto"/>
        <w:ind w:firstLine="567"/>
        <w:jc w:val="center"/>
        <w:rPr>
          <w:b/>
          <w:bCs/>
          <w:color w:val="000000"/>
          <w:sz w:val="32"/>
          <w:szCs w:val="32"/>
          <w:lang w:val="en-US"/>
        </w:rPr>
      </w:pPr>
    </w:p>
    <w:p w14:paraId="5A184519" w14:textId="77777777" w:rsidR="00AE7935" w:rsidRPr="009E2819" w:rsidRDefault="00AE7935" w:rsidP="00AE7935">
      <w:pPr>
        <w:widowControl/>
        <w:autoSpaceDE/>
        <w:autoSpaceDN/>
        <w:spacing w:after="160" w:line="360" w:lineRule="auto"/>
        <w:ind w:firstLine="567"/>
        <w:jc w:val="center"/>
        <w:rPr>
          <w:rFonts w:eastAsia="Calibri"/>
          <w:sz w:val="24"/>
          <w:lang w:val="es-HN"/>
        </w:rPr>
      </w:pPr>
      <w:r w:rsidRPr="009E2819">
        <w:rPr>
          <w:b/>
          <w:bCs/>
          <w:color w:val="000000"/>
          <w:sz w:val="32"/>
          <w:szCs w:val="32"/>
          <w:lang w:val="es-HN"/>
        </w:rPr>
        <w:t xml:space="preserve">DEDICATORIA </w:t>
      </w:r>
    </w:p>
    <w:p w14:paraId="107F6A99" w14:textId="77777777" w:rsidR="00343ED0" w:rsidRPr="00343ED0" w:rsidRDefault="00343ED0" w:rsidP="00343ED0">
      <w:pPr>
        <w:widowControl/>
        <w:autoSpaceDE/>
        <w:autoSpaceDN/>
        <w:spacing w:after="160" w:line="360" w:lineRule="auto"/>
        <w:ind w:firstLine="567"/>
        <w:jc w:val="both"/>
        <w:rPr>
          <w:sz w:val="24"/>
          <w:szCs w:val="24"/>
        </w:rPr>
      </w:pPr>
    </w:p>
    <w:p w14:paraId="1800244C" w14:textId="77777777" w:rsidR="002F0D81" w:rsidRDefault="00343ED0" w:rsidP="00343ED0">
      <w:pPr>
        <w:widowControl/>
        <w:autoSpaceDE/>
        <w:autoSpaceDN/>
        <w:spacing w:after="160" w:line="360" w:lineRule="auto"/>
        <w:ind w:firstLine="567"/>
        <w:jc w:val="both"/>
        <w:rPr>
          <w:sz w:val="24"/>
          <w:szCs w:val="24"/>
        </w:rPr>
      </w:pPr>
      <w:r w:rsidRPr="00343ED0">
        <w:rPr>
          <w:sz w:val="24"/>
          <w:szCs w:val="24"/>
        </w:rPr>
        <w:t>Este trabajo está dedicado a mi extraordinaria esposa. Tu apoyo constante y tus palabras alentadoras fueron esenciales para alcanzar este logro significativo en mi vida.</w:t>
      </w:r>
      <w:r w:rsidR="002F0D81">
        <w:rPr>
          <w:sz w:val="24"/>
          <w:szCs w:val="24"/>
        </w:rPr>
        <w:t xml:space="preserve"> </w:t>
      </w:r>
    </w:p>
    <w:p w14:paraId="41B44422" w14:textId="4C7DFA82" w:rsidR="00D55B01" w:rsidRPr="00D55B01" w:rsidRDefault="002F0D81" w:rsidP="00343ED0">
      <w:pPr>
        <w:widowControl/>
        <w:autoSpaceDE/>
        <w:autoSpaceDN/>
        <w:spacing w:after="160" w:line="360" w:lineRule="auto"/>
        <w:ind w:firstLine="567"/>
        <w:jc w:val="both"/>
        <w:rPr>
          <w:sz w:val="24"/>
          <w:szCs w:val="24"/>
        </w:rPr>
      </w:pPr>
      <w:r>
        <w:rPr>
          <w:sz w:val="24"/>
          <w:szCs w:val="24"/>
        </w:rPr>
        <w:t>A mi madre que sin ella no podría ser el hombre que hoy soy.</w:t>
      </w:r>
    </w:p>
    <w:p w14:paraId="698C1535" w14:textId="0F451B29" w:rsidR="00AE7935" w:rsidRPr="00D55B01" w:rsidRDefault="00D55B01" w:rsidP="00D55B01">
      <w:pPr>
        <w:widowControl/>
        <w:autoSpaceDE/>
        <w:autoSpaceDN/>
        <w:spacing w:after="160" w:line="360" w:lineRule="auto"/>
        <w:ind w:firstLine="567"/>
        <w:jc w:val="both"/>
        <w:rPr>
          <w:sz w:val="24"/>
          <w:szCs w:val="24"/>
        </w:rPr>
      </w:pPr>
      <w:r w:rsidRPr="00D55B01">
        <w:rPr>
          <w:sz w:val="24"/>
          <w:szCs w:val="24"/>
        </w:rPr>
        <w:t xml:space="preserve">A Dios, </w:t>
      </w:r>
      <w:r w:rsidR="002647F0" w:rsidRPr="002647F0">
        <w:rPr>
          <w:sz w:val="24"/>
          <w:szCs w:val="24"/>
        </w:rPr>
        <w:t>cuya fidelidad nunca titubea y cuyo amor me sostiene</w:t>
      </w:r>
      <w:r w:rsidR="002647F0">
        <w:rPr>
          <w:sz w:val="24"/>
          <w:szCs w:val="24"/>
        </w:rPr>
        <w:t>.</w:t>
      </w:r>
    </w:p>
    <w:p w14:paraId="3E16832C" w14:textId="77777777" w:rsidR="00AE7935" w:rsidRPr="009E2819" w:rsidRDefault="00AE7935" w:rsidP="00AE7935">
      <w:pPr>
        <w:widowControl/>
        <w:autoSpaceDE/>
        <w:autoSpaceDN/>
        <w:spacing w:after="160" w:line="360" w:lineRule="auto"/>
        <w:ind w:firstLine="567"/>
        <w:jc w:val="both"/>
        <w:rPr>
          <w:sz w:val="24"/>
          <w:szCs w:val="24"/>
          <w:lang w:val="es-HN"/>
        </w:rPr>
      </w:pPr>
    </w:p>
    <w:p w14:paraId="00B2FE90" w14:textId="59AEA04F" w:rsidR="00AE7935" w:rsidRDefault="00F55C19" w:rsidP="002F0D81">
      <w:pPr>
        <w:widowControl/>
        <w:autoSpaceDE/>
        <w:autoSpaceDN/>
        <w:spacing w:after="160" w:line="360" w:lineRule="auto"/>
        <w:ind w:firstLine="567"/>
        <w:jc w:val="right"/>
        <w:rPr>
          <w:sz w:val="24"/>
          <w:szCs w:val="24"/>
        </w:rPr>
      </w:pPr>
      <w:r w:rsidRPr="002647F0">
        <w:rPr>
          <w:sz w:val="24"/>
          <w:szCs w:val="24"/>
        </w:rPr>
        <w:t>Yaro Josué Cáceres Teruel</w:t>
      </w:r>
    </w:p>
    <w:p w14:paraId="5615B18B" w14:textId="77777777" w:rsidR="002F0D81" w:rsidRDefault="002F0D81" w:rsidP="002F0D81">
      <w:pPr>
        <w:widowControl/>
        <w:autoSpaceDE/>
        <w:autoSpaceDN/>
        <w:spacing w:after="160" w:line="360" w:lineRule="auto"/>
        <w:ind w:firstLine="567"/>
        <w:jc w:val="right"/>
        <w:rPr>
          <w:sz w:val="24"/>
          <w:szCs w:val="24"/>
        </w:rPr>
      </w:pPr>
    </w:p>
    <w:p w14:paraId="07F2F1B6" w14:textId="77777777" w:rsidR="002F0D81" w:rsidRPr="00D55B01" w:rsidRDefault="002F0D81" w:rsidP="002F0D81">
      <w:pPr>
        <w:widowControl/>
        <w:autoSpaceDE/>
        <w:autoSpaceDN/>
        <w:spacing w:after="160" w:line="360" w:lineRule="auto"/>
        <w:ind w:firstLine="567"/>
        <w:jc w:val="both"/>
        <w:rPr>
          <w:sz w:val="24"/>
          <w:szCs w:val="24"/>
        </w:rPr>
      </w:pPr>
      <w:r>
        <w:rPr>
          <w:sz w:val="24"/>
          <w:szCs w:val="24"/>
        </w:rPr>
        <w:t>A mi familia por siempre creer en mí y apoyarme durante todos mis estudios, por ser mis primeros educadores, por enseñarme que con disciplina y la ayuda de Dios todo se puede lograr y que todo sacrificio tiene una recompensa, este logro también es de ustedes.</w:t>
      </w:r>
    </w:p>
    <w:p w14:paraId="1F046DBF" w14:textId="77777777" w:rsidR="002F0D81" w:rsidRPr="002F0D81" w:rsidRDefault="002F0D81" w:rsidP="002F0D81">
      <w:pPr>
        <w:widowControl/>
        <w:autoSpaceDE/>
        <w:autoSpaceDN/>
        <w:spacing w:after="160" w:line="360" w:lineRule="auto"/>
        <w:ind w:firstLine="567"/>
        <w:jc w:val="right"/>
        <w:rPr>
          <w:sz w:val="24"/>
          <w:szCs w:val="24"/>
        </w:rPr>
      </w:pPr>
    </w:p>
    <w:p w14:paraId="500929DD" w14:textId="77777777" w:rsidR="002F0D81" w:rsidRPr="002647F0" w:rsidRDefault="002F0D81" w:rsidP="002F0D81">
      <w:pPr>
        <w:widowControl/>
        <w:autoSpaceDE/>
        <w:autoSpaceDN/>
        <w:spacing w:after="160" w:line="360" w:lineRule="auto"/>
        <w:ind w:firstLine="567"/>
        <w:jc w:val="right"/>
        <w:rPr>
          <w:sz w:val="28"/>
          <w:szCs w:val="28"/>
          <w:lang w:val="es-HN"/>
        </w:rPr>
      </w:pPr>
      <w:r>
        <w:rPr>
          <w:sz w:val="24"/>
          <w:szCs w:val="24"/>
        </w:rPr>
        <w:t>José Adelmo López Alvarenga.</w:t>
      </w:r>
    </w:p>
    <w:p w14:paraId="6DDC8A0A" w14:textId="77777777" w:rsidR="00AE7935" w:rsidRPr="009E2819" w:rsidRDefault="00AE7935" w:rsidP="00AE7935">
      <w:pPr>
        <w:widowControl/>
        <w:autoSpaceDE/>
        <w:autoSpaceDN/>
        <w:spacing w:after="160" w:line="360" w:lineRule="auto"/>
        <w:ind w:firstLine="567"/>
        <w:jc w:val="both"/>
        <w:rPr>
          <w:sz w:val="24"/>
          <w:lang w:val="es-HN"/>
        </w:rPr>
      </w:pPr>
    </w:p>
    <w:p w14:paraId="40A89686" w14:textId="77777777" w:rsidR="00AE7935" w:rsidRPr="009E2819" w:rsidRDefault="00AE7935" w:rsidP="00AE7935">
      <w:pPr>
        <w:widowControl/>
        <w:autoSpaceDE/>
        <w:autoSpaceDN/>
        <w:spacing w:after="160" w:line="360" w:lineRule="auto"/>
        <w:ind w:firstLine="567"/>
        <w:jc w:val="both"/>
        <w:rPr>
          <w:sz w:val="24"/>
          <w:lang w:val="es-HN"/>
        </w:rPr>
      </w:pPr>
    </w:p>
    <w:p w14:paraId="1EA35F7C" w14:textId="77777777" w:rsidR="00AE7935" w:rsidRPr="009E2819" w:rsidRDefault="00AE7935" w:rsidP="00AE7935">
      <w:pPr>
        <w:widowControl/>
        <w:autoSpaceDE/>
        <w:autoSpaceDN/>
        <w:spacing w:after="160" w:line="360" w:lineRule="auto"/>
        <w:ind w:firstLine="567"/>
        <w:jc w:val="both"/>
        <w:rPr>
          <w:sz w:val="24"/>
          <w:lang w:val="es-HN"/>
        </w:rPr>
      </w:pPr>
    </w:p>
    <w:p w14:paraId="7C92D27D" w14:textId="77777777" w:rsidR="00AE7935" w:rsidRPr="009E2819" w:rsidRDefault="00AE7935" w:rsidP="00AE7935">
      <w:pPr>
        <w:widowControl/>
        <w:autoSpaceDE/>
        <w:autoSpaceDN/>
        <w:spacing w:after="160" w:line="360" w:lineRule="auto"/>
        <w:ind w:firstLine="567"/>
        <w:jc w:val="both"/>
        <w:rPr>
          <w:sz w:val="24"/>
          <w:lang w:val="es-HN"/>
        </w:rPr>
      </w:pPr>
    </w:p>
    <w:p w14:paraId="27A1F953" w14:textId="77777777" w:rsidR="00AE7935" w:rsidRPr="009E2819" w:rsidRDefault="00AE7935" w:rsidP="00AE7935">
      <w:pPr>
        <w:widowControl/>
        <w:autoSpaceDE/>
        <w:autoSpaceDN/>
        <w:spacing w:after="160" w:line="360" w:lineRule="auto"/>
        <w:ind w:firstLine="567"/>
        <w:jc w:val="both"/>
        <w:rPr>
          <w:sz w:val="24"/>
          <w:lang w:val="es-HN"/>
        </w:rPr>
      </w:pPr>
    </w:p>
    <w:p w14:paraId="0BE6BEFF" w14:textId="77777777" w:rsidR="00AE7935" w:rsidRPr="009E2819" w:rsidRDefault="00AE7935" w:rsidP="00AE7935">
      <w:pPr>
        <w:widowControl/>
        <w:autoSpaceDE/>
        <w:autoSpaceDN/>
        <w:spacing w:after="160" w:line="360" w:lineRule="auto"/>
        <w:ind w:firstLine="567"/>
        <w:jc w:val="both"/>
        <w:rPr>
          <w:sz w:val="24"/>
          <w:lang w:val="es-HN"/>
        </w:rPr>
      </w:pPr>
    </w:p>
    <w:p w14:paraId="2E39E7F2" w14:textId="77777777" w:rsidR="00AE7935" w:rsidRPr="009E2819" w:rsidRDefault="00AE7935" w:rsidP="00AE7935">
      <w:pPr>
        <w:widowControl/>
        <w:autoSpaceDE/>
        <w:autoSpaceDN/>
        <w:spacing w:after="160" w:line="360" w:lineRule="auto"/>
        <w:ind w:firstLine="567"/>
        <w:jc w:val="both"/>
        <w:rPr>
          <w:sz w:val="24"/>
          <w:lang w:val="es-HN"/>
        </w:rPr>
      </w:pPr>
    </w:p>
    <w:p w14:paraId="7E84084D" w14:textId="77777777" w:rsidR="00AE7935" w:rsidRPr="009E2819" w:rsidRDefault="00AE7935" w:rsidP="00AE7935">
      <w:pPr>
        <w:widowControl/>
        <w:autoSpaceDE/>
        <w:autoSpaceDN/>
        <w:spacing w:after="160" w:line="360" w:lineRule="auto"/>
        <w:ind w:firstLine="567"/>
        <w:jc w:val="both"/>
        <w:rPr>
          <w:sz w:val="24"/>
          <w:lang w:val="es-HN"/>
        </w:rPr>
      </w:pPr>
    </w:p>
    <w:p w14:paraId="72800F0C" w14:textId="77777777" w:rsidR="00AE7935" w:rsidRPr="009E2819" w:rsidRDefault="00AE7935" w:rsidP="00AE7935">
      <w:pPr>
        <w:widowControl/>
        <w:autoSpaceDE/>
        <w:autoSpaceDN/>
        <w:spacing w:after="160" w:line="360" w:lineRule="auto"/>
        <w:ind w:firstLine="567"/>
        <w:jc w:val="right"/>
        <w:rPr>
          <w:b/>
          <w:bCs/>
          <w:color w:val="000000"/>
          <w:sz w:val="32"/>
          <w:szCs w:val="32"/>
          <w:lang w:val="es-HN"/>
        </w:rPr>
      </w:pPr>
    </w:p>
    <w:p w14:paraId="35CE3A3E" w14:textId="77777777" w:rsidR="00AE7935" w:rsidRPr="009E2819" w:rsidRDefault="00AE7935" w:rsidP="00AE7935">
      <w:pPr>
        <w:widowControl/>
        <w:autoSpaceDE/>
        <w:autoSpaceDN/>
        <w:spacing w:after="160" w:line="360" w:lineRule="auto"/>
        <w:ind w:firstLine="567"/>
        <w:jc w:val="center"/>
        <w:rPr>
          <w:b/>
          <w:bCs/>
          <w:color w:val="000000"/>
          <w:sz w:val="32"/>
          <w:szCs w:val="32"/>
          <w:lang w:val="es-HN"/>
        </w:rPr>
      </w:pPr>
    </w:p>
    <w:p w14:paraId="439D322B" w14:textId="77777777" w:rsidR="00AE7935" w:rsidRPr="009E2819" w:rsidRDefault="00AE7935" w:rsidP="00AE7935">
      <w:pPr>
        <w:widowControl/>
        <w:autoSpaceDE/>
        <w:autoSpaceDN/>
        <w:spacing w:after="160" w:line="360" w:lineRule="auto"/>
        <w:ind w:firstLine="567"/>
        <w:jc w:val="center"/>
        <w:rPr>
          <w:rFonts w:eastAsia="Calibri"/>
          <w:sz w:val="24"/>
          <w:lang w:val="es-HN"/>
        </w:rPr>
      </w:pPr>
      <w:r w:rsidRPr="009E2819">
        <w:rPr>
          <w:b/>
          <w:bCs/>
          <w:color w:val="000000"/>
          <w:sz w:val="32"/>
          <w:szCs w:val="32"/>
          <w:lang w:val="es-HN"/>
        </w:rPr>
        <w:t xml:space="preserve">AGRADECIMIENTO </w:t>
      </w:r>
    </w:p>
    <w:p w14:paraId="36FFD577" w14:textId="60AD9B32" w:rsidR="00D94A7C" w:rsidRPr="00D94A7C" w:rsidRDefault="00D94A7C" w:rsidP="00D94A7C">
      <w:pPr>
        <w:pStyle w:val="TextoPrincipal"/>
      </w:pPr>
      <w:r w:rsidRPr="00D94A7C">
        <w:t xml:space="preserve">A cada uno de los catedráticos y asesores que estuvieron presentes, </w:t>
      </w:r>
      <w:r>
        <w:t xml:space="preserve">especialmente </w:t>
      </w:r>
      <w:r w:rsidRPr="00D94A7C">
        <w:t xml:space="preserve">el </w:t>
      </w:r>
      <w:r>
        <w:t xml:space="preserve">Máster Luis Jiménez y la Máster Julissa Cortés, </w:t>
      </w:r>
      <w:r w:rsidRPr="00D94A7C">
        <w:t>quienes siempre tuvieron la buena disposición de apoyar</w:t>
      </w:r>
      <w:r>
        <w:t xml:space="preserve"> y sumar a este logro.</w:t>
      </w:r>
    </w:p>
    <w:p w14:paraId="3892958D" w14:textId="5F47A4DC" w:rsidR="00F55C19" w:rsidRDefault="00D94A7C" w:rsidP="00D94A7C">
      <w:pPr>
        <w:pStyle w:val="TextoPrincipal"/>
      </w:pPr>
      <w:r w:rsidRPr="00D94A7C">
        <w:t xml:space="preserve">A la Universidad Tecnológica Centroamericana (UNITEC) por brindarnos la facilidad de aprender y formarnos como </w:t>
      </w:r>
      <w:proofErr w:type="spellStart"/>
      <w:r w:rsidRPr="00D94A7C">
        <w:t>maestrandos</w:t>
      </w:r>
      <w:proofErr w:type="spellEnd"/>
      <w:r w:rsidRPr="00D94A7C">
        <w:t xml:space="preserve"> en sistemas de gestión de calidad integrados</w:t>
      </w:r>
      <w:r>
        <w:t>.</w:t>
      </w:r>
    </w:p>
    <w:p w14:paraId="5A8C63BD" w14:textId="77777777" w:rsidR="00C664AE" w:rsidRDefault="00C664AE" w:rsidP="00D94A7C">
      <w:pPr>
        <w:pStyle w:val="TextoPrincipal"/>
      </w:pPr>
    </w:p>
    <w:p w14:paraId="5F5BC955" w14:textId="77777777" w:rsidR="00C664AE" w:rsidRDefault="00C664AE" w:rsidP="00C664AE">
      <w:pPr>
        <w:pStyle w:val="TextoPrincipal"/>
        <w:jc w:val="right"/>
      </w:pPr>
      <w:r>
        <w:t>Yaro Josué Cáceres Teruel</w:t>
      </w:r>
    </w:p>
    <w:p w14:paraId="1C452A9B" w14:textId="45D44AB8" w:rsidR="002F0D81" w:rsidRDefault="002F0D81" w:rsidP="002F0D81">
      <w:pPr>
        <w:pStyle w:val="TextoPrincipal"/>
      </w:pPr>
      <w:r>
        <w:t>A Dios, por la vida, por siempre guiarme y darme sabiduría para tomar las decisiones correctas. A mi familia quienes fueron mi soporte durante esta aventura, por su amor, aliento y darme la fuerza incansable para continuar adelante. A nuestro asesor temático y metodológico; Máster Luis Jiménez, por su ayuda incondicional para la realización de este proyecto. A la Máster Julissa Cortés, por su apoyo constante y disposición a lo largo de este proceso.</w:t>
      </w:r>
    </w:p>
    <w:p w14:paraId="24804105" w14:textId="77777777" w:rsidR="002F0D81" w:rsidRDefault="002F0D81" w:rsidP="002F0D81">
      <w:pPr>
        <w:pStyle w:val="TextoPrincipal"/>
      </w:pPr>
      <w:r w:rsidRPr="00D94A7C">
        <w:t>A la Universidad Tecnológica Centroamericana (UNITEC)</w:t>
      </w:r>
      <w:r>
        <w:t>, por confiar en mi e impulsarme a seguir creciendo en el ámbito profesional.</w:t>
      </w:r>
    </w:p>
    <w:p w14:paraId="674B25F2" w14:textId="77777777" w:rsidR="002F0D81" w:rsidRDefault="002F0D81" w:rsidP="002F0D81">
      <w:pPr>
        <w:pStyle w:val="TextoPrincipal"/>
      </w:pPr>
    </w:p>
    <w:p w14:paraId="48FB998B" w14:textId="77777777" w:rsidR="002F0D81" w:rsidRDefault="002F0D81" w:rsidP="002F0D81">
      <w:pPr>
        <w:pStyle w:val="TextoPrincipal"/>
        <w:jc w:val="right"/>
      </w:pPr>
      <w:r>
        <w:t>José Adelmo López Alvarenga.</w:t>
      </w:r>
    </w:p>
    <w:p w14:paraId="6EA96874" w14:textId="741922C6" w:rsidR="00C664AE" w:rsidRDefault="00C664AE" w:rsidP="00D94A7C">
      <w:pPr>
        <w:pStyle w:val="TextoPrincipal"/>
      </w:pPr>
    </w:p>
    <w:p w14:paraId="0357F0DB" w14:textId="5FBFBCD3" w:rsidR="00C664AE" w:rsidRDefault="00C664AE" w:rsidP="00D94A7C">
      <w:pPr>
        <w:pStyle w:val="TextoPrincipal"/>
      </w:pPr>
    </w:p>
    <w:p w14:paraId="59BBDE7E" w14:textId="17535A92" w:rsidR="00C664AE" w:rsidRDefault="00C664AE" w:rsidP="00D94A7C">
      <w:pPr>
        <w:pStyle w:val="TextoPrincipal"/>
      </w:pPr>
    </w:p>
    <w:p w14:paraId="73C661DC" w14:textId="1CA5386C" w:rsidR="00C664AE" w:rsidRDefault="00C664AE" w:rsidP="00D94A7C">
      <w:pPr>
        <w:pStyle w:val="TextoPrincipal"/>
      </w:pPr>
    </w:p>
    <w:p w14:paraId="097258AF" w14:textId="02C0F610" w:rsidR="00C664AE" w:rsidRDefault="00C664AE" w:rsidP="00D94A7C">
      <w:pPr>
        <w:pStyle w:val="TextoPrincipal"/>
      </w:pPr>
    </w:p>
    <w:bookmarkStart w:id="3" w:name="_Toc153637620" w:displacedByCustomXml="next"/>
    <w:sdt>
      <w:sdtPr>
        <w:rPr>
          <w:b w:val="0"/>
          <w:bCs w:val="0"/>
          <w:caps w:val="0"/>
          <w:sz w:val="22"/>
          <w:szCs w:val="22"/>
          <w:lang w:val="es-ES"/>
        </w:rPr>
        <w:id w:val="276299629"/>
        <w:docPartObj>
          <w:docPartGallery w:val="Table of Contents"/>
          <w:docPartUnique/>
        </w:docPartObj>
      </w:sdtPr>
      <w:sdtEndPr>
        <w:rPr>
          <w:noProof/>
        </w:rPr>
      </w:sdtEndPr>
      <w:sdtContent>
        <w:p w14:paraId="27C9BA63" w14:textId="07D1C023" w:rsidR="00A11E26" w:rsidRPr="009E2819" w:rsidRDefault="00A11E26" w:rsidP="002A44B0">
          <w:pPr>
            <w:pStyle w:val="Heading1"/>
            <w:rPr>
              <w:rStyle w:val="Heading1Char"/>
              <w:rFonts w:eastAsiaTheme="majorEastAsia"/>
              <w:b/>
              <w:bCs/>
              <w:caps/>
            </w:rPr>
          </w:pPr>
          <w:r w:rsidRPr="009E2819">
            <w:rPr>
              <w:rStyle w:val="Heading1Char"/>
              <w:rFonts w:eastAsiaTheme="majorEastAsia"/>
              <w:b/>
              <w:bCs/>
              <w:caps/>
            </w:rPr>
            <w:t>ÍNDICE DE CONTENIDO</w:t>
          </w:r>
          <w:bookmarkEnd w:id="3"/>
        </w:p>
        <w:p w14:paraId="0A82AFD3" w14:textId="73812FFC" w:rsidR="006834B5" w:rsidRDefault="00A11E26">
          <w:pPr>
            <w:pStyle w:val="TOC1"/>
            <w:tabs>
              <w:tab w:val="right" w:leader="dot" w:pos="9350"/>
            </w:tabs>
            <w:rPr>
              <w:rFonts w:asciiTheme="minorHAnsi" w:eastAsiaTheme="minorEastAsia" w:hAnsiTheme="minorHAnsi" w:cstheme="minorBidi"/>
              <w:noProof/>
              <w:kern w:val="2"/>
              <w:lang w:val="en-US"/>
            </w:rPr>
          </w:pPr>
          <w:r w:rsidRPr="009E2819">
            <w:rPr>
              <w:lang w:val="es-HN"/>
            </w:rPr>
            <w:fldChar w:fldCharType="begin"/>
          </w:r>
          <w:r w:rsidRPr="009E2819">
            <w:rPr>
              <w:lang w:val="es-HN"/>
            </w:rPr>
            <w:instrText xml:space="preserve"> TOC \o "1-3" \h \z \u </w:instrText>
          </w:r>
          <w:r w:rsidRPr="009E2819">
            <w:rPr>
              <w:lang w:val="es-HN"/>
            </w:rPr>
            <w:fldChar w:fldCharType="separate"/>
          </w:r>
          <w:hyperlink w:anchor="_Toc153637620" w:history="1">
            <w:r w:rsidR="006834B5" w:rsidRPr="00471F1A">
              <w:rPr>
                <w:rStyle w:val="Hyperlink"/>
                <w:rFonts w:eastAsiaTheme="majorEastAsia"/>
                <w:noProof/>
              </w:rPr>
              <w:t>ÍNDICE DE CONTENIDO</w:t>
            </w:r>
            <w:r w:rsidR="006834B5">
              <w:rPr>
                <w:noProof/>
                <w:webHidden/>
              </w:rPr>
              <w:tab/>
            </w:r>
            <w:r w:rsidR="006834B5">
              <w:rPr>
                <w:noProof/>
                <w:webHidden/>
              </w:rPr>
              <w:fldChar w:fldCharType="begin"/>
            </w:r>
            <w:r w:rsidR="006834B5">
              <w:rPr>
                <w:noProof/>
                <w:webHidden/>
              </w:rPr>
              <w:instrText xml:space="preserve"> PAGEREF _Toc153637620 \h </w:instrText>
            </w:r>
            <w:r w:rsidR="006834B5">
              <w:rPr>
                <w:noProof/>
                <w:webHidden/>
              </w:rPr>
            </w:r>
            <w:r w:rsidR="006834B5">
              <w:rPr>
                <w:noProof/>
                <w:webHidden/>
              </w:rPr>
              <w:fldChar w:fldCharType="separate"/>
            </w:r>
            <w:r w:rsidR="000308BA">
              <w:rPr>
                <w:noProof/>
                <w:webHidden/>
              </w:rPr>
              <w:t>15</w:t>
            </w:r>
            <w:r w:rsidR="006834B5">
              <w:rPr>
                <w:noProof/>
                <w:webHidden/>
              </w:rPr>
              <w:fldChar w:fldCharType="end"/>
            </w:r>
          </w:hyperlink>
        </w:p>
        <w:p w14:paraId="529FEA13" w14:textId="17E1B372" w:rsidR="006834B5" w:rsidRDefault="004E532D">
          <w:pPr>
            <w:pStyle w:val="TOC1"/>
            <w:tabs>
              <w:tab w:val="right" w:leader="dot" w:pos="9350"/>
            </w:tabs>
            <w:rPr>
              <w:rFonts w:asciiTheme="minorHAnsi" w:eastAsiaTheme="minorEastAsia" w:hAnsiTheme="minorHAnsi" w:cstheme="minorBidi"/>
              <w:noProof/>
              <w:kern w:val="2"/>
              <w:lang w:val="en-US"/>
            </w:rPr>
          </w:pPr>
          <w:hyperlink w:anchor="_Toc153637621" w:history="1">
            <w:r w:rsidR="006834B5" w:rsidRPr="00471F1A">
              <w:rPr>
                <w:rStyle w:val="Hyperlink"/>
                <w:noProof/>
              </w:rPr>
              <w:t>ÍNDICE DE TABLAS</w:t>
            </w:r>
            <w:r w:rsidR="006834B5">
              <w:rPr>
                <w:noProof/>
                <w:webHidden/>
              </w:rPr>
              <w:tab/>
            </w:r>
            <w:r w:rsidR="006834B5">
              <w:rPr>
                <w:noProof/>
                <w:webHidden/>
              </w:rPr>
              <w:fldChar w:fldCharType="begin"/>
            </w:r>
            <w:r w:rsidR="006834B5">
              <w:rPr>
                <w:noProof/>
                <w:webHidden/>
              </w:rPr>
              <w:instrText xml:space="preserve"> PAGEREF _Toc153637621 \h </w:instrText>
            </w:r>
            <w:r w:rsidR="006834B5">
              <w:rPr>
                <w:noProof/>
                <w:webHidden/>
              </w:rPr>
            </w:r>
            <w:r w:rsidR="006834B5">
              <w:rPr>
                <w:noProof/>
                <w:webHidden/>
              </w:rPr>
              <w:fldChar w:fldCharType="separate"/>
            </w:r>
            <w:r w:rsidR="000308BA">
              <w:rPr>
                <w:noProof/>
                <w:webHidden/>
              </w:rPr>
              <w:t>18</w:t>
            </w:r>
            <w:r w:rsidR="006834B5">
              <w:rPr>
                <w:noProof/>
                <w:webHidden/>
              </w:rPr>
              <w:fldChar w:fldCharType="end"/>
            </w:r>
          </w:hyperlink>
        </w:p>
        <w:p w14:paraId="5BE3AC20" w14:textId="5F717A4C" w:rsidR="006834B5" w:rsidRDefault="004E532D">
          <w:pPr>
            <w:pStyle w:val="TOC1"/>
            <w:tabs>
              <w:tab w:val="right" w:leader="dot" w:pos="9350"/>
            </w:tabs>
            <w:rPr>
              <w:rFonts w:asciiTheme="minorHAnsi" w:eastAsiaTheme="minorEastAsia" w:hAnsiTheme="minorHAnsi" w:cstheme="minorBidi"/>
              <w:noProof/>
              <w:kern w:val="2"/>
              <w:lang w:val="en-US"/>
            </w:rPr>
          </w:pPr>
          <w:hyperlink w:anchor="_Toc153637622" w:history="1">
            <w:r w:rsidR="006834B5" w:rsidRPr="00471F1A">
              <w:rPr>
                <w:rStyle w:val="Hyperlink"/>
                <w:noProof/>
              </w:rPr>
              <w:t>ÍNDICE DE FIGURAS</w:t>
            </w:r>
            <w:r w:rsidR="006834B5">
              <w:rPr>
                <w:noProof/>
                <w:webHidden/>
              </w:rPr>
              <w:tab/>
            </w:r>
            <w:r w:rsidR="006834B5">
              <w:rPr>
                <w:noProof/>
                <w:webHidden/>
              </w:rPr>
              <w:fldChar w:fldCharType="begin"/>
            </w:r>
            <w:r w:rsidR="006834B5">
              <w:rPr>
                <w:noProof/>
                <w:webHidden/>
              </w:rPr>
              <w:instrText xml:space="preserve"> PAGEREF _Toc153637622 \h </w:instrText>
            </w:r>
            <w:r w:rsidR="006834B5">
              <w:rPr>
                <w:noProof/>
                <w:webHidden/>
              </w:rPr>
            </w:r>
            <w:r w:rsidR="006834B5">
              <w:rPr>
                <w:noProof/>
                <w:webHidden/>
              </w:rPr>
              <w:fldChar w:fldCharType="separate"/>
            </w:r>
            <w:r w:rsidR="000308BA">
              <w:rPr>
                <w:noProof/>
                <w:webHidden/>
              </w:rPr>
              <w:t>19</w:t>
            </w:r>
            <w:r w:rsidR="006834B5">
              <w:rPr>
                <w:noProof/>
                <w:webHidden/>
              </w:rPr>
              <w:fldChar w:fldCharType="end"/>
            </w:r>
          </w:hyperlink>
        </w:p>
        <w:p w14:paraId="484F1D91" w14:textId="5CAFD527" w:rsidR="006834B5" w:rsidRDefault="004E532D">
          <w:pPr>
            <w:pStyle w:val="TOC1"/>
            <w:tabs>
              <w:tab w:val="right" w:leader="dot" w:pos="9350"/>
            </w:tabs>
            <w:rPr>
              <w:rFonts w:asciiTheme="minorHAnsi" w:eastAsiaTheme="minorEastAsia" w:hAnsiTheme="minorHAnsi" w:cstheme="minorBidi"/>
              <w:noProof/>
              <w:kern w:val="2"/>
              <w:lang w:val="en-US"/>
            </w:rPr>
          </w:pPr>
          <w:hyperlink w:anchor="_Toc153637623" w:history="1">
            <w:r w:rsidR="006834B5" w:rsidRPr="00471F1A">
              <w:rPr>
                <w:rStyle w:val="Hyperlink"/>
                <w:noProof/>
              </w:rPr>
              <w:t>CAPITULO I. PLANTEAMIENTO DE LA INVESTIGACIÓN</w:t>
            </w:r>
            <w:r w:rsidR="006834B5">
              <w:rPr>
                <w:noProof/>
                <w:webHidden/>
              </w:rPr>
              <w:tab/>
            </w:r>
            <w:r w:rsidR="006834B5">
              <w:rPr>
                <w:noProof/>
                <w:webHidden/>
              </w:rPr>
              <w:fldChar w:fldCharType="begin"/>
            </w:r>
            <w:r w:rsidR="006834B5">
              <w:rPr>
                <w:noProof/>
                <w:webHidden/>
              </w:rPr>
              <w:instrText xml:space="preserve"> PAGEREF _Toc153637623 \h </w:instrText>
            </w:r>
            <w:r w:rsidR="006834B5">
              <w:rPr>
                <w:noProof/>
                <w:webHidden/>
              </w:rPr>
            </w:r>
            <w:r w:rsidR="006834B5">
              <w:rPr>
                <w:noProof/>
                <w:webHidden/>
              </w:rPr>
              <w:fldChar w:fldCharType="separate"/>
            </w:r>
            <w:r w:rsidR="000308BA">
              <w:rPr>
                <w:noProof/>
                <w:webHidden/>
              </w:rPr>
              <w:t>20</w:t>
            </w:r>
            <w:r w:rsidR="006834B5">
              <w:rPr>
                <w:noProof/>
                <w:webHidden/>
              </w:rPr>
              <w:fldChar w:fldCharType="end"/>
            </w:r>
          </w:hyperlink>
        </w:p>
        <w:p w14:paraId="1E2E2AA1" w14:textId="2C449653"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624" w:history="1">
            <w:r w:rsidR="006834B5" w:rsidRPr="00471F1A">
              <w:rPr>
                <w:rStyle w:val="Hyperlink"/>
                <w:noProof/>
                <w:lang w:val="es-HN"/>
              </w:rPr>
              <w:t>1.1.</w:t>
            </w:r>
            <w:r w:rsidR="006834B5">
              <w:rPr>
                <w:rFonts w:asciiTheme="minorHAnsi" w:eastAsiaTheme="minorEastAsia" w:hAnsiTheme="minorHAnsi" w:cstheme="minorBidi"/>
                <w:noProof/>
                <w:kern w:val="2"/>
                <w:lang w:val="en-US"/>
              </w:rPr>
              <w:tab/>
            </w:r>
            <w:r w:rsidR="006834B5" w:rsidRPr="00471F1A">
              <w:rPr>
                <w:rStyle w:val="Hyperlink"/>
                <w:noProof/>
                <w:lang w:val="es-HN"/>
              </w:rPr>
              <w:t>INTRODUCCIÓN</w:t>
            </w:r>
            <w:r w:rsidR="006834B5">
              <w:rPr>
                <w:noProof/>
                <w:webHidden/>
              </w:rPr>
              <w:tab/>
            </w:r>
            <w:r w:rsidR="006834B5">
              <w:rPr>
                <w:noProof/>
                <w:webHidden/>
              </w:rPr>
              <w:fldChar w:fldCharType="begin"/>
            </w:r>
            <w:r w:rsidR="006834B5">
              <w:rPr>
                <w:noProof/>
                <w:webHidden/>
              </w:rPr>
              <w:instrText xml:space="preserve"> PAGEREF _Toc153637624 \h </w:instrText>
            </w:r>
            <w:r w:rsidR="006834B5">
              <w:rPr>
                <w:noProof/>
                <w:webHidden/>
              </w:rPr>
            </w:r>
            <w:r w:rsidR="006834B5">
              <w:rPr>
                <w:noProof/>
                <w:webHidden/>
              </w:rPr>
              <w:fldChar w:fldCharType="separate"/>
            </w:r>
            <w:r w:rsidR="000308BA">
              <w:rPr>
                <w:noProof/>
                <w:webHidden/>
              </w:rPr>
              <w:t>20</w:t>
            </w:r>
            <w:r w:rsidR="006834B5">
              <w:rPr>
                <w:noProof/>
                <w:webHidden/>
              </w:rPr>
              <w:fldChar w:fldCharType="end"/>
            </w:r>
          </w:hyperlink>
        </w:p>
        <w:p w14:paraId="6C262BFE" w14:textId="2AEB62A1"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625" w:history="1">
            <w:r w:rsidR="006834B5" w:rsidRPr="00471F1A">
              <w:rPr>
                <w:rStyle w:val="Hyperlink"/>
                <w:noProof/>
                <w:lang w:val="es-HN"/>
              </w:rPr>
              <w:t>1.2.</w:t>
            </w:r>
            <w:r w:rsidR="006834B5">
              <w:rPr>
                <w:rFonts w:asciiTheme="minorHAnsi" w:eastAsiaTheme="minorEastAsia" w:hAnsiTheme="minorHAnsi" w:cstheme="minorBidi"/>
                <w:noProof/>
                <w:kern w:val="2"/>
                <w:lang w:val="en-US"/>
              </w:rPr>
              <w:tab/>
            </w:r>
            <w:r w:rsidR="006834B5" w:rsidRPr="00471F1A">
              <w:rPr>
                <w:rStyle w:val="Hyperlink"/>
                <w:noProof/>
                <w:lang w:val="es-HN"/>
              </w:rPr>
              <w:t>ANTECEDENTES DEL PROBLEMA</w:t>
            </w:r>
            <w:r w:rsidR="006834B5">
              <w:rPr>
                <w:noProof/>
                <w:webHidden/>
              </w:rPr>
              <w:tab/>
            </w:r>
            <w:r w:rsidR="006834B5">
              <w:rPr>
                <w:noProof/>
                <w:webHidden/>
              </w:rPr>
              <w:fldChar w:fldCharType="begin"/>
            </w:r>
            <w:r w:rsidR="006834B5">
              <w:rPr>
                <w:noProof/>
                <w:webHidden/>
              </w:rPr>
              <w:instrText xml:space="preserve"> PAGEREF _Toc153637625 \h </w:instrText>
            </w:r>
            <w:r w:rsidR="006834B5">
              <w:rPr>
                <w:noProof/>
                <w:webHidden/>
              </w:rPr>
            </w:r>
            <w:r w:rsidR="006834B5">
              <w:rPr>
                <w:noProof/>
                <w:webHidden/>
              </w:rPr>
              <w:fldChar w:fldCharType="separate"/>
            </w:r>
            <w:r w:rsidR="000308BA">
              <w:rPr>
                <w:noProof/>
                <w:webHidden/>
              </w:rPr>
              <w:t>21</w:t>
            </w:r>
            <w:r w:rsidR="006834B5">
              <w:rPr>
                <w:noProof/>
                <w:webHidden/>
              </w:rPr>
              <w:fldChar w:fldCharType="end"/>
            </w:r>
          </w:hyperlink>
        </w:p>
        <w:p w14:paraId="0F729062" w14:textId="5A0198B8"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626" w:history="1">
            <w:r w:rsidR="006834B5" w:rsidRPr="00471F1A">
              <w:rPr>
                <w:rStyle w:val="Hyperlink"/>
                <w:noProof/>
                <w:lang w:val="es-HN"/>
              </w:rPr>
              <w:t>1.3.</w:t>
            </w:r>
            <w:r w:rsidR="006834B5">
              <w:rPr>
                <w:rFonts w:asciiTheme="minorHAnsi" w:eastAsiaTheme="minorEastAsia" w:hAnsiTheme="minorHAnsi" w:cstheme="minorBidi"/>
                <w:noProof/>
                <w:kern w:val="2"/>
                <w:lang w:val="en-US"/>
              </w:rPr>
              <w:tab/>
            </w:r>
            <w:r w:rsidR="006834B5" w:rsidRPr="00471F1A">
              <w:rPr>
                <w:rStyle w:val="Hyperlink"/>
                <w:noProof/>
                <w:lang w:val="es-HN"/>
              </w:rPr>
              <w:t>DEFINICIÓN DEL PROBLEMA</w:t>
            </w:r>
            <w:r w:rsidR="006834B5">
              <w:rPr>
                <w:noProof/>
                <w:webHidden/>
              </w:rPr>
              <w:tab/>
            </w:r>
            <w:r w:rsidR="006834B5">
              <w:rPr>
                <w:noProof/>
                <w:webHidden/>
              </w:rPr>
              <w:fldChar w:fldCharType="begin"/>
            </w:r>
            <w:r w:rsidR="006834B5">
              <w:rPr>
                <w:noProof/>
                <w:webHidden/>
              </w:rPr>
              <w:instrText xml:space="preserve"> PAGEREF _Toc153637626 \h </w:instrText>
            </w:r>
            <w:r w:rsidR="006834B5">
              <w:rPr>
                <w:noProof/>
                <w:webHidden/>
              </w:rPr>
            </w:r>
            <w:r w:rsidR="006834B5">
              <w:rPr>
                <w:noProof/>
                <w:webHidden/>
              </w:rPr>
              <w:fldChar w:fldCharType="separate"/>
            </w:r>
            <w:r w:rsidR="000308BA">
              <w:rPr>
                <w:noProof/>
                <w:webHidden/>
              </w:rPr>
              <w:t>22</w:t>
            </w:r>
            <w:r w:rsidR="006834B5">
              <w:rPr>
                <w:noProof/>
                <w:webHidden/>
              </w:rPr>
              <w:fldChar w:fldCharType="end"/>
            </w:r>
          </w:hyperlink>
        </w:p>
        <w:p w14:paraId="3919C2AA" w14:textId="25CDFCFF"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27" w:history="1">
            <w:r w:rsidR="006834B5" w:rsidRPr="00471F1A">
              <w:rPr>
                <w:rStyle w:val="Hyperlink"/>
                <w:noProof/>
              </w:rPr>
              <w:t>1.3.1.</w:t>
            </w:r>
            <w:r w:rsidR="006834B5">
              <w:rPr>
                <w:rFonts w:asciiTheme="minorHAnsi" w:eastAsiaTheme="minorEastAsia" w:hAnsiTheme="minorHAnsi" w:cstheme="minorBidi"/>
                <w:noProof/>
                <w:kern w:val="2"/>
                <w:lang w:val="en-US"/>
              </w:rPr>
              <w:tab/>
            </w:r>
            <w:r w:rsidR="006834B5" w:rsidRPr="00471F1A">
              <w:rPr>
                <w:rStyle w:val="Hyperlink"/>
                <w:noProof/>
              </w:rPr>
              <w:t>ENUNCIADO DEL PROBLEMA</w:t>
            </w:r>
            <w:r w:rsidR="006834B5">
              <w:rPr>
                <w:noProof/>
                <w:webHidden/>
              </w:rPr>
              <w:tab/>
            </w:r>
            <w:r w:rsidR="006834B5">
              <w:rPr>
                <w:noProof/>
                <w:webHidden/>
              </w:rPr>
              <w:fldChar w:fldCharType="begin"/>
            </w:r>
            <w:r w:rsidR="006834B5">
              <w:rPr>
                <w:noProof/>
                <w:webHidden/>
              </w:rPr>
              <w:instrText xml:space="preserve"> PAGEREF _Toc153637627 \h </w:instrText>
            </w:r>
            <w:r w:rsidR="006834B5">
              <w:rPr>
                <w:noProof/>
                <w:webHidden/>
              </w:rPr>
            </w:r>
            <w:r w:rsidR="006834B5">
              <w:rPr>
                <w:noProof/>
                <w:webHidden/>
              </w:rPr>
              <w:fldChar w:fldCharType="separate"/>
            </w:r>
            <w:r w:rsidR="000308BA">
              <w:rPr>
                <w:noProof/>
                <w:webHidden/>
              </w:rPr>
              <w:t>22</w:t>
            </w:r>
            <w:r w:rsidR="006834B5">
              <w:rPr>
                <w:noProof/>
                <w:webHidden/>
              </w:rPr>
              <w:fldChar w:fldCharType="end"/>
            </w:r>
          </w:hyperlink>
        </w:p>
        <w:p w14:paraId="2C4DBD0A" w14:textId="6F9E0C32"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28" w:history="1">
            <w:r w:rsidR="006834B5" w:rsidRPr="00471F1A">
              <w:rPr>
                <w:rStyle w:val="Hyperlink"/>
                <w:noProof/>
              </w:rPr>
              <w:t>1.3.2.</w:t>
            </w:r>
            <w:r w:rsidR="006834B5">
              <w:rPr>
                <w:rFonts w:asciiTheme="minorHAnsi" w:eastAsiaTheme="minorEastAsia" w:hAnsiTheme="minorHAnsi" w:cstheme="minorBidi"/>
                <w:noProof/>
                <w:kern w:val="2"/>
                <w:lang w:val="en-US"/>
              </w:rPr>
              <w:tab/>
            </w:r>
            <w:r w:rsidR="006834B5" w:rsidRPr="00471F1A">
              <w:rPr>
                <w:rStyle w:val="Hyperlink"/>
                <w:noProof/>
              </w:rPr>
              <w:t>PLANTEAMIENTO DEL PROBLEMA</w:t>
            </w:r>
            <w:r w:rsidR="006834B5">
              <w:rPr>
                <w:noProof/>
                <w:webHidden/>
              </w:rPr>
              <w:tab/>
            </w:r>
            <w:r w:rsidR="006834B5">
              <w:rPr>
                <w:noProof/>
                <w:webHidden/>
              </w:rPr>
              <w:fldChar w:fldCharType="begin"/>
            </w:r>
            <w:r w:rsidR="006834B5">
              <w:rPr>
                <w:noProof/>
                <w:webHidden/>
              </w:rPr>
              <w:instrText xml:space="preserve"> PAGEREF _Toc153637628 \h </w:instrText>
            </w:r>
            <w:r w:rsidR="006834B5">
              <w:rPr>
                <w:noProof/>
                <w:webHidden/>
              </w:rPr>
            </w:r>
            <w:r w:rsidR="006834B5">
              <w:rPr>
                <w:noProof/>
                <w:webHidden/>
              </w:rPr>
              <w:fldChar w:fldCharType="separate"/>
            </w:r>
            <w:r w:rsidR="000308BA">
              <w:rPr>
                <w:noProof/>
                <w:webHidden/>
              </w:rPr>
              <w:t>23</w:t>
            </w:r>
            <w:r w:rsidR="006834B5">
              <w:rPr>
                <w:noProof/>
                <w:webHidden/>
              </w:rPr>
              <w:fldChar w:fldCharType="end"/>
            </w:r>
          </w:hyperlink>
        </w:p>
        <w:p w14:paraId="3D59F4D6" w14:textId="48B5593A"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29" w:history="1">
            <w:r w:rsidR="006834B5" w:rsidRPr="00471F1A">
              <w:rPr>
                <w:rStyle w:val="Hyperlink"/>
                <w:noProof/>
              </w:rPr>
              <w:t>1.3.3.</w:t>
            </w:r>
            <w:r w:rsidR="006834B5">
              <w:rPr>
                <w:rFonts w:asciiTheme="minorHAnsi" w:eastAsiaTheme="minorEastAsia" w:hAnsiTheme="minorHAnsi" w:cstheme="minorBidi"/>
                <w:noProof/>
                <w:kern w:val="2"/>
                <w:lang w:val="en-US"/>
              </w:rPr>
              <w:tab/>
            </w:r>
            <w:r w:rsidR="006834B5" w:rsidRPr="00471F1A">
              <w:rPr>
                <w:rStyle w:val="Hyperlink"/>
                <w:noProof/>
              </w:rPr>
              <w:t>PREGUNTAS DE INVESTIGACIÓN</w:t>
            </w:r>
            <w:r w:rsidR="006834B5">
              <w:rPr>
                <w:noProof/>
                <w:webHidden/>
              </w:rPr>
              <w:tab/>
            </w:r>
            <w:r w:rsidR="006834B5">
              <w:rPr>
                <w:noProof/>
                <w:webHidden/>
              </w:rPr>
              <w:fldChar w:fldCharType="begin"/>
            </w:r>
            <w:r w:rsidR="006834B5">
              <w:rPr>
                <w:noProof/>
                <w:webHidden/>
              </w:rPr>
              <w:instrText xml:space="preserve"> PAGEREF _Toc153637629 \h </w:instrText>
            </w:r>
            <w:r w:rsidR="006834B5">
              <w:rPr>
                <w:noProof/>
                <w:webHidden/>
              </w:rPr>
            </w:r>
            <w:r w:rsidR="006834B5">
              <w:rPr>
                <w:noProof/>
                <w:webHidden/>
              </w:rPr>
              <w:fldChar w:fldCharType="separate"/>
            </w:r>
            <w:r w:rsidR="000308BA">
              <w:rPr>
                <w:noProof/>
                <w:webHidden/>
              </w:rPr>
              <w:t>23</w:t>
            </w:r>
            <w:r w:rsidR="006834B5">
              <w:rPr>
                <w:noProof/>
                <w:webHidden/>
              </w:rPr>
              <w:fldChar w:fldCharType="end"/>
            </w:r>
          </w:hyperlink>
        </w:p>
        <w:p w14:paraId="3F12852B" w14:textId="4F5E383A"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630" w:history="1">
            <w:r w:rsidR="006834B5" w:rsidRPr="00471F1A">
              <w:rPr>
                <w:rStyle w:val="Hyperlink"/>
                <w:noProof/>
                <w:lang w:val="es-HN"/>
              </w:rPr>
              <w:t>1.4.</w:t>
            </w:r>
            <w:r w:rsidR="006834B5">
              <w:rPr>
                <w:rFonts w:asciiTheme="minorHAnsi" w:eastAsiaTheme="minorEastAsia" w:hAnsiTheme="minorHAnsi" w:cstheme="minorBidi"/>
                <w:noProof/>
                <w:kern w:val="2"/>
                <w:lang w:val="en-US"/>
              </w:rPr>
              <w:tab/>
            </w:r>
            <w:r w:rsidR="006834B5" w:rsidRPr="00471F1A">
              <w:rPr>
                <w:rStyle w:val="Hyperlink"/>
                <w:noProof/>
                <w:lang w:val="es-HN"/>
              </w:rPr>
              <w:t>OBJETIVOS DEL PROYECTO</w:t>
            </w:r>
            <w:r w:rsidR="006834B5">
              <w:rPr>
                <w:noProof/>
                <w:webHidden/>
              </w:rPr>
              <w:tab/>
            </w:r>
            <w:r w:rsidR="006834B5">
              <w:rPr>
                <w:noProof/>
                <w:webHidden/>
              </w:rPr>
              <w:fldChar w:fldCharType="begin"/>
            </w:r>
            <w:r w:rsidR="006834B5">
              <w:rPr>
                <w:noProof/>
                <w:webHidden/>
              </w:rPr>
              <w:instrText xml:space="preserve"> PAGEREF _Toc153637630 \h </w:instrText>
            </w:r>
            <w:r w:rsidR="006834B5">
              <w:rPr>
                <w:noProof/>
                <w:webHidden/>
              </w:rPr>
            </w:r>
            <w:r w:rsidR="006834B5">
              <w:rPr>
                <w:noProof/>
                <w:webHidden/>
              </w:rPr>
              <w:fldChar w:fldCharType="separate"/>
            </w:r>
            <w:r w:rsidR="000308BA">
              <w:rPr>
                <w:noProof/>
                <w:webHidden/>
              </w:rPr>
              <w:t>23</w:t>
            </w:r>
            <w:r w:rsidR="006834B5">
              <w:rPr>
                <w:noProof/>
                <w:webHidden/>
              </w:rPr>
              <w:fldChar w:fldCharType="end"/>
            </w:r>
          </w:hyperlink>
        </w:p>
        <w:p w14:paraId="448B8AC7" w14:textId="7F0C0FDE"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31" w:history="1">
            <w:r w:rsidR="006834B5" w:rsidRPr="00471F1A">
              <w:rPr>
                <w:rStyle w:val="Hyperlink"/>
                <w:noProof/>
              </w:rPr>
              <w:t>1.4.1.</w:t>
            </w:r>
            <w:r w:rsidR="006834B5">
              <w:rPr>
                <w:rFonts w:asciiTheme="minorHAnsi" w:eastAsiaTheme="minorEastAsia" w:hAnsiTheme="minorHAnsi" w:cstheme="minorBidi"/>
                <w:noProof/>
                <w:kern w:val="2"/>
                <w:lang w:val="en-US"/>
              </w:rPr>
              <w:tab/>
            </w:r>
            <w:r w:rsidR="006834B5" w:rsidRPr="00471F1A">
              <w:rPr>
                <w:rStyle w:val="Hyperlink"/>
                <w:noProof/>
              </w:rPr>
              <w:t>OBJETIVO GENERAL</w:t>
            </w:r>
            <w:r w:rsidR="006834B5">
              <w:rPr>
                <w:noProof/>
                <w:webHidden/>
              </w:rPr>
              <w:tab/>
            </w:r>
            <w:r w:rsidR="006834B5">
              <w:rPr>
                <w:noProof/>
                <w:webHidden/>
              </w:rPr>
              <w:fldChar w:fldCharType="begin"/>
            </w:r>
            <w:r w:rsidR="006834B5">
              <w:rPr>
                <w:noProof/>
                <w:webHidden/>
              </w:rPr>
              <w:instrText xml:space="preserve"> PAGEREF _Toc153637631 \h </w:instrText>
            </w:r>
            <w:r w:rsidR="006834B5">
              <w:rPr>
                <w:noProof/>
                <w:webHidden/>
              </w:rPr>
            </w:r>
            <w:r w:rsidR="006834B5">
              <w:rPr>
                <w:noProof/>
                <w:webHidden/>
              </w:rPr>
              <w:fldChar w:fldCharType="separate"/>
            </w:r>
            <w:r w:rsidR="000308BA">
              <w:rPr>
                <w:noProof/>
                <w:webHidden/>
              </w:rPr>
              <w:t>23</w:t>
            </w:r>
            <w:r w:rsidR="006834B5">
              <w:rPr>
                <w:noProof/>
                <w:webHidden/>
              </w:rPr>
              <w:fldChar w:fldCharType="end"/>
            </w:r>
          </w:hyperlink>
        </w:p>
        <w:p w14:paraId="3857CB10" w14:textId="7FF4A4BA"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32" w:history="1">
            <w:r w:rsidR="006834B5" w:rsidRPr="00471F1A">
              <w:rPr>
                <w:rStyle w:val="Hyperlink"/>
                <w:noProof/>
              </w:rPr>
              <w:t>1.4.2.</w:t>
            </w:r>
            <w:r w:rsidR="006834B5">
              <w:rPr>
                <w:rFonts w:asciiTheme="minorHAnsi" w:eastAsiaTheme="minorEastAsia" w:hAnsiTheme="minorHAnsi" w:cstheme="minorBidi"/>
                <w:noProof/>
                <w:kern w:val="2"/>
                <w:lang w:val="en-US"/>
              </w:rPr>
              <w:tab/>
            </w:r>
            <w:r w:rsidR="006834B5" w:rsidRPr="00471F1A">
              <w:rPr>
                <w:rStyle w:val="Hyperlink"/>
                <w:noProof/>
              </w:rPr>
              <w:t>OBJETIVOS ESPECÍFICOS</w:t>
            </w:r>
            <w:r w:rsidR="006834B5">
              <w:rPr>
                <w:noProof/>
                <w:webHidden/>
              </w:rPr>
              <w:tab/>
            </w:r>
            <w:r w:rsidR="006834B5">
              <w:rPr>
                <w:noProof/>
                <w:webHidden/>
              </w:rPr>
              <w:fldChar w:fldCharType="begin"/>
            </w:r>
            <w:r w:rsidR="006834B5">
              <w:rPr>
                <w:noProof/>
                <w:webHidden/>
              </w:rPr>
              <w:instrText xml:space="preserve"> PAGEREF _Toc153637632 \h </w:instrText>
            </w:r>
            <w:r w:rsidR="006834B5">
              <w:rPr>
                <w:noProof/>
                <w:webHidden/>
              </w:rPr>
            </w:r>
            <w:r w:rsidR="006834B5">
              <w:rPr>
                <w:noProof/>
                <w:webHidden/>
              </w:rPr>
              <w:fldChar w:fldCharType="separate"/>
            </w:r>
            <w:r w:rsidR="000308BA">
              <w:rPr>
                <w:noProof/>
                <w:webHidden/>
              </w:rPr>
              <w:t>23</w:t>
            </w:r>
            <w:r w:rsidR="006834B5">
              <w:rPr>
                <w:noProof/>
                <w:webHidden/>
              </w:rPr>
              <w:fldChar w:fldCharType="end"/>
            </w:r>
          </w:hyperlink>
        </w:p>
        <w:p w14:paraId="1B15E554" w14:textId="316EB6AF" w:rsidR="006834B5" w:rsidRDefault="004E532D">
          <w:pPr>
            <w:pStyle w:val="TOC2"/>
            <w:tabs>
              <w:tab w:val="right" w:leader="dot" w:pos="9350"/>
            </w:tabs>
            <w:rPr>
              <w:rFonts w:asciiTheme="minorHAnsi" w:eastAsiaTheme="minorEastAsia" w:hAnsiTheme="minorHAnsi" w:cstheme="minorBidi"/>
              <w:noProof/>
              <w:kern w:val="2"/>
              <w:lang w:val="en-US"/>
            </w:rPr>
          </w:pPr>
          <w:hyperlink w:anchor="_Toc153637633" w:history="1">
            <w:r w:rsidR="006834B5" w:rsidRPr="00471F1A">
              <w:rPr>
                <w:rStyle w:val="Hyperlink"/>
                <w:noProof/>
                <w:lang w:val="es-HN"/>
              </w:rPr>
              <w:t>1.5. JUSTIFICACIÓN</w:t>
            </w:r>
            <w:r w:rsidR="006834B5">
              <w:rPr>
                <w:noProof/>
                <w:webHidden/>
              </w:rPr>
              <w:tab/>
            </w:r>
            <w:r w:rsidR="006834B5">
              <w:rPr>
                <w:noProof/>
                <w:webHidden/>
              </w:rPr>
              <w:fldChar w:fldCharType="begin"/>
            </w:r>
            <w:r w:rsidR="006834B5">
              <w:rPr>
                <w:noProof/>
                <w:webHidden/>
              </w:rPr>
              <w:instrText xml:space="preserve"> PAGEREF _Toc153637633 \h </w:instrText>
            </w:r>
            <w:r w:rsidR="006834B5">
              <w:rPr>
                <w:noProof/>
                <w:webHidden/>
              </w:rPr>
            </w:r>
            <w:r w:rsidR="006834B5">
              <w:rPr>
                <w:noProof/>
                <w:webHidden/>
              </w:rPr>
              <w:fldChar w:fldCharType="separate"/>
            </w:r>
            <w:r w:rsidR="000308BA">
              <w:rPr>
                <w:noProof/>
                <w:webHidden/>
              </w:rPr>
              <w:t>24</w:t>
            </w:r>
            <w:r w:rsidR="006834B5">
              <w:rPr>
                <w:noProof/>
                <w:webHidden/>
              </w:rPr>
              <w:fldChar w:fldCharType="end"/>
            </w:r>
          </w:hyperlink>
        </w:p>
        <w:p w14:paraId="320B8A0E" w14:textId="262B398F" w:rsidR="006834B5" w:rsidRDefault="004E532D">
          <w:pPr>
            <w:pStyle w:val="TOC1"/>
            <w:tabs>
              <w:tab w:val="right" w:leader="dot" w:pos="9350"/>
            </w:tabs>
            <w:rPr>
              <w:rFonts w:asciiTheme="minorHAnsi" w:eastAsiaTheme="minorEastAsia" w:hAnsiTheme="minorHAnsi" w:cstheme="minorBidi"/>
              <w:noProof/>
              <w:kern w:val="2"/>
              <w:lang w:val="en-US"/>
            </w:rPr>
          </w:pPr>
          <w:hyperlink w:anchor="_Toc153637634" w:history="1">
            <w:r w:rsidR="006834B5" w:rsidRPr="00471F1A">
              <w:rPr>
                <w:rStyle w:val="Hyperlink"/>
                <w:noProof/>
              </w:rPr>
              <w:t>CAPITULO II. MARCO TEÓRICO</w:t>
            </w:r>
            <w:r w:rsidR="006834B5">
              <w:rPr>
                <w:noProof/>
                <w:webHidden/>
              </w:rPr>
              <w:tab/>
            </w:r>
            <w:r w:rsidR="006834B5">
              <w:rPr>
                <w:noProof/>
                <w:webHidden/>
              </w:rPr>
              <w:fldChar w:fldCharType="begin"/>
            </w:r>
            <w:r w:rsidR="006834B5">
              <w:rPr>
                <w:noProof/>
                <w:webHidden/>
              </w:rPr>
              <w:instrText xml:space="preserve"> PAGEREF _Toc153637634 \h </w:instrText>
            </w:r>
            <w:r w:rsidR="006834B5">
              <w:rPr>
                <w:noProof/>
                <w:webHidden/>
              </w:rPr>
            </w:r>
            <w:r w:rsidR="006834B5">
              <w:rPr>
                <w:noProof/>
                <w:webHidden/>
              </w:rPr>
              <w:fldChar w:fldCharType="separate"/>
            </w:r>
            <w:r w:rsidR="000308BA">
              <w:rPr>
                <w:noProof/>
                <w:webHidden/>
              </w:rPr>
              <w:t>25</w:t>
            </w:r>
            <w:r w:rsidR="006834B5">
              <w:rPr>
                <w:noProof/>
                <w:webHidden/>
              </w:rPr>
              <w:fldChar w:fldCharType="end"/>
            </w:r>
          </w:hyperlink>
        </w:p>
        <w:p w14:paraId="7FBBF9F2" w14:textId="79A1DBA0"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635" w:history="1">
            <w:r w:rsidR="006834B5" w:rsidRPr="00471F1A">
              <w:rPr>
                <w:rStyle w:val="Hyperlink"/>
                <w:noProof/>
                <w:lang w:val="es-HN"/>
              </w:rPr>
              <w:t>2.1.</w:t>
            </w:r>
            <w:r w:rsidR="006834B5">
              <w:rPr>
                <w:rFonts w:asciiTheme="minorHAnsi" w:eastAsiaTheme="minorEastAsia" w:hAnsiTheme="minorHAnsi" w:cstheme="minorBidi"/>
                <w:noProof/>
                <w:kern w:val="2"/>
                <w:lang w:val="en-US"/>
              </w:rPr>
              <w:tab/>
            </w:r>
            <w:r w:rsidR="006834B5" w:rsidRPr="00471F1A">
              <w:rPr>
                <w:rStyle w:val="Hyperlink"/>
                <w:noProof/>
                <w:lang w:val="es-HN"/>
              </w:rPr>
              <w:t>ANÁLISIS DE LA SITUACIÓN ACTUAL</w:t>
            </w:r>
            <w:r w:rsidR="006834B5">
              <w:rPr>
                <w:noProof/>
                <w:webHidden/>
              </w:rPr>
              <w:tab/>
            </w:r>
            <w:r w:rsidR="006834B5">
              <w:rPr>
                <w:noProof/>
                <w:webHidden/>
              </w:rPr>
              <w:fldChar w:fldCharType="begin"/>
            </w:r>
            <w:r w:rsidR="006834B5">
              <w:rPr>
                <w:noProof/>
                <w:webHidden/>
              </w:rPr>
              <w:instrText xml:space="preserve"> PAGEREF _Toc153637635 \h </w:instrText>
            </w:r>
            <w:r w:rsidR="006834B5">
              <w:rPr>
                <w:noProof/>
                <w:webHidden/>
              </w:rPr>
            </w:r>
            <w:r w:rsidR="006834B5">
              <w:rPr>
                <w:noProof/>
                <w:webHidden/>
              </w:rPr>
              <w:fldChar w:fldCharType="separate"/>
            </w:r>
            <w:r w:rsidR="000308BA">
              <w:rPr>
                <w:noProof/>
                <w:webHidden/>
              </w:rPr>
              <w:t>26</w:t>
            </w:r>
            <w:r w:rsidR="006834B5">
              <w:rPr>
                <w:noProof/>
                <w:webHidden/>
              </w:rPr>
              <w:fldChar w:fldCharType="end"/>
            </w:r>
          </w:hyperlink>
        </w:p>
        <w:p w14:paraId="6970C853" w14:textId="4D1D8983"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36" w:history="1">
            <w:r w:rsidR="006834B5" w:rsidRPr="00471F1A">
              <w:rPr>
                <w:rStyle w:val="Hyperlink"/>
                <w:noProof/>
              </w:rPr>
              <w:t>2.1.1.</w:t>
            </w:r>
            <w:r w:rsidR="006834B5">
              <w:rPr>
                <w:rFonts w:asciiTheme="minorHAnsi" w:eastAsiaTheme="minorEastAsia" w:hAnsiTheme="minorHAnsi" w:cstheme="minorBidi"/>
                <w:noProof/>
                <w:kern w:val="2"/>
                <w:lang w:val="en-US"/>
              </w:rPr>
              <w:tab/>
            </w:r>
            <w:r w:rsidR="006834B5" w:rsidRPr="00471F1A">
              <w:rPr>
                <w:rStyle w:val="Hyperlink"/>
                <w:noProof/>
              </w:rPr>
              <w:t>ANALISIS DE MACROENTORNO</w:t>
            </w:r>
            <w:r w:rsidR="006834B5">
              <w:rPr>
                <w:noProof/>
                <w:webHidden/>
              </w:rPr>
              <w:tab/>
            </w:r>
            <w:r w:rsidR="006834B5">
              <w:rPr>
                <w:noProof/>
                <w:webHidden/>
              </w:rPr>
              <w:fldChar w:fldCharType="begin"/>
            </w:r>
            <w:r w:rsidR="006834B5">
              <w:rPr>
                <w:noProof/>
                <w:webHidden/>
              </w:rPr>
              <w:instrText xml:space="preserve"> PAGEREF _Toc153637636 \h </w:instrText>
            </w:r>
            <w:r w:rsidR="006834B5">
              <w:rPr>
                <w:noProof/>
                <w:webHidden/>
              </w:rPr>
            </w:r>
            <w:r w:rsidR="006834B5">
              <w:rPr>
                <w:noProof/>
                <w:webHidden/>
              </w:rPr>
              <w:fldChar w:fldCharType="separate"/>
            </w:r>
            <w:r w:rsidR="000308BA">
              <w:rPr>
                <w:noProof/>
                <w:webHidden/>
              </w:rPr>
              <w:t>26</w:t>
            </w:r>
            <w:r w:rsidR="006834B5">
              <w:rPr>
                <w:noProof/>
                <w:webHidden/>
              </w:rPr>
              <w:fldChar w:fldCharType="end"/>
            </w:r>
          </w:hyperlink>
        </w:p>
        <w:p w14:paraId="26C20B78" w14:textId="77E1D944"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37" w:history="1">
            <w:r w:rsidR="006834B5" w:rsidRPr="00471F1A">
              <w:rPr>
                <w:rStyle w:val="Hyperlink"/>
                <w:noProof/>
              </w:rPr>
              <w:t>2.1.2.</w:t>
            </w:r>
            <w:r w:rsidR="006834B5">
              <w:rPr>
                <w:rFonts w:asciiTheme="minorHAnsi" w:eastAsiaTheme="minorEastAsia" w:hAnsiTheme="minorHAnsi" w:cstheme="minorBidi"/>
                <w:noProof/>
                <w:kern w:val="2"/>
                <w:lang w:val="en-US"/>
              </w:rPr>
              <w:tab/>
            </w:r>
            <w:r w:rsidR="006834B5" w:rsidRPr="00471F1A">
              <w:rPr>
                <w:rStyle w:val="Hyperlink"/>
                <w:noProof/>
              </w:rPr>
              <w:t>ANALISIS DE SITUACIÓN INTERNA</w:t>
            </w:r>
            <w:r w:rsidR="006834B5">
              <w:rPr>
                <w:noProof/>
                <w:webHidden/>
              </w:rPr>
              <w:tab/>
            </w:r>
            <w:r w:rsidR="006834B5">
              <w:rPr>
                <w:noProof/>
                <w:webHidden/>
              </w:rPr>
              <w:fldChar w:fldCharType="begin"/>
            </w:r>
            <w:r w:rsidR="006834B5">
              <w:rPr>
                <w:noProof/>
                <w:webHidden/>
              </w:rPr>
              <w:instrText xml:space="preserve"> PAGEREF _Toc153637637 \h </w:instrText>
            </w:r>
            <w:r w:rsidR="006834B5">
              <w:rPr>
                <w:noProof/>
                <w:webHidden/>
              </w:rPr>
            </w:r>
            <w:r w:rsidR="006834B5">
              <w:rPr>
                <w:noProof/>
                <w:webHidden/>
              </w:rPr>
              <w:fldChar w:fldCharType="separate"/>
            </w:r>
            <w:r w:rsidR="000308BA">
              <w:rPr>
                <w:noProof/>
                <w:webHidden/>
              </w:rPr>
              <w:t>28</w:t>
            </w:r>
            <w:r w:rsidR="006834B5">
              <w:rPr>
                <w:noProof/>
                <w:webHidden/>
              </w:rPr>
              <w:fldChar w:fldCharType="end"/>
            </w:r>
          </w:hyperlink>
        </w:p>
        <w:p w14:paraId="7D3EC2F9" w14:textId="2830CC47"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638" w:history="1">
            <w:r w:rsidR="006834B5" w:rsidRPr="00471F1A">
              <w:rPr>
                <w:rStyle w:val="Hyperlink"/>
                <w:noProof/>
                <w:lang w:val="es-HN"/>
              </w:rPr>
              <w:t>2.2.</w:t>
            </w:r>
            <w:r w:rsidR="006834B5">
              <w:rPr>
                <w:rFonts w:asciiTheme="minorHAnsi" w:eastAsiaTheme="minorEastAsia" w:hAnsiTheme="minorHAnsi" w:cstheme="minorBidi"/>
                <w:noProof/>
                <w:kern w:val="2"/>
                <w:lang w:val="en-US"/>
              </w:rPr>
              <w:tab/>
            </w:r>
            <w:r w:rsidR="006834B5" w:rsidRPr="00471F1A">
              <w:rPr>
                <w:rStyle w:val="Hyperlink"/>
                <w:noProof/>
                <w:lang w:val="es-HN"/>
              </w:rPr>
              <w:t>CONCEPTUALIZACIÓN</w:t>
            </w:r>
            <w:r w:rsidR="006834B5">
              <w:rPr>
                <w:noProof/>
                <w:webHidden/>
              </w:rPr>
              <w:tab/>
            </w:r>
            <w:r w:rsidR="006834B5">
              <w:rPr>
                <w:noProof/>
                <w:webHidden/>
              </w:rPr>
              <w:fldChar w:fldCharType="begin"/>
            </w:r>
            <w:r w:rsidR="006834B5">
              <w:rPr>
                <w:noProof/>
                <w:webHidden/>
              </w:rPr>
              <w:instrText xml:space="preserve"> PAGEREF _Toc153637638 \h </w:instrText>
            </w:r>
            <w:r w:rsidR="006834B5">
              <w:rPr>
                <w:noProof/>
                <w:webHidden/>
              </w:rPr>
            </w:r>
            <w:r w:rsidR="006834B5">
              <w:rPr>
                <w:noProof/>
                <w:webHidden/>
              </w:rPr>
              <w:fldChar w:fldCharType="separate"/>
            </w:r>
            <w:r w:rsidR="000308BA">
              <w:rPr>
                <w:noProof/>
                <w:webHidden/>
              </w:rPr>
              <w:t>31</w:t>
            </w:r>
            <w:r w:rsidR="006834B5">
              <w:rPr>
                <w:noProof/>
                <w:webHidden/>
              </w:rPr>
              <w:fldChar w:fldCharType="end"/>
            </w:r>
          </w:hyperlink>
        </w:p>
        <w:p w14:paraId="6BCAB620" w14:textId="48732FE6"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639" w:history="1">
            <w:r w:rsidR="006834B5" w:rsidRPr="00471F1A">
              <w:rPr>
                <w:rStyle w:val="Hyperlink"/>
                <w:noProof/>
                <w:lang w:val="es-HN"/>
              </w:rPr>
              <w:t>2.3.</w:t>
            </w:r>
            <w:r w:rsidR="006834B5">
              <w:rPr>
                <w:rFonts w:asciiTheme="minorHAnsi" w:eastAsiaTheme="minorEastAsia" w:hAnsiTheme="minorHAnsi" w:cstheme="minorBidi"/>
                <w:noProof/>
                <w:kern w:val="2"/>
                <w:lang w:val="en-US"/>
              </w:rPr>
              <w:tab/>
            </w:r>
            <w:r w:rsidR="006834B5" w:rsidRPr="00471F1A">
              <w:rPr>
                <w:rStyle w:val="Hyperlink"/>
                <w:noProof/>
                <w:lang w:val="es-HN"/>
              </w:rPr>
              <w:t>TEORÍAS DE SUSTENTO</w:t>
            </w:r>
            <w:r w:rsidR="006834B5">
              <w:rPr>
                <w:noProof/>
                <w:webHidden/>
              </w:rPr>
              <w:tab/>
            </w:r>
            <w:r w:rsidR="006834B5">
              <w:rPr>
                <w:noProof/>
                <w:webHidden/>
              </w:rPr>
              <w:fldChar w:fldCharType="begin"/>
            </w:r>
            <w:r w:rsidR="006834B5">
              <w:rPr>
                <w:noProof/>
                <w:webHidden/>
              </w:rPr>
              <w:instrText xml:space="preserve"> PAGEREF _Toc153637639 \h </w:instrText>
            </w:r>
            <w:r w:rsidR="006834B5">
              <w:rPr>
                <w:noProof/>
                <w:webHidden/>
              </w:rPr>
            </w:r>
            <w:r w:rsidR="006834B5">
              <w:rPr>
                <w:noProof/>
                <w:webHidden/>
              </w:rPr>
              <w:fldChar w:fldCharType="separate"/>
            </w:r>
            <w:r w:rsidR="000308BA">
              <w:rPr>
                <w:noProof/>
                <w:webHidden/>
              </w:rPr>
              <w:t>33</w:t>
            </w:r>
            <w:r w:rsidR="006834B5">
              <w:rPr>
                <w:noProof/>
                <w:webHidden/>
              </w:rPr>
              <w:fldChar w:fldCharType="end"/>
            </w:r>
          </w:hyperlink>
        </w:p>
        <w:p w14:paraId="5AB9EA93" w14:textId="53370057"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40" w:history="1">
            <w:r w:rsidR="006834B5" w:rsidRPr="00471F1A">
              <w:rPr>
                <w:rStyle w:val="Hyperlink"/>
                <w:noProof/>
              </w:rPr>
              <w:t>2.3.1.</w:t>
            </w:r>
            <w:r w:rsidR="006834B5">
              <w:rPr>
                <w:rFonts w:asciiTheme="minorHAnsi" w:eastAsiaTheme="minorEastAsia" w:hAnsiTheme="minorHAnsi" w:cstheme="minorBidi"/>
                <w:noProof/>
                <w:kern w:val="2"/>
                <w:lang w:val="en-US"/>
              </w:rPr>
              <w:tab/>
            </w:r>
            <w:r w:rsidR="006834B5" w:rsidRPr="00471F1A">
              <w:rPr>
                <w:rStyle w:val="Hyperlink"/>
                <w:noProof/>
              </w:rPr>
              <w:t>TEORÍA TRICONDICIONAL</w:t>
            </w:r>
            <w:r w:rsidR="006834B5">
              <w:rPr>
                <w:noProof/>
                <w:webHidden/>
              </w:rPr>
              <w:tab/>
            </w:r>
            <w:r w:rsidR="006834B5">
              <w:rPr>
                <w:noProof/>
                <w:webHidden/>
              </w:rPr>
              <w:fldChar w:fldCharType="begin"/>
            </w:r>
            <w:r w:rsidR="006834B5">
              <w:rPr>
                <w:noProof/>
                <w:webHidden/>
              </w:rPr>
              <w:instrText xml:space="preserve"> PAGEREF _Toc153637640 \h </w:instrText>
            </w:r>
            <w:r w:rsidR="006834B5">
              <w:rPr>
                <w:noProof/>
                <w:webHidden/>
              </w:rPr>
            </w:r>
            <w:r w:rsidR="006834B5">
              <w:rPr>
                <w:noProof/>
                <w:webHidden/>
              </w:rPr>
              <w:fldChar w:fldCharType="separate"/>
            </w:r>
            <w:r w:rsidR="000308BA">
              <w:rPr>
                <w:noProof/>
                <w:webHidden/>
              </w:rPr>
              <w:t>33</w:t>
            </w:r>
            <w:r w:rsidR="006834B5">
              <w:rPr>
                <w:noProof/>
                <w:webHidden/>
              </w:rPr>
              <w:fldChar w:fldCharType="end"/>
            </w:r>
          </w:hyperlink>
        </w:p>
        <w:p w14:paraId="2968FA79" w14:textId="6D4F0A32"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41" w:history="1">
            <w:r w:rsidR="006834B5" w:rsidRPr="00471F1A">
              <w:rPr>
                <w:rStyle w:val="Hyperlink"/>
                <w:noProof/>
              </w:rPr>
              <w:t>2.3.2.</w:t>
            </w:r>
            <w:r w:rsidR="006834B5">
              <w:rPr>
                <w:rFonts w:asciiTheme="minorHAnsi" w:eastAsiaTheme="minorEastAsia" w:hAnsiTheme="minorHAnsi" w:cstheme="minorBidi"/>
                <w:noProof/>
                <w:kern w:val="2"/>
                <w:lang w:val="en-US"/>
              </w:rPr>
              <w:tab/>
            </w:r>
            <w:r w:rsidR="006834B5" w:rsidRPr="00471F1A">
              <w:rPr>
                <w:rStyle w:val="Hyperlink"/>
                <w:noProof/>
              </w:rPr>
              <w:t>TEORÍA IPERC Y REGLAMENTO GENERAL DE MEDIDAS PREVENTIVAS DE ACCIDENTES DE TRABAJO Y ENFERMADADES LABORALES</w:t>
            </w:r>
            <w:r w:rsidR="006834B5">
              <w:rPr>
                <w:noProof/>
                <w:webHidden/>
              </w:rPr>
              <w:tab/>
            </w:r>
            <w:r w:rsidR="006834B5">
              <w:rPr>
                <w:noProof/>
                <w:webHidden/>
              </w:rPr>
              <w:fldChar w:fldCharType="begin"/>
            </w:r>
            <w:r w:rsidR="006834B5">
              <w:rPr>
                <w:noProof/>
                <w:webHidden/>
              </w:rPr>
              <w:instrText xml:space="preserve"> PAGEREF _Toc153637641 \h </w:instrText>
            </w:r>
            <w:r w:rsidR="006834B5">
              <w:rPr>
                <w:noProof/>
                <w:webHidden/>
              </w:rPr>
            </w:r>
            <w:r w:rsidR="006834B5">
              <w:rPr>
                <w:noProof/>
                <w:webHidden/>
              </w:rPr>
              <w:fldChar w:fldCharType="separate"/>
            </w:r>
            <w:r w:rsidR="000308BA">
              <w:rPr>
                <w:noProof/>
                <w:webHidden/>
              </w:rPr>
              <w:t>36</w:t>
            </w:r>
            <w:r w:rsidR="006834B5">
              <w:rPr>
                <w:noProof/>
                <w:webHidden/>
              </w:rPr>
              <w:fldChar w:fldCharType="end"/>
            </w:r>
          </w:hyperlink>
        </w:p>
        <w:p w14:paraId="3B5DAB1B" w14:textId="78D93986"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43" w:history="1">
            <w:r w:rsidR="006834B5" w:rsidRPr="00471F1A">
              <w:rPr>
                <w:rStyle w:val="Hyperlink"/>
                <w:noProof/>
              </w:rPr>
              <w:t>2.3.3.</w:t>
            </w:r>
            <w:r w:rsidR="006834B5">
              <w:rPr>
                <w:rFonts w:asciiTheme="minorHAnsi" w:eastAsiaTheme="minorEastAsia" w:hAnsiTheme="minorHAnsi" w:cstheme="minorBidi"/>
                <w:noProof/>
                <w:kern w:val="2"/>
                <w:lang w:val="en-US"/>
              </w:rPr>
              <w:tab/>
            </w:r>
            <w:r w:rsidR="006834B5" w:rsidRPr="00471F1A">
              <w:rPr>
                <w:rStyle w:val="Hyperlink"/>
                <w:noProof/>
              </w:rPr>
              <w:t>NORMA ISO 45001:2018</w:t>
            </w:r>
            <w:r w:rsidR="006834B5">
              <w:rPr>
                <w:noProof/>
                <w:webHidden/>
              </w:rPr>
              <w:tab/>
            </w:r>
            <w:r w:rsidR="006834B5">
              <w:rPr>
                <w:noProof/>
                <w:webHidden/>
              </w:rPr>
              <w:fldChar w:fldCharType="begin"/>
            </w:r>
            <w:r w:rsidR="006834B5">
              <w:rPr>
                <w:noProof/>
                <w:webHidden/>
              </w:rPr>
              <w:instrText xml:space="preserve"> PAGEREF _Toc153637643 \h </w:instrText>
            </w:r>
            <w:r w:rsidR="006834B5">
              <w:rPr>
                <w:noProof/>
                <w:webHidden/>
              </w:rPr>
            </w:r>
            <w:r w:rsidR="006834B5">
              <w:rPr>
                <w:noProof/>
                <w:webHidden/>
              </w:rPr>
              <w:fldChar w:fldCharType="separate"/>
            </w:r>
            <w:r w:rsidR="000308BA">
              <w:rPr>
                <w:noProof/>
                <w:webHidden/>
              </w:rPr>
              <w:t>40</w:t>
            </w:r>
            <w:r w:rsidR="006834B5">
              <w:rPr>
                <w:noProof/>
                <w:webHidden/>
              </w:rPr>
              <w:fldChar w:fldCharType="end"/>
            </w:r>
          </w:hyperlink>
        </w:p>
        <w:p w14:paraId="1379F8AA" w14:textId="002B85B9"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44" w:history="1">
            <w:r w:rsidR="006834B5" w:rsidRPr="00471F1A">
              <w:rPr>
                <w:rStyle w:val="Hyperlink"/>
                <w:noProof/>
              </w:rPr>
              <w:t>2.3.4.</w:t>
            </w:r>
            <w:r w:rsidR="006834B5">
              <w:rPr>
                <w:rFonts w:asciiTheme="minorHAnsi" w:eastAsiaTheme="minorEastAsia" w:hAnsiTheme="minorHAnsi" w:cstheme="minorBidi"/>
                <w:noProof/>
                <w:kern w:val="2"/>
                <w:lang w:val="en-US"/>
              </w:rPr>
              <w:tab/>
            </w:r>
            <w:r w:rsidR="006834B5" w:rsidRPr="00471F1A">
              <w:rPr>
                <w:rStyle w:val="Hyperlink"/>
                <w:noProof/>
              </w:rPr>
              <w:t>ERGONOMÍA EN EL TRABAJO</w:t>
            </w:r>
            <w:r w:rsidR="006834B5">
              <w:rPr>
                <w:noProof/>
                <w:webHidden/>
              </w:rPr>
              <w:tab/>
            </w:r>
            <w:r w:rsidR="006834B5">
              <w:rPr>
                <w:noProof/>
                <w:webHidden/>
              </w:rPr>
              <w:fldChar w:fldCharType="begin"/>
            </w:r>
            <w:r w:rsidR="006834B5">
              <w:rPr>
                <w:noProof/>
                <w:webHidden/>
              </w:rPr>
              <w:instrText xml:space="preserve"> PAGEREF _Toc153637644 \h </w:instrText>
            </w:r>
            <w:r w:rsidR="006834B5">
              <w:rPr>
                <w:noProof/>
                <w:webHidden/>
              </w:rPr>
            </w:r>
            <w:r w:rsidR="006834B5">
              <w:rPr>
                <w:noProof/>
                <w:webHidden/>
              </w:rPr>
              <w:fldChar w:fldCharType="separate"/>
            </w:r>
            <w:r w:rsidR="000308BA">
              <w:rPr>
                <w:noProof/>
                <w:webHidden/>
              </w:rPr>
              <w:t>45</w:t>
            </w:r>
            <w:r w:rsidR="006834B5">
              <w:rPr>
                <w:noProof/>
                <w:webHidden/>
              </w:rPr>
              <w:fldChar w:fldCharType="end"/>
            </w:r>
          </w:hyperlink>
        </w:p>
        <w:p w14:paraId="49453AAB" w14:textId="39ED5649"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645" w:history="1">
            <w:r w:rsidR="006834B5" w:rsidRPr="00471F1A">
              <w:rPr>
                <w:rStyle w:val="Hyperlink"/>
                <w:noProof/>
                <w:lang w:val="es-HN"/>
              </w:rPr>
              <w:t>2.4.</w:t>
            </w:r>
            <w:r w:rsidR="006834B5">
              <w:rPr>
                <w:rFonts w:asciiTheme="minorHAnsi" w:eastAsiaTheme="minorEastAsia" w:hAnsiTheme="minorHAnsi" w:cstheme="minorBidi"/>
                <w:noProof/>
                <w:kern w:val="2"/>
                <w:lang w:val="en-US"/>
              </w:rPr>
              <w:tab/>
            </w:r>
            <w:r w:rsidR="006834B5" w:rsidRPr="00471F1A">
              <w:rPr>
                <w:rStyle w:val="Hyperlink"/>
                <w:noProof/>
                <w:lang w:val="es-HN"/>
              </w:rPr>
              <w:t>METODOLOGÍAS Y/O INSTRUMENTOS</w:t>
            </w:r>
            <w:r w:rsidR="006834B5">
              <w:rPr>
                <w:noProof/>
                <w:webHidden/>
              </w:rPr>
              <w:tab/>
            </w:r>
            <w:r w:rsidR="006834B5">
              <w:rPr>
                <w:noProof/>
                <w:webHidden/>
              </w:rPr>
              <w:fldChar w:fldCharType="begin"/>
            </w:r>
            <w:r w:rsidR="006834B5">
              <w:rPr>
                <w:noProof/>
                <w:webHidden/>
              </w:rPr>
              <w:instrText xml:space="preserve"> PAGEREF _Toc153637645 \h </w:instrText>
            </w:r>
            <w:r w:rsidR="006834B5">
              <w:rPr>
                <w:noProof/>
                <w:webHidden/>
              </w:rPr>
            </w:r>
            <w:r w:rsidR="006834B5">
              <w:rPr>
                <w:noProof/>
                <w:webHidden/>
              </w:rPr>
              <w:fldChar w:fldCharType="separate"/>
            </w:r>
            <w:r w:rsidR="000308BA">
              <w:rPr>
                <w:noProof/>
                <w:webHidden/>
              </w:rPr>
              <w:t>47</w:t>
            </w:r>
            <w:r w:rsidR="006834B5">
              <w:rPr>
                <w:noProof/>
                <w:webHidden/>
              </w:rPr>
              <w:fldChar w:fldCharType="end"/>
            </w:r>
          </w:hyperlink>
        </w:p>
        <w:p w14:paraId="7FE892B3" w14:textId="7D36A511"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46" w:history="1">
            <w:r w:rsidR="006834B5" w:rsidRPr="00471F1A">
              <w:rPr>
                <w:rStyle w:val="Hyperlink"/>
                <w:noProof/>
              </w:rPr>
              <w:t>2.4.1.</w:t>
            </w:r>
            <w:r w:rsidR="006834B5">
              <w:rPr>
                <w:rFonts w:asciiTheme="minorHAnsi" w:eastAsiaTheme="minorEastAsia" w:hAnsiTheme="minorHAnsi" w:cstheme="minorBidi"/>
                <w:noProof/>
                <w:kern w:val="2"/>
                <w:lang w:val="en-US"/>
              </w:rPr>
              <w:tab/>
            </w:r>
            <w:r w:rsidR="006834B5" w:rsidRPr="00471F1A">
              <w:rPr>
                <w:rStyle w:val="Hyperlink"/>
                <w:noProof/>
              </w:rPr>
              <w:t>HOJA DE RECOGIDA DE DATOS</w:t>
            </w:r>
            <w:r w:rsidR="006834B5">
              <w:rPr>
                <w:noProof/>
                <w:webHidden/>
              </w:rPr>
              <w:tab/>
            </w:r>
            <w:r w:rsidR="006834B5">
              <w:rPr>
                <w:noProof/>
                <w:webHidden/>
              </w:rPr>
              <w:fldChar w:fldCharType="begin"/>
            </w:r>
            <w:r w:rsidR="006834B5">
              <w:rPr>
                <w:noProof/>
                <w:webHidden/>
              </w:rPr>
              <w:instrText xml:space="preserve"> PAGEREF _Toc153637646 \h </w:instrText>
            </w:r>
            <w:r w:rsidR="006834B5">
              <w:rPr>
                <w:noProof/>
                <w:webHidden/>
              </w:rPr>
            </w:r>
            <w:r w:rsidR="006834B5">
              <w:rPr>
                <w:noProof/>
                <w:webHidden/>
              </w:rPr>
              <w:fldChar w:fldCharType="separate"/>
            </w:r>
            <w:r w:rsidR="000308BA">
              <w:rPr>
                <w:noProof/>
                <w:webHidden/>
              </w:rPr>
              <w:t>47</w:t>
            </w:r>
            <w:r w:rsidR="006834B5">
              <w:rPr>
                <w:noProof/>
                <w:webHidden/>
              </w:rPr>
              <w:fldChar w:fldCharType="end"/>
            </w:r>
          </w:hyperlink>
        </w:p>
        <w:p w14:paraId="1850E267" w14:textId="3346D994"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47" w:history="1">
            <w:r w:rsidR="006834B5" w:rsidRPr="00471F1A">
              <w:rPr>
                <w:rStyle w:val="Hyperlink"/>
                <w:noProof/>
              </w:rPr>
              <w:t>2.4.1.</w:t>
            </w:r>
            <w:r w:rsidR="006834B5">
              <w:rPr>
                <w:rFonts w:asciiTheme="minorHAnsi" w:eastAsiaTheme="minorEastAsia" w:hAnsiTheme="minorHAnsi" w:cstheme="minorBidi"/>
                <w:noProof/>
                <w:kern w:val="2"/>
                <w:lang w:val="en-US"/>
              </w:rPr>
              <w:tab/>
            </w:r>
            <w:r w:rsidR="006834B5" w:rsidRPr="00471F1A">
              <w:rPr>
                <w:rStyle w:val="Hyperlink"/>
                <w:noProof/>
              </w:rPr>
              <w:t>CUESTIONARIOS</w:t>
            </w:r>
            <w:r w:rsidR="006834B5">
              <w:rPr>
                <w:noProof/>
                <w:webHidden/>
              </w:rPr>
              <w:tab/>
            </w:r>
            <w:r w:rsidR="006834B5">
              <w:rPr>
                <w:noProof/>
                <w:webHidden/>
              </w:rPr>
              <w:fldChar w:fldCharType="begin"/>
            </w:r>
            <w:r w:rsidR="006834B5">
              <w:rPr>
                <w:noProof/>
                <w:webHidden/>
              </w:rPr>
              <w:instrText xml:space="preserve"> PAGEREF _Toc153637647 \h </w:instrText>
            </w:r>
            <w:r w:rsidR="006834B5">
              <w:rPr>
                <w:noProof/>
                <w:webHidden/>
              </w:rPr>
            </w:r>
            <w:r w:rsidR="006834B5">
              <w:rPr>
                <w:noProof/>
                <w:webHidden/>
              </w:rPr>
              <w:fldChar w:fldCharType="separate"/>
            </w:r>
            <w:r w:rsidR="000308BA">
              <w:rPr>
                <w:noProof/>
                <w:webHidden/>
              </w:rPr>
              <w:t>48</w:t>
            </w:r>
            <w:r w:rsidR="006834B5">
              <w:rPr>
                <w:noProof/>
                <w:webHidden/>
              </w:rPr>
              <w:fldChar w:fldCharType="end"/>
            </w:r>
          </w:hyperlink>
        </w:p>
        <w:p w14:paraId="720A492E" w14:textId="1A66BED7"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48" w:history="1">
            <w:r w:rsidR="006834B5" w:rsidRPr="00471F1A">
              <w:rPr>
                <w:rStyle w:val="Hyperlink"/>
                <w:noProof/>
              </w:rPr>
              <w:t>2.4.2.</w:t>
            </w:r>
            <w:r w:rsidR="006834B5">
              <w:rPr>
                <w:rFonts w:asciiTheme="minorHAnsi" w:eastAsiaTheme="minorEastAsia" w:hAnsiTheme="minorHAnsi" w:cstheme="minorBidi"/>
                <w:noProof/>
                <w:kern w:val="2"/>
                <w:lang w:val="en-US"/>
              </w:rPr>
              <w:tab/>
            </w:r>
            <w:r w:rsidR="006834B5" w:rsidRPr="00471F1A">
              <w:rPr>
                <w:rStyle w:val="Hyperlink"/>
                <w:noProof/>
              </w:rPr>
              <w:t>MÉTODO RULA</w:t>
            </w:r>
            <w:r w:rsidR="006834B5">
              <w:rPr>
                <w:noProof/>
                <w:webHidden/>
              </w:rPr>
              <w:tab/>
            </w:r>
            <w:r w:rsidR="006834B5">
              <w:rPr>
                <w:noProof/>
                <w:webHidden/>
              </w:rPr>
              <w:fldChar w:fldCharType="begin"/>
            </w:r>
            <w:r w:rsidR="006834B5">
              <w:rPr>
                <w:noProof/>
                <w:webHidden/>
              </w:rPr>
              <w:instrText xml:space="preserve"> PAGEREF _Toc153637648 \h </w:instrText>
            </w:r>
            <w:r w:rsidR="006834B5">
              <w:rPr>
                <w:noProof/>
                <w:webHidden/>
              </w:rPr>
            </w:r>
            <w:r w:rsidR="006834B5">
              <w:rPr>
                <w:noProof/>
                <w:webHidden/>
              </w:rPr>
              <w:fldChar w:fldCharType="separate"/>
            </w:r>
            <w:r w:rsidR="000308BA">
              <w:rPr>
                <w:noProof/>
                <w:webHidden/>
              </w:rPr>
              <w:t>48</w:t>
            </w:r>
            <w:r w:rsidR="006834B5">
              <w:rPr>
                <w:noProof/>
                <w:webHidden/>
              </w:rPr>
              <w:fldChar w:fldCharType="end"/>
            </w:r>
          </w:hyperlink>
        </w:p>
        <w:p w14:paraId="0FA659A8" w14:textId="4E15DC74"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49" w:history="1">
            <w:r w:rsidR="006834B5" w:rsidRPr="00471F1A">
              <w:rPr>
                <w:rStyle w:val="Hyperlink"/>
                <w:noProof/>
              </w:rPr>
              <w:t>2.4.1.</w:t>
            </w:r>
            <w:r w:rsidR="006834B5">
              <w:rPr>
                <w:rFonts w:asciiTheme="minorHAnsi" w:eastAsiaTheme="minorEastAsia" w:hAnsiTheme="minorHAnsi" w:cstheme="minorBidi"/>
                <w:noProof/>
                <w:kern w:val="2"/>
                <w:lang w:val="en-US"/>
              </w:rPr>
              <w:tab/>
            </w:r>
            <w:r w:rsidR="006834B5" w:rsidRPr="00471F1A">
              <w:rPr>
                <w:rStyle w:val="Hyperlink"/>
                <w:noProof/>
              </w:rPr>
              <w:t>MÉTODO ROSA</w:t>
            </w:r>
            <w:r w:rsidR="006834B5">
              <w:rPr>
                <w:noProof/>
                <w:webHidden/>
              </w:rPr>
              <w:tab/>
            </w:r>
            <w:r w:rsidR="006834B5">
              <w:rPr>
                <w:noProof/>
                <w:webHidden/>
              </w:rPr>
              <w:fldChar w:fldCharType="begin"/>
            </w:r>
            <w:r w:rsidR="006834B5">
              <w:rPr>
                <w:noProof/>
                <w:webHidden/>
              </w:rPr>
              <w:instrText xml:space="preserve"> PAGEREF _Toc153637649 \h </w:instrText>
            </w:r>
            <w:r w:rsidR="006834B5">
              <w:rPr>
                <w:noProof/>
                <w:webHidden/>
              </w:rPr>
            </w:r>
            <w:r w:rsidR="006834B5">
              <w:rPr>
                <w:noProof/>
                <w:webHidden/>
              </w:rPr>
              <w:fldChar w:fldCharType="separate"/>
            </w:r>
            <w:r w:rsidR="000308BA">
              <w:rPr>
                <w:noProof/>
                <w:webHidden/>
              </w:rPr>
              <w:t>49</w:t>
            </w:r>
            <w:r w:rsidR="006834B5">
              <w:rPr>
                <w:noProof/>
                <w:webHidden/>
              </w:rPr>
              <w:fldChar w:fldCharType="end"/>
            </w:r>
          </w:hyperlink>
        </w:p>
        <w:p w14:paraId="7BCA43E4" w14:textId="492177C4"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650" w:history="1">
            <w:r w:rsidR="006834B5" w:rsidRPr="00471F1A">
              <w:rPr>
                <w:rStyle w:val="Hyperlink"/>
                <w:noProof/>
                <w:lang w:val="es-HN"/>
              </w:rPr>
              <w:t>2.5.</w:t>
            </w:r>
            <w:r w:rsidR="006834B5">
              <w:rPr>
                <w:rFonts w:asciiTheme="minorHAnsi" w:eastAsiaTheme="minorEastAsia" w:hAnsiTheme="minorHAnsi" w:cstheme="minorBidi"/>
                <w:noProof/>
                <w:kern w:val="2"/>
                <w:lang w:val="en-US"/>
              </w:rPr>
              <w:tab/>
            </w:r>
            <w:r w:rsidR="006834B5" w:rsidRPr="00471F1A">
              <w:rPr>
                <w:rStyle w:val="Hyperlink"/>
                <w:noProof/>
                <w:lang w:val="es-HN"/>
              </w:rPr>
              <w:t>MARCO LEGAL</w:t>
            </w:r>
            <w:r w:rsidR="006834B5">
              <w:rPr>
                <w:noProof/>
                <w:webHidden/>
              </w:rPr>
              <w:tab/>
            </w:r>
            <w:r w:rsidR="006834B5">
              <w:rPr>
                <w:noProof/>
                <w:webHidden/>
              </w:rPr>
              <w:fldChar w:fldCharType="begin"/>
            </w:r>
            <w:r w:rsidR="006834B5">
              <w:rPr>
                <w:noProof/>
                <w:webHidden/>
              </w:rPr>
              <w:instrText xml:space="preserve"> PAGEREF _Toc153637650 \h </w:instrText>
            </w:r>
            <w:r w:rsidR="006834B5">
              <w:rPr>
                <w:noProof/>
                <w:webHidden/>
              </w:rPr>
            </w:r>
            <w:r w:rsidR="006834B5">
              <w:rPr>
                <w:noProof/>
                <w:webHidden/>
              </w:rPr>
              <w:fldChar w:fldCharType="separate"/>
            </w:r>
            <w:r w:rsidR="000308BA">
              <w:rPr>
                <w:noProof/>
                <w:webHidden/>
              </w:rPr>
              <w:t>49</w:t>
            </w:r>
            <w:r w:rsidR="006834B5">
              <w:rPr>
                <w:noProof/>
                <w:webHidden/>
              </w:rPr>
              <w:fldChar w:fldCharType="end"/>
            </w:r>
          </w:hyperlink>
        </w:p>
        <w:p w14:paraId="199B7512" w14:textId="3600FA88" w:rsidR="006834B5" w:rsidRDefault="004E532D">
          <w:pPr>
            <w:pStyle w:val="TOC1"/>
            <w:tabs>
              <w:tab w:val="right" w:leader="dot" w:pos="9350"/>
            </w:tabs>
            <w:rPr>
              <w:rFonts w:asciiTheme="minorHAnsi" w:eastAsiaTheme="minorEastAsia" w:hAnsiTheme="minorHAnsi" w:cstheme="minorBidi"/>
              <w:noProof/>
              <w:kern w:val="2"/>
              <w:lang w:val="en-US"/>
            </w:rPr>
          </w:pPr>
          <w:hyperlink w:anchor="_Toc153637651" w:history="1">
            <w:r w:rsidR="006834B5" w:rsidRPr="00471F1A">
              <w:rPr>
                <w:rStyle w:val="Hyperlink"/>
                <w:noProof/>
              </w:rPr>
              <w:t>CAPITULO III. METODOLOGÍA</w:t>
            </w:r>
            <w:r w:rsidR="006834B5">
              <w:rPr>
                <w:noProof/>
                <w:webHidden/>
              </w:rPr>
              <w:tab/>
            </w:r>
            <w:r w:rsidR="006834B5">
              <w:rPr>
                <w:noProof/>
                <w:webHidden/>
              </w:rPr>
              <w:fldChar w:fldCharType="begin"/>
            </w:r>
            <w:r w:rsidR="006834B5">
              <w:rPr>
                <w:noProof/>
                <w:webHidden/>
              </w:rPr>
              <w:instrText xml:space="preserve"> PAGEREF _Toc153637651 \h </w:instrText>
            </w:r>
            <w:r w:rsidR="006834B5">
              <w:rPr>
                <w:noProof/>
                <w:webHidden/>
              </w:rPr>
            </w:r>
            <w:r w:rsidR="006834B5">
              <w:rPr>
                <w:noProof/>
                <w:webHidden/>
              </w:rPr>
              <w:fldChar w:fldCharType="separate"/>
            </w:r>
            <w:r w:rsidR="000308BA">
              <w:rPr>
                <w:noProof/>
                <w:webHidden/>
              </w:rPr>
              <w:t>50</w:t>
            </w:r>
            <w:r w:rsidR="006834B5">
              <w:rPr>
                <w:noProof/>
                <w:webHidden/>
              </w:rPr>
              <w:fldChar w:fldCharType="end"/>
            </w:r>
          </w:hyperlink>
        </w:p>
        <w:p w14:paraId="7BE6F519" w14:textId="62EE8B5B"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652" w:history="1">
            <w:r w:rsidR="006834B5" w:rsidRPr="00471F1A">
              <w:rPr>
                <w:rStyle w:val="Hyperlink"/>
                <w:noProof/>
              </w:rPr>
              <w:t>3.1.</w:t>
            </w:r>
            <w:r w:rsidR="006834B5">
              <w:rPr>
                <w:rFonts w:asciiTheme="minorHAnsi" w:eastAsiaTheme="minorEastAsia" w:hAnsiTheme="minorHAnsi" w:cstheme="minorBidi"/>
                <w:noProof/>
                <w:kern w:val="2"/>
                <w:lang w:val="en-US"/>
              </w:rPr>
              <w:tab/>
            </w:r>
            <w:r w:rsidR="006834B5" w:rsidRPr="00471F1A">
              <w:rPr>
                <w:rStyle w:val="Hyperlink"/>
                <w:noProof/>
              </w:rPr>
              <w:t>CONGRUENCIA METODOLÓGICA</w:t>
            </w:r>
            <w:r w:rsidR="006834B5">
              <w:rPr>
                <w:noProof/>
                <w:webHidden/>
              </w:rPr>
              <w:tab/>
            </w:r>
            <w:r w:rsidR="006834B5">
              <w:rPr>
                <w:noProof/>
                <w:webHidden/>
              </w:rPr>
              <w:fldChar w:fldCharType="begin"/>
            </w:r>
            <w:r w:rsidR="006834B5">
              <w:rPr>
                <w:noProof/>
                <w:webHidden/>
              </w:rPr>
              <w:instrText xml:space="preserve"> PAGEREF _Toc153637652 \h </w:instrText>
            </w:r>
            <w:r w:rsidR="006834B5">
              <w:rPr>
                <w:noProof/>
                <w:webHidden/>
              </w:rPr>
            </w:r>
            <w:r w:rsidR="006834B5">
              <w:rPr>
                <w:noProof/>
                <w:webHidden/>
              </w:rPr>
              <w:fldChar w:fldCharType="separate"/>
            </w:r>
            <w:r w:rsidR="000308BA">
              <w:rPr>
                <w:noProof/>
                <w:webHidden/>
              </w:rPr>
              <w:t>50</w:t>
            </w:r>
            <w:r w:rsidR="006834B5">
              <w:rPr>
                <w:noProof/>
                <w:webHidden/>
              </w:rPr>
              <w:fldChar w:fldCharType="end"/>
            </w:r>
          </w:hyperlink>
        </w:p>
        <w:p w14:paraId="6655BDCF" w14:textId="31098EA9"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53" w:history="1">
            <w:r w:rsidR="006834B5" w:rsidRPr="00471F1A">
              <w:rPr>
                <w:rStyle w:val="Hyperlink"/>
                <w:noProof/>
              </w:rPr>
              <w:t>3.1.1.</w:t>
            </w:r>
            <w:r w:rsidR="006834B5">
              <w:rPr>
                <w:rFonts w:asciiTheme="minorHAnsi" w:eastAsiaTheme="minorEastAsia" w:hAnsiTheme="minorHAnsi" w:cstheme="minorBidi"/>
                <w:noProof/>
                <w:kern w:val="2"/>
                <w:lang w:val="en-US"/>
              </w:rPr>
              <w:tab/>
            </w:r>
            <w:r w:rsidR="006834B5" w:rsidRPr="00471F1A">
              <w:rPr>
                <w:rStyle w:val="Hyperlink"/>
                <w:noProof/>
              </w:rPr>
              <w:t>MATRÍZ METODOLÓGICA</w:t>
            </w:r>
            <w:r w:rsidR="006834B5">
              <w:rPr>
                <w:noProof/>
                <w:webHidden/>
              </w:rPr>
              <w:tab/>
            </w:r>
            <w:r w:rsidR="006834B5">
              <w:rPr>
                <w:noProof/>
                <w:webHidden/>
              </w:rPr>
              <w:fldChar w:fldCharType="begin"/>
            </w:r>
            <w:r w:rsidR="006834B5">
              <w:rPr>
                <w:noProof/>
                <w:webHidden/>
              </w:rPr>
              <w:instrText xml:space="preserve"> PAGEREF _Toc153637653 \h </w:instrText>
            </w:r>
            <w:r w:rsidR="006834B5">
              <w:rPr>
                <w:noProof/>
                <w:webHidden/>
              </w:rPr>
            </w:r>
            <w:r w:rsidR="006834B5">
              <w:rPr>
                <w:noProof/>
                <w:webHidden/>
              </w:rPr>
              <w:fldChar w:fldCharType="separate"/>
            </w:r>
            <w:r w:rsidR="000308BA">
              <w:rPr>
                <w:noProof/>
                <w:webHidden/>
              </w:rPr>
              <w:t>50</w:t>
            </w:r>
            <w:r w:rsidR="006834B5">
              <w:rPr>
                <w:noProof/>
                <w:webHidden/>
              </w:rPr>
              <w:fldChar w:fldCharType="end"/>
            </w:r>
          </w:hyperlink>
        </w:p>
        <w:p w14:paraId="025FA69D" w14:textId="38747A4E"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54" w:history="1">
            <w:r w:rsidR="006834B5" w:rsidRPr="00471F1A">
              <w:rPr>
                <w:rStyle w:val="Hyperlink"/>
                <w:noProof/>
              </w:rPr>
              <w:t>3.1.2.</w:t>
            </w:r>
            <w:r w:rsidR="006834B5">
              <w:rPr>
                <w:rFonts w:asciiTheme="minorHAnsi" w:eastAsiaTheme="minorEastAsia" w:hAnsiTheme="minorHAnsi" w:cstheme="minorBidi"/>
                <w:noProof/>
                <w:kern w:val="2"/>
                <w:lang w:val="en-US"/>
              </w:rPr>
              <w:tab/>
            </w:r>
            <w:r w:rsidR="006834B5" w:rsidRPr="00471F1A">
              <w:rPr>
                <w:rStyle w:val="Hyperlink"/>
                <w:noProof/>
              </w:rPr>
              <w:t>ESQUEMA DE VARIABLES</w:t>
            </w:r>
            <w:r w:rsidR="006834B5">
              <w:rPr>
                <w:noProof/>
                <w:webHidden/>
              </w:rPr>
              <w:tab/>
            </w:r>
            <w:r w:rsidR="006834B5">
              <w:rPr>
                <w:noProof/>
                <w:webHidden/>
              </w:rPr>
              <w:fldChar w:fldCharType="begin"/>
            </w:r>
            <w:r w:rsidR="006834B5">
              <w:rPr>
                <w:noProof/>
                <w:webHidden/>
              </w:rPr>
              <w:instrText xml:space="preserve"> PAGEREF _Toc153637654 \h </w:instrText>
            </w:r>
            <w:r w:rsidR="006834B5">
              <w:rPr>
                <w:noProof/>
                <w:webHidden/>
              </w:rPr>
            </w:r>
            <w:r w:rsidR="006834B5">
              <w:rPr>
                <w:noProof/>
                <w:webHidden/>
              </w:rPr>
              <w:fldChar w:fldCharType="separate"/>
            </w:r>
            <w:r w:rsidR="000308BA">
              <w:rPr>
                <w:noProof/>
                <w:webHidden/>
              </w:rPr>
              <w:t>52</w:t>
            </w:r>
            <w:r w:rsidR="006834B5">
              <w:rPr>
                <w:noProof/>
                <w:webHidden/>
              </w:rPr>
              <w:fldChar w:fldCharType="end"/>
            </w:r>
          </w:hyperlink>
        </w:p>
        <w:p w14:paraId="2A87848B" w14:textId="311DCCCC"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55" w:history="1">
            <w:r w:rsidR="006834B5" w:rsidRPr="00471F1A">
              <w:rPr>
                <w:rStyle w:val="Hyperlink"/>
                <w:noProof/>
              </w:rPr>
              <w:t>3.1.3.</w:t>
            </w:r>
            <w:r w:rsidR="006834B5">
              <w:rPr>
                <w:rFonts w:asciiTheme="minorHAnsi" w:eastAsiaTheme="minorEastAsia" w:hAnsiTheme="minorHAnsi" w:cstheme="minorBidi"/>
                <w:noProof/>
                <w:kern w:val="2"/>
                <w:lang w:val="en-US"/>
              </w:rPr>
              <w:tab/>
            </w:r>
            <w:r w:rsidR="006834B5" w:rsidRPr="00471F1A">
              <w:rPr>
                <w:rStyle w:val="Hyperlink"/>
                <w:noProof/>
              </w:rPr>
              <w:t>MATRIZ DE OPERACIONALIZACIÓN DE LAS VARIABLES</w:t>
            </w:r>
            <w:r w:rsidR="006834B5">
              <w:rPr>
                <w:noProof/>
                <w:webHidden/>
              </w:rPr>
              <w:tab/>
            </w:r>
            <w:r w:rsidR="006834B5">
              <w:rPr>
                <w:noProof/>
                <w:webHidden/>
              </w:rPr>
              <w:fldChar w:fldCharType="begin"/>
            </w:r>
            <w:r w:rsidR="006834B5">
              <w:rPr>
                <w:noProof/>
                <w:webHidden/>
              </w:rPr>
              <w:instrText xml:space="preserve"> PAGEREF _Toc153637655 \h </w:instrText>
            </w:r>
            <w:r w:rsidR="006834B5">
              <w:rPr>
                <w:noProof/>
                <w:webHidden/>
              </w:rPr>
            </w:r>
            <w:r w:rsidR="006834B5">
              <w:rPr>
                <w:noProof/>
                <w:webHidden/>
              </w:rPr>
              <w:fldChar w:fldCharType="separate"/>
            </w:r>
            <w:r w:rsidR="000308BA">
              <w:rPr>
                <w:noProof/>
                <w:webHidden/>
              </w:rPr>
              <w:t>53</w:t>
            </w:r>
            <w:r w:rsidR="006834B5">
              <w:rPr>
                <w:noProof/>
                <w:webHidden/>
              </w:rPr>
              <w:fldChar w:fldCharType="end"/>
            </w:r>
          </w:hyperlink>
        </w:p>
        <w:p w14:paraId="2BF4821F" w14:textId="4C918C79"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56" w:history="1">
            <w:r w:rsidR="006834B5" w:rsidRPr="00471F1A">
              <w:rPr>
                <w:rStyle w:val="Hyperlink"/>
                <w:noProof/>
              </w:rPr>
              <w:t>3.1.4.</w:t>
            </w:r>
            <w:r w:rsidR="006834B5">
              <w:rPr>
                <w:rFonts w:asciiTheme="minorHAnsi" w:eastAsiaTheme="minorEastAsia" w:hAnsiTheme="minorHAnsi" w:cstheme="minorBidi"/>
                <w:noProof/>
                <w:kern w:val="2"/>
                <w:lang w:val="en-US"/>
              </w:rPr>
              <w:tab/>
            </w:r>
            <w:r w:rsidR="006834B5" w:rsidRPr="00471F1A">
              <w:rPr>
                <w:rStyle w:val="Hyperlink"/>
                <w:noProof/>
              </w:rPr>
              <w:t>HIPÓTESIS</w:t>
            </w:r>
            <w:r w:rsidR="006834B5">
              <w:rPr>
                <w:noProof/>
                <w:webHidden/>
              </w:rPr>
              <w:tab/>
            </w:r>
            <w:r w:rsidR="006834B5">
              <w:rPr>
                <w:noProof/>
                <w:webHidden/>
              </w:rPr>
              <w:fldChar w:fldCharType="begin"/>
            </w:r>
            <w:r w:rsidR="006834B5">
              <w:rPr>
                <w:noProof/>
                <w:webHidden/>
              </w:rPr>
              <w:instrText xml:space="preserve"> PAGEREF _Toc153637656 \h </w:instrText>
            </w:r>
            <w:r w:rsidR="006834B5">
              <w:rPr>
                <w:noProof/>
                <w:webHidden/>
              </w:rPr>
            </w:r>
            <w:r w:rsidR="006834B5">
              <w:rPr>
                <w:noProof/>
                <w:webHidden/>
              </w:rPr>
              <w:fldChar w:fldCharType="separate"/>
            </w:r>
            <w:r w:rsidR="000308BA">
              <w:rPr>
                <w:noProof/>
                <w:webHidden/>
              </w:rPr>
              <w:t>57</w:t>
            </w:r>
            <w:r w:rsidR="006834B5">
              <w:rPr>
                <w:noProof/>
                <w:webHidden/>
              </w:rPr>
              <w:fldChar w:fldCharType="end"/>
            </w:r>
          </w:hyperlink>
        </w:p>
        <w:p w14:paraId="5E309D87" w14:textId="52F35110"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657" w:history="1">
            <w:r w:rsidR="006834B5" w:rsidRPr="00471F1A">
              <w:rPr>
                <w:rStyle w:val="Hyperlink"/>
                <w:noProof/>
                <w:lang w:val="es-HN"/>
              </w:rPr>
              <w:t>3.2.</w:t>
            </w:r>
            <w:r w:rsidR="006834B5">
              <w:rPr>
                <w:rFonts w:asciiTheme="minorHAnsi" w:eastAsiaTheme="minorEastAsia" w:hAnsiTheme="minorHAnsi" w:cstheme="minorBidi"/>
                <w:noProof/>
                <w:kern w:val="2"/>
                <w:lang w:val="en-US"/>
              </w:rPr>
              <w:tab/>
            </w:r>
            <w:r w:rsidR="006834B5" w:rsidRPr="00471F1A">
              <w:rPr>
                <w:rStyle w:val="Hyperlink"/>
                <w:noProof/>
                <w:lang w:val="es-HN"/>
              </w:rPr>
              <w:t>ENFOQUE Y MÉTODOS</w:t>
            </w:r>
            <w:r w:rsidR="006834B5">
              <w:rPr>
                <w:noProof/>
                <w:webHidden/>
              </w:rPr>
              <w:tab/>
            </w:r>
            <w:r w:rsidR="006834B5">
              <w:rPr>
                <w:noProof/>
                <w:webHidden/>
              </w:rPr>
              <w:fldChar w:fldCharType="begin"/>
            </w:r>
            <w:r w:rsidR="006834B5">
              <w:rPr>
                <w:noProof/>
                <w:webHidden/>
              </w:rPr>
              <w:instrText xml:space="preserve"> PAGEREF _Toc153637657 \h </w:instrText>
            </w:r>
            <w:r w:rsidR="006834B5">
              <w:rPr>
                <w:noProof/>
                <w:webHidden/>
              </w:rPr>
            </w:r>
            <w:r w:rsidR="006834B5">
              <w:rPr>
                <w:noProof/>
                <w:webHidden/>
              </w:rPr>
              <w:fldChar w:fldCharType="separate"/>
            </w:r>
            <w:r w:rsidR="000308BA">
              <w:rPr>
                <w:noProof/>
                <w:webHidden/>
              </w:rPr>
              <w:t>57</w:t>
            </w:r>
            <w:r w:rsidR="006834B5">
              <w:rPr>
                <w:noProof/>
                <w:webHidden/>
              </w:rPr>
              <w:fldChar w:fldCharType="end"/>
            </w:r>
          </w:hyperlink>
        </w:p>
        <w:p w14:paraId="0A181BB6" w14:textId="2E2BE706"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658" w:history="1">
            <w:r w:rsidR="006834B5" w:rsidRPr="00471F1A">
              <w:rPr>
                <w:rStyle w:val="Hyperlink"/>
                <w:noProof/>
                <w:lang w:val="es-HN"/>
              </w:rPr>
              <w:t>3.3.</w:t>
            </w:r>
            <w:r w:rsidR="006834B5">
              <w:rPr>
                <w:rFonts w:asciiTheme="minorHAnsi" w:eastAsiaTheme="minorEastAsia" w:hAnsiTheme="minorHAnsi" w:cstheme="minorBidi"/>
                <w:noProof/>
                <w:kern w:val="2"/>
                <w:lang w:val="en-US"/>
              </w:rPr>
              <w:tab/>
            </w:r>
            <w:r w:rsidR="006834B5" w:rsidRPr="00471F1A">
              <w:rPr>
                <w:rStyle w:val="Hyperlink"/>
                <w:noProof/>
                <w:lang w:val="es-HN"/>
              </w:rPr>
              <w:t>DISEÑO DE LA INVESTIGACIÓN</w:t>
            </w:r>
            <w:r w:rsidR="006834B5">
              <w:rPr>
                <w:noProof/>
                <w:webHidden/>
              </w:rPr>
              <w:tab/>
            </w:r>
            <w:r w:rsidR="006834B5">
              <w:rPr>
                <w:noProof/>
                <w:webHidden/>
              </w:rPr>
              <w:fldChar w:fldCharType="begin"/>
            </w:r>
            <w:r w:rsidR="006834B5">
              <w:rPr>
                <w:noProof/>
                <w:webHidden/>
              </w:rPr>
              <w:instrText xml:space="preserve"> PAGEREF _Toc153637658 \h </w:instrText>
            </w:r>
            <w:r w:rsidR="006834B5">
              <w:rPr>
                <w:noProof/>
                <w:webHidden/>
              </w:rPr>
            </w:r>
            <w:r w:rsidR="006834B5">
              <w:rPr>
                <w:noProof/>
                <w:webHidden/>
              </w:rPr>
              <w:fldChar w:fldCharType="separate"/>
            </w:r>
            <w:r w:rsidR="000308BA">
              <w:rPr>
                <w:noProof/>
                <w:webHidden/>
              </w:rPr>
              <w:t>59</w:t>
            </w:r>
            <w:r w:rsidR="006834B5">
              <w:rPr>
                <w:noProof/>
                <w:webHidden/>
              </w:rPr>
              <w:fldChar w:fldCharType="end"/>
            </w:r>
          </w:hyperlink>
        </w:p>
        <w:p w14:paraId="59EBDC86" w14:textId="0C5CAFE8"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59" w:history="1">
            <w:r w:rsidR="006834B5" w:rsidRPr="00471F1A">
              <w:rPr>
                <w:rStyle w:val="Hyperlink"/>
                <w:noProof/>
              </w:rPr>
              <w:t>3.3.1.</w:t>
            </w:r>
            <w:r w:rsidR="006834B5">
              <w:rPr>
                <w:rFonts w:asciiTheme="minorHAnsi" w:eastAsiaTheme="minorEastAsia" w:hAnsiTheme="minorHAnsi" w:cstheme="minorBidi"/>
                <w:noProof/>
                <w:kern w:val="2"/>
                <w:lang w:val="en-US"/>
              </w:rPr>
              <w:tab/>
            </w:r>
            <w:r w:rsidR="006834B5" w:rsidRPr="00471F1A">
              <w:rPr>
                <w:rStyle w:val="Hyperlink"/>
                <w:noProof/>
              </w:rPr>
              <w:t>POBLACIÓN</w:t>
            </w:r>
            <w:r w:rsidR="006834B5">
              <w:rPr>
                <w:noProof/>
                <w:webHidden/>
              </w:rPr>
              <w:tab/>
            </w:r>
            <w:r w:rsidR="006834B5">
              <w:rPr>
                <w:noProof/>
                <w:webHidden/>
              </w:rPr>
              <w:fldChar w:fldCharType="begin"/>
            </w:r>
            <w:r w:rsidR="006834B5">
              <w:rPr>
                <w:noProof/>
                <w:webHidden/>
              </w:rPr>
              <w:instrText xml:space="preserve"> PAGEREF _Toc153637659 \h </w:instrText>
            </w:r>
            <w:r w:rsidR="006834B5">
              <w:rPr>
                <w:noProof/>
                <w:webHidden/>
              </w:rPr>
            </w:r>
            <w:r w:rsidR="006834B5">
              <w:rPr>
                <w:noProof/>
                <w:webHidden/>
              </w:rPr>
              <w:fldChar w:fldCharType="separate"/>
            </w:r>
            <w:r w:rsidR="000308BA">
              <w:rPr>
                <w:noProof/>
                <w:webHidden/>
              </w:rPr>
              <w:t>59</w:t>
            </w:r>
            <w:r w:rsidR="006834B5">
              <w:rPr>
                <w:noProof/>
                <w:webHidden/>
              </w:rPr>
              <w:fldChar w:fldCharType="end"/>
            </w:r>
          </w:hyperlink>
        </w:p>
        <w:p w14:paraId="4877DE7D" w14:textId="666183B0"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60" w:history="1">
            <w:r w:rsidR="006834B5" w:rsidRPr="00471F1A">
              <w:rPr>
                <w:rStyle w:val="Hyperlink"/>
                <w:noProof/>
              </w:rPr>
              <w:t>3.3.2.</w:t>
            </w:r>
            <w:r w:rsidR="006834B5">
              <w:rPr>
                <w:rFonts w:asciiTheme="minorHAnsi" w:eastAsiaTheme="minorEastAsia" w:hAnsiTheme="minorHAnsi" w:cstheme="minorBidi"/>
                <w:noProof/>
                <w:kern w:val="2"/>
                <w:lang w:val="en-US"/>
              </w:rPr>
              <w:tab/>
            </w:r>
            <w:r w:rsidR="006834B5" w:rsidRPr="00471F1A">
              <w:rPr>
                <w:rStyle w:val="Hyperlink"/>
                <w:noProof/>
              </w:rPr>
              <w:t>MUESTRA</w:t>
            </w:r>
            <w:r w:rsidR="006834B5">
              <w:rPr>
                <w:noProof/>
                <w:webHidden/>
              </w:rPr>
              <w:tab/>
            </w:r>
            <w:r w:rsidR="006834B5">
              <w:rPr>
                <w:noProof/>
                <w:webHidden/>
              </w:rPr>
              <w:fldChar w:fldCharType="begin"/>
            </w:r>
            <w:r w:rsidR="006834B5">
              <w:rPr>
                <w:noProof/>
                <w:webHidden/>
              </w:rPr>
              <w:instrText xml:space="preserve"> PAGEREF _Toc153637660 \h </w:instrText>
            </w:r>
            <w:r w:rsidR="006834B5">
              <w:rPr>
                <w:noProof/>
                <w:webHidden/>
              </w:rPr>
            </w:r>
            <w:r w:rsidR="006834B5">
              <w:rPr>
                <w:noProof/>
                <w:webHidden/>
              </w:rPr>
              <w:fldChar w:fldCharType="separate"/>
            </w:r>
            <w:r w:rsidR="000308BA">
              <w:rPr>
                <w:noProof/>
                <w:webHidden/>
              </w:rPr>
              <w:t>59</w:t>
            </w:r>
            <w:r w:rsidR="006834B5">
              <w:rPr>
                <w:noProof/>
                <w:webHidden/>
              </w:rPr>
              <w:fldChar w:fldCharType="end"/>
            </w:r>
          </w:hyperlink>
        </w:p>
        <w:p w14:paraId="399F4B22" w14:textId="54004B96"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61" w:history="1">
            <w:r w:rsidR="006834B5" w:rsidRPr="00471F1A">
              <w:rPr>
                <w:rStyle w:val="Hyperlink"/>
                <w:noProof/>
              </w:rPr>
              <w:t>3.3.3.</w:t>
            </w:r>
            <w:r w:rsidR="006834B5">
              <w:rPr>
                <w:rFonts w:asciiTheme="minorHAnsi" w:eastAsiaTheme="minorEastAsia" w:hAnsiTheme="minorHAnsi" w:cstheme="minorBidi"/>
                <w:noProof/>
                <w:kern w:val="2"/>
                <w:lang w:val="en-US"/>
              </w:rPr>
              <w:tab/>
            </w:r>
            <w:r w:rsidR="006834B5" w:rsidRPr="00471F1A">
              <w:rPr>
                <w:rStyle w:val="Hyperlink"/>
                <w:noProof/>
              </w:rPr>
              <w:t>TÉCNICA DE MUESTREO</w:t>
            </w:r>
            <w:r w:rsidR="006834B5">
              <w:rPr>
                <w:noProof/>
                <w:webHidden/>
              </w:rPr>
              <w:tab/>
            </w:r>
            <w:r w:rsidR="006834B5">
              <w:rPr>
                <w:noProof/>
                <w:webHidden/>
              </w:rPr>
              <w:fldChar w:fldCharType="begin"/>
            </w:r>
            <w:r w:rsidR="006834B5">
              <w:rPr>
                <w:noProof/>
                <w:webHidden/>
              </w:rPr>
              <w:instrText xml:space="preserve"> PAGEREF _Toc153637661 \h </w:instrText>
            </w:r>
            <w:r w:rsidR="006834B5">
              <w:rPr>
                <w:noProof/>
                <w:webHidden/>
              </w:rPr>
            </w:r>
            <w:r w:rsidR="006834B5">
              <w:rPr>
                <w:noProof/>
                <w:webHidden/>
              </w:rPr>
              <w:fldChar w:fldCharType="separate"/>
            </w:r>
            <w:r w:rsidR="000308BA">
              <w:rPr>
                <w:noProof/>
                <w:webHidden/>
              </w:rPr>
              <w:t>60</w:t>
            </w:r>
            <w:r w:rsidR="006834B5">
              <w:rPr>
                <w:noProof/>
                <w:webHidden/>
              </w:rPr>
              <w:fldChar w:fldCharType="end"/>
            </w:r>
          </w:hyperlink>
        </w:p>
        <w:p w14:paraId="2F123C82" w14:textId="4442DF9F"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662" w:history="1">
            <w:r w:rsidR="006834B5" w:rsidRPr="00471F1A">
              <w:rPr>
                <w:rStyle w:val="Hyperlink"/>
                <w:noProof/>
                <w:lang w:val="es-HN"/>
              </w:rPr>
              <w:t>3.4.</w:t>
            </w:r>
            <w:r w:rsidR="006834B5">
              <w:rPr>
                <w:rFonts w:asciiTheme="minorHAnsi" w:eastAsiaTheme="minorEastAsia" w:hAnsiTheme="minorHAnsi" w:cstheme="minorBidi"/>
                <w:noProof/>
                <w:kern w:val="2"/>
                <w:lang w:val="en-US"/>
              </w:rPr>
              <w:tab/>
            </w:r>
            <w:r w:rsidR="006834B5" w:rsidRPr="00471F1A">
              <w:rPr>
                <w:rStyle w:val="Hyperlink"/>
                <w:noProof/>
                <w:lang w:val="es-HN"/>
              </w:rPr>
              <w:t>TÉCNICAS, INSTRUMENTOS Y PROCEDIMIENTOS APLICADOS</w:t>
            </w:r>
            <w:r w:rsidR="006834B5">
              <w:rPr>
                <w:noProof/>
                <w:webHidden/>
              </w:rPr>
              <w:tab/>
            </w:r>
            <w:r w:rsidR="006834B5">
              <w:rPr>
                <w:noProof/>
                <w:webHidden/>
              </w:rPr>
              <w:fldChar w:fldCharType="begin"/>
            </w:r>
            <w:r w:rsidR="006834B5">
              <w:rPr>
                <w:noProof/>
                <w:webHidden/>
              </w:rPr>
              <w:instrText xml:space="preserve"> PAGEREF _Toc153637662 \h </w:instrText>
            </w:r>
            <w:r w:rsidR="006834B5">
              <w:rPr>
                <w:noProof/>
                <w:webHidden/>
              </w:rPr>
            </w:r>
            <w:r w:rsidR="006834B5">
              <w:rPr>
                <w:noProof/>
                <w:webHidden/>
              </w:rPr>
              <w:fldChar w:fldCharType="separate"/>
            </w:r>
            <w:r w:rsidR="000308BA">
              <w:rPr>
                <w:noProof/>
                <w:webHidden/>
              </w:rPr>
              <w:t>60</w:t>
            </w:r>
            <w:r w:rsidR="006834B5">
              <w:rPr>
                <w:noProof/>
                <w:webHidden/>
              </w:rPr>
              <w:fldChar w:fldCharType="end"/>
            </w:r>
          </w:hyperlink>
        </w:p>
        <w:p w14:paraId="69A802F1" w14:textId="23FFAEBF"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64" w:history="1">
            <w:r w:rsidR="006834B5" w:rsidRPr="00471F1A">
              <w:rPr>
                <w:rStyle w:val="Hyperlink"/>
                <w:noProof/>
              </w:rPr>
              <w:t>3.4.1.</w:t>
            </w:r>
            <w:r w:rsidR="006834B5">
              <w:rPr>
                <w:rFonts w:asciiTheme="minorHAnsi" w:eastAsiaTheme="minorEastAsia" w:hAnsiTheme="minorHAnsi" w:cstheme="minorBidi"/>
                <w:noProof/>
                <w:kern w:val="2"/>
                <w:lang w:val="en-US"/>
              </w:rPr>
              <w:tab/>
            </w:r>
            <w:r w:rsidR="006834B5" w:rsidRPr="00471F1A">
              <w:rPr>
                <w:rStyle w:val="Hyperlink"/>
                <w:noProof/>
              </w:rPr>
              <w:t>CUESTIONARIO PSICOSOCIAL MPF</w:t>
            </w:r>
            <w:r w:rsidR="006834B5">
              <w:rPr>
                <w:noProof/>
                <w:webHidden/>
              </w:rPr>
              <w:tab/>
            </w:r>
            <w:r w:rsidR="006834B5">
              <w:rPr>
                <w:noProof/>
                <w:webHidden/>
              </w:rPr>
              <w:fldChar w:fldCharType="begin"/>
            </w:r>
            <w:r w:rsidR="006834B5">
              <w:rPr>
                <w:noProof/>
                <w:webHidden/>
              </w:rPr>
              <w:instrText xml:space="preserve"> PAGEREF _Toc153637664 \h </w:instrText>
            </w:r>
            <w:r w:rsidR="006834B5">
              <w:rPr>
                <w:noProof/>
                <w:webHidden/>
              </w:rPr>
            </w:r>
            <w:r w:rsidR="006834B5">
              <w:rPr>
                <w:noProof/>
                <w:webHidden/>
              </w:rPr>
              <w:fldChar w:fldCharType="separate"/>
            </w:r>
            <w:r w:rsidR="000308BA">
              <w:rPr>
                <w:noProof/>
                <w:webHidden/>
              </w:rPr>
              <w:t>61</w:t>
            </w:r>
            <w:r w:rsidR="006834B5">
              <w:rPr>
                <w:noProof/>
                <w:webHidden/>
              </w:rPr>
              <w:fldChar w:fldCharType="end"/>
            </w:r>
          </w:hyperlink>
        </w:p>
        <w:p w14:paraId="6D85CED6" w14:textId="7189F11F"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65" w:history="1">
            <w:r w:rsidR="006834B5" w:rsidRPr="00471F1A">
              <w:rPr>
                <w:rStyle w:val="Hyperlink"/>
                <w:noProof/>
              </w:rPr>
              <w:t>3.4.2.</w:t>
            </w:r>
            <w:r w:rsidR="006834B5">
              <w:rPr>
                <w:rFonts w:asciiTheme="minorHAnsi" w:eastAsiaTheme="minorEastAsia" w:hAnsiTheme="minorHAnsi" w:cstheme="minorBidi"/>
                <w:noProof/>
                <w:kern w:val="2"/>
                <w:lang w:val="en-US"/>
              </w:rPr>
              <w:tab/>
            </w:r>
            <w:r w:rsidR="006834B5" w:rsidRPr="00471F1A">
              <w:rPr>
                <w:rStyle w:val="Hyperlink"/>
                <w:noProof/>
              </w:rPr>
              <w:t>APLICACIÓN DEL MÉTODO RULA</w:t>
            </w:r>
            <w:r w:rsidR="006834B5">
              <w:rPr>
                <w:noProof/>
                <w:webHidden/>
              </w:rPr>
              <w:tab/>
            </w:r>
            <w:r w:rsidR="006834B5">
              <w:rPr>
                <w:noProof/>
                <w:webHidden/>
              </w:rPr>
              <w:fldChar w:fldCharType="begin"/>
            </w:r>
            <w:r w:rsidR="006834B5">
              <w:rPr>
                <w:noProof/>
                <w:webHidden/>
              </w:rPr>
              <w:instrText xml:space="preserve"> PAGEREF _Toc153637665 \h </w:instrText>
            </w:r>
            <w:r w:rsidR="006834B5">
              <w:rPr>
                <w:noProof/>
                <w:webHidden/>
              </w:rPr>
            </w:r>
            <w:r w:rsidR="006834B5">
              <w:rPr>
                <w:noProof/>
                <w:webHidden/>
              </w:rPr>
              <w:fldChar w:fldCharType="separate"/>
            </w:r>
            <w:r w:rsidR="000308BA">
              <w:rPr>
                <w:noProof/>
                <w:webHidden/>
              </w:rPr>
              <w:t>64</w:t>
            </w:r>
            <w:r w:rsidR="006834B5">
              <w:rPr>
                <w:noProof/>
                <w:webHidden/>
              </w:rPr>
              <w:fldChar w:fldCharType="end"/>
            </w:r>
          </w:hyperlink>
        </w:p>
        <w:p w14:paraId="415CC82D" w14:textId="5C1EB89E"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66" w:history="1">
            <w:r w:rsidR="006834B5" w:rsidRPr="00471F1A">
              <w:rPr>
                <w:rStyle w:val="Hyperlink"/>
                <w:noProof/>
              </w:rPr>
              <w:t>3.4.3.</w:t>
            </w:r>
            <w:r w:rsidR="006834B5">
              <w:rPr>
                <w:rFonts w:asciiTheme="minorHAnsi" w:eastAsiaTheme="minorEastAsia" w:hAnsiTheme="minorHAnsi" w:cstheme="minorBidi"/>
                <w:noProof/>
                <w:kern w:val="2"/>
                <w:lang w:val="en-US"/>
              </w:rPr>
              <w:tab/>
            </w:r>
            <w:r w:rsidR="006834B5" w:rsidRPr="00471F1A">
              <w:rPr>
                <w:rStyle w:val="Hyperlink"/>
                <w:noProof/>
              </w:rPr>
              <w:t>APLICACIÓN DEL MÉTODO ROSA</w:t>
            </w:r>
            <w:r w:rsidR="006834B5">
              <w:rPr>
                <w:noProof/>
                <w:webHidden/>
              </w:rPr>
              <w:tab/>
            </w:r>
            <w:r w:rsidR="006834B5">
              <w:rPr>
                <w:noProof/>
                <w:webHidden/>
              </w:rPr>
              <w:fldChar w:fldCharType="begin"/>
            </w:r>
            <w:r w:rsidR="006834B5">
              <w:rPr>
                <w:noProof/>
                <w:webHidden/>
              </w:rPr>
              <w:instrText xml:space="preserve"> PAGEREF _Toc153637666 \h </w:instrText>
            </w:r>
            <w:r w:rsidR="006834B5">
              <w:rPr>
                <w:noProof/>
                <w:webHidden/>
              </w:rPr>
            </w:r>
            <w:r w:rsidR="006834B5">
              <w:rPr>
                <w:noProof/>
                <w:webHidden/>
              </w:rPr>
              <w:fldChar w:fldCharType="separate"/>
            </w:r>
            <w:r w:rsidR="000308BA">
              <w:rPr>
                <w:noProof/>
                <w:webHidden/>
              </w:rPr>
              <w:t>67</w:t>
            </w:r>
            <w:r w:rsidR="006834B5">
              <w:rPr>
                <w:noProof/>
                <w:webHidden/>
              </w:rPr>
              <w:fldChar w:fldCharType="end"/>
            </w:r>
          </w:hyperlink>
        </w:p>
        <w:p w14:paraId="1F78377F" w14:textId="6DF896ED"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67" w:history="1">
            <w:r w:rsidR="006834B5" w:rsidRPr="00471F1A">
              <w:rPr>
                <w:rStyle w:val="Hyperlink"/>
                <w:noProof/>
              </w:rPr>
              <w:t>3.4.4.</w:t>
            </w:r>
            <w:r w:rsidR="006834B5">
              <w:rPr>
                <w:rFonts w:asciiTheme="minorHAnsi" w:eastAsiaTheme="minorEastAsia" w:hAnsiTheme="minorHAnsi" w:cstheme="minorBidi"/>
                <w:noProof/>
                <w:kern w:val="2"/>
                <w:lang w:val="en-US"/>
              </w:rPr>
              <w:tab/>
            </w:r>
            <w:r w:rsidR="006834B5" w:rsidRPr="00471F1A">
              <w:rPr>
                <w:rStyle w:val="Hyperlink"/>
                <w:noProof/>
              </w:rPr>
              <w:t>PROCEDIMIENTO DE RECOLECCIÓN DE DATOS EN LA APLICACIÓN DEL MÉTODO RULA Y ROSAHOJAS DE RECOGIDA DE DATOS</w:t>
            </w:r>
            <w:r w:rsidR="006834B5">
              <w:rPr>
                <w:noProof/>
                <w:webHidden/>
              </w:rPr>
              <w:tab/>
            </w:r>
            <w:r w:rsidR="006834B5">
              <w:rPr>
                <w:noProof/>
                <w:webHidden/>
              </w:rPr>
              <w:fldChar w:fldCharType="begin"/>
            </w:r>
            <w:r w:rsidR="006834B5">
              <w:rPr>
                <w:noProof/>
                <w:webHidden/>
              </w:rPr>
              <w:instrText xml:space="preserve"> PAGEREF _Toc153637667 \h </w:instrText>
            </w:r>
            <w:r w:rsidR="006834B5">
              <w:rPr>
                <w:noProof/>
                <w:webHidden/>
              </w:rPr>
            </w:r>
            <w:r w:rsidR="006834B5">
              <w:rPr>
                <w:noProof/>
                <w:webHidden/>
              </w:rPr>
              <w:fldChar w:fldCharType="separate"/>
            </w:r>
            <w:r w:rsidR="000308BA">
              <w:rPr>
                <w:noProof/>
                <w:webHidden/>
              </w:rPr>
              <w:t>68</w:t>
            </w:r>
            <w:r w:rsidR="006834B5">
              <w:rPr>
                <w:noProof/>
                <w:webHidden/>
              </w:rPr>
              <w:fldChar w:fldCharType="end"/>
            </w:r>
          </w:hyperlink>
        </w:p>
        <w:p w14:paraId="61F5D21C" w14:textId="3A6D31E0"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668" w:history="1">
            <w:r w:rsidR="006834B5" w:rsidRPr="00471F1A">
              <w:rPr>
                <w:rStyle w:val="Hyperlink"/>
                <w:noProof/>
                <w:lang w:val="es-HN"/>
              </w:rPr>
              <w:t>3.5.</w:t>
            </w:r>
            <w:r w:rsidR="006834B5">
              <w:rPr>
                <w:rFonts w:asciiTheme="minorHAnsi" w:eastAsiaTheme="minorEastAsia" w:hAnsiTheme="minorHAnsi" w:cstheme="minorBidi"/>
                <w:noProof/>
                <w:kern w:val="2"/>
                <w:lang w:val="en-US"/>
              </w:rPr>
              <w:tab/>
            </w:r>
            <w:r w:rsidR="006834B5" w:rsidRPr="00471F1A">
              <w:rPr>
                <w:rStyle w:val="Hyperlink"/>
                <w:noProof/>
                <w:lang w:val="es-HN"/>
              </w:rPr>
              <w:t>FUENTES DE INFORMACIÓN</w:t>
            </w:r>
            <w:r w:rsidR="006834B5">
              <w:rPr>
                <w:noProof/>
                <w:webHidden/>
              </w:rPr>
              <w:tab/>
            </w:r>
            <w:r w:rsidR="006834B5">
              <w:rPr>
                <w:noProof/>
                <w:webHidden/>
              </w:rPr>
              <w:fldChar w:fldCharType="begin"/>
            </w:r>
            <w:r w:rsidR="006834B5">
              <w:rPr>
                <w:noProof/>
                <w:webHidden/>
              </w:rPr>
              <w:instrText xml:space="preserve"> PAGEREF _Toc153637668 \h </w:instrText>
            </w:r>
            <w:r w:rsidR="006834B5">
              <w:rPr>
                <w:noProof/>
                <w:webHidden/>
              </w:rPr>
            </w:r>
            <w:r w:rsidR="006834B5">
              <w:rPr>
                <w:noProof/>
                <w:webHidden/>
              </w:rPr>
              <w:fldChar w:fldCharType="separate"/>
            </w:r>
            <w:r w:rsidR="000308BA">
              <w:rPr>
                <w:noProof/>
                <w:webHidden/>
              </w:rPr>
              <w:t>70</w:t>
            </w:r>
            <w:r w:rsidR="006834B5">
              <w:rPr>
                <w:noProof/>
                <w:webHidden/>
              </w:rPr>
              <w:fldChar w:fldCharType="end"/>
            </w:r>
          </w:hyperlink>
        </w:p>
        <w:p w14:paraId="2E8A673F" w14:textId="6911546C" w:rsidR="006834B5" w:rsidRDefault="004E532D">
          <w:pPr>
            <w:pStyle w:val="TOC1"/>
            <w:tabs>
              <w:tab w:val="right" w:leader="dot" w:pos="9350"/>
            </w:tabs>
            <w:rPr>
              <w:rFonts w:asciiTheme="minorHAnsi" w:eastAsiaTheme="minorEastAsia" w:hAnsiTheme="minorHAnsi" w:cstheme="minorBidi"/>
              <w:noProof/>
              <w:kern w:val="2"/>
              <w:lang w:val="en-US"/>
            </w:rPr>
          </w:pPr>
          <w:hyperlink w:anchor="_Toc153637669" w:history="1">
            <w:r w:rsidR="006834B5" w:rsidRPr="00471F1A">
              <w:rPr>
                <w:rStyle w:val="Hyperlink"/>
                <w:noProof/>
              </w:rPr>
              <w:t>CAPITULO IV. RESULTADOS Y ANÁLISIS</w:t>
            </w:r>
            <w:r w:rsidR="006834B5">
              <w:rPr>
                <w:noProof/>
                <w:webHidden/>
              </w:rPr>
              <w:tab/>
            </w:r>
            <w:r w:rsidR="006834B5">
              <w:rPr>
                <w:noProof/>
                <w:webHidden/>
              </w:rPr>
              <w:fldChar w:fldCharType="begin"/>
            </w:r>
            <w:r w:rsidR="006834B5">
              <w:rPr>
                <w:noProof/>
                <w:webHidden/>
              </w:rPr>
              <w:instrText xml:space="preserve"> PAGEREF _Toc153637669 \h </w:instrText>
            </w:r>
            <w:r w:rsidR="006834B5">
              <w:rPr>
                <w:noProof/>
                <w:webHidden/>
              </w:rPr>
            </w:r>
            <w:r w:rsidR="006834B5">
              <w:rPr>
                <w:noProof/>
                <w:webHidden/>
              </w:rPr>
              <w:fldChar w:fldCharType="separate"/>
            </w:r>
            <w:r w:rsidR="000308BA">
              <w:rPr>
                <w:noProof/>
                <w:webHidden/>
              </w:rPr>
              <w:t>71</w:t>
            </w:r>
            <w:r w:rsidR="006834B5">
              <w:rPr>
                <w:noProof/>
                <w:webHidden/>
              </w:rPr>
              <w:fldChar w:fldCharType="end"/>
            </w:r>
          </w:hyperlink>
        </w:p>
        <w:p w14:paraId="0EA7A505" w14:textId="3940C1A1"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672" w:history="1">
            <w:r w:rsidR="006834B5" w:rsidRPr="00471F1A">
              <w:rPr>
                <w:rStyle w:val="Hyperlink"/>
                <w:noProof/>
              </w:rPr>
              <w:t>4.1.</w:t>
            </w:r>
            <w:r w:rsidR="006834B5">
              <w:rPr>
                <w:rFonts w:asciiTheme="minorHAnsi" w:eastAsiaTheme="minorEastAsia" w:hAnsiTheme="minorHAnsi" w:cstheme="minorBidi"/>
                <w:noProof/>
                <w:kern w:val="2"/>
                <w:lang w:val="en-US"/>
              </w:rPr>
              <w:tab/>
            </w:r>
            <w:r w:rsidR="006834B5" w:rsidRPr="00471F1A">
              <w:rPr>
                <w:rStyle w:val="Hyperlink"/>
                <w:noProof/>
              </w:rPr>
              <w:t>INFORME DE PROCESOS DE RECOLECCIÓN DE DATOS</w:t>
            </w:r>
            <w:r w:rsidR="006834B5">
              <w:rPr>
                <w:noProof/>
                <w:webHidden/>
              </w:rPr>
              <w:tab/>
            </w:r>
            <w:r w:rsidR="006834B5">
              <w:rPr>
                <w:noProof/>
                <w:webHidden/>
              </w:rPr>
              <w:fldChar w:fldCharType="begin"/>
            </w:r>
            <w:r w:rsidR="006834B5">
              <w:rPr>
                <w:noProof/>
                <w:webHidden/>
              </w:rPr>
              <w:instrText xml:space="preserve"> PAGEREF _Toc153637672 \h </w:instrText>
            </w:r>
            <w:r w:rsidR="006834B5">
              <w:rPr>
                <w:noProof/>
                <w:webHidden/>
              </w:rPr>
            </w:r>
            <w:r w:rsidR="006834B5">
              <w:rPr>
                <w:noProof/>
                <w:webHidden/>
              </w:rPr>
              <w:fldChar w:fldCharType="separate"/>
            </w:r>
            <w:r w:rsidR="000308BA">
              <w:rPr>
                <w:noProof/>
                <w:webHidden/>
              </w:rPr>
              <w:t>71</w:t>
            </w:r>
            <w:r w:rsidR="006834B5">
              <w:rPr>
                <w:noProof/>
                <w:webHidden/>
              </w:rPr>
              <w:fldChar w:fldCharType="end"/>
            </w:r>
          </w:hyperlink>
        </w:p>
        <w:p w14:paraId="50726F15" w14:textId="430A45EB"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82" w:history="1">
            <w:r w:rsidR="006834B5" w:rsidRPr="00471F1A">
              <w:rPr>
                <w:rStyle w:val="Hyperlink"/>
                <w:noProof/>
              </w:rPr>
              <w:t>4.1.1.</w:t>
            </w:r>
            <w:r w:rsidR="006834B5">
              <w:rPr>
                <w:rFonts w:asciiTheme="minorHAnsi" w:eastAsiaTheme="minorEastAsia" w:hAnsiTheme="minorHAnsi" w:cstheme="minorBidi"/>
                <w:noProof/>
                <w:kern w:val="2"/>
                <w:lang w:val="en-US"/>
              </w:rPr>
              <w:tab/>
            </w:r>
            <w:r w:rsidR="006834B5" w:rsidRPr="00471F1A">
              <w:rPr>
                <w:rStyle w:val="Hyperlink"/>
                <w:noProof/>
              </w:rPr>
              <w:t>PROCEDIMIENTO DE RECOLECCIÓN DE DATOS PARA EL CUESTIONARIO MPF</w:t>
            </w:r>
            <w:r w:rsidR="006834B5">
              <w:rPr>
                <w:noProof/>
                <w:webHidden/>
              </w:rPr>
              <w:tab/>
            </w:r>
            <w:r w:rsidR="006834B5">
              <w:rPr>
                <w:noProof/>
                <w:webHidden/>
              </w:rPr>
              <w:fldChar w:fldCharType="begin"/>
            </w:r>
            <w:r w:rsidR="006834B5">
              <w:rPr>
                <w:noProof/>
                <w:webHidden/>
              </w:rPr>
              <w:instrText xml:space="preserve"> PAGEREF _Toc153637682 \h </w:instrText>
            </w:r>
            <w:r w:rsidR="006834B5">
              <w:rPr>
                <w:noProof/>
                <w:webHidden/>
              </w:rPr>
            </w:r>
            <w:r w:rsidR="006834B5">
              <w:rPr>
                <w:noProof/>
                <w:webHidden/>
              </w:rPr>
              <w:fldChar w:fldCharType="separate"/>
            </w:r>
            <w:r w:rsidR="000308BA">
              <w:rPr>
                <w:noProof/>
                <w:webHidden/>
              </w:rPr>
              <w:t>71</w:t>
            </w:r>
            <w:r w:rsidR="006834B5">
              <w:rPr>
                <w:noProof/>
                <w:webHidden/>
              </w:rPr>
              <w:fldChar w:fldCharType="end"/>
            </w:r>
          </w:hyperlink>
        </w:p>
        <w:p w14:paraId="511C504B" w14:textId="2B18E6C5"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83" w:history="1">
            <w:r w:rsidR="006834B5" w:rsidRPr="00471F1A">
              <w:rPr>
                <w:rStyle w:val="Hyperlink"/>
                <w:noProof/>
              </w:rPr>
              <w:t>4.1.2.</w:t>
            </w:r>
            <w:r w:rsidR="006834B5">
              <w:rPr>
                <w:rFonts w:asciiTheme="minorHAnsi" w:eastAsiaTheme="minorEastAsia" w:hAnsiTheme="minorHAnsi" w:cstheme="minorBidi"/>
                <w:noProof/>
                <w:kern w:val="2"/>
                <w:lang w:val="en-US"/>
              </w:rPr>
              <w:tab/>
            </w:r>
            <w:r w:rsidR="006834B5" w:rsidRPr="00471F1A">
              <w:rPr>
                <w:rStyle w:val="Hyperlink"/>
                <w:noProof/>
              </w:rPr>
              <w:t>PROCEDIMIENTO DE RECOLECCIÓN DE DATOS EN LA APLICACIÓN DEL MÉTODO RULA Y ROSA</w:t>
            </w:r>
            <w:r w:rsidR="006834B5">
              <w:rPr>
                <w:noProof/>
                <w:webHidden/>
              </w:rPr>
              <w:tab/>
            </w:r>
            <w:r w:rsidR="006834B5">
              <w:rPr>
                <w:noProof/>
                <w:webHidden/>
              </w:rPr>
              <w:fldChar w:fldCharType="begin"/>
            </w:r>
            <w:r w:rsidR="006834B5">
              <w:rPr>
                <w:noProof/>
                <w:webHidden/>
              </w:rPr>
              <w:instrText xml:space="preserve"> PAGEREF _Toc153637683 \h </w:instrText>
            </w:r>
            <w:r w:rsidR="006834B5">
              <w:rPr>
                <w:noProof/>
                <w:webHidden/>
              </w:rPr>
            </w:r>
            <w:r w:rsidR="006834B5">
              <w:rPr>
                <w:noProof/>
                <w:webHidden/>
              </w:rPr>
              <w:fldChar w:fldCharType="separate"/>
            </w:r>
            <w:r w:rsidR="000308BA">
              <w:rPr>
                <w:noProof/>
                <w:webHidden/>
              </w:rPr>
              <w:t>72</w:t>
            </w:r>
            <w:r w:rsidR="006834B5">
              <w:rPr>
                <w:noProof/>
                <w:webHidden/>
              </w:rPr>
              <w:fldChar w:fldCharType="end"/>
            </w:r>
          </w:hyperlink>
        </w:p>
        <w:p w14:paraId="46413B04" w14:textId="515F337D"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84" w:history="1">
            <w:r w:rsidR="006834B5" w:rsidRPr="00471F1A">
              <w:rPr>
                <w:rStyle w:val="Hyperlink"/>
                <w:noProof/>
              </w:rPr>
              <w:t>4.1.3.</w:t>
            </w:r>
            <w:r w:rsidR="006834B5">
              <w:rPr>
                <w:rFonts w:asciiTheme="minorHAnsi" w:eastAsiaTheme="minorEastAsia" w:hAnsiTheme="minorHAnsi" w:cstheme="minorBidi"/>
                <w:noProof/>
                <w:kern w:val="2"/>
                <w:lang w:val="en-US"/>
              </w:rPr>
              <w:tab/>
            </w:r>
            <w:r w:rsidR="006834B5" w:rsidRPr="00471F1A">
              <w:rPr>
                <w:rStyle w:val="Hyperlink"/>
                <w:noProof/>
              </w:rPr>
              <w:t>PROCEDIMIENTO DE RECOLECCIÓN PARA INSTRUMENTOS DE MEDICIÓN DE PRESIÓN SONORA E ILUMINACIÓN</w:t>
            </w:r>
            <w:r w:rsidR="006834B5">
              <w:rPr>
                <w:noProof/>
                <w:webHidden/>
              </w:rPr>
              <w:tab/>
            </w:r>
            <w:r w:rsidR="006834B5">
              <w:rPr>
                <w:noProof/>
                <w:webHidden/>
              </w:rPr>
              <w:fldChar w:fldCharType="begin"/>
            </w:r>
            <w:r w:rsidR="006834B5">
              <w:rPr>
                <w:noProof/>
                <w:webHidden/>
              </w:rPr>
              <w:instrText xml:space="preserve"> PAGEREF _Toc153637684 \h </w:instrText>
            </w:r>
            <w:r w:rsidR="006834B5">
              <w:rPr>
                <w:noProof/>
                <w:webHidden/>
              </w:rPr>
            </w:r>
            <w:r w:rsidR="006834B5">
              <w:rPr>
                <w:noProof/>
                <w:webHidden/>
              </w:rPr>
              <w:fldChar w:fldCharType="separate"/>
            </w:r>
            <w:r w:rsidR="000308BA">
              <w:rPr>
                <w:noProof/>
                <w:webHidden/>
              </w:rPr>
              <w:t>73</w:t>
            </w:r>
            <w:r w:rsidR="006834B5">
              <w:rPr>
                <w:noProof/>
                <w:webHidden/>
              </w:rPr>
              <w:fldChar w:fldCharType="end"/>
            </w:r>
          </w:hyperlink>
        </w:p>
        <w:p w14:paraId="4F81E643" w14:textId="69363D5E"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685" w:history="1">
            <w:r w:rsidR="006834B5" w:rsidRPr="00471F1A">
              <w:rPr>
                <w:rStyle w:val="Hyperlink"/>
                <w:noProof/>
              </w:rPr>
              <w:t>4.2.</w:t>
            </w:r>
            <w:r w:rsidR="006834B5">
              <w:rPr>
                <w:rFonts w:asciiTheme="minorHAnsi" w:eastAsiaTheme="minorEastAsia" w:hAnsiTheme="minorHAnsi" w:cstheme="minorBidi"/>
                <w:noProof/>
                <w:kern w:val="2"/>
                <w:lang w:val="en-US"/>
              </w:rPr>
              <w:tab/>
            </w:r>
            <w:r w:rsidR="006834B5" w:rsidRPr="00471F1A">
              <w:rPr>
                <w:rStyle w:val="Hyperlink"/>
                <w:noProof/>
              </w:rPr>
              <w:t>RESULTADOS Y ANÁLISIS DE LAS TÉCNICAS APLICADAS</w:t>
            </w:r>
            <w:r w:rsidR="006834B5">
              <w:rPr>
                <w:noProof/>
                <w:webHidden/>
              </w:rPr>
              <w:tab/>
            </w:r>
            <w:r w:rsidR="006834B5">
              <w:rPr>
                <w:noProof/>
                <w:webHidden/>
              </w:rPr>
              <w:fldChar w:fldCharType="begin"/>
            </w:r>
            <w:r w:rsidR="006834B5">
              <w:rPr>
                <w:noProof/>
                <w:webHidden/>
              </w:rPr>
              <w:instrText xml:space="preserve"> PAGEREF _Toc153637685 \h </w:instrText>
            </w:r>
            <w:r w:rsidR="006834B5">
              <w:rPr>
                <w:noProof/>
                <w:webHidden/>
              </w:rPr>
            </w:r>
            <w:r w:rsidR="006834B5">
              <w:rPr>
                <w:noProof/>
                <w:webHidden/>
              </w:rPr>
              <w:fldChar w:fldCharType="separate"/>
            </w:r>
            <w:r w:rsidR="000308BA">
              <w:rPr>
                <w:noProof/>
                <w:webHidden/>
              </w:rPr>
              <w:t>74</w:t>
            </w:r>
            <w:r w:rsidR="006834B5">
              <w:rPr>
                <w:noProof/>
                <w:webHidden/>
              </w:rPr>
              <w:fldChar w:fldCharType="end"/>
            </w:r>
          </w:hyperlink>
        </w:p>
        <w:p w14:paraId="456B8210" w14:textId="220F92AA"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93" w:history="1">
            <w:r w:rsidR="006834B5" w:rsidRPr="00471F1A">
              <w:rPr>
                <w:rStyle w:val="Hyperlink"/>
                <w:noProof/>
              </w:rPr>
              <w:t>4.2.1.</w:t>
            </w:r>
            <w:r w:rsidR="006834B5">
              <w:rPr>
                <w:rFonts w:asciiTheme="minorHAnsi" w:eastAsiaTheme="minorEastAsia" w:hAnsiTheme="minorHAnsi" w:cstheme="minorBidi"/>
                <w:noProof/>
                <w:kern w:val="2"/>
                <w:lang w:val="en-US"/>
              </w:rPr>
              <w:tab/>
            </w:r>
            <w:r w:rsidR="006834B5" w:rsidRPr="00471F1A">
              <w:rPr>
                <w:rStyle w:val="Hyperlink"/>
                <w:noProof/>
              </w:rPr>
              <w:t>ANÁLISIS DEL RESULTADO DE LA APLICACIÓN DEL MÉTODO RULA</w:t>
            </w:r>
            <w:r w:rsidR="006834B5">
              <w:rPr>
                <w:noProof/>
                <w:webHidden/>
              </w:rPr>
              <w:tab/>
            </w:r>
            <w:r w:rsidR="006834B5">
              <w:rPr>
                <w:noProof/>
                <w:webHidden/>
              </w:rPr>
              <w:fldChar w:fldCharType="begin"/>
            </w:r>
            <w:r w:rsidR="006834B5">
              <w:rPr>
                <w:noProof/>
                <w:webHidden/>
              </w:rPr>
              <w:instrText xml:space="preserve"> PAGEREF _Toc153637693 \h </w:instrText>
            </w:r>
            <w:r w:rsidR="006834B5">
              <w:rPr>
                <w:noProof/>
                <w:webHidden/>
              </w:rPr>
            </w:r>
            <w:r w:rsidR="006834B5">
              <w:rPr>
                <w:noProof/>
                <w:webHidden/>
              </w:rPr>
              <w:fldChar w:fldCharType="separate"/>
            </w:r>
            <w:r w:rsidR="000308BA">
              <w:rPr>
                <w:noProof/>
                <w:webHidden/>
              </w:rPr>
              <w:t>74</w:t>
            </w:r>
            <w:r w:rsidR="006834B5">
              <w:rPr>
                <w:noProof/>
                <w:webHidden/>
              </w:rPr>
              <w:fldChar w:fldCharType="end"/>
            </w:r>
          </w:hyperlink>
        </w:p>
        <w:p w14:paraId="486984F7" w14:textId="17831091"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98" w:history="1">
            <w:r w:rsidR="006834B5" w:rsidRPr="00471F1A">
              <w:rPr>
                <w:rStyle w:val="Hyperlink"/>
                <w:noProof/>
              </w:rPr>
              <w:t>4.2.2.</w:t>
            </w:r>
            <w:r w:rsidR="006834B5">
              <w:rPr>
                <w:rFonts w:asciiTheme="minorHAnsi" w:eastAsiaTheme="minorEastAsia" w:hAnsiTheme="minorHAnsi" w:cstheme="minorBidi"/>
                <w:noProof/>
                <w:kern w:val="2"/>
                <w:lang w:val="en-US"/>
              </w:rPr>
              <w:tab/>
            </w:r>
            <w:r w:rsidR="006834B5" w:rsidRPr="00471F1A">
              <w:rPr>
                <w:rStyle w:val="Hyperlink"/>
                <w:noProof/>
              </w:rPr>
              <w:t>ANÁLISIS DEL RESULTADO DE LA APLICACIÓN DEL MÉTODO ROSA</w:t>
            </w:r>
            <w:r w:rsidR="006834B5">
              <w:rPr>
                <w:noProof/>
                <w:webHidden/>
              </w:rPr>
              <w:tab/>
            </w:r>
            <w:r w:rsidR="006834B5">
              <w:rPr>
                <w:noProof/>
                <w:webHidden/>
              </w:rPr>
              <w:fldChar w:fldCharType="begin"/>
            </w:r>
            <w:r w:rsidR="006834B5">
              <w:rPr>
                <w:noProof/>
                <w:webHidden/>
              </w:rPr>
              <w:instrText xml:space="preserve"> PAGEREF _Toc153637698 \h </w:instrText>
            </w:r>
            <w:r w:rsidR="006834B5">
              <w:rPr>
                <w:noProof/>
                <w:webHidden/>
              </w:rPr>
            </w:r>
            <w:r w:rsidR="006834B5">
              <w:rPr>
                <w:noProof/>
                <w:webHidden/>
              </w:rPr>
              <w:fldChar w:fldCharType="separate"/>
            </w:r>
            <w:r w:rsidR="000308BA">
              <w:rPr>
                <w:noProof/>
                <w:webHidden/>
              </w:rPr>
              <w:t>77</w:t>
            </w:r>
            <w:r w:rsidR="006834B5">
              <w:rPr>
                <w:noProof/>
                <w:webHidden/>
              </w:rPr>
              <w:fldChar w:fldCharType="end"/>
            </w:r>
          </w:hyperlink>
        </w:p>
        <w:p w14:paraId="131ED9D1" w14:textId="1E9B475A"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699" w:history="1">
            <w:r w:rsidR="006834B5" w:rsidRPr="00471F1A">
              <w:rPr>
                <w:rStyle w:val="Hyperlink"/>
                <w:noProof/>
              </w:rPr>
              <w:t>4.2.3.</w:t>
            </w:r>
            <w:r w:rsidR="006834B5">
              <w:rPr>
                <w:rFonts w:asciiTheme="minorHAnsi" w:eastAsiaTheme="minorEastAsia" w:hAnsiTheme="minorHAnsi" w:cstheme="minorBidi"/>
                <w:noProof/>
                <w:kern w:val="2"/>
                <w:lang w:val="en-US"/>
              </w:rPr>
              <w:tab/>
            </w:r>
            <w:r w:rsidR="006834B5" w:rsidRPr="00471F1A">
              <w:rPr>
                <w:rStyle w:val="Hyperlink"/>
                <w:noProof/>
              </w:rPr>
              <w:t>ANÁLISIS DE RESULTADOS DEL CUESTIONARIO MPF</w:t>
            </w:r>
            <w:r w:rsidR="006834B5">
              <w:rPr>
                <w:noProof/>
                <w:webHidden/>
              </w:rPr>
              <w:tab/>
            </w:r>
            <w:r w:rsidR="006834B5">
              <w:rPr>
                <w:noProof/>
                <w:webHidden/>
              </w:rPr>
              <w:fldChar w:fldCharType="begin"/>
            </w:r>
            <w:r w:rsidR="006834B5">
              <w:rPr>
                <w:noProof/>
                <w:webHidden/>
              </w:rPr>
              <w:instrText xml:space="preserve"> PAGEREF _Toc153637699 \h </w:instrText>
            </w:r>
            <w:r w:rsidR="006834B5">
              <w:rPr>
                <w:noProof/>
                <w:webHidden/>
              </w:rPr>
            </w:r>
            <w:r w:rsidR="006834B5">
              <w:rPr>
                <w:noProof/>
                <w:webHidden/>
              </w:rPr>
              <w:fldChar w:fldCharType="separate"/>
            </w:r>
            <w:r w:rsidR="000308BA">
              <w:rPr>
                <w:noProof/>
                <w:webHidden/>
              </w:rPr>
              <w:t>81</w:t>
            </w:r>
            <w:r w:rsidR="006834B5">
              <w:rPr>
                <w:noProof/>
                <w:webHidden/>
              </w:rPr>
              <w:fldChar w:fldCharType="end"/>
            </w:r>
          </w:hyperlink>
        </w:p>
        <w:p w14:paraId="2196D17D" w14:textId="2F4F3F98"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700" w:history="1">
            <w:r w:rsidR="006834B5" w:rsidRPr="00471F1A">
              <w:rPr>
                <w:rStyle w:val="Hyperlink"/>
                <w:noProof/>
              </w:rPr>
              <w:t>4.2.4.</w:t>
            </w:r>
            <w:r w:rsidR="006834B5">
              <w:rPr>
                <w:rFonts w:asciiTheme="minorHAnsi" w:eastAsiaTheme="minorEastAsia" w:hAnsiTheme="minorHAnsi" w:cstheme="minorBidi"/>
                <w:noProof/>
                <w:kern w:val="2"/>
                <w:lang w:val="en-US"/>
              </w:rPr>
              <w:tab/>
            </w:r>
            <w:r w:rsidR="006834B5" w:rsidRPr="00471F1A">
              <w:rPr>
                <w:rStyle w:val="Hyperlink"/>
                <w:noProof/>
              </w:rPr>
              <w:t>ANÁLISIS DE RESULTADOS PARA EL INSTRUMENTO MEDIDIOR DE LUZ</w:t>
            </w:r>
            <w:r w:rsidR="006834B5">
              <w:rPr>
                <w:noProof/>
                <w:webHidden/>
              </w:rPr>
              <w:tab/>
            </w:r>
            <w:r w:rsidR="006834B5">
              <w:rPr>
                <w:noProof/>
                <w:webHidden/>
              </w:rPr>
              <w:fldChar w:fldCharType="begin"/>
            </w:r>
            <w:r w:rsidR="006834B5">
              <w:rPr>
                <w:noProof/>
                <w:webHidden/>
              </w:rPr>
              <w:instrText xml:space="preserve"> PAGEREF _Toc153637700 \h </w:instrText>
            </w:r>
            <w:r w:rsidR="006834B5">
              <w:rPr>
                <w:noProof/>
                <w:webHidden/>
              </w:rPr>
            </w:r>
            <w:r w:rsidR="006834B5">
              <w:rPr>
                <w:noProof/>
                <w:webHidden/>
              </w:rPr>
              <w:fldChar w:fldCharType="separate"/>
            </w:r>
            <w:r w:rsidR="000308BA">
              <w:rPr>
                <w:noProof/>
                <w:webHidden/>
              </w:rPr>
              <w:t>84</w:t>
            </w:r>
            <w:r w:rsidR="006834B5">
              <w:rPr>
                <w:noProof/>
                <w:webHidden/>
              </w:rPr>
              <w:fldChar w:fldCharType="end"/>
            </w:r>
          </w:hyperlink>
        </w:p>
        <w:p w14:paraId="31EF627B" w14:textId="70273873"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701" w:history="1">
            <w:r w:rsidR="006834B5" w:rsidRPr="00471F1A">
              <w:rPr>
                <w:rStyle w:val="Hyperlink"/>
                <w:noProof/>
              </w:rPr>
              <w:t>4.2.5.</w:t>
            </w:r>
            <w:r w:rsidR="006834B5">
              <w:rPr>
                <w:rFonts w:asciiTheme="minorHAnsi" w:eastAsiaTheme="minorEastAsia" w:hAnsiTheme="minorHAnsi" w:cstheme="minorBidi"/>
                <w:noProof/>
                <w:kern w:val="2"/>
                <w:lang w:val="en-US"/>
              </w:rPr>
              <w:tab/>
            </w:r>
            <w:r w:rsidR="006834B5" w:rsidRPr="00471F1A">
              <w:rPr>
                <w:rStyle w:val="Hyperlink"/>
                <w:noProof/>
              </w:rPr>
              <w:t>ANÁLISIS DE RESULTADOS EN LECTURA DE NIVELES DE PRESIÓN SONORA</w:t>
            </w:r>
            <w:r w:rsidR="006834B5">
              <w:rPr>
                <w:noProof/>
                <w:webHidden/>
              </w:rPr>
              <w:tab/>
            </w:r>
            <w:r w:rsidR="006834B5">
              <w:rPr>
                <w:noProof/>
                <w:webHidden/>
              </w:rPr>
              <w:fldChar w:fldCharType="begin"/>
            </w:r>
            <w:r w:rsidR="006834B5">
              <w:rPr>
                <w:noProof/>
                <w:webHidden/>
              </w:rPr>
              <w:instrText xml:space="preserve"> PAGEREF _Toc153637701 \h </w:instrText>
            </w:r>
            <w:r w:rsidR="006834B5">
              <w:rPr>
                <w:noProof/>
                <w:webHidden/>
              </w:rPr>
            </w:r>
            <w:r w:rsidR="006834B5">
              <w:rPr>
                <w:noProof/>
                <w:webHidden/>
              </w:rPr>
              <w:fldChar w:fldCharType="separate"/>
            </w:r>
            <w:r w:rsidR="000308BA">
              <w:rPr>
                <w:noProof/>
                <w:webHidden/>
              </w:rPr>
              <w:t>85</w:t>
            </w:r>
            <w:r w:rsidR="006834B5">
              <w:rPr>
                <w:noProof/>
                <w:webHidden/>
              </w:rPr>
              <w:fldChar w:fldCharType="end"/>
            </w:r>
          </w:hyperlink>
        </w:p>
        <w:p w14:paraId="47A1D9C2" w14:textId="53E7D2F5" w:rsidR="006834B5" w:rsidRDefault="004E532D">
          <w:pPr>
            <w:pStyle w:val="TOC1"/>
            <w:tabs>
              <w:tab w:val="right" w:leader="dot" w:pos="9350"/>
            </w:tabs>
            <w:rPr>
              <w:rFonts w:asciiTheme="minorHAnsi" w:eastAsiaTheme="minorEastAsia" w:hAnsiTheme="minorHAnsi" w:cstheme="minorBidi"/>
              <w:noProof/>
              <w:kern w:val="2"/>
              <w:lang w:val="en-US"/>
            </w:rPr>
          </w:pPr>
          <w:hyperlink w:anchor="_Toc153637702" w:history="1">
            <w:r w:rsidR="006834B5" w:rsidRPr="00471F1A">
              <w:rPr>
                <w:rStyle w:val="Hyperlink"/>
                <w:noProof/>
              </w:rPr>
              <w:t>CAPITULO V. CONCLUSIONES Y RECOMENDACIONES</w:t>
            </w:r>
            <w:r w:rsidR="006834B5">
              <w:rPr>
                <w:noProof/>
                <w:webHidden/>
              </w:rPr>
              <w:tab/>
            </w:r>
            <w:r w:rsidR="006834B5">
              <w:rPr>
                <w:noProof/>
                <w:webHidden/>
              </w:rPr>
              <w:fldChar w:fldCharType="begin"/>
            </w:r>
            <w:r w:rsidR="006834B5">
              <w:rPr>
                <w:noProof/>
                <w:webHidden/>
              </w:rPr>
              <w:instrText xml:space="preserve"> PAGEREF _Toc153637702 \h </w:instrText>
            </w:r>
            <w:r w:rsidR="006834B5">
              <w:rPr>
                <w:noProof/>
                <w:webHidden/>
              </w:rPr>
            </w:r>
            <w:r w:rsidR="006834B5">
              <w:rPr>
                <w:noProof/>
                <w:webHidden/>
              </w:rPr>
              <w:fldChar w:fldCharType="separate"/>
            </w:r>
            <w:r w:rsidR="000308BA">
              <w:rPr>
                <w:noProof/>
                <w:webHidden/>
              </w:rPr>
              <w:t>86</w:t>
            </w:r>
            <w:r w:rsidR="006834B5">
              <w:rPr>
                <w:noProof/>
                <w:webHidden/>
              </w:rPr>
              <w:fldChar w:fldCharType="end"/>
            </w:r>
          </w:hyperlink>
        </w:p>
        <w:p w14:paraId="272BAF7C" w14:textId="6DCB2E82"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708" w:history="1">
            <w:r w:rsidR="006834B5" w:rsidRPr="00471F1A">
              <w:rPr>
                <w:rStyle w:val="Hyperlink"/>
                <w:noProof/>
              </w:rPr>
              <w:t>5.1.</w:t>
            </w:r>
            <w:r w:rsidR="006834B5">
              <w:rPr>
                <w:rFonts w:asciiTheme="minorHAnsi" w:eastAsiaTheme="minorEastAsia" w:hAnsiTheme="minorHAnsi" w:cstheme="minorBidi"/>
                <w:noProof/>
                <w:kern w:val="2"/>
                <w:lang w:val="en-US"/>
              </w:rPr>
              <w:tab/>
            </w:r>
            <w:r w:rsidR="006834B5" w:rsidRPr="00471F1A">
              <w:rPr>
                <w:rStyle w:val="Hyperlink"/>
                <w:noProof/>
              </w:rPr>
              <w:t>CONCLUSIONES</w:t>
            </w:r>
            <w:r w:rsidR="006834B5">
              <w:rPr>
                <w:noProof/>
                <w:webHidden/>
              </w:rPr>
              <w:tab/>
            </w:r>
            <w:r w:rsidR="006834B5">
              <w:rPr>
                <w:noProof/>
                <w:webHidden/>
              </w:rPr>
              <w:fldChar w:fldCharType="begin"/>
            </w:r>
            <w:r w:rsidR="006834B5">
              <w:rPr>
                <w:noProof/>
                <w:webHidden/>
              </w:rPr>
              <w:instrText xml:space="preserve"> PAGEREF _Toc153637708 \h </w:instrText>
            </w:r>
            <w:r w:rsidR="006834B5">
              <w:rPr>
                <w:noProof/>
                <w:webHidden/>
              </w:rPr>
            </w:r>
            <w:r w:rsidR="006834B5">
              <w:rPr>
                <w:noProof/>
                <w:webHidden/>
              </w:rPr>
              <w:fldChar w:fldCharType="separate"/>
            </w:r>
            <w:r w:rsidR="000308BA">
              <w:rPr>
                <w:noProof/>
                <w:webHidden/>
              </w:rPr>
              <w:t>86</w:t>
            </w:r>
            <w:r w:rsidR="006834B5">
              <w:rPr>
                <w:noProof/>
                <w:webHidden/>
              </w:rPr>
              <w:fldChar w:fldCharType="end"/>
            </w:r>
          </w:hyperlink>
        </w:p>
        <w:p w14:paraId="51F7F0E0" w14:textId="5F2A8B14"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709" w:history="1">
            <w:r w:rsidR="006834B5" w:rsidRPr="00471F1A">
              <w:rPr>
                <w:rStyle w:val="Hyperlink"/>
                <w:noProof/>
              </w:rPr>
              <w:t>5.2.</w:t>
            </w:r>
            <w:r w:rsidR="006834B5">
              <w:rPr>
                <w:rFonts w:asciiTheme="minorHAnsi" w:eastAsiaTheme="minorEastAsia" w:hAnsiTheme="minorHAnsi" w:cstheme="minorBidi"/>
                <w:noProof/>
                <w:kern w:val="2"/>
                <w:lang w:val="en-US"/>
              </w:rPr>
              <w:tab/>
            </w:r>
            <w:r w:rsidR="006834B5" w:rsidRPr="00471F1A">
              <w:rPr>
                <w:rStyle w:val="Hyperlink"/>
                <w:noProof/>
              </w:rPr>
              <w:t>RECOMENDACIONES</w:t>
            </w:r>
            <w:r w:rsidR="006834B5">
              <w:rPr>
                <w:noProof/>
                <w:webHidden/>
              </w:rPr>
              <w:tab/>
            </w:r>
            <w:r w:rsidR="006834B5">
              <w:rPr>
                <w:noProof/>
                <w:webHidden/>
              </w:rPr>
              <w:fldChar w:fldCharType="begin"/>
            </w:r>
            <w:r w:rsidR="006834B5">
              <w:rPr>
                <w:noProof/>
                <w:webHidden/>
              </w:rPr>
              <w:instrText xml:space="preserve"> PAGEREF _Toc153637709 \h </w:instrText>
            </w:r>
            <w:r w:rsidR="006834B5">
              <w:rPr>
                <w:noProof/>
                <w:webHidden/>
              </w:rPr>
            </w:r>
            <w:r w:rsidR="006834B5">
              <w:rPr>
                <w:noProof/>
                <w:webHidden/>
              </w:rPr>
              <w:fldChar w:fldCharType="separate"/>
            </w:r>
            <w:r w:rsidR="000308BA">
              <w:rPr>
                <w:noProof/>
                <w:webHidden/>
              </w:rPr>
              <w:t>87</w:t>
            </w:r>
            <w:r w:rsidR="006834B5">
              <w:rPr>
                <w:noProof/>
                <w:webHidden/>
              </w:rPr>
              <w:fldChar w:fldCharType="end"/>
            </w:r>
          </w:hyperlink>
        </w:p>
        <w:p w14:paraId="2FE0B07F" w14:textId="2116499D" w:rsidR="006834B5" w:rsidRDefault="004E532D">
          <w:pPr>
            <w:pStyle w:val="TOC1"/>
            <w:tabs>
              <w:tab w:val="right" w:leader="dot" w:pos="9350"/>
            </w:tabs>
            <w:rPr>
              <w:rFonts w:asciiTheme="minorHAnsi" w:eastAsiaTheme="minorEastAsia" w:hAnsiTheme="minorHAnsi" w:cstheme="minorBidi"/>
              <w:noProof/>
              <w:kern w:val="2"/>
              <w:lang w:val="en-US"/>
            </w:rPr>
          </w:pPr>
          <w:hyperlink w:anchor="_Toc153637710" w:history="1">
            <w:r w:rsidR="006834B5" w:rsidRPr="00471F1A">
              <w:rPr>
                <w:rStyle w:val="Hyperlink"/>
                <w:noProof/>
              </w:rPr>
              <w:t>CAPITULO VI. APLICABILIDAD</w:t>
            </w:r>
            <w:r w:rsidR="006834B5">
              <w:rPr>
                <w:noProof/>
                <w:webHidden/>
              </w:rPr>
              <w:tab/>
            </w:r>
            <w:r w:rsidR="006834B5">
              <w:rPr>
                <w:noProof/>
                <w:webHidden/>
              </w:rPr>
              <w:fldChar w:fldCharType="begin"/>
            </w:r>
            <w:r w:rsidR="006834B5">
              <w:rPr>
                <w:noProof/>
                <w:webHidden/>
              </w:rPr>
              <w:instrText xml:space="preserve"> PAGEREF _Toc153637710 \h </w:instrText>
            </w:r>
            <w:r w:rsidR="006834B5">
              <w:rPr>
                <w:noProof/>
                <w:webHidden/>
              </w:rPr>
            </w:r>
            <w:r w:rsidR="006834B5">
              <w:rPr>
                <w:noProof/>
                <w:webHidden/>
              </w:rPr>
              <w:fldChar w:fldCharType="separate"/>
            </w:r>
            <w:r w:rsidR="000308BA">
              <w:rPr>
                <w:noProof/>
                <w:webHidden/>
              </w:rPr>
              <w:t>88</w:t>
            </w:r>
            <w:r w:rsidR="006834B5">
              <w:rPr>
                <w:noProof/>
                <w:webHidden/>
              </w:rPr>
              <w:fldChar w:fldCharType="end"/>
            </w:r>
          </w:hyperlink>
        </w:p>
        <w:p w14:paraId="59DFB9EC" w14:textId="6403DF6C"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715" w:history="1">
            <w:r w:rsidR="006834B5" w:rsidRPr="00471F1A">
              <w:rPr>
                <w:rStyle w:val="Hyperlink"/>
                <w:noProof/>
              </w:rPr>
              <w:t>6.1.</w:t>
            </w:r>
            <w:r w:rsidR="006834B5">
              <w:rPr>
                <w:rFonts w:asciiTheme="minorHAnsi" w:eastAsiaTheme="minorEastAsia" w:hAnsiTheme="minorHAnsi" w:cstheme="minorBidi"/>
                <w:noProof/>
                <w:kern w:val="2"/>
                <w:lang w:val="en-US"/>
              </w:rPr>
              <w:tab/>
            </w:r>
            <w:r w:rsidR="006834B5" w:rsidRPr="00471F1A">
              <w:rPr>
                <w:rStyle w:val="Hyperlink"/>
                <w:noProof/>
                <w:lang w:val="es-HN"/>
              </w:rPr>
              <w:t>NOMBRE DE LA PROPUESTA</w:t>
            </w:r>
            <w:r w:rsidR="006834B5">
              <w:rPr>
                <w:noProof/>
                <w:webHidden/>
              </w:rPr>
              <w:tab/>
            </w:r>
            <w:r w:rsidR="006834B5">
              <w:rPr>
                <w:noProof/>
                <w:webHidden/>
              </w:rPr>
              <w:fldChar w:fldCharType="begin"/>
            </w:r>
            <w:r w:rsidR="006834B5">
              <w:rPr>
                <w:noProof/>
                <w:webHidden/>
              </w:rPr>
              <w:instrText xml:space="preserve"> PAGEREF _Toc153637715 \h </w:instrText>
            </w:r>
            <w:r w:rsidR="006834B5">
              <w:rPr>
                <w:noProof/>
                <w:webHidden/>
              </w:rPr>
            </w:r>
            <w:r w:rsidR="006834B5">
              <w:rPr>
                <w:noProof/>
                <w:webHidden/>
              </w:rPr>
              <w:fldChar w:fldCharType="separate"/>
            </w:r>
            <w:r w:rsidR="000308BA">
              <w:rPr>
                <w:noProof/>
                <w:webHidden/>
              </w:rPr>
              <w:t>88</w:t>
            </w:r>
            <w:r w:rsidR="006834B5">
              <w:rPr>
                <w:noProof/>
                <w:webHidden/>
              </w:rPr>
              <w:fldChar w:fldCharType="end"/>
            </w:r>
          </w:hyperlink>
        </w:p>
        <w:p w14:paraId="76EC7F01" w14:textId="78C60D9E"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716" w:history="1">
            <w:r w:rsidR="006834B5" w:rsidRPr="00471F1A">
              <w:rPr>
                <w:rStyle w:val="Hyperlink"/>
                <w:noProof/>
              </w:rPr>
              <w:t>6.2.</w:t>
            </w:r>
            <w:r w:rsidR="006834B5">
              <w:rPr>
                <w:rFonts w:asciiTheme="minorHAnsi" w:eastAsiaTheme="minorEastAsia" w:hAnsiTheme="minorHAnsi" w:cstheme="minorBidi"/>
                <w:noProof/>
                <w:kern w:val="2"/>
                <w:lang w:val="en-US"/>
              </w:rPr>
              <w:tab/>
            </w:r>
            <w:r w:rsidR="006834B5" w:rsidRPr="00471F1A">
              <w:rPr>
                <w:rStyle w:val="Hyperlink"/>
                <w:noProof/>
                <w:lang w:val="es-HN"/>
              </w:rPr>
              <w:t>JUSTIFICACIÓN DE LA PROPUESTA</w:t>
            </w:r>
            <w:r w:rsidR="006834B5">
              <w:rPr>
                <w:noProof/>
                <w:webHidden/>
              </w:rPr>
              <w:tab/>
            </w:r>
            <w:r w:rsidR="006834B5">
              <w:rPr>
                <w:noProof/>
                <w:webHidden/>
              </w:rPr>
              <w:fldChar w:fldCharType="begin"/>
            </w:r>
            <w:r w:rsidR="006834B5">
              <w:rPr>
                <w:noProof/>
                <w:webHidden/>
              </w:rPr>
              <w:instrText xml:space="preserve"> PAGEREF _Toc153637716 \h </w:instrText>
            </w:r>
            <w:r w:rsidR="006834B5">
              <w:rPr>
                <w:noProof/>
                <w:webHidden/>
              </w:rPr>
            </w:r>
            <w:r w:rsidR="006834B5">
              <w:rPr>
                <w:noProof/>
                <w:webHidden/>
              </w:rPr>
              <w:fldChar w:fldCharType="separate"/>
            </w:r>
            <w:r w:rsidR="000308BA">
              <w:rPr>
                <w:noProof/>
                <w:webHidden/>
              </w:rPr>
              <w:t>88</w:t>
            </w:r>
            <w:r w:rsidR="006834B5">
              <w:rPr>
                <w:noProof/>
                <w:webHidden/>
              </w:rPr>
              <w:fldChar w:fldCharType="end"/>
            </w:r>
          </w:hyperlink>
        </w:p>
        <w:p w14:paraId="69D13542" w14:textId="3FFA8AC1"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717" w:history="1">
            <w:r w:rsidR="006834B5" w:rsidRPr="00471F1A">
              <w:rPr>
                <w:rStyle w:val="Hyperlink"/>
                <w:noProof/>
              </w:rPr>
              <w:t>6.3.</w:t>
            </w:r>
            <w:r w:rsidR="006834B5">
              <w:rPr>
                <w:rFonts w:asciiTheme="minorHAnsi" w:eastAsiaTheme="minorEastAsia" w:hAnsiTheme="minorHAnsi" w:cstheme="minorBidi"/>
                <w:noProof/>
                <w:kern w:val="2"/>
                <w:lang w:val="en-US"/>
              </w:rPr>
              <w:tab/>
            </w:r>
            <w:r w:rsidR="006834B5" w:rsidRPr="00471F1A">
              <w:rPr>
                <w:rStyle w:val="Hyperlink"/>
                <w:noProof/>
                <w:lang w:val="es-HN"/>
              </w:rPr>
              <w:t>ALCANCE DE LA PROPUESTA</w:t>
            </w:r>
            <w:r w:rsidR="006834B5">
              <w:rPr>
                <w:noProof/>
                <w:webHidden/>
              </w:rPr>
              <w:tab/>
            </w:r>
            <w:r w:rsidR="006834B5">
              <w:rPr>
                <w:noProof/>
                <w:webHidden/>
              </w:rPr>
              <w:fldChar w:fldCharType="begin"/>
            </w:r>
            <w:r w:rsidR="006834B5">
              <w:rPr>
                <w:noProof/>
                <w:webHidden/>
              </w:rPr>
              <w:instrText xml:space="preserve"> PAGEREF _Toc153637717 \h </w:instrText>
            </w:r>
            <w:r w:rsidR="006834B5">
              <w:rPr>
                <w:noProof/>
                <w:webHidden/>
              </w:rPr>
            </w:r>
            <w:r w:rsidR="006834B5">
              <w:rPr>
                <w:noProof/>
                <w:webHidden/>
              </w:rPr>
              <w:fldChar w:fldCharType="separate"/>
            </w:r>
            <w:r w:rsidR="000308BA">
              <w:rPr>
                <w:noProof/>
                <w:webHidden/>
              </w:rPr>
              <w:t>88</w:t>
            </w:r>
            <w:r w:rsidR="006834B5">
              <w:rPr>
                <w:noProof/>
                <w:webHidden/>
              </w:rPr>
              <w:fldChar w:fldCharType="end"/>
            </w:r>
          </w:hyperlink>
        </w:p>
        <w:p w14:paraId="19F51466" w14:textId="300343E1" w:rsidR="006834B5" w:rsidRDefault="004E532D">
          <w:pPr>
            <w:pStyle w:val="TOC2"/>
            <w:tabs>
              <w:tab w:val="left" w:pos="880"/>
              <w:tab w:val="right" w:leader="dot" w:pos="9350"/>
            </w:tabs>
            <w:rPr>
              <w:rFonts w:asciiTheme="minorHAnsi" w:eastAsiaTheme="minorEastAsia" w:hAnsiTheme="minorHAnsi" w:cstheme="minorBidi"/>
              <w:noProof/>
              <w:kern w:val="2"/>
              <w:lang w:val="en-US"/>
            </w:rPr>
          </w:pPr>
          <w:hyperlink w:anchor="_Toc153637718" w:history="1">
            <w:r w:rsidR="006834B5" w:rsidRPr="00471F1A">
              <w:rPr>
                <w:rStyle w:val="Hyperlink"/>
                <w:noProof/>
                <w:lang w:val="es-HN"/>
              </w:rPr>
              <w:t>6.4.</w:t>
            </w:r>
            <w:r w:rsidR="006834B5">
              <w:rPr>
                <w:rFonts w:asciiTheme="minorHAnsi" w:eastAsiaTheme="minorEastAsia" w:hAnsiTheme="minorHAnsi" w:cstheme="minorBidi"/>
                <w:noProof/>
                <w:kern w:val="2"/>
                <w:lang w:val="en-US"/>
              </w:rPr>
              <w:tab/>
            </w:r>
            <w:r w:rsidR="006834B5" w:rsidRPr="00471F1A">
              <w:rPr>
                <w:rStyle w:val="Hyperlink"/>
                <w:noProof/>
                <w:lang w:val="es-HN"/>
              </w:rPr>
              <w:t>DESCRIPCIÓN DETALLADA DE LA PROPUESTA</w:t>
            </w:r>
            <w:r w:rsidR="006834B5">
              <w:rPr>
                <w:noProof/>
                <w:webHidden/>
              </w:rPr>
              <w:tab/>
            </w:r>
            <w:r w:rsidR="006834B5">
              <w:rPr>
                <w:noProof/>
                <w:webHidden/>
              </w:rPr>
              <w:fldChar w:fldCharType="begin"/>
            </w:r>
            <w:r w:rsidR="006834B5">
              <w:rPr>
                <w:noProof/>
                <w:webHidden/>
              </w:rPr>
              <w:instrText xml:space="preserve"> PAGEREF _Toc153637718 \h </w:instrText>
            </w:r>
            <w:r w:rsidR="006834B5">
              <w:rPr>
                <w:noProof/>
                <w:webHidden/>
              </w:rPr>
            </w:r>
            <w:r w:rsidR="006834B5">
              <w:rPr>
                <w:noProof/>
                <w:webHidden/>
              </w:rPr>
              <w:fldChar w:fldCharType="separate"/>
            </w:r>
            <w:r w:rsidR="000308BA">
              <w:rPr>
                <w:noProof/>
                <w:webHidden/>
              </w:rPr>
              <w:t>89</w:t>
            </w:r>
            <w:r w:rsidR="006834B5">
              <w:rPr>
                <w:noProof/>
                <w:webHidden/>
              </w:rPr>
              <w:fldChar w:fldCharType="end"/>
            </w:r>
          </w:hyperlink>
        </w:p>
        <w:p w14:paraId="6A1C4459" w14:textId="29FAEE39"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719" w:history="1">
            <w:r w:rsidR="006834B5" w:rsidRPr="00471F1A">
              <w:rPr>
                <w:rStyle w:val="Hyperlink"/>
                <w:noProof/>
              </w:rPr>
              <w:t>6.4.1.</w:t>
            </w:r>
            <w:r w:rsidR="006834B5">
              <w:rPr>
                <w:rFonts w:asciiTheme="minorHAnsi" w:eastAsiaTheme="minorEastAsia" w:hAnsiTheme="minorHAnsi" w:cstheme="minorBidi"/>
                <w:noProof/>
                <w:kern w:val="2"/>
                <w:lang w:val="en-US"/>
              </w:rPr>
              <w:tab/>
            </w:r>
            <w:r w:rsidR="006834B5" w:rsidRPr="00471F1A">
              <w:rPr>
                <w:rStyle w:val="Hyperlink"/>
                <w:noProof/>
              </w:rPr>
              <w:t>APARTADO 4: CONTEXTO DE LA ORGANIZACIÓN:</w:t>
            </w:r>
            <w:r w:rsidR="006834B5">
              <w:rPr>
                <w:noProof/>
                <w:webHidden/>
              </w:rPr>
              <w:tab/>
            </w:r>
            <w:r w:rsidR="006834B5">
              <w:rPr>
                <w:noProof/>
                <w:webHidden/>
              </w:rPr>
              <w:fldChar w:fldCharType="begin"/>
            </w:r>
            <w:r w:rsidR="006834B5">
              <w:rPr>
                <w:noProof/>
                <w:webHidden/>
              </w:rPr>
              <w:instrText xml:space="preserve"> PAGEREF _Toc153637719 \h </w:instrText>
            </w:r>
            <w:r w:rsidR="006834B5">
              <w:rPr>
                <w:noProof/>
                <w:webHidden/>
              </w:rPr>
            </w:r>
            <w:r w:rsidR="006834B5">
              <w:rPr>
                <w:noProof/>
                <w:webHidden/>
              </w:rPr>
              <w:fldChar w:fldCharType="separate"/>
            </w:r>
            <w:r w:rsidR="000308BA">
              <w:rPr>
                <w:noProof/>
                <w:webHidden/>
              </w:rPr>
              <w:t>90</w:t>
            </w:r>
            <w:r w:rsidR="006834B5">
              <w:rPr>
                <w:noProof/>
                <w:webHidden/>
              </w:rPr>
              <w:fldChar w:fldCharType="end"/>
            </w:r>
          </w:hyperlink>
        </w:p>
        <w:p w14:paraId="59770C7B" w14:textId="2BA2F53A"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720" w:history="1">
            <w:r w:rsidR="006834B5" w:rsidRPr="00471F1A">
              <w:rPr>
                <w:rStyle w:val="Hyperlink"/>
                <w:noProof/>
              </w:rPr>
              <w:t>6.4.2.</w:t>
            </w:r>
            <w:r w:rsidR="006834B5">
              <w:rPr>
                <w:rFonts w:asciiTheme="minorHAnsi" w:eastAsiaTheme="minorEastAsia" w:hAnsiTheme="minorHAnsi" w:cstheme="minorBidi"/>
                <w:noProof/>
                <w:kern w:val="2"/>
                <w:lang w:val="en-US"/>
              </w:rPr>
              <w:tab/>
            </w:r>
            <w:r w:rsidR="006834B5" w:rsidRPr="00471F1A">
              <w:rPr>
                <w:rStyle w:val="Hyperlink"/>
                <w:noProof/>
              </w:rPr>
              <w:t>APARTADO 5: LIDERAZGO Y PARTICIPACIÓN DE LOS TRABAJADORES</w:t>
            </w:r>
            <w:r w:rsidR="006834B5">
              <w:rPr>
                <w:noProof/>
                <w:webHidden/>
              </w:rPr>
              <w:tab/>
            </w:r>
            <w:r w:rsidR="006834B5">
              <w:rPr>
                <w:noProof/>
                <w:webHidden/>
              </w:rPr>
              <w:fldChar w:fldCharType="begin"/>
            </w:r>
            <w:r w:rsidR="006834B5">
              <w:rPr>
                <w:noProof/>
                <w:webHidden/>
              </w:rPr>
              <w:instrText xml:space="preserve"> PAGEREF _Toc153637720 \h </w:instrText>
            </w:r>
            <w:r w:rsidR="006834B5">
              <w:rPr>
                <w:noProof/>
                <w:webHidden/>
              </w:rPr>
            </w:r>
            <w:r w:rsidR="006834B5">
              <w:rPr>
                <w:noProof/>
                <w:webHidden/>
              </w:rPr>
              <w:fldChar w:fldCharType="separate"/>
            </w:r>
            <w:r w:rsidR="000308BA">
              <w:rPr>
                <w:noProof/>
                <w:webHidden/>
              </w:rPr>
              <w:t>92</w:t>
            </w:r>
            <w:r w:rsidR="006834B5">
              <w:rPr>
                <w:noProof/>
                <w:webHidden/>
              </w:rPr>
              <w:fldChar w:fldCharType="end"/>
            </w:r>
          </w:hyperlink>
        </w:p>
        <w:p w14:paraId="4726B814" w14:textId="222E24F1"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721" w:history="1">
            <w:r w:rsidR="006834B5" w:rsidRPr="00471F1A">
              <w:rPr>
                <w:rStyle w:val="Hyperlink"/>
                <w:noProof/>
              </w:rPr>
              <w:t>6.4.3.</w:t>
            </w:r>
            <w:r w:rsidR="006834B5">
              <w:rPr>
                <w:rFonts w:asciiTheme="minorHAnsi" w:eastAsiaTheme="minorEastAsia" w:hAnsiTheme="minorHAnsi" w:cstheme="minorBidi"/>
                <w:noProof/>
                <w:kern w:val="2"/>
                <w:lang w:val="en-US"/>
              </w:rPr>
              <w:tab/>
            </w:r>
            <w:r w:rsidR="006834B5" w:rsidRPr="00471F1A">
              <w:rPr>
                <w:rStyle w:val="Hyperlink"/>
                <w:noProof/>
              </w:rPr>
              <w:t>APARTADO 6: PLANIFICACIÓN</w:t>
            </w:r>
            <w:r w:rsidR="006834B5">
              <w:rPr>
                <w:noProof/>
                <w:webHidden/>
              </w:rPr>
              <w:tab/>
            </w:r>
            <w:r w:rsidR="006834B5">
              <w:rPr>
                <w:noProof/>
                <w:webHidden/>
              </w:rPr>
              <w:fldChar w:fldCharType="begin"/>
            </w:r>
            <w:r w:rsidR="006834B5">
              <w:rPr>
                <w:noProof/>
                <w:webHidden/>
              </w:rPr>
              <w:instrText xml:space="preserve"> PAGEREF _Toc153637721 \h </w:instrText>
            </w:r>
            <w:r w:rsidR="006834B5">
              <w:rPr>
                <w:noProof/>
                <w:webHidden/>
              </w:rPr>
            </w:r>
            <w:r w:rsidR="006834B5">
              <w:rPr>
                <w:noProof/>
                <w:webHidden/>
              </w:rPr>
              <w:fldChar w:fldCharType="separate"/>
            </w:r>
            <w:r w:rsidR="000308BA">
              <w:rPr>
                <w:noProof/>
                <w:webHidden/>
              </w:rPr>
              <w:t>94</w:t>
            </w:r>
            <w:r w:rsidR="006834B5">
              <w:rPr>
                <w:noProof/>
                <w:webHidden/>
              </w:rPr>
              <w:fldChar w:fldCharType="end"/>
            </w:r>
          </w:hyperlink>
        </w:p>
        <w:p w14:paraId="3370B899" w14:textId="410AC6D1"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722" w:history="1">
            <w:r w:rsidR="006834B5" w:rsidRPr="00471F1A">
              <w:rPr>
                <w:rStyle w:val="Hyperlink"/>
                <w:noProof/>
              </w:rPr>
              <w:t>6.4.4.</w:t>
            </w:r>
            <w:r w:rsidR="006834B5">
              <w:rPr>
                <w:rFonts w:asciiTheme="minorHAnsi" w:eastAsiaTheme="minorEastAsia" w:hAnsiTheme="minorHAnsi" w:cstheme="minorBidi"/>
                <w:noProof/>
                <w:kern w:val="2"/>
                <w:lang w:val="en-US"/>
              </w:rPr>
              <w:tab/>
            </w:r>
            <w:r w:rsidR="006834B5" w:rsidRPr="00471F1A">
              <w:rPr>
                <w:rStyle w:val="Hyperlink"/>
                <w:noProof/>
              </w:rPr>
              <w:t>APARTADO 7: APOYO</w:t>
            </w:r>
            <w:r w:rsidR="006834B5">
              <w:rPr>
                <w:noProof/>
                <w:webHidden/>
              </w:rPr>
              <w:tab/>
            </w:r>
            <w:r w:rsidR="006834B5">
              <w:rPr>
                <w:noProof/>
                <w:webHidden/>
              </w:rPr>
              <w:fldChar w:fldCharType="begin"/>
            </w:r>
            <w:r w:rsidR="006834B5">
              <w:rPr>
                <w:noProof/>
                <w:webHidden/>
              </w:rPr>
              <w:instrText xml:space="preserve"> PAGEREF _Toc153637722 \h </w:instrText>
            </w:r>
            <w:r w:rsidR="006834B5">
              <w:rPr>
                <w:noProof/>
                <w:webHidden/>
              </w:rPr>
            </w:r>
            <w:r w:rsidR="006834B5">
              <w:rPr>
                <w:noProof/>
                <w:webHidden/>
              </w:rPr>
              <w:fldChar w:fldCharType="separate"/>
            </w:r>
            <w:r w:rsidR="000308BA">
              <w:rPr>
                <w:noProof/>
                <w:webHidden/>
              </w:rPr>
              <w:t>95</w:t>
            </w:r>
            <w:r w:rsidR="006834B5">
              <w:rPr>
                <w:noProof/>
                <w:webHidden/>
              </w:rPr>
              <w:fldChar w:fldCharType="end"/>
            </w:r>
          </w:hyperlink>
        </w:p>
        <w:p w14:paraId="06669D8D" w14:textId="0AF3C920"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723" w:history="1">
            <w:r w:rsidR="006834B5" w:rsidRPr="00471F1A">
              <w:rPr>
                <w:rStyle w:val="Hyperlink"/>
                <w:noProof/>
              </w:rPr>
              <w:t>6.4.5.</w:t>
            </w:r>
            <w:r w:rsidR="006834B5">
              <w:rPr>
                <w:rFonts w:asciiTheme="minorHAnsi" w:eastAsiaTheme="minorEastAsia" w:hAnsiTheme="minorHAnsi" w:cstheme="minorBidi"/>
                <w:noProof/>
                <w:kern w:val="2"/>
                <w:lang w:val="en-US"/>
              </w:rPr>
              <w:tab/>
            </w:r>
            <w:r w:rsidR="006834B5" w:rsidRPr="00471F1A">
              <w:rPr>
                <w:rStyle w:val="Hyperlink"/>
                <w:noProof/>
              </w:rPr>
              <w:t>APARTADO 8: OPERACIÓN</w:t>
            </w:r>
            <w:r w:rsidR="006834B5">
              <w:rPr>
                <w:noProof/>
                <w:webHidden/>
              </w:rPr>
              <w:tab/>
            </w:r>
            <w:r w:rsidR="006834B5">
              <w:rPr>
                <w:noProof/>
                <w:webHidden/>
              </w:rPr>
              <w:fldChar w:fldCharType="begin"/>
            </w:r>
            <w:r w:rsidR="006834B5">
              <w:rPr>
                <w:noProof/>
                <w:webHidden/>
              </w:rPr>
              <w:instrText xml:space="preserve"> PAGEREF _Toc153637723 \h </w:instrText>
            </w:r>
            <w:r w:rsidR="006834B5">
              <w:rPr>
                <w:noProof/>
                <w:webHidden/>
              </w:rPr>
            </w:r>
            <w:r w:rsidR="006834B5">
              <w:rPr>
                <w:noProof/>
                <w:webHidden/>
              </w:rPr>
              <w:fldChar w:fldCharType="separate"/>
            </w:r>
            <w:r w:rsidR="000308BA">
              <w:rPr>
                <w:noProof/>
                <w:webHidden/>
              </w:rPr>
              <w:t>96</w:t>
            </w:r>
            <w:r w:rsidR="006834B5">
              <w:rPr>
                <w:noProof/>
                <w:webHidden/>
              </w:rPr>
              <w:fldChar w:fldCharType="end"/>
            </w:r>
          </w:hyperlink>
        </w:p>
        <w:p w14:paraId="29B6E724" w14:textId="5005A256"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724" w:history="1">
            <w:r w:rsidR="006834B5" w:rsidRPr="00471F1A">
              <w:rPr>
                <w:rStyle w:val="Hyperlink"/>
                <w:noProof/>
              </w:rPr>
              <w:t>6.4.6.</w:t>
            </w:r>
            <w:r w:rsidR="006834B5">
              <w:rPr>
                <w:rFonts w:asciiTheme="minorHAnsi" w:eastAsiaTheme="minorEastAsia" w:hAnsiTheme="minorHAnsi" w:cstheme="minorBidi"/>
                <w:noProof/>
                <w:kern w:val="2"/>
                <w:lang w:val="en-US"/>
              </w:rPr>
              <w:tab/>
            </w:r>
            <w:r w:rsidR="006834B5" w:rsidRPr="00471F1A">
              <w:rPr>
                <w:rStyle w:val="Hyperlink"/>
                <w:noProof/>
              </w:rPr>
              <w:t>APARTADO 9: EVALUACIÓN DEL DESEMPEÑO</w:t>
            </w:r>
            <w:r w:rsidR="006834B5">
              <w:rPr>
                <w:noProof/>
                <w:webHidden/>
              </w:rPr>
              <w:tab/>
            </w:r>
            <w:r w:rsidR="006834B5">
              <w:rPr>
                <w:noProof/>
                <w:webHidden/>
              </w:rPr>
              <w:fldChar w:fldCharType="begin"/>
            </w:r>
            <w:r w:rsidR="006834B5">
              <w:rPr>
                <w:noProof/>
                <w:webHidden/>
              </w:rPr>
              <w:instrText xml:space="preserve"> PAGEREF _Toc153637724 \h </w:instrText>
            </w:r>
            <w:r w:rsidR="006834B5">
              <w:rPr>
                <w:noProof/>
                <w:webHidden/>
              </w:rPr>
            </w:r>
            <w:r w:rsidR="006834B5">
              <w:rPr>
                <w:noProof/>
                <w:webHidden/>
              </w:rPr>
              <w:fldChar w:fldCharType="separate"/>
            </w:r>
            <w:r w:rsidR="000308BA">
              <w:rPr>
                <w:noProof/>
                <w:webHidden/>
              </w:rPr>
              <w:t>97</w:t>
            </w:r>
            <w:r w:rsidR="006834B5">
              <w:rPr>
                <w:noProof/>
                <w:webHidden/>
              </w:rPr>
              <w:fldChar w:fldCharType="end"/>
            </w:r>
          </w:hyperlink>
        </w:p>
        <w:p w14:paraId="68CE1D67" w14:textId="7879678C" w:rsidR="006834B5" w:rsidRDefault="004E532D">
          <w:pPr>
            <w:pStyle w:val="TOC3"/>
            <w:tabs>
              <w:tab w:val="left" w:pos="1320"/>
              <w:tab w:val="right" w:leader="dot" w:pos="9350"/>
            </w:tabs>
            <w:rPr>
              <w:rFonts w:asciiTheme="minorHAnsi" w:eastAsiaTheme="minorEastAsia" w:hAnsiTheme="minorHAnsi" w:cstheme="minorBidi"/>
              <w:noProof/>
              <w:kern w:val="2"/>
              <w:lang w:val="en-US"/>
            </w:rPr>
          </w:pPr>
          <w:hyperlink w:anchor="_Toc153637725" w:history="1">
            <w:r w:rsidR="006834B5" w:rsidRPr="00471F1A">
              <w:rPr>
                <w:rStyle w:val="Hyperlink"/>
                <w:noProof/>
              </w:rPr>
              <w:t>6.4.7.</w:t>
            </w:r>
            <w:r w:rsidR="006834B5">
              <w:rPr>
                <w:rFonts w:asciiTheme="minorHAnsi" w:eastAsiaTheme="minorEastAsia" w:hAnsiTheme="minorHAnsi" w:cstheme="minorBidi"/>
                <w:noProof/>
                <w:kern w:val="2"/>
                <w:lang w:val="en-US"/>
              </w:rPr>
              <w:tab/>
            </w:r>
            <w:r w:rsidR="006834B5" w:rsidRPr="00471F1A">
              <w:rPr>
                <w:rStyle w:val="Hyperlink"/>
                <w:noProof/>
              </w:rPr>
              <w:t>APARTADO 10: MEJORA</w:t>
            </w:r>
            <w:r w:rsidR="006834B5">
              <w:rPr>
                <w:noProof/>
                <w:webHidden/>
              </w:rPr>
              <w:tab/>
            </w:r>
            <w:r w:rsidR="006834B5">
              <w:rPr>
                <w:noProof/>
                <w:webHidden/>
              </w:rPr>
              <w:fldChar w:fldCharType="begin"/>
            </w:r>
            <w:r w:rsidR="006834B5">
              <w:rPr>
                <w:noProof/>
                <w:webHidden/>
              </w:rPr>
              <w:instrText xml:space="preserve"> PAGEREF _Toc153637725 \h </w:instrText>
            </w:r>
            <w:r w:rsidR="006834B5">
              <w:rPr>
                <w:noProof/>
                <w:webHidden/>
              </w:rPr>
            </w:r>
            <w:r w:rsidR="006834B5">
              <w:rPr>
                <w:noProof/>
                <w:webHidden/>
              </w:rPr>
              <w:fldChar w:fldCharType="separate"/>
            </w:r>
            <w:r w:rsidR="000308BA">
              <w:rPr>
                <w:noProof/>
                <w:webHidden/>
              </w:rPr>
              <w:t>97</w:t>
            </w:r>
            <w:r w:rsidR="006834B5">
              <w:rPr>
                <w:noProof/>
                <w:webHidden/>
              </w:rPr>
              <w:fldChar w:fldCharType="end"/>
            </w:r>
          </w:hyperlink>
        </w:p>
        <w:p w14:paraId="464AE3A4" w14:textId="58F4E19F" w:rsidR="006834B5" w:rsidRDefault="004E532D">
          <w:pPr>
            <w:pStyle w:val="TOC2"/>
            <w:tabs>
              <w:tab w:val="right" w:leader="dot" w:pos="9350"/>
            </w:tabs>
            <w:rPr>
              <w:rFonts w:asciiTheme="minorHAnsi" w:eastAsiaTheme="minorEastAsia" w:hAnsiTheme="minorHAnsi" w:cstheme="minorBidi"/>
              <w:noProof/>
              <w:kern w:val="2"/>
              <w:lang w:val="en-US"/>
            </w:rPr>
          </w:pPr>
          <w:hyperlink w:anchor="_Toc153637726" w:history="1">
            <w:r w:rsidR="006834B5" w:rsidRPr="00471F1A">
              <w:rPr>
                <w:rStyle w:val="Hyperlink"/>
                <w:noProof/>
              </w:rPr>
              <w:t>6.5 MEDIDAS DE CONTROL (INDICADORES, MEDICIONES, ETC.)</w:t>
            </w:r>
            <w:r w:rsidR="006834B5">
              <w:rPr>
                <w:noProof/>
                <w:webHidden/>
              </w:rPr>
              <w:tab/>
            </w:r>
            <w:r w:rsidR="006834B5">
              <w:rPr>
                <w:noProof/>
                <w:webHidden/>
              </w:rPr>
              <w:fldChar w:fldCharType="begin"/>
            </w:r>
            <w:r w:rsidR="006834B5">
              <w:rPr>
                <w:noProof/>
                <w:webHidden/>
              </w:rPr>
              <w:instrText xml:space="preserve"> PAGEREF _Toc153637726 \h </w:instrText>
            </w:r>
            <w:r w:rsidR="006834B5">
              <w:rPr>
                <w:noProof/>
                <w:webHidden/>
              </w:rPr>
            </w:r>
            <w:r w:rsidR="006834B5">
              <w:rPr>
                <w:noProof/>
                <w:webHidden/>
              </w:rPr>
              <w:fldChar w:fldCharType="separate"/>
            </w:r>
            <w:r w:rsidR="000308BA">
              <w:rPr>
                <w:noProof/>
                <w:webHidden/>
              </w:rPr>
              <w:t>98</w:t>
            </w:r>
            <w:r w:rsidR="006834B5">
              <w:rPr>
                <w:noProof/>
                <w:webHidden/>
              </w:rPr>
              <w:fldChar w:fldCharType="end"/>
            </w:r>
          </w:hyperlink>
        </w:p>
        <w:p w14:paraId="420BE1A5" w14:textId="4B02A052" w:rsidR="006834B5" w:rsidRDefault="004E532D">
          <w:pPr>
            <w:pStyle w:val="TOC2"/>
            <w:tabs>
              <w:tab w:val="right" w:leader="dot" w:pos="9350"/>
            </w:tabs>
            <w:rPr>
              <w:rFonts w:asciiTheme="minorHAnsi" w:eastAsiaTheme="minorEastAsia" w:hAnsiTheme="minorHAnsi" w:cstheme="minorBidi"/>
              <w:noProof/>
              <w:kern w:val="2"/>
              <w:lang w:val="en-US"/>
            </w:rPr>
          </w:pPr>
          <w:hyperlink w:anchor="_Toc153637727" w:history="1">
            <w:r w:rsidR="006834B5" w:rsidRPr="00471F1A">
              <w:rPr>
                <w:rStyle w:val="Hyperlink"/>
                <w:noProof/>
              </w:rPr>
              <w:t>6.6 CRONOGRAMA DE IMPLEMENTACIÓN Y PRESUPUESTO</w:t>
            </w:r>
            <w:r w:rsidR="006834B5">
              <w:rPr>
                <w:noProof/>
                <w:webHidden/>
              </w:rPr>
              <w:tab/>
            </w:r>
            <w:r w:rsidR="006834B5">
              <w:rPr>
                <w:noProof/>
                <w:webHidden/>
              </w:rPr>
              <w:fldChar w:fldCharType="begin"/>
            </w:r>
            <w:r w:rsidR="006834B5">
              <w:rPr>
                <w:noProof/>
                <w:webHidden/>
              </w:rPr>
              <w:instrText xml:space="preserve"> PAGEREF _Toc153637727 \h </w:instrText>
            </w:r>
            <w:r w:rsidR="006834B5">
              <w:rPr>
                <w:noProof/>
                <w:webHidden/>
              </w:rPr>
            </w:r>
            <w:r w:rsidR="006834B5">
              <w:rPr>
                <w:noProof/>
                <w:webHidden/>
              </w:rPr>
              <w:fldChar w:fldCharType="separate"/>
            </w:r>
            <w:r w:rsidR="000308BA">
              <w:rPr>
                <w:noProof/>
                <w:webHidden/>
              </w:rPr>
              <w:t>100</w:t>
            </w:r>
            <w:r w:rsidR="006834B5">
              <w:rPr>
                <w:noProof/>
                <w:webHidden/>
              </w:rPr>
              <w:fldChar w:fldCharType="end"/>
            </w:r>
          </w:hyperlink>
        </w:p>
        <w:p w14:paraId="5CDC5354" w14:textId="247338CA" w:rsidR="006834B5" w:rsidRDefault="004E532D">
          <w:pPr>
            <w:pStyle w:val="TOC2"/>
            <w:tabs>
              <w:tab w:val="right" w:leader="dot" w:pos="9350"/>
            </w:tabs>
            <w:rPr>
              <w:rFonts w:asciiTheme="minorHAnsi" w:eastAsiaTheme="minorEastAsia" w:hAnsiTheme="minorHAnsi" w:cstheme="minorBidi"/>
              <w:noProof/>
              <w:kern w:val="2"/>
              <w:lang w:val="en-US"/>
            </w:rPr>
          </w:pPr>
          <w:hyperlink w:anchor="_Toc153637728" w:history="1">
            <w:r w:rsidR="006834B5" w:rsidRPr="00471F1A">
              <w:rPr>
                <w:rStyle w:val="Hyperlink"/>
                <w:noProof/>
              </w:rPr>
              <w:t>6.7 CONCORDANCIA DE LOS SEGMENTOS DE LA TESIS CON LA PROPUESTA</w:t>
            </w:r>
            <w:r w:rsidR="006834B5">
              <w:rPr>
                <w:noProof/>
                <w:webHidden/>
              </w:rPr>
              <w:tab/>
            </w:r>
            <w:r w:rsidR="006834B5">
              <w:rPr>
                <w:noProof/>
                <w:webHidden/>
              </w:rPr>
              <w:fldChar w:fldCharType="begin"/>
            </w:r>
            <w:r w:rsidR="006834B5">
              <w:rPr>
                <w:noProof/>
                <w:webHidden/>
              </w:rPr>
              <w:instrText xml:space="preserve"> PAGEREF _Toc153637728 \h </w:instrText>
            </w:r>
            <w:r w:rsidR="006834B5">
              <w:rPr>
                <w:noProof/>
                <w:webHidden/>
              </w:rPr>
            </w:r>
            <w:r w:rsidR="006834B5">
              <w:rPr>
                <w:noProof/>
                <w:webHidden/>
              </w:rPr>
              <w:fldChar w:fldCharType="separate"/>
            </w:r>
            <w:r w:rsidR="000308BA">
              <w:rPr>
                <w:noProof/>
                <w:webHidden/>
              </w:rPr>
              <w:t>102</w:t>
            </w:r>
            <w:r w:rsidR="006834B5">
              <w:rPr>
                <w:noProof/>
                <w:webHidden/>
              </w:rPr>
              <w:fldChar w:fldCharType="end"/>
            </w:r>
          </w:hyperlink>
        </w:p>
        <w:p w14:paraId="0B7595EF" w14:textId="3DD4E426" w:rsidR="006834B5" w:rsidRDefault="004E532D">
          <w:pPr>
            <w:pStyle w:val="TOC1"/>
            <w:tabs>
              <w:tab w:val="right" w:leader="dot" w:pos="9350"/>
            </w:tabs>
            <w:rPr>
              <w:rFonts w:asciiTheme="minorHAnsi" w:eastAsiaTheme="minorEastAsia" w:hAnsiTheme="minorHAnsi" w:cstheme="minorBidi"/>
              <w:noProof/>
              <w:kern w:val="2"/>
              <w:lang w:val="en-US"/>
            </w:rPr>
          </w:pPr>
          <w:hyperlink w:anchor="_Toc153637729" w:history="1">
            <w:r w:rsidR="006834B5" w:rsidRPr="00471F1A">
              <w:rPr>
                <w:rStyle w:val="Hyperlink"/>
                <w:noProof/>
              </w:rPr>
              <w:t>REFERENCIAS BIBLIOGRAFICAS</w:t>
            </w:r>
            <w:r w:rsidR="006834B5">
              <w:rPr>
                <w:noProof/>
                <w:webHidden/>
              </w:rPr>
              <w:tab/>
            </w:r>
            <w:r w:rsidR="006834B5">
              <w:rPr>
                <w:noProof/>
                <w:webHidden/>
              </w:rPr>
              <w:fldChar w:fldCharType="begin"/>
            </w:r>
            <w:r w:rsidR="006834B5">
              <w:rPr>
                <w:noProof/>
                <w:webHidden/>
              </w:rPr>
              <w:instrText xml:space="preserve"> PAGEREF _Toc153637729 \h </w:instrText>
            </w:r>
            <w:r w:rsidR="006834B5">
              <w:rPr>
                <w:noProof/>
                <w:webHidden/>
              </w:rPr>
            </w:r>
            <w:r w:rsidR="006834B5">
              <w:rPr>
                <w:noProof/>
                <w:webHidden/>
              </w:rPr>
              <w:fldChar w:fldCharType="separate"/>
            </w:r>
            <w:r w:rsidR="000308BA">
              <w:rPr>
                <w:noProof/>
                <w:webHidden/>
              </w:rPr>
              <w:t>105</w:t>
            </w:r>
            <w:r w:rsidR="006834B5">
              <w:rPr>
                <w:noProof/>
                <w:webHidden/>
              </w:rPr>
              <w:fldChar w:fldCharType="end"/>
            </w:r>
          </w:hyperlink>
        </w:p>
        <w:p w14:paraId="3905B230" w14:textId="464DA179" w:rsidR="006834B5" w:rsidRDefault="004E532D">
          <w:pPr>
            <w:pStyle w:val="TOC1"/>
            <w:tabs>
              <w:tab w:val="right" w:leader="dot" w:pos="9350"/>
            </w:tabs>
            <w:rPr>
              <w:rFonts w:asciiTheme="minorHAnsi" w:eastAsiaTheme="minorEastAsia" w:hAnsiTheme="minorHAnsi" w:cstheme="minorBidi"/>
              <w:noProof/>
              <w:kern w:val="2"/>
              <w:lang w:val="en-US"/>
            </w:rPr>
          </w:pPr>
          <w:hyperlink w:anchor="_Toc153637730" w:history="1">
            <w:r w:rsidR="006834B5" w:rsidRPr="00471F1A">
              <w:rPr>
                <w:rStyle w:val="Hyperlink"/>
                <w:noProof/>
              </w:rPr>
              <w:t>ANEXOS</w:t>
            </w:r>
            <w:r w:rsidR="006834B5">
              <w:rPr>
                <w:noProof/>
                <w:webHidden/>
              </w:rPr>
              <w:tab/>
            </w:r>
            <w:r w:rsidR="006834B5">
              <w:rPr>
                <w:noProof/>
                <w:webHidden/>
              </w:rPr>
              <w:fldChar w:fldCharType="begin"/>
            </w:r>
            <w:r w:rsidR="006834B5">
              <w:rPr>
                <w:noProof/>
                <w:webHidden/>
              </w:rPr>
              <w:instrText xml:space="preserve"> PAGEREF _Toc153637730 \h </w:instrText>
            </w:r>
            <w:r w:rsidR="006834B5">
              <w:rPr>
                <w:noProof/>
                <w:webHidden/>
              </w:rPr>
            </w:r>
            <w:r w:rsidR="006834B5">
              <w:rPr>
                <w:noProof/>
                <w:webHidden/>
              </w:rPr>
              <w:fldChar w:fldCharType="separate"/>
            </w:r>
            <w:r w:rsidR="000308BA">
              <w:rPr>
                <w:noProof/>
                <w:webHidden/>
              </w:rPr>
              <w:t>109</w:t>
            </w:r>
            <w:r w:rsidR="006834B5">
              <w:rPr>
                <w:noProof/>
                <w:webHidden/>
              </w:rPr>
              <w:fldChar w:fldCharType="end"/>
            </w:r>
          </w:hyperlink>
        </w:p>
        <w:p w14:paraId="010028DB" w14:textId="2A91B667" w:rsidR="00A11E26" w:rsidRPr="009E2819" w:rsidRDefault="00A11E26">
          <w:pPr>
            <w:rPr>
              <w:lang w:val="es-HN"/>
            </w:rPr>
          </w:pPr>
          <w:r w:rsidRPr="009E2819">
            <w:rPr>
              <w:b/>
              <w:bCs/>
              <w:noProof/>
              <w:lang w:val="es-HN"/>
            </w:rPr>
            <w:fldChar w:fldCharType="end"/>
          </w:r>
        </w:p>
      </w:sdtContent>
    </w:sdt>
    <w:p w14:paraId="6B8F8F75" w14:textId="77777777" w:rsidR="006834B5" w:rsidRDefault="00A11E26" w:rsidP="008B1CF6">
      <w:pPr>
        <w:pStyle w:val="Heading1"/>
        <w:jc w:val="center"/>
        <w:rPr>
          <w:noProof/>
        </w:rPr>
      </w:pPr>
      <w:r w:rsidRPr="009E2819">
        <w:br w:type="page"/>
      </w:r>
      <w:bookmarkStart w:id="4" w:name="_Toc153637621"/>
      <w:r w:rsidRPr="009E2819">
        <w:lastRenderedPageBreak/>
        <w:t>ÍNDICE DE TABLAS</w:t>
      </w:r>
      <w:bookmarkEnd w:id="4"/>
      <w:r w:rsidR="008B1CF6" w:rsidRPr="009E2819">
        <w:fldChar w:fldCharType="begin"/>
      </w:r>
      <w:r w:rsidR="008B1CF6" w:rsidRPr="009E2819">
        <w:instrText xml:space="preserve"> TOC \h \z \c "Tabla" </w:instrText>
      </w:r>
      <w:r w:rsidR="008B1CF6" w:rsidRPr="009E2819">
        <w:fldChar w:fldCharType="separate"/>
      </w:r>
    </w:p>
    <w:p w14:paraId="7D7F59C3" w14:textId="4AC00088" w:rsidR="006834B5" w:rsidRDefault="004E532D">
      <w:pPr>
        <w:pStyle w:val="TableofFigures"/>
        <w:tabs>
          <w:tab w:val="right" w:leader="dot" w:pos="9350"/>
        </w:tabs>
        <w:rPr>
          <w:rFonts w:asciiTheme="minorHAnsi" w:eastAsiaTheme="minorEastAsia" w:hAnsiTheme="minorHAnsi" w:cstheme="minorBidi"/>
          <w:noProof/>
          <w:kern w:val="2"/>
          <w:lang w:val="en-US"/>
        </w:rPr>
      </w:pPr>
      <w:hyperlink w:anchor="_Toc153637731" w:history="1">
        <w:r w:rsidR="006834B5" w:rsidRPr="006D4416">
          <w:rPr>
            <w:rStyle w:val="Hyperlink"/>
            <w:noProof/>
            <w:lang w:val="es-HN"/>
          </w:rPr>
          <w:t>Tabla 1 Marco legal aplicable</w:t>
        </w:r>
        <w:r w:rsidR="006834B5">
          <w:rPr>
            <w:noProof/>
            <w:webHidden/>
          </w:rPr>
          <w:tab/>
        </w:r>
        <w:r w:rsidR="006834B5">
          <w:rPr>
            <w:noProof/>
            <w:webHidden/>
          </w:rPr>
          <w:fldChar w:fldCharType="begin"/>
        </w:r>
        <w:r w:rsidR="006834B5">
          <w:rPr>
            <w:noProof/>
            <w:webHidden/>
          </w:rPr>
          <w:instrText xml:space="preserve"> PAGEREF _Toc153637731 \h </w:instrText>
        </w:r>
        <w:r w:rsidR="006834B5">
          <w:rPr>
            <w:noProof/>
            <w:webHidden/>
          </w:rPr>
        </w:r>
        <w:r w:rsidR="006834B5">
          <w:rPr>
            <w:noProof/>
            <w:webHidden/>
          </w:rPr>
          <w:fldChar w:fldCharType="separate"/>
        </w:r>
        <w:r w:rsidR="000308BA">
          <w:rPr>
            <w:noProof/>
            <w:webHidden/>
          </w:rPr>
          <w:t>50</w:t>
        </w:r>
        <w:r w:rsidR="006834B5">
          <w:rPr>
            <w:noProof/>
            <w:webHidden/>
          </w:rPr>
          <w:fldChar w:fldCharType="end"/>
        </w:r>
      </w:hyperlink>
    </w:p>
    <w:p w14:paraId="19A37B2A" w14:textId="1991B8D4" w:rsidR="006834B5" w:rsidRDefault="004E532D">
      <w:pPr>
        <w:pStyle w:val="TableofFigures"/>
        <w:tabs>
          <w:tab w:val="right" w:leader="dot" w:pos="9350"/>
        </w:tabs>
        <w:rPr>
          <w:rFonts w:asciiTheme="minorHAnsi" w:eastAsiaTheme="minorEastAsia" w:hAnsiTheme="minorHAnsi" w:cstheme="minorBidi"/>
          <w:noProof/>
          <w:kern w:val="2"/>
          <w:lang w:val="en-US"/>
        </w:rPr>
      </w:pPr>
      <w:hyperlink w:anchor="_Toc153637732" w:history="1">
        <w:r w:rsidR="006834B5" w:rsidRPr="006D4416">
          <w:rPr>
            <w:rStyle w:val="Hyperlink"/>
            <w:noProof/>
            <w:lang w:val="es-HN"/>
          </w:rPr>
          <w:t>Tabla 2 Matriz de operacionalización de la variable dependiente: Seguridad y salud laboral</w:t>
        </w:r>
        <w:r w:rsidR="006834B5">
          <w:rPr>
            <w:noProof/>
            <w:webHidden/>
          </w:rPr>
          <w:tab/>
        </w:r>
        <w:r w:rsidR="006834B5">
          <w:rPr>
            <w:noProof/>
            <w:webHidden/>
          </w:rPr>
          <w:fldChar w:fldCharType="begin"/>
        </w:r>
        <w:r w:rsidR="006834B5">
          <w:rPr>
            <w:noProof/>
            <w:webHidden/>
          </w:rPr>
          <w:instrText xml:space="preserve"> PAGEREF _Toc153637732 \h </w:instrText>
        </w:r>
        <w:r w:rsidR="006834B5">
          <w:rPr>
            <w:noProof/>
            <w:webHidden/>
          </w:rPr>
        </w:r>
        <w:r w:rsidR="006834B5">
          <w:rPr>
            <w:noProof/>
            <w:webHidden/>
          </w:rPr>
          <w:fldChar w:fldCharType="separate"/>
        </w:r>
        <w:r w:rsidR="000308BA">
          <w:rPr>
            <w:noProof/>
            <w:webHidden/>
          </w:rPr>
          <w:t>53</w:t>
        </w:r>
        <w:r w:rsidR="006834B5">
          <w:rPr>
            <w:noProof/>
            <w:webHidden/>
          </w:rPr>
          <w:fldChar w:fldCharType="end"/>
        </w:r>
      </w:hyperlink>
    </w:p>
    <w:p w14:paraId="2FB8AE56" w14:textId="713A9281" w:rsidR="006834B5" w:rsidRDefault="004E532D">
      <w:pPr>
        <w:pStyle w:val="TableofFigures"/>
        <w:tabs>
          <w:tab w:val="right" w:leader="dot" w:pos="9350"/>
        </w:tabs>
        <w:rPr>
          <w:rFonts w:asciiTheme="minorHAnsi" w:eastAsiaTheme="minorEastAsia" w:hAnsiTheme="minorHAnsi" w:cstheme="minorBidi"/>
          <w:noProof/>
          <w:kern w:val="2"/>
          <w:lang w:val="en-US"/>
        </w:rPr>
      </w:pPr>
      <w:hyperlink w:anchor="_Toc153637733" w:history="1">
        <w:r w:rsidR="006834B5" w:rsidRPr="006D4416">
          <w:rPr>
            <w:rStyle w:val="Hyperlink"/>
            <w:noProof/>
            <w:lang w:val="es-HN"/>
          </w:rPr>
          <w:t>Tabla 3 Matriz de operacionalización de la variable independiente: Condiciones de seguridad</w:t>
        </w:r>
        <w:r w:rsidR="006834B5">
          <w:rPr>
            <w:noProof/>
            <w:webHidden/>
          </w:rPr>
          <w:tab/>
        </w:r>
        <w:r w:rsidR="006834B5">
          <w:rPr>
            <w:noProof/>
            <w:webHidden/>
          </w:rPr>
          <w:fldChar w:fldCharType="begin"/>
        </w:r>
        <w:r w:rsidR="006834B5">
          <w:rPr>
            <w:noProof/>
            <w:webHidden/>
          </w:rPr>
          <w:instrText xml:space="preserve"> PAGEREF _Toc153637733 \h </w:instrText>
        </w:r>
        <w:r w:rsidR="006834B5">
          <w:rPr>
            <w:noProof/>
            <w:webHidden/>
          </w:rPr>
        </w:r>
        <w:r w:rsidR="006834B5">
          <w:rPr>
            <w:noProof/>
            <w:webHidden/>
          </w:rPr>
          <w:fldChar w:fldCharType="separate"/>
        </w:r>
        <w:r w:rsidR="000308BA">
          <w:rPr>
            <w:noProof/>
            <w:webHidden/>
          </w:rPr>
          <w:t>54</w:t>
        </w:r>
        <w:r w:rsidR="006834B5">
          <w:rPr>
            <w:noProof/>
            <w:webHidden/>
          </w:rPr>
          <w:fldChar w:fldCharType="end"/>
        </w:r>
      </w:hyperlink>
    </w:p>
    <w:p w14:paraId="5B04D5EF" w14:textId="0C9280AF" w:rsidR="006834B5" w:rsidRDefault="004E532D">
      <w:pPr>
        <w:pStyle w:val="TableofFigures"/>
        <w:tabs>
          <w:tab w:val="right" w:leader="dot" w:pos="9350"/>
        </w:tabs>
        <w:rPr>
          <w:rFonts w:asciiTheme="minorHAnsi" w:eastAsiaTheme="minorEastAsia" w:hAnsiTheme="minorHAnsi" w:cstheme="minorBidi"/>
          <w:noProof/>
          <w:kern w:val="2"/>
          <w:lang w:val="en-US"/>
        </w:rPr>
      </w:pPr>
      <w:hyperlink w:anchor="_Toc153637734" w:history="1">
        <w:r w:rsidR="006834B5" w:rsidRPr="006D4416">
          <w:rPr>
            <w:rStyle w:val="Hyperlink"/>
            <w:noProof/>
            <w:lang w:val="es-HN"/>
          </w:rPr>
          <w:t>Tabla 4 Matriz de operacionalización de la variable independiente: Absentismo laboral</w:t>
        </w:r>
        <w:r w:rsidR="006834B5">
          <w:rPr>
            <w:noProof/>
            <w:webHidden/>
          </w:rPr>
          <w:tab/>
        </w:r>
        <w:r w:rsidR="006834B5">
          <w:rPr>
            <w:noProof/>
            <w:webHidden/>
          </w:rPr>
          <w:fldChar w:fldCharType="begin"/>
        </w:r>
        <w:r w:rsidR="006834B5">
          <w:rPr>
            <w:noProof/>
            <w:webHidden/>
          </w:rPr>
          <w:instrText xml:space="preserve"> PAGEREF _Toc153637734 \h </w:instrText>
        </w:r>
        <w:r w:rsidR="006834B5">
          <w:rPr>
            <w:noProof/>
            <w:webHidden/>
          </w:rPr>
        </w:r>
        <w:r w:rsidR="006834B5">
          <w:rPr>
            <w:noProof/>
            <w:webHidden/>
          </w:rPr>
          <w:fldChar w:fldCharType="separate"/>
        </w:r>
        <w:r w:rsidR="000308BA">
          <w:rPr>
            <w:noProof/>
            <w:webHidden/>
          </w:rPr>
          <w:t>55</w:t>
        </w:r>
        <w:r w:rsidR="006834B5">
          <w:rPr>
            <w:noProof/>
            <w:webHidden/>
          </w:rPr>
          <w:fldChar w:fldCharType="end"/>
        </w:r>
      </w:hyperlink>
    </w:p>
    <w:p w14:paraId="6390109B" w14:textId="4CE17BE2" w:rsidR="006834B5" w:rsidRDefault="004E532D">
      <w:pPr>
        <w:pStyle w:val="TableofFigures"/>
        <w:tabs>
          <w:tab w:val="right" w:leader="dot" w:pos="9350"/>
        </w:tabs>
        <w:rPr>
          <w:rFonts w:asciiTheme="minorHAnsi" w:eastAsiaTheme="minorEastAsia" w:hAnsiTheme="minorHAnsi" w:cstheme="minorBidi"/>
          <w:noProof/>
          <w:kern w:val="2"/>
          <w:lang w:val="en-US"/>
        </w:rPr>
      </w:pPr>
      <w:hyperlink w:anchor="_Toc153637735" w:history="1">
        <w:r w:rsidR="006834B5" w:rsidRPr="006D4416">
          <w:rPr>
            <w:rStyle w:val="Hyperlink"/>
            <w:noProof/>
            <w:lang w:val="es-HN"/>
          </w:rPr>
          <w:t>Tabla 5 Matriz de operacionalización de la variable independiente: Riesgos laborales</w:t>
        </w:r>
        <w:r w:rsidR="006834B5">
          <w:rPr>
            <w:noProof/>
            <w:webHidden/>
          </w:rPr>
          <w:tab/>
        </w:r>
        <w:r w:rsidR="006834B5">
          <w:rPr>
            <w:noProof/>
            <w:webHidden/>
          </w:rPr>
          <w:fldChar w:fldCharType="begin"/>
        </w:r>
        <w:r w:rsidR="006834B5">
          <w:rPr>
            <w:noProof/>
            <w:webHidden/>
          </w:rPr>
          <w:instrText xml:space="preserve"> PAGEREF _Toc153637735 \h </w:instrText>
        </w:r>
        <w:r w:rsidR="006834B5">
          <w:rPr>
            <w:noProof/>
            <w:webHidden/>
          </w:rPr>
        </w:r>
        <w:r w:rsidR="006834B5">
          <w:rPr>
            <w:noProof/>
            <w:webHidden/>
          </w:rPr>
          <w:fldChar w:fldCharType="separate"/>
        </w:r>
        <w:r w:rsidR="000308BA">
          <w:rPr>
            <w:noProof/>
            <w:webHidden/>
          </w:rPr>
          <w:t>56</w:t>
        </w:r>
        <w:r w:rsidR="006834B5">
          <w:rPr>
            <w:noProof/>
            <w:webHidden/>
          </w:rPr>
          <w:fldChar w:fldCharType="end"/>
        </w:r>
      </w:hyperlink>
    </w:p>
    <w:p w14:paraId="28DA01E5" w14:textId="02CDC990" w:rsidR="006834B5" w:rsidRDefault="004E532D">
      <w:pPr>
        <w:pStyle w:val="TableofFigures"/>
        <w:tabs>
          <w:tab w:val="right" w:leader="dot" w:pos="9350"/>
        </w:tabs>
        <w:rPr>
          <w:rFonts w:asciiTheme="minorHAnsi" w:eastAsiaTheme="minorEastAsia" w:hAnsiTheme="minorHAnsi" w:cstheme="minorBidi"/>
          <w:noProof/>
          <w:kern w:val="2"/>
          <w:lang w:val="en-US"/>
        </w:rPr>
      </w:pPr>
      <w:hyperlink w:anchor="_Toc153637736" w:history="1">
        <w:r w:rsidR="006834B5" w:rsidRPr="006D4416">
          <w:rPr>
            <w:rStyle w:val="Hyperlink"/>
            <w:noProof/>
            <w:lang w:val="es-HN"/>
          </w:rPr>
          <w:t>Tabla 6 Instrumentos de medición a utilizar</w:t>
        </w:r>
        <w:r w:rsidR="006834B5">
          <w:rPr>
            <w:noProof/>
            <w:webHidden/>
          </w:rPr>
          <w:tab/>
        </w:r>
        <w:r w:rsidR="006834B5">
          <w:rPr>
            <w:noProof/>
            <w:webHidden/>
          </w:rPr>
          <w:fldChar w:fldCharType="begin"/>
        </w:r>
        <w:r w:rsidR="006834B5">
          <w:rPr>
            <w:noProof/>
            <w:webHidden/>
          </w:rPr>
          <w:instrText xml:space="preserve"> PAGEREF _Toc153637736 \h </w:instrText>
        </w:r>
        <w:r w:rsidR="006834B5">
          <w:rPr>
            <w:noProof/>
            <w:webHidden/>
          </w:rPr>
        </w:r>
        <w:r w:rsidR="006834B5">
          <w:rPr>
            <w:noProof/>
            <w:webHidden/>
          </w:rPr>
          <w:fldChar w:fldCharType="separate"/>
        </w:r>
        <w:r w:rsidR="000308BA">
          <w:rPr>
            <w:noProof/>
            <w:webHidden/>
          </w:rPr>
          <w:t>60</w:t>
        </w:r>
        <w:r w:rsidR="006834B5">
          <w:rPr>
            <w:noProof/>
            <w:webHidden/>
          </w:rPr>
          <w:fldChar w:fldCharType="end"/>
        </w:r>
      </w:hyperlink>
    </w:p>
    <w:p w14:paraId="4E878422" w14:textId="7979E94A" w:rsidR="006834B5" w:rsidRDefault="004E532D">
      <w:pPr>
        <w:pStyle w:val="TableofFigures"/>
        <w:tabs>
          <w:tab w:val="right" w:leader="dot" w:pos="9350"/>
        </w:tabs>
        <w:rPr>
          <w:rFonts w:asciiTheme="minorHAnsi" w:eastAsiaTheme="minorEastAsia" w:hAnsiTheme="minorHAnsi" w:cstheme="minorBidi"/>
          <w:noProof/>
          <w:kern w:val="2"/>
          <w:lang w:val="en-US"/>
        </w:rPr>
      </w:pPr>
      <w:hyperlink w:anchor="_Toc153637737" w:history="1">
        <w:r w:rsidR="006834B5" w:rsidRPr="006D4416">
          <w:rPr>
            <w:rStyle w:val="Hyperlink"/>
            <w:noProof/>
            <w:lang w:val="es-HN"/>
          </w:rPr>
          <w:t>Tabla 7 Variables de estudio para el cuestionario MPF</w:t>
        </w:r>
        <w:r w:rsidR="006834B5">
          <w:rPr>
            <w:noProof/>
            <w:webHidden/>
          </w:rPr>
          <w:tab/>
        </w:r>
        <w:r w:rsidR="006834B5">
          <w:rPr>
            <w:noProof/>
            <w:webHidden/>
          </w:rPr>
          <w:fldChar w:fldCharType="begin"/>
        </w:r>
        <w:r w:rsidR="006834B5">
          <w:rPr>
            <w:noProof/>
            <w:webHidden/>
          </w:rPr>
          <w:instrText xml:space="preserve"> PAGEREF _Toc153637737 \h </w:instrText>
        </w:r>
        <w:r w:rsidR="006834B5">
          <w:rPr>
            <w:noProof/>
            <w:webHidden/>
          </w:rPr>
        </w:r>
        <w:r w:rsidR="006834B5">
          <w:rPr>
            <w:noProof/>
            <w:webHidden/>
          </w:rPr>
          <w:fldChar w:fldCharType="separate"/>
        </w:r>
        <w:r w:rsidR="000308BA">
          <w:rPr>
            <w:noProof/>
            <w:webHidden/>
          </w:rPr>
          <w:t>62</w:t>
        </w:r>
        <w:r w:rsidR="006834B5">
          <w:rPr>
            <w:noProof/>
            <w:webHidden/>
          </w:rPr>
          <w:fldChar w:fldCharType="end"/>
        </w:r>
      </w:hyperlink>
    </w:p>
    <w:p w14:paraId="3FE4F34E" w14:textId="38901D20" w:rsidR="006834B5" w:rsidRDefault="004E532D">
      <w:pPr>
        <w:pStyle w:val="TableofFigures"/>
        <w:tabs>
          <w:tab w:val="right" w:leader="dot" w:pos="9350"/>
        </w:tabs>
        <w:rPr>
          <w:rFonts w:asciiTheme="minorHAnsi" w:eastAsiaTheme="minorEastAsia" w:hAnsiTheme="minorHAnsi" w:cstheme="minorBidi"/>
          <w:noProof/>
          <w:kern w:val="2"/>
          <w:lang w:val="en-US"/>
        </w:rPr>
      </w:pPr>
      <w:hyperlink w:anchor="_Toc153637738" w:history="1">
        <w:r w:rsidR="006834B5" w:rsidRPr="006D4416">
          <w:rPr>
            <w:rStyle w:val="Hyperlink"/>
            <w:noProof/>
            <w:lang w:val="es-HN"/>
          </w:rPr>
          <w:t>Tabla 8 Tabla de evaluación de resultados para cuestionario MPF</w:t>
        </w:r>
        <w:r w:rsidR="006834B5">
          <w:rPr>
            <w:noProof/>
            <w:webHidden/>
          </w:rPr>
          <w:tab/>
        </w:r>
        <w:r w:rsidR="006834B5">
          <w:rPr>
            <w:noProof/>
            <w:webHidden/>
          </w:rPr>
          <w:fldChar w:fldCharType="begin"/>
        </w:r>
        <w:r w:rsidR="006834B5">
          <w:rPr>
            <w:noProof/>
            <w:webHidden/>
          </w:rPr>
          <w:instrText xml:space="preserve"> PAGEREF _Toc153637738 \h </w:instrText>
        </w:r>
        <w:r w:rsidR="006834B5">
          <w:rPr>
            <w:noProof/>
            <w:webHidden/>
          </w:rPr>
        </w:r>
        <w:r w:rsidR="006834B5">
          <w:rPr>
            <w:noProof/>
            <w:webHidden/>
          </w:rPr>
          <w:fldChar w:fldCharType="separate"/>
        </w:r>
        <w:r w:rsidR="000308BA">
          <w:rPr>
            <w:noProof/>
            <w:webHidden/>
          </w:rPr>
          <w:t>63</w:t>
        </w:r>
        <w:r w:rsidR="006834B5">
          <w:rPr>
            <w:noProof/>
            <w:webHidden/>
          </w:rPr>
          <w:fldChar w:fldCharType="end"/>
        </w:r>
      </w:hyperlink>
    </w:p>
    <w:p w14:paraId="4D56C0D7" w14:textId="69D6C074" w:rsidR="006834B5" w:rsidRDefault="004E532D">
      <w:pPr>
        <w:pStyle w:val="TableofFigures"/>
        <w:tabs>
          <w:tab w:val="right" w:leader="dot" w:pos="9350"/>
        </w:tabs>
        <w:rPr>
          <w:rFonts w:asciiTheme="minorHAnsi" w:eastAsiaTheme="minorEastAsia" w:hAnsiTheme="minorHAnsi" w:cstheme="minorBidi"/>
          <w:noProof/>
          <w:kern w:val="2"/>
          <w:lang w:val="en-US"/>
        </w:rPr>
      </w:pPr>
      <w:hyperlink w:anchor="_Toc153637739" w:history="1">
        <w:r w:rsidR="006834B5" w:rsidRPr="006D4416">
          <w:rPr>
            <w:rStyle w:val="Hyperlink"/>
            <w:noProof/>
          </w:rPr>
          <w:t>Tabla 9 Fuentes primarias y secundarias</w:t>
        </w:r>
        <w:r w:rsidR="006834B5">
          <w:rPr>
            <w:noProof/>
            <w:webHidden/>
          </w:rPr>
          <w:tab/>
        </w:r>
        <w:r w:rsidR="006834B5">
          <w:rPr>
            <w:noProof/>
            <w:webHidden/>
          </w:rPr>
          <w:fldChar w:fldCharType="begin"/>
        </w:r>
        <w:r w:rsidR="006834B5">
          <w:rPr>
            <w:noProof/>
            <w:webHidden/>
          </w:rPr>
          <w:instrText xml:space="preserve"> PAGEREF _Toc153637739 \h </w:instrText>
        </w:r>
        <w:r w:rsidR="006834B5">
          <w:rPr>
            <w:noProof/>
            <w:webHidden/>
          </w:rPr>
        </w:r>
        <w:r w:rsidR="006834B5">
          <w:rPr>
            <w:noProof/>
            <w:webHidden/>
          </w:rPr>
          <w:fldChar w:fldCharType="separate"/>
        </w:r>
        <w:r w:rsidR="000308BA">
          <w:rPr>
            <w:noProof/>
            <w:webHidden/>
          </w:rPr>
          <w:t>71</w:t>
        </w:r>
        <w:r w:rsidR="006834B5">
          <w:rPr>
            <w:noProof/>
            <w:webHidden/>
          </w:rPr>
          <w:fldChar w:fldCharType="end"/>
        </w:r>
      </w:hyperlink>
    </w:p>
    <w:p w14:paraId="1430D937" w14:textId="2120AABC" w:rsidR="006834B5" w:rsidRDefault="004E532D">
      <w:pPr>
        <w:pStyle w:val="TableofFigures"/>
        <w:tabs>
          <w:tab w:val="right" w:leader="dot" w:pos="9350"/>
        </w:tabs>
        <w:rPr>
          <w:rFonts w:asciiTheme="minorHAnsi" w:eastAsiaTheme="minorEastAsia" w:hAnsiTheme="minorHAnsi" w:cstheme="minorBidi"/>
          <w:noProof/>
          <w:kern w:val="2"/>
          <w:lang w:val="en-US"/>
        </w:rPr>
      </w:pPr>
      <w:hyperlink w:anchor="_Toc153637740" w:history="1">
        <w:r w:rsidR="006834B5" w:rsidRPr="006D4416">
          <w:rPr>
            <w:rStyle w:val="Hyperlink"/>
            <w:noProof/>
          </w:rPr>
          <w:t>Tabla 10 Partes interesadas en el SST</w:t>
        </w:r>
        <w:r w:rsidR="006834B5">
          <w:rPr>
            <w:noProof/>
            <w:webHidden/>
          </w:rPr>
          <w:tab/>
        </w:r>
        <w:r w:rsidR="006834B5">
          <w:rPr>
            <w:noProof/>
            <w:webHidden/>
          </w:rPr>
          <w:fldChar w:fldCharType="begin"/>
        </w:r>
        <w:r w:rsidR="006834B5">
          <w:rPr>
            <w:noProof/>
            <w:webHidden/>
          </w:rPr>
          <w:instrText xml:space="preserve"> PAGEREF _Toc153637740 \h </w:instrText>
        </w:r>
        <w:r w:rsidR="006834B5">
          <w:rPr>
            <w:noProof/>
            <w:webHidden/>
          </w:rPr>
        </w:r>
        <w:r w:rsidR="006834B5">
          <w:rPr>
            <w:noProof/>
            <w:webHidden/>
          </w:rPr>
          <w:fldChar w:fldCharType="separate"/>
        </w:r>
        <w:r w:rsidR="000308BA">
          <w:rPr>
            <w:noProof/>
            <w:webHidden/>
          </w:rPr>
          <w:t>90</w:t>
        </w:r>
        <w:r w:rsidR="006834B5">
          <w:rPr>
            <w:noProof/>
            <w:webHidden/>
          </w:rPr>
          <w:fldChar w:fldCharType="end"/>
        </w:r>
      </w:hyperlink>
    </w:p>
    <w:p w14:paraId="3109D60B" w14:textId="613DD326" w:rsidR="006834B5" w:rsidRDefault="004E532D">
      <w:pPr>
        <w:pStyle w:val="TableofFigures"/>
        <w:tabs>
          <w:tab w:val="right" w:leader="dot" w:pos="9350"/>
        </w:tabs>
        <w:rPr>
          <w:rFonts w:asciiTheme="minorHAnsi" w:eastAsiaTheme="minorEastAsia" w:hAnsiTheme="minorHAnsi" w:cstheme="minorBidi"/>
          <w:noProof/>
          <w:kern w:val="2"/>
          <w:lang w:val="en-US"/>
        </w:rPr>
      </w:pPr>
      <w:hyperlink w:anchor="_Toc153637741" w:history="1">
        <w:r w:rsidR="006834B5" w:rsidRPr="006D4416">
          <w:rPr>
            <w:rStyle w:val="Hyperlink"/>
            <w:noProof/>
          </w:rPr>
          <w:t>Tabla 11 Análisis de las partes interesadas para el SST.</w:t>
        </w:r>
        <w:r w:rsidR="006834B5">
          <w:rPr>
            <w:noProof/>
            <w:webHidden/>
          </w:rPr>
          <w:tab/>
        </w:r>
        <w:r w:rsidR="006834B5">
          <w:rPr>
            <w:noProof/>
            <w:webHidden/>
          </w:rPr>
          <w:fldChar w:fldCharType="begin"/>
        </w:r>
        <w:r w:rsidR="006834B5">
          <w:rPr>
            <w:noProof/>
            <w:webHidden/>
          </w:rPr>
          <w:instrText xml:space="preserve"> PAGEREF _Toc153637741 \h </w:instrText>
        </w:r>
        <w:r w:rsidR="006834B5">
          <w:rPr>
            <w:noProof/>
            <w:webHidden/>
          </w:rPr>
        </w:r>
        <w:r w:rsidR="006834B5">
          <w:rPr>
            <w:noProof/>
            <w:webHidden/>
          </w:rPr>
          <w:fldChar w:fldCharType="separate"/>
        </w:r>
        <w:r w:rsidR="000308BA">
          <w:rPr>
            <w:noProof/>
            <w:webHidden/>
          </w:rPr>
          <w:t>91</w:t>
        </w:r>
        <w:r w:rsidR="006834B5">
          <w:rPr>
            <w:noProof/>
            <w:webHidden/>
          </w:rPr>
          <w:fldChar w:fldCharType="end"/>
        </w:r>
      </w:hyperlink>
    </w:p>
    <w:p w14:paraId="61652D46" w14:textId="3EE18F2F" w:rsidR="006834B5" w:rsidRDefault="004E532D">
      <w:pPr>
        <w:pStyle w:val="TableofFigures"/>
        <w:tabs>
          <w:tab w:val="right" w:leader="dot" w:pos="9350"/>
        </w:tabs>
        <w:rPr>
          <w:rFonts w:asciiTheme="minorHAnsi" w:eastAsiaTheme="minorEastAsia" w:hAnsiTheme="minorHAnsi" w:cstheme="minorBidi"/>
          <w:noProof/>
          <w:kern w:val="2"/>
          <w:lang w:val="en-US"/>
        </w:rPr>
      </w:pPr>
      <w:hyperlink w:anchor="_Toc153637742" w:history="1">
        <w:r w:rsidR="006834B5" w:rsidRPr="006D4416">
          <w:rPr>
            <w:rStyle w:val="Hyperlink"/>
            <w:noProof/>
          </w:rPr>
          <w:t>Tabla 12 Criterios y pautas para el cumplimiento en términos del liderazgo y compromiso.</w:t>
        </w:r>
        <w:r w:rsidR="006834B5">
          <w:rPr>
            <w:noProof/>
            <w:webHidden/>
          </w:rPr>
          <w:tab/>
        </w:r>
        <w:r w:rsidR="006834B5">
          <w:rPr>
            <w:noProof/>
            <w:webHidden/>
          </w:rPr>
          <w:fldChar w:fldCharType="begin"/>
        </w:r>
        <w:r w:rsidR="006834B5">
          <w:rPr>
            <w:noProof/>
            <w:webHidden/>
          </w:rPr>
          <w:instrText xml:space="preserve"> PAGEREF _Toc153637742 \h </w:instrText>
        </w:r>
        <w:r w:rsidR="006834B5">
          <w:rPr>
            <w:noProof/>
            <w:webHidden/>
          </w:rPr>
        </w:r>
        <w:r w:rsidR="006834B5">
          <w:rPr>
            <w:noProof/>
            <w:webHidden/>
          </w:rPr>
          <w:fldChar w:fldCharType="separate"/>
        </w:r>
        <w:r w:rsidR="000308BA">
          <w:rPr>
            <w:noProof/>
            <w:webHidden/>
          </w:rPr>
          <w:t>92</w:t>
        </w:r>
        <w:r w:rsidR="006834B5">
          <w:rPr>
            <w:noProof/>
            <w:webHidden/>
          </w:rPr>
          <w:fldChar w:fldCharType="end"/>
        </w:r>
      </w:hyperlink>
    </w:p>
    <w:p w14:paraId="0186C900" w14:textId="77D880B1" w:rsidR="006834B5" w:rsidRDefault="004E532D">
      <w:pPr>
        <w:pStyle w:val="TableofFigures"/>
        <w:tabs>
          <w:tab w:val="right" w:leader="dot" w:pos="9350"/>
        </w:tabs>
        <w:rPr>
          <w:rFonts w:asciiTheme="minorHAnsi" w:eastAsiaTheme="minorEastAsia" w:hAnsiTheme="minorHAnsi" w:cstheme="minorBidi"/>
          <w:noProof/>
          <w:kern w:val="2"/>
          <w:lang w:val="en-US"/>
        </w:rPr>
      </w:pPr>
      <w:hyperlink w:anchor="_Toc153637743" w:history="1">
        <w:r w:rsidR="006834B5" w:rsidRPr="006D4416">
          <w:rPr>
            <w:rStyle w:val="Hyperlink"/>
            <w:noProof/>
          </w:rPr>
          <w:t>Tabla 13 Descripción y ejemplificación de indicadores de la implementación de la norma ISO 45001:2018</w:t>
        </w:r>
        <w:r w:rsidR="006834B5">
          <w:rPr>
            <w:noProof/>
            <w:webHidden/>
          </w:rPr>
          <w:tab/>
        </w:r>
        <w:r w:rsidR="006834B5">
          <w:rPr>
            <w:noProof/>
            <w:webHidden/>
          </w:rPr>
          <w:fldChar w:fldCharType="begin"/>
        </w:r>
        <w:r w:rsidR="006834B5">
          <w:rPr>
            <w:noProof/>
            <w:webHidden/>
          </w:rPr>
          <w:instrText xml:space="preserve"> PAGEREF _Toc153637743 \h </w:instrText>
        </w:r>
        <w:r w:rsidR="006834B5">
          <w:rPr>
            <w:noProof/>
            <w:webHidden/>
          </w:rPr>
        </w:r>
        <w:r w:rsidR="006834B5">
          <w:rPr>
            <w:noProof/>
            <w:webHidden/>
          </w:rPr>
          <w:fldChar w:fldCharType="separate"/>
        </w:r>
        <w:r w:rsidR="000308BA">
          <w:rPr>
            <w:noProof/>
            <w:webHidden/>
          </w:rPr>
          <w:t>99</w:t>
        </w:r>
        <w:r w:rsidR="006834B5">
          <w:rPr>
            <w:noProof/>
            <w:webHidden/>
          </w:rPr>
          <w:fldChar w:fldCharType="end"/>
        </w:r>
      </w:hyperlink>
    </w:p>
    <w:p w14:paraId="2AD9AE10" w14:textId="6F7518C8" w:rsidR="006834B5" w:rsidRDefault="004E532D">
      <w:pPr>
        <w:pStyle w:val="TableofFigures"/>
        <w:tabs>
          <w:tab w:val="right" w:leader="dot" w:pos="9350"/>
        </w:tabs>
        <w:rPr>
          <w:rFonts w:asciiTheme="minorHAnsi" w:eastAsiaTheme="minorEastAsia" w:hAnsiTheme="minorHAnsi" w:cstheme="minorBidi"/>
          <w:noProof/>
          <w:kern w:val="2"/>
          <w:lang w:val="en-US"/>
        </w:rPr>
      </w:pPr>
      <w:hyperlink w:anchor="_Toc153637744" w:history="1">
        <w:r w:rsidR="006834B5" w:rsidRPr="006D4416">
          <w:rPr>
            <w:rStyle w:val="Hyperlink"/>
            <w:noProof/>
          </w:rPr>
          <w:t>Tabla 14 Cronograma de actividades para la implementación de la norma ISO45001:2018</w:t>
        </w:r>
        <w:r w:rsidR="006834B5">
          <w:rPr>
            <w:noProof/>
            <w:webHidden/>
          </w:rPr>
          <w:tab/>
        </w:r>
        <w:r w:rsidR="006834B5">
          <w:rPr>
            <w:noProof/>
            <w:webHidden/>
          </w:rPr>
          <w:fldChar w:fldCharType="begin"/>
        </w:r>
        <w:r w:rsidR="006834B5">
          <w:rPr>
            <w:noProof/>
            <w:webHidden/>
          </w:rPr>
          <w:instrText xml:space="preserve"> PAGEREF _Toc153637744 \h </w:instrText>
        </w:r>
        <w:r w:rsidR="006834B5">
          <w:rPr>
            <w:noProof/>
            <w:webHidden/>
          </w:rPr>
        </w:r>
        <w:r w:rsidR="006834B5">
          <w:rPr>
            <w:noProof/>
            <w:webHidden/>
          </w:rPr>
          <w:fldChar w:fldCharType="separate"/>
        </w:r>
        <w:r w:rsidR="000308BA">
          <w:rPr>
            <w:noProof/>
            <w:webHidden/>
          </w:rPr>
          <w:t>101</w:t>
        </w:r>
        <w:r w:rsidR="006834B5">
          <w:rPr>
            <w:noProof/>
            <w:webHidden/>
          </w:rPr>
          <w:fldChar w:fldCharType="end"/>
        </w:r>
      </w:hyperlink>
    </w:p>
    <w:p w14:paraId="7BF763F7" w14:textId="03EDB345" w:rsidR="006834B5" w:rsidRDefault="004E532D">
      <w:pPr>
        <w:pStyle w:val="TableofFigures"/>
        <w:tabs>
          <w:tab w:val="right" w:leader="dot" w:pos="9350"/>
        </w:tabs>
        <w:rPr>
          <w:rFonts w:asciiTheme="minorHAnsi" w:eastAsiaTheme="minorEastAsia" w:hAnsiTheme="minorHAnsi" w:cstheme="minorBidi"/>
          <w:noProof/>
          <w:kern w:val="2"/>
          <w:lang w:val="en-US"/>
        </w:rPr>
      </w:pPr>
      <w:hyperlink w:anchor="_Toc153637745" w:history="1">
        <w:r w:rsidR="006834B5" w:rsidRPr="006D4416">
          <w:rPr>
            <w:rStyle w:val="Hyperlink"/>
            <w:noProof/>
          </w:rPr>
          <w:t>Tabla 15 Concordancia de los segmentos de la tesis con la propuesta</w:t>
        </w:r>
        <w:r w:rsidR="006834B5">
          <w:rPr>
            <w:noProof/>
            <w:webHidden/>
          </w:rPr>
          <w:tab/>
        </w:r>
        <w:r w:rsidR="006834B5">
          <w:rPr>
            <w:noProof/>
            <w:webHidden/>
          </w:rPr>
          <w:fldChar w:fldCharType="begin"/>
        </w:r>
        <w:r w:rsidR="006834B5">
          <w:rPr>
            <w:noProof/>
            <w:webHidden/>
          </w:rPr>
          <w:instrText xml:space="preserve"> PAGEREF _Toc153637745 \h </w:instrText>
        </w:r>
        <w:r w:rsidR="006834B5">
          <w:rPr>
            <w:noProof/>
            <w:webHidden/>
          </w:rPr>
        </w:r>
        <w:r w:rsidR="006834B5">
          <w:rPr>
            <w:noProof/>
            <w:webHidden/>
          </w:rPr>
          <w:fldChar w:fldCharType="separate"/>
        </w:r>
        <w:r w:rsidR="000308BA">
          <w:rPr>
            <w:noProof/>
            <w:webHidden/>
          </w:rPr>
          <w:t>104</w:t>
        </w:r>
        <w:r w:rsidR="006834B5">
          <w:rPr>
            <w:noProof/>
            <w:webHidden/>
          </w:rPr>
          <w:fldChar w:fldCharType="end"/>
        </w:r>
      </w:hyperlink>
    </w:p>
    <w:p w14:paraId="04B82296" w14:textId="032364AD" w:rsidR="008B1CF6" w:rsidRPr="009E2819" w:rsidRDefault="008B1CF6">
      <w:pPr>
        <w:widowControl/>
        <w:autoSpaceDE/>
        <w:autoSpaceDN/>
        <w:spacing w:after="160" w:line="259" w:lineRule="auto"/>
        <w:rPr>
          <w:lang w:val="es-HN"/>
        </w:rPr>
      </w:pPr>
      <w:r w:rsidRPr="009E2819">
        <w:rPr>
          <w:lang w:val="es-HN"/>
        </w:rPr>
        <w:fldChar w:fldCharType="end"/>
      </w:r>
    </w:p>
    <w:p w14:paraId="7FD9EB07" w14:textId="77777777" w:rsidR="008B1CF6" w:rsidRPr="009E2819" w:rsidRDefault="008B1CF6">
      <w:pPr>
        <w:widowControl/>
        <w:autoSpaceDE/>
        <w:autoSpaceDN/>
        <w:spacing w:after="160" w:line="259" w:lineRule="auto"/>
        <w:rPr>
          <w:lang w:val="es-HN"/>
        </w:rPr>
      </w:pPr>
      <w:r w:rsidRPr="009E2819">
        <w:rPr>
          <w:lang w:val="es-HN"/>
        </w:rPr>
        <w:br w:type="page"/>
      </w:r>
    </w:p>
    <w:p w14:paraId="248C0412" w14:textId="45B43B7A" w:rsidR="00A11E26" w:rsidRPr="009E2819" w:rsidRDefault="00A11E26" w:rsidP="008B1CF6">
      <w:pPr>
        <w:pStyle w:val="Heading1"/>
        <w:jc w:val="center"/>
      </w:pPr>
      <w:bookmarkStart w:id="5" w:name="_Toc153637622"/>
      <w:r w:rsidRPr="009E2819">
        <w:lastRenderedPageBreak/>
        <w:t>ÍNDICE DE FIGURAS</w:t>
      </w:r>
      <w:bookmarkEnd w:id="5"/>
    </w:p>
    <w:p w14:paraId="011F549E" w14:textId="1AFD10D7" w:rsidR="00777BCC" w:rsidRDefault="00F408F4">
      <w:pPr>
        <w:pStyle w:val="TableofFigures"/>
        <w:tabs>
          <w:tab w:val="right" w:leader="dot" w:pos="9350"/>
        </w:tabs>
        <w:rPr>
          <w:rFonts w:asciiTheme="minorHAnsi" w:eastAsiaTheme="minorEastAsia" w:hAnsiTheme="minorHAnsi" w:cstheme="minorBidi"/>
          <w:noProof/>
          <w:kern w:val="2"/>
          <w:lang w:val="en-US"/>
        </w:rPr>
      </w:pPr>
      <w:r w:rsidRPr="009E2819">
        <w:rPr>
          <w:lang w:val="es-HN"/>
        </w:rPr>
        <w:fldChar w:fldCharType="begin"/>
      </w:r>
      <w:r w:rsidRPr="009E2819">
        <w:rPr>
          <w:lang w:val="es-HN"/>
        </w:rPr>
        <w:instrText xml:space="preserve"> TOC \h \z \c "Figura" </w:instrText>
      </w:r>
      <w:r w:rsidRPr="009E2819">
        <w:rPr>
          <w:lang w:val="es-HN"/>
        </w:rPr>
        <w:fldChar w:fldCharType="separate"/>
      </w:r>
      <w:hyperlink w:anchor="_Toc153638486" w:history="1">
        <w:r w:rsidR="00777BCC" w:rsidRPr="00B13FBB">
          <w:rPr>
            <w:rStyle w:val="Hyperlink"/>
            <w:noProof/>
            <w:lang w:val="es-HN"/>
          </w:rPr>
          <w:t>Figura 1 Modelo Tricondicional del trabajo (Meliá, 2007)</w:t>
        </w:r>
        <w:r w:rsidR="00777BCC">
          <w:rPr>
            <w:noProof/>
            <w:webHidden/>
          </w:rPr>
          <w:tab/>
        </w:r>
        <w:r w:rsidR="00777BCC">
          <w:rPr>
            <w:noProof/>
            <w:webHidden/>
          </w:rPr>
          <w:fldChar w:fldCharType="begin"/>
        </w:r>
        <w:r w:rsidR="00777BCC">
          <w:rPr>
            <w:noProof/>
            <w:webHidden/>
          </w:rPr>
          <w:instrText xml:space="preserve"> PAGEREF _Toc153638486 \h </w:instrText>
        </w:r>
        <w:r w:rsidR="00777BCC">
          <w:rPr>
            <w:noProof/>
            <w:webHidden/>
          </w:rPr>
        </w:r>
        <w:r w:rsidR="00777BCC">
          <w:rPr>
            <w:noProof/>
            <w:webHidden/>
          </w:rPr>
          <w:fldChar w:fldCharType="separate"/>
        </w:r>
        <w:r w:rsidR="000308BA">
          <w:rPr>
            <w:noProof/>
            <w:webHidden/>
          </w:rPr>
          <w:t>34</w:t>
        </w:r>
        <w:r w:rsidR="00777BCC">
          <w:rPr>
            <w:noProof/>
            <w:webHidden/>
          </w:rPr>
          <w:fldChar w:fldCharType="end"/>
        </w:r>
      </w:hyperlink>
    </w:p>
    <w:p w14:paraId="29FDCF85" w14:textId="2381CF76"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487" w:history="1">
        <w:r w:rsidR="00777BCC" w:rsidRPr="00B13FBB">
          <w:rPr>
            <w:rStyle w:val="Hyperlink"/>
            <w:noProof/>
            <w:lang w:val="es-HN"/>
          </w:rPr>
          <w:t>Figura 2 Modelo Tricondicional como herramienta diagnóstica y la relación con sus factores. (Meliá, 2007)</w:t>
        </w:r>
        <w:r w:rsidR="00777BCC">
          <w:rPr>
            <w:noProof/>
            <w:webHidden/>
          </w:rPr>
          <w:tab/>
        </w:r>
        <w:r w:rsidR="00777BCC">
          <w:rPr>
            <w:noProof/>
            <w:webHidden/>
          </w:rPr>
          <w:fldChar w:fldCharType="begin"/>
        </w:r>
        <w:r w:rsidR="00777BCC">
          <w:rPr>
            <w:noProof/>
            <w:webHidden/>
          </w:rPr>
          <w:instrText xml:space="preserve"> PAGEREF _Toc153638487 \h </w:instrText>
        </w:r>
        <w:r w:rsidR="00777BCC">
          <w:rPr>
            <w:noProof/>
            <w:webHidden/>
          </w:rPr>
        </w:r>
        <w:r w:rsidR="00777BCC">
          <w:rPr>
            <w:noProof/>
            <w:webHidden/>
          </w:rPr>
          <w:fldChar w:fldCharType="separate"/>
        </w:r>
        <w:r w:rsidR="000308BA">
          <w:rPr>
            <w:noProof/>
            <w:webHidden/>
          </w:rPr>
          <w:t>35</w:t>
        </w:r>
        <w:r w:rsidR="00777BCC">
          <w:rPr>
            <w:noProof/>
            <w:webHidden/>
          </w:rPr>
          <w:fldChar w:fldCharType="end"/>
        </w:r>
      </w:hyperlink>
    </w:p>
    <w:p w14:paraId="090EFBE9" w14:textId="644CE19F"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488" w:history="1">
        <w:r w:rsidR="00777BCC" w:rsidRPr="00B13FBB">
          <w:rPr>
            <w:rStyle w:val="Hyperlink"/>
            <w:noProof/>
            <w:lang w:val="es-HN"/>
          </w:rPr>
          <w:t>Figura 3 Algunas responsabilidades del empleador según el Acuerdo. STSS-053-04</w:t>
        </w:r>
        <w:r w:rsidR="00777BCC">
          <w:rPr>
            <w:noProof/>
            <w:webHidden/>
          </w:rPr>
          <w:tab/>
        </w:r>
        <w:r w:rsidR="00777BCC">
          <w:rPr>
            <w:noProof/>
            <w:webHidden/>
          </w:rPr>
          <w:fldChar w:fldCharType="begin"/>
        </w:r>
        <w:r w:rsidR="00777BCC">
          <w:rPr>
            <w:noProof/>
            <w:webHidden/>
          </w:rPr>
          <w:instrText xml:space="preserve"> PAGEREF _Toc153638488 \h </w:instrText>
        </w:r>
        <w:r w:rsidR="00777BCC">
          <w:rPr>
            <w:noProof/>
            <w:webHidden/>
          </w:rPr>
        </w:r>
        <w:r w:rsidR="00777BCC">
          <w:rPr>
            <w:noProof/>
            <w:webHidden/>
          </w:rPr>
          <w:fldChar w:fldCharType="separate"/>
        </w:r>
        <w:r w:rsidR="000308BA">
          <w:rPr>
            <w:noProof/>
            <w:webHidden/>
          </w:rPr>
          <w:t>39</w:t>
        </w:r>
        <w:r w:rsidR="00777BCC">
          <w:rPr>
            <w:noProof/>
            <w:webHidden/>
          </w:rPr>
          <w:fldChar w:fldCharType="end"/>
        </w:r>
      </w:hyperlink>
    </w:p>
    <w:p w14:paraId="1EE2C96A" w14:textId="685A01F6"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489" w:history="1">
        <w:r w:rsidR="00777BCC" w:rsidRPr="00B13FBB">
          <w:rPr>
            <w:rStyle w:val="Hyperlink"/>
            <w:noProof/>
            <w:lang w:val="es-HN"/>
          </w:rPr>
          <w:t>Figura 4 Algunos beneficios estratégicos de la implementación de la ISO 45001:2018</w:t>
        </w:r>
        <w:r w:rsidR="00777BCC">
          <w:rPr>
            <w:noProof/>
            <w:webHidden/>
          </w:rPr>
          <w:tab/>
        </w:r>
        <w:r w:rsidR="00777BCC">
          <w:rPr>
            <w:noProof/>
            <w:webHidden/>
          </w:rPr>
          <w:fldChar w:fldCharType="begin"/>
        </w:r>
        <w:r w:rsidR="00777BCC">
          <w:rPr>
            <w:noProof/>
            <w:webHidden/>
          </w:rPr>
          <w:instrText xml:space="preserve"> PAGEREF _Toc153638489 \h </w:instrText>
        </w:r>
        <w:r w:rsidR="00777BCC">
          <w:rPr>
            <w:noProof/>
            <w:webHidden/>
          </w:rPr>
        </w:r>
        <w:r w:rsidR="00777BCC">
          <w:rPr>
            <w:noProof/>
            <w:webHidden/>
          </w:rPr>
          <w:fldChar w:fldCharType="separate"/>
        </w:r>
        <w:r w:rsidR="000308BA">
          <w:rPr>
            <w:noProof/>
            <w:webHidden/>
          </w:rPr>
          <w:t>44</w:t>
        </w:r>
        <w:r w:rsidR="00777BCC">
          <w:rPr>
            <w:noProof/>
            <w:webHidden/>
          </w:rPr>
          <w:fldChar w:fldCharType="end"/>
        </w:r>
      </w:hyperlink>
    </w:p>
    <w:p w14:paraId="7D55A655" w14:textId="3B239F3A"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490" w:history="1">
        <w:r w:rsidR="00777BCC" w:rsidRPr="00B13FBB">
          <w:rPr>
            <w:rStyle w:val="Hyperlink"/>
            <w:noProof/>
            <w:lang w:val="es-HN"/>
          </w:rPr>
          <w:t>Figura 5 Diseño de enfoque metodológico</w:t>
        </w:r>
        <w:r w:rsidR="00777BCC">
          <w:rPr>
            <w:noProof/>
            <w:webHidden/>
          </w:rPr>
          <w:tab/>
        </w:r>
        <w:r w:rsidR="00777BCC">
          <w:rPr>
            <w:noProof/>
            <w:webHidden/>
          </w:rPr>
          <w:fldChar w:fldCharType="begin"/>
        </w:r>
        <w:r w:rsidR="00777BCC">
          <w:rPr>
            <w:noProof/>
            <w:webHidden/>
          </w:rPr>
          <w:instrText xml:space="preserve"> PAGEREF _Toc153638490 \h </w:instrText>
        </w:r>
        <w:r w:rsidR="00777BCC">
          <w:rPr>
            <w:noProof/>
            <w:webHidden/>
          </w:rPr>
        </w:r>
        <w:r w:rsidR="00777BCC">
          <w:rPr>
            <w:noProof/>
            <w:webHidden/>
          </w:rPr>
          <w:fldChar w:fldCharType="separate"/>
        </w:r>
        <w:r w:rsidR="000308BA">
          <w:rPr>
            <w:noProof/>
            <w:webHidden/>
          </w:rPr>
          <w:t>58</w:t>
        </w:r>
        <w:r w:rsidR="00777BCC">
          <w:rPr>
            <w:noProof/>
            <w:webHidden/>
          </w:rPr>
          <w:fldChar w:fldCharType="end"/>
        </w:r>
      </w:hyperlink>
    </w:p>
    <w:p w14:paraId="59DB03A0" w14:textId="19433B73"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491" w:history="1">
        <w:r w:rsidR="00777BCC" w:rsidRPr="00B13FBB">
          <w:rPr>
            <w:rStyle w:val="Hyperlink"/>
            <w:noProof/>
            <w:lang w:val="es-HN"/>
          </w:rPr>
          <w:t>Figura 6 Diagrama de flujo para la aplicación del método RULA</w:t>
        </w:r>
        <w:r w:rsidR="00777BCC">
          <w:rPr>
            <w:noProof/>
            <w:webHidden/>
          </w:rPr>
          <w:tab/>
        </w:r>
        <w:r w:rsidR="00777BCC">
          <w:rPr>
            <w:noProof/>
            <w:webHidden/>
          </w:rPr>
          <w:fldChar w:fldCharType="begin"/>
        </w:r>
        <w:r w:rsidR="00777BCC">
          <w:rPr>
            <w:noProof/>
            <w:webHidden/>
          </w:rPr>
          <w:instrText xml:space="preserve"> PAGEREF _Toc153638491 \h </w:instrText>
        </w:r>
        <w:r w:rsidR="00777BCC">
          <w:rPr>
            <w:noProof/>
            <w:webHidden/>
          </w:rPr>
        </w:r>
        <w:r w:rsidR="00777BCC">
          <w:rPr>
            <w:noProof/>
            <w:webHidden/>
          </w:rPr>
          <w:fldChar w:fldCharType="separate"/>
        </w:r>
        <w:r w:rsidR="000308BA">
          <w:rPr>
            <w:noProof/>
            <w:webHidden/>
          </w:rPr>
          <w:t>66</w:t>
        </w:r>
        <w:r w:rsidR="00777BCC">
          <w:rPr>
            <w:noProof/>
            <w:webHidden/>
          </w:rPr>
          <w:fldChar w:fldCharType="end"/>
        </w:r>
      </w:hyperlink>
    </w:p>
    <w:p w14:paraId="4226F335" w14:textId="2EE7924B"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492" w:history="1">
        <w:r w:rsidR="00777BCC" w:rsidRPr="00B13FBB">
          <w:rPr>
            <w:rStyle w:val="Hyperlink"/>
            <w:noProof/>
          </w:rPr>
          <w:t>Figura 7 Diagrama de flujo para la aplicación del método ROSA</w:t>
        </w:r>
        <w:r w:rsidR="00777BCC">
          <w:rPr>
            <w:noProof/>
            <w:webHidden/>
          </w:rPr>
          <w:tab/>
        </w:r>
        <w:r w:rsidR="00777BCC">
          <w:rPr>
            <w:noProof/>
            <w:webHidden/>
          </w:rPr>
          <w:fldChar w:fldCharType="begin"/>
        </w:r>
        <w:r w:rsidR="00777BCC">
          <w:rPr>
            <w:noProof/>
            <w:webHidden/>
          </w:rPr>
          <w:instrText xml:space="preserve"> PAGEREF _Toc153638492 \h </w:instrText>
        </w:r>
        <w:r w:rsidR="00777BCC">
          <w:rPr>
            <w:noProof/>
            <w:webHidden/>
          </w:rPr>
        </w:r>
        <w:r w:rsidR="00777BCC">
          <w:rPr>
            <w:noProof/>
            <w:webHidden/>
          </w:rPr>
          <w:fldChar w:fldCharType="separate"/>
        </w:r>
        <w:r w:rsidR="000308BA">
          <w:rPr>
            <w:noProof/>
            <w:webHidden/>
          </w:rPr>
          <w:t>68</w:t>
        </w:r>
        <w:r w:rsidR="00777BCC">
          <w:rPr>
            <w:noProof/>
            <w:webHidden/>
          </w:rPr>
          <w:fldChar w:fldCharType="end"/>
        </w:r>
      </w:hyperlink>
    </w:p>
    <w:p w14:paraId="6B4D092D" w14:textId="31727047"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493" w:history="1">
        <w:r w:rsidR="00777BCC" w:rsidRPr="00B13FBB">
          <w:rPr>
            <w:rStyle w:val="Hyperlink"/>
            <w:noProof/>
          </w:rPr>
          <w:t>Figura 8 Recuento de nivel de actuación para el método RULA</w:t>
        </w:r>
        <w:r w:rsidR="00777BCC">
          <w:rPr>
            <w:noProof/>
            <w:webHidden/>
          </w:rPr>
          <w:tab/>
        </w:r>
        <w:r w:rsidR="00777BCC">
          <w:rPr>
            <w:noProof/>
            <w:webHidden/>
          </w:rPr>
          <w:fldChar w:fldCharType="begin"/>
        </w:r>
        <w:r w:rsidR="00777BCC">
          <w:rPr>
            <w:noProof/>
            <w:webHidden/>
          </w:rPr>
          <w:instrText xml:space="preserve"> PAGEREF _Toc153638493 \h </w:instrText>
        </w:r>
        <w:r w:rsidR="00777BCC">
          <w:rPr>
            <w:noProof/>
            <w:webHidden/>
          </w:rPr>
        </w:r>
        <w:r w:rsidR="00777BCC">
          <w:rPr>
            <w:noProof/>
            <w:webHidden/>
          </w:rPr>
          <w:fldChar w:fldCharType="separate"/>
        </w:r>
        <w:r w:rsidR="000308BA">
          <w:rPr>
            <w:noProof/>
            <w:webHidden/>
          </w:rPr>
          <w:t>75</w:t>
        </w:r>
        <w:r w:rsidR="00777BCC">
          <w:rPr>
            <w:noProof/>
            <w:webHidden/>
          </w:rPr>
          <w:fldChar w:fldCharType="end"/>
        </w:r>
      </w:hyperlink>
    </w:p>
    <w:p w14:paraId="0565E3C9" w14:textId="4EC58DB8"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494" w:history="1">
        <w:r w:rsidR="00777BCC" w:rsidRPr="00B13FBB">
          <w:rPr>
            <w:rStyle w:val="Hyperlink"/>
            <w:noProof/>
          </w:rPr>
          <w:t>Figura 9 Gráfico comparativo de los resultados de las posturas del Grupo A y Grupo B para el método RULA</w:t>
        </w:r>
        <w:r w:rsidR="00777BCC">
          <w:rPr>
            <w:noProof/>
            <w:webHidden/>
          </w:rPr>
          <w:tab/>
        </w:r>
        <w:r w:rsidR="00777BCC">
          <w:rPr>
            <w:noProof/>
            <w:webHidden/>
          </w:rPr>
          <w:fldChar w:fldCharType="begin"/>
        </w:r>
        <w:r w:rsidR="00777BCC">
          <w:rPr>
            <w:noProof/>
            <w:webHidden/>
          </w:rPr>
          <w:instrText xml:space="preserve"> PAGEREF _Toc153638494 \h </w:instrText>
        </w:r>
        <w:r w:rsidR="00777BCC">
          <w:rPr>
            <w:noProof/>
            <w:webHidden/>
          </w:rPr>
        </w:r>
        <w:r w:rsidR="00777BCC">
          <w:rPr>
            <w:noProof/>
            <w:webHidden/>
          </w:rPr>
          <w:fldChar w:fldCharType="separate"/>
        </w:r>
        <w:r w:rsidR="000308BA">
          <w:rPr>
            <w:noProof/>
            <w:webHidden/>
          </w:rPr>
          <w:t>76</w:t>
        </w:r>
        <w:r w:rsidR="00777BCC">
          <w:rPr>
            <w:noProof/>
            <w:webHidden/>
          </w:rPr>
          <w:fldChar w:fldCharType="end"/>
        </w:r>
      </w:hyperlink>
    </w:p>
    <w:p w14:paraId="30E040CE" w14:textId="52202684"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495" w:history="1">
        <w:r w:rsidR="00777BCC" w:rsidRPr="00B13FBB">
          <w:rPr>
            <w:rStyle w:val="Hyperlink"/>
            <w:noProof/>
          </w:rPr>
          <w:t>Figura 10 Gráfico comparativo de resultados del método RULA vs la experiencia laboral</w:t>
        </w:r>
        <w:r w:rsidR="00777BCC">
          <w:rPr>
            <w:noProof/>
            <w:webHidden/>
          </w:rPr>
          <w:tab/>
        </w:r>
        <w:r w:rsidR="00777BCC">
          <w:rPr>
            <w:noProof/>
            <w:webHidden/>
          </w:rPr>
          <w:fldChar w:fldCharType="begin"/>
        </w:r>
        <w:r w:rsidR="00777BCC">
          <w:rPr>
            <w:noProof/>
            <w:webHidden/>
          </w:rPr>
          <w:instrText xml:space="preserve"> PAGEREF _Toc153638495 \h </w:instrText>
        </w:r>
        <w:r w:rsidR="00777BCC">
          <w:rPr>
            <w:noProof/>
            <w:webHidden/>
          </w:rPr>
        </w:r>
        <w:r w:rsidR="00777BCC">
          <w:rPr>
            <w:noProof/>
            <w:webHidden/>
          </w:rPr>
          <w:fldChar w:fldCharType="separate"/>
        </w:r>
        <w:r w:rsidR="000308BA">
          <w:rPr>
            <w:noProof/>
            <w:webHidden/>
          </w:rPr>
          <w:t>76</w:t>
        </w:r>
        <w:r w:rsidR="00777BCC">
          <w:rPr>
            <w:noProof/>
            <w:webHidden/>
          </w:rPr>
          <w:fldChar w:fldCharType="end"/>
        </w:r>
      </w:hyperlink>
    </w:p>
    <w:p w14:paraId="2622EDD0" w14:textId="3BE3DE66"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496" w:history="1">
        <w:r w:rsidR="00777BCC" w:rsidRPr="00B13FBB">
          <w:rPr>
            <w:rStyle w:val="Hyperlink"/>
            <w:noProof/>
          </w:rPr>
          <w:t>Figura 11 Gráfico comparativo de las promedios de los resultados del método ROSA</w:t>
        </w:r>
        <w:r w:rsidR="00777BCC">
          <w:rPr>
            <w:noProof/>
            <w:webHidden/>
          </w:rPr>
          <w:tab/>
        </w:r>
        <w:r w:rsidR="00777BCC">
          <w:rPr>
            <w:noProof/>
            <w:webHidden/>
          </w:rPr>
          <w:fldChar w:fldCharType="begin"/>
        </w:r>
        <w:r w:rsidR="00777BCC">
          <w:rPr>
            <w:noProof/>
            <w:webHidden/>
          </w:rPr>
          <w:instrText xml:space="preserve"> PAGEREF _Toc153638496 \h </w:instrText>
        </w:r>
        <w:r w:rsidR="00777BCC">
          <w:rPr>
            <w:noProof/>
            <w:webHidden/>
          </w:rPr>
        </w:r>
        <w:r w:rsidR="00777BCC">
          <w:rPr>
            <w:noProof/>
            <w:webHidden/>
          </w:rPr>
          <w:fldChar w:fldCharType="separate"/>
        </w:r>
        <w:r w:rsidR="000308BA">
          <w:rPr>
            <w:noProof/>
            <w:webHidden/>
          </w:rPr>
          <w:t>77</w:t>
        </w:r>
        <w:r w:rsidR="00777BCC">
          <w:rPr>
            <w:noProof/>
            <w:webHidden/>
          </w:rPr>
          <w:fldChar w:fldCharType="end"/>
        </w:r>
      </w:hyperlink>
    </w:p>
    <w:p w14:paraId="250A0946" w14:textId="19664141"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497" w:history="1">
        <w:r w:rsidR="00777BCC" w:rsidRPr="00B13FBB">
          <w:rPr>
            <w:rStyle w:val="Hyperlink"/>
            <w:noProof/>
          </w:rPr>
          <w:t>Figura 12 Comparativa de resultados promedios de los elementos bajo evaluación en el método ROSA</w:t>
        </w:r>
        <w:r w:rsidR="00777BCC">
          <w:rPr>
            <w:noProof/>
            <w:webHidden/>
          </w:rPr>
          <w:tab/>
        </w:r>
        <w:r w:rsidR="00777BCC">
          <w:rPr>
            <w:noProof/>
            <w:webHidden/>
          </w:rPr>
          <w:fldChar w:fldCharType="begin"/>
        </w:r>
        <w:r w:rsidR="00777BCC">
          <w:rPr>
            <w:noProof/>
            <w:webHidden/>
          </w:rPr>
          <w:instrText xml:space="preserve"> PAGEREF _Toc153638497 \h </w:instrText>
        </w:r>
        <w:r w:rsidR="00777BCC">
          <w:rPr>
            <w:noProof/>
            <w:webHidden/>
          </w:rPr>
        </w:r>
        <w:r w:rsidR="00777BCC">
          <w:rPr>
            <w:noProof/>
            <w:webHidden/>
          </w:rPr>
          <w:fldChar w:fldCharType="separate"/>
        </w:r>
        <w:r w:rsidR="000308BA">
          <w:rPr>
            <w:noProof/>
            <w:webHidden/>
          </w:rPr>
          <w:t>78</w:t>
        </w:r>
        <w:r w:rsidR="00777BCC">
          <w:rPr>
            <w:noProof/>
            <w:webHidden/>
          </w:rPr>
          <w:fldChar w:fldCharType="end"/>
        </w:r>
      </w:hyperlink>
    </w:p>
    <w:p w14:paraId="0D128B90" w14:textId="63EFC8C8"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498" w:history="1">
        <w:r w:rsidR="00777BCC" w:rsidRPr="00B13FBB">
          <w:rPr>
            <w:rStyle w:val="Hyperlink"/>
            <w:noProof/>
          </w:rPr>
          <w:t>Figura 13 Comparativa de resultados VS experiencia laboral para el método ROSA</w:t>
        </w:r>
        <w:r w:rsidR="00777BCC">
          <w:rPr>
            <w:noProof/>
            <w:webHidden/>
          </w:rPr>
          <w:tab/>
        </w:r>
        <w:r w:rsidR="00777BCC">
          <w:rPr>
            <w:noProof/>
            <w:webHidden/>
          </w:rPr>
          <w:fldChar w:fldCharType="begin"/>
        </w:r>
        <w:r w:rsidR="00777BCC">
          <w:rPr>
            <w:noProof/>
            <w:webHidden/>
          </w:rPr>
          <w:instrText xml:space="preserve"> PAGEREF _Toc153638498 \h </w:instrText>
        </w:r>
        <w:r w:rsidR="00777BCC">
          <w:rPr>
            <w:noProof/>
            <w:webHidden/>
          </w:rPr>
        </w:r>
        <w:r w:rsidR="00777BCC">
          <w:rPr>
            <w:noProof/>
            <w:webHidden/>
          </w:rPr>
          <w:fldChar w:fldCharType="separate"/>
        </w:r>
        <w:r w:rsidR="000308BA">
          <w:rPr>
            <w:noProof/>
            <w:webHidden/>
          </w:rPr>
          <w:t>79</w:t>
        </w:r>
        <w:r w:rsidR="00777BCC">
          <w:rPr>
            <w:noProof/>
            <w:webHidden/>
          </w:rPr>
          <w:fldChar w:fldCharType="end"/>
        </w:r>
      </w:hyperlink>
    </w:p>
    <w:p w14:paraId="1B80D195" w14:textId="0CCD8931"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499" w:history="1">
        <w:r w:rsidR="00777BCC" w:rsidRPr="00B13FBB">
          <w:rPr>
            <w:rStyle w:val="Hyperlink"/>
            <w:noProof/>
          </w:rPr>
          <w:t>Figura 14 Comparación de elementos con mayor puntuación VS la experiencia para el método ROSA</w:t>
        </w:r>
        <w:r w:rsidR="00777BCC">
          <w:rPr>
            <w:noProof/>
            <w:webHidden/>
          </w:rPr>
          <w:tab/>
        </w:r>
        <w:r w:rsidR="00777BCC">
          <w:rPr>
            <w:noProof/>
            <w:webHidden/>
          </w:rPr>
          <w:fldChar w:fldCharType="begin"/>
        </w:r>
        <w:r w:rsidR="00777BCC">
          <w:rPr>
            <w:noProof/>
            <w:webHidden/>
          </w:rPr>
          <w:instrText xml:space="preserve"> PAGEREF _Toc153638499 \h </w:instrText>
        </w:r>
        <w:r w:rsidR="00777BCC">
          <w:rPr>
            <w:noProof/>
            <w:webHidden/>
          </w:rPr>
        </w:r>
        <w:r w:rsidR="00777BCC">
          <w:rPr>
            <w:noProof/>
            <w:webHidden/>
          </w:rPr>
          <w:fldChar w:fldCharType="separate"/>
        </w:r>
        <w:r w:rsidR="000308BA">
          <w:rPr>
            <w:noProof/>
            <w:webHidden/>
          </w:rPr>
          <w:t>79</w:t>
        </w:r>
        <w:r w:rsidR="00777BCC">
          <w:rPr>
            <w:noProof/>
            <w:webHidden/>
          </w:rPr>
          <w:fldChar w:fldCharType="end"/>
        </w:r>
      </w:hyperlink>
    </w:p>
    <w:p w14:paraId="37F4F26F" w14:textId="4FF652CC"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500" w:history="1">
        <w:r w:rsidR="00777BCC" w:rsidRPr="00B13FBB">
          <w:rPr>
            <w:rStyle w:val="Hyperlink"/>
            <w:noProof/>
          </w:rPr>
          <w:t>Figura 15 Resultados del nivel de actuación para el método ROSA</w:t>
        </w:r>
        <w:r w:rsidR="00777BCC">
          <w:rPr>
            <w:noProof/>
            <w:webHidden/>
          </w:rPr>
          <w:tab/>
        </w:r>
        <w:r w:rsidR="00777BCC">
          <w:rPr>
            <w:noProof/>
            <w:webHidden/>
          </w:rPr>
          <w:fldChar w:fldCharType="begin"/>
        </w:r>
        <w:r w:rsidR="00777BCC">
          <w:rPr>
            <w:noProof/>
            <w:webHidden/>
          </w:rPr>
          <w:instrText xml:space="preserve"> PAGEREF _Toc153638500 \h </w:instrText>
        </w:r>
        <w:r w:rsidR="00777BCC">
          <w:rPr>
            <w:noProof/>
            <w:webHidden/>
          </w:rPr>
        </w:r>
        <w:r w:rsidR="00777BCC">
          <w:rPr>
            <w:noProof/>
            <w:webHidden/>
          </w:rPr>
          <w:fldChar w:fldCharType="separate"/>
        </w:r>
        <w:r w:rsidR="000308BA">
          <w:rPr>
            <w:noProof/>
            <w:webHidden/>
          </w:rPr>
          <w:t>80</w:t>
        </w:r>
        <w:r w:rsidR="00777BCC">
          <w:rPr>
            <w:noProof/>
            <w:webHidden/>
          </w:rPr>
          <w:fldChar w:fldCharType="end"/>
        </w:r>
      </w:hyperlink>
    </w:p>
    <w:p w14:paraId="4B0553BB" w14:textId="4582B5FE"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501" w:history="1">
        <w:r w:rsidR="00777BCC" w:rsidRPr="00B13FBB">
          <w:rPr>
            <w:rStyle w:val="Hyperlink"/>
            <w:noProof/>
          </w:rPr>
          <w:t>Figura 16 Comparativa de resultado promediado de factores psicosociales</w:t>
        </w:r>
        <w:r w:rsidR="00777BCC">
          <w:rPr>
            <w:noProof/>
            <w:webHidden/>
          </w:rPr>
          <w:tab/>
        </w:r>
        <w:r w:rsidR="00777BCC">
          <w:rPr>
            <w:noProof/>
            <w:webHidden/>
          </w:rPr>
          <w:fldChar w:fldCharType="begin"/>
        </w:r>
        <w:r w:rsidR="00777BCC">
          <w:rPr>
            <w:noProof/>
            <w:webHidden/>
          </w:rPr>
          <w:instrText xml:space="preserve"> PAGEREF _Toc153638501 \h </w:instrText>
        </w:r>
        <w:r w:rsidR="00777BCC">
          <w:rPr>
            <w:noProof/>
            <w:webHidden/>
          </w:rPr>
        </w:r>
        <w:r w:rsidR="00777BCC">
          <w:rPr>
            <w:noProof/>
            <w:webHidden/>
          </w:rPr>
          <w:fldChar w:fldCharType="separate"/>
        </w:r>
        <w:r w:rsidR="000308BA">
          <w:rPr>
            <w:noProof/>
            <w:webHidden/>
          </w:rPr>
          <w:t>81</w:t>
        </w:r>
        <w:r w:rsidR="00777BCC">
          <w:rPr>
            <w:noProof/>
            <w:webHidden/>
          </w:rPr>
          <w:fldChar w:fldCharType="end"/>
        </w:r>
      </w:hyperlink>
    </w:p>
    <w:p w14:paraId="266A0ABF" w14:textId="20B5DA28"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502" w:history="1">
        <w:r w:rsidR="00777BCC" w:rsidRPr="00B13FBB">
          <w:rPr>
            <w:rStyle w:val="Hyperlink"/>
            <w:noProof/>
          </w:rPr>
          <w:t>Figura 17 Valores promedio de cada factor psicosocial en las mujeres</w:t>
        </w:r>
        <w:r w:rsidR="00777BCC">
          <w:rPr>
            <w:noProof/>
            <w:webHidden/>
          </w:rPr>
          <w:tab/>
        </w:r>
        <w:r w:rsidR="00777BCC">
          <w:rPr>
            <w:noProof/>
            <w:webHidden/>
          </w:rPr>
          <w:fldChar w:fldCharType="begin"/>
        </w:r>
        <w:r w:rsidR="00777BCC">
          <w:rPr>
            <w:noProof/>
            <w:webHidden/>
          </w:rPr>
          <w:instrText xml:space="preserve"> PAGEREF _Toc153638502 \h </w:instrText>
        </w:r>
        <w:r w:rsidR="00777BCC">
          <w:rPr>
            <w:noProof/>
            <w:webHidden/>
          </w:rPr>
        </w:r>
        <w:r w:rsidR="00777BCC">
          <w:rPr>
            <w:noProof/>
            <w:webHidden/>
          </w:rPr>
          <w:fldChar w:fldCharType="separate"/>
        </w:r>
        <w:r w:rsidR="000308BA">
          <w:rPr>
            <w:noProof/>
            <w:webHidden/>
          </w:rPr>
          <w:t>82</w:t>
        </w:r>
        <w:r w:rsidR="00777BCC">
          <w:rPr>
            <w:noProof/>
            <w:webHidden/>
          </w:rPr>
          <w:fldChar w:fldCharType="end"/>
        </w:r>
      </w:hyperlink>
    </w:p>
    <w:p w14:paraId="4D2B04BF" w14:textId="3DA433FB"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503" w:history="1">
        <w:r w:rsidR="00777BCC" w:rsidRPr="00B13FBB">
          <w:rPr>
            <w:rStyle w:val="Hyperlink"/>
            <w:noProof/>
          </w:rPr>
          <w:t>Figura 18 Valores promedio de cada factor psicosocial en los hombres</w:t>
        </w:r>
        <w:r w:rsidR="00777BCC">
          <w:rPr>
            <w:noProof/>
            <w:webHidden/>
          </w:rPr>
          <w:tab/>
        </w:r>
        <w:r w:rsidR="00777BCC">
          <w:rPr>
            <w:noProof/>
            <w:webHidden/>
          </w:rPr>
          <w:fldChar w:fldCharType="begin"/>
        </w:r>
        <w:r w:rsidR="00777BCC">
          <w:rPr>
            <w:noProof/>
            <w:webHidden/>
          </w:rPr>
          <w:instrText xml:space="preserve"> PAGEREF _Toc153638503 \h </w:instrText>
        </w:r>
        <w:r w:rsidR="00777BCC">
          <w:rPr>
            <w:noProof/>
            <w:webHidden/>
          </w:rPr>
        </w:r>
        <w:r w:rsidR="00777BCC">
          <w:rPr>
            <w:noProof/>
            <w:webHidden/>
          </w:rPr>
          <w:fldChar w:fldCharType="separate"/>
        </w:r>
        <w:r w:rsidR="000308BA">
          <w:rPr>
            <w:noProof/>
            <w:webHidden/>
          </w:rPr>
          <w:t>83</w:t>
        </w:r>
        <w:r w:rsidR="00777BCC">
          <w:rPr>
            <w:noProof/>
            <w:webHidden/>
          </w:rPr>
          <w:fldChar w:fldCharType="end"/>
        </w:r>
      </w:hyperlink>
    </w:p>
    <w:p w14:paraId="0661F88B" w14:textId="1A2C4E31"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504" w:history="1">
        <w:r w:rsidR="00777BCC" w:rsidRPr="00B13FBB">
          <w:rPr>
            <w:rStyle w:val="Hyperlink"/>
            <w:noProof/>
          </w:rPr>
          <w:t>Figura 19 Comparativo de promedios de factores psicosociales mujeres vs hombres</w:t>
        </w:r>
        <w:r w:rsidR="00777BCC">
          <w:rPr>
            <w:noProof/>
            <w:webHidden/>
          </w:rPr>
          <w:tab/>
        </w:r>
        <w:r w:rsidR="00777BCC">
          <w:rPr>
            <w:noProof/>
            <w:webHidden/>
          </w:rPr>
          <w:fldChar w:fldCharType="begin"/>
        </w:r>
        <w:r w:rsidR="00777BCC">
          <w:rPr>
            <w:noProof/>
            <w:webHidden/>
          </w:rPr>
          <w:instrText xml:space="preserve"> PAGEREF _Toc153638504 \h </w:instrText>
        </w:r>
        <w:r w:rsidR="00777BCC">
          <w:rPr>
            <w:noProof/>
            <w:webHidden/>
          </w:rPr>
        </w:r>
        <w:r w:rsidR="00777BCC">
          <w:rPr>
            <w:noProof/>
            <w:webHidden/>
          </w:rPr>
          <w:fldChar w:fldCharType="separate"/>
        </w:r>
        <w:r w:rsidR="000308BA">
          <w:rPr>
            <w:noProof/>
            <w:webHidden/>
          </w:rPr>
          <w:t>83</w:t>
        </w:r>
        <w:r w:rsidR="00777BCC">
          <w:rPr>
            <w:noProof/>
            <w:webHidden/>
          </w:rPr>
          <w:fldChar w:fldCharType="end"/>
        </w:r>
      </w:hyperlink>
    </w:p>
    <w:p w14:paraId="7788A836" w14:textId="054A2EA3"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505" w:history="1">
        <w:r w:rsidR="00777BCC" w:rsidRPr="00B13FBB">
          <w:rPr>
            <w:rStyle w:val="Hyperlink"/>
            <w:noProof/>
          </w:rPr>
          <w:t>Figura 20 Valores promedio de iluminación por departamento VS valor mínimo según el Reglamento de medidas preventivas STSS</w:t>
        </w:r>
        <w:r w:rsidR="00777BCC">
          <w:rPr>
            <w:noProof/>
            <w:webHidden/>
          </w:rPr>
          <w:tab/>
        </w:r>
        <w:r w:rsidR="00777BCC">
          <w:rPr>
            <w:noProof/>
            <w:webHidden/>
          </w:rPr>
          <w:fldChar w:fldCharType="begin"/>
        </w:r>
        <w:r w:rsidR="00777BCC">
          <w:rPr>
            <w:noProof/>
            <w:webHidden/>
          </w:rPr>
          <w:instrText xml:space="preserve"> PAGEREF _Toc153638505 \h </w:instrText>
        </w:r>
        <w:r w:rsidR="00777BCC">
          <w:rPr>
            <w:noProof/>
            <w:webHidden/>
          </w:rPr>
        </w:r>
        <w:r w:rsidR="00777BCC">
          <w:rPr>
            <w:noProof/>
            <w:webHidden/>
          </w:rPr>
          <w:fldChar w:fldCharType="separate"/>
        </w:r>
        <w:r w:rsidR="000308BA">
          <w:rPr>
            <w:noProof/>
            <w:webHidden/>
          </w:rPr>
          <w:t>85</w:t>
        </w:r>
        <w:r w:rsidR="00777BCC">
          <w:rPr>
            <w:noProof/>
            <w:webHidden/>
          </w:rPr>
          <w:fldChar w:fldCharType="end"/>
        </w:r>
      </w:hyperlink>
    </w:p>
    <w:p w14:paraId="50AA16E7" w14:textId="058C83D0"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506" w:history="1">
        <w:r w:rsidR="00777BCC" w:rsidRPr="00B13FBB">
          <w:rPr>
            <w:rStyle w:val="Hyperlink"/>
            <w:noProof/>
          </w:rPr>
          <w:t>Figura 21 Resultados promedio de ruido en las áreas/departamentos</w:t>
        </w:r>
        <w:r w:rsidR="00777BCC">
          <w:rPr>
            <w:noProof/>
            <w:webHidden/>
          </w:rPr>
          <w:tab/>
        </w:r>
        <w:r w:rsidR="00777BCC">
          <w:rPr>
            <w:noProof/>
            <w:webHidden/>
          </w:rPr>
          <w:fldChar w:fldCharType="begin"/>
        </w:r>
        <w:r w:rsidR="00777BCC">
          <w:rPr>
            <w:noProof/>
            <w:webHidden/>
          </w:rPr>
          <w:instrText xml:space="preserve"> PAGEREF _Toc153638506 \h </w:instrText>
        </w:r>
        <w:r w:rsidR="00777BCC">
          <w:rPr>
            <w:noProof/>
            <w:webHidden/>
          </w:rPr>
        </w:r>
        <w:r w:rsidR="00777BCC">
          <w:rPr>
            <w:noProof/>
            <w:webHidden/>
          </w:rPr>
          <w:fldChar w:fldCharType="separate"/>
        </w:r>
        <w:r w:rsidR="000308BA">
          <w:rPr>
            <w:noProof/>
            <w:webHidden/>
          </w:rPr>
          <w:t>86</w:t>
        </w:r>
        <w:r w:rsidR="00777BCC">
          <w:rPr>
            <w:noProof/>
            <w:webHidden/>
          </w:rPr>
          <w:fldChar w:fldCharType="end"/>
        </w:r>
      </w:hyperlink>
    </w:p>
    <w:p w14:paraId="283D7C5A" w14:textId="5F238C71"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507" w:history="1">
        <w:r w:rsidR="00777BCC" w:rsidRPr="00B13FBB">
          <w:rPr>
            <w:rStyle w:val="Hyperlink"/>
            <w:noProof/>
          </w:rPr>
          <w:t>Figura 22 Tabla de puntuación final Método RULA</w:t>
        </w:r>
        <w:r w:rsidR="00777BCC">
          <w:rPr>
            <w:noProof/>
            <w:webHidden/>
          </w:rPr>
          <w:tab/>
        </w:r>
        <w:r w:rsidR="00777BCC">
          <w:rPr>
            <w:noProof/>
            <w:webHidden/>
          </w:rPr>
          <w:fldChar w:fldCharType="begin"/>
        </w:r>
        <w:r w:rsidR="00777BCC">
          <w:rPr>
            <w:noProof/>
            <w:webHidden/>
          </w:rPr>
          <w:instrText xml:space="preserve"> PAGEREF _Toc153638507 \h </w:instrText>
        </w:r>
        <w:r w:rsidR="00777BCC">
          <w:rPr>
            <w:noProof/>
            <w:webHidden/>
          </w:rPr>
        </w:r>
        <w:r w:rsidR="00777BCC">
          <w:rPr>
            <w:noProof/>
            <w:webHidden/>
          </w:rPr>
          <w:fldChar w:fldCharType="separate"/>
        </w:r>
        <w:r w:rsidR="000308BA">
          <w:rPr>
            <w:noProof/>
            <w:webHidden/>
          </w:rPr>
          <w:t>112</w:t>
        </w:r>
        <w:r w:rsidR="00777BCC">
          <w:rPr>
            <w:noProof/>
            <w:webHidden/>
          </w:rPr>
          <w:fldChar w:fldCharType="end"/>
        </w:r>
      </w:hyperlink>
    </w:p>
    <w:p w14:paraId="59D859C4" w14:textId="0624B186"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508" w:history="1">
        <w:r w:rsidR="00777BCC" w:rsidRPr="00B13FBB">
          <w:rPr>
            <w:rStyle w:val="Hyperlink"/>
            <w:noProof/>
          </w:rPr>
          <w:t>Figura 23 Tabla de puntuación final método ROSA</w:t>
        </w:r>
        <w:r w:rsidR="00777BCC">
          <w:rPr>
            <w:noProof/>
            <w:webHidden/>
          </w:rPr>
          <w:tab/>
        </w:r>
        <w:r w:rsidR="00777BCC">
          <w:rPr>
            <w:noProof/>
            <w:webHidden/>
          </w:rPr>
          <w:fldChar w:fldCharType="begin"/>
        </w:r>
        <w:r w:rsidR="00777BCC">
          <w:rPr>
            <w:noProof/>
            <w:webHidden/>
          </w:rPr>
          <w:instrText xml:space="preserve"> PAGEREF _Toc153638508 \h </w:instrText>
        </w:r>
        <w:r w:rsidR="00777BCC">
          <w:rPr>
            <w:noProof/>
            <w:webHidden/>
          </w:rPr>
        </w:r>
        <w:r w:rsidR="00777BCC">
          <w:rPr>
            <w:noProof/>
            <w:webHidden/>
          </w:rPr>
          <w:fldChar w:fldCharType="separate"/>
        </w:r>
        <w:r w:rsidR="000308BA">
          <w:rPr>
            <w:noProof/>
            <w:webHidden/>
          </w:rPr>
          <w:t>112</w:t>
        </w:r>
        <w:r w:rsidR="00777BCC">
          <w:rPr>
            <w:noProof/>
            <w:webHidden/>
          </w:rPr>
          <w:fldChar w:fldCharType="end"/>
        </w:r>
      </w:hyperlink>
    </w:p>
    <w:p w14:paraId="5BF8A292" w14:textId="14A63BCB"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509" w:history="1">
        <w:r w:rsidR="00777BCC" w:rsidRPr="00B13FBB">
          <w:rPr>
            <w:rStyle w:val="Hyperlink"/>
            <w:noProof/>
          </w:rPr>
          <w:t>Figura 24 Hoja de especificaciones del instrumento de medición para presión sonora</w:t>
        </w:r>
        <w:r w:rsidR="00777BCC">
          <w:rPr>
            <w:noProof/>
            <w:webHidden/>
          </w:rPr>
          <w:tab/>
        </w:r>
        <w:r w:rsidR="00777BCC">
          <w:rPr>
            <w:noProof/>
            <w:webHidden/>
          </w:rPr>
          <w:fldChar w:fldCharType="begin"/>
        </w:r>
        <w:r w:rsidR="00777BCC">
          <w:rPr>
            <w:noProof/>
            <w:webHidden/>
          </w:rPr>
          <w:instrText xml:space="preserve"> PAGEREF _Toc153638509 \h </w:instrText>
        </w:r>
        <w:r w:rsidR="00777BCC">
          <w:rPr>
            <w:noProof/>
            <w:webHidden/>
          </w:rPr>
        </w:r>
        <w:r w:rsidR="00777BCC">
          <w:rPr>
            <w:noProof/>
            <w:webHidden/>
          </w:rPr>
          <w:fldChar w:fldCharType="separate"/>
        </w:r>
        <w:r w:rsidR="000308BA">
          <w:rPr>
            <w:noProof/>
            <w:webHidden/>
          </w:rPr>
          <w:t>117</w:t>
        </w:r>
        <w:r w:rsidR="00777BCC">
          <w:rPr>
            <w:noProof/>
            <w:webHidden/>
          </w:rPr>
          <w:fldChar w:fldCharType="end"/>
        </w:r>
      </w:hyperlink>
    </w:p>
    <w:p w14:paraId="6C81AA3B" w14:textId="6AF67429" w:rsidR="00777BCC" w:rsidRDefault="004E532D">
      <w:pPr>
        <w:pStyle w:val="TableofFigures"/>
        <w:tabs>
          <w:tab w:val="right" w:leader="dot" w:pos="9350"/>
        </w:tabs>
        <w:rPr>
          <w:rFonts w:asciiTheme="minorHAnsi" w:eastAsiaTheme="minorEastAsia" w:hAnsiTheme="minorHAnsi" w:cstheme="minorBidi"/>
          <w:noProof/>
          <w:kern w:val="2"/>
          <w:lang w:val="en-US"/>
        </w:rPr>
      </w:pPr>
      <w:hyperlink w:anchor="_Toc153638510" w:history="1">
        <w:r w:rsidR="00777BCC" w:rsidRPr="00B13FBB">
          <w:rPr>
            <w:rStyle w:val="Hyperlink"/>
            <w:noProof/>
          </w:rPr>
          <w:t>Figura 25 Hoja de especificaciones para el instrumento de medición de iluminación</w:t>
        </w:r>
        <w:r w:rsidR="00777BCC">
          <w:rPr>
            <w:noProof/>
            <w:webHidden/>
          </w:rPr>
          <w:tab/>
        </w:r>
        <w:r w:rsidR="00777BCC">
          <w:rPr>
            <w:noProof/>
            <w:webHidden/>
          </w:rPr>
          <w:fldChar w:fldCharType="begin"/>
        </w:r>
        <w:r w:rsidR="00777BCC">
          <w:rPr>
            <w:noProof/>
            <w:webHidden/>
          </w:rPr>
          <w:instrText xml:space="preserve"> PAGEREF _Toc153638510 \h </w:instrText>
        </w:r>
        <w:r w:rsidR="00777BCC">
          <w:rPr>
            <w:noProof/>
            <w:webHidden/>
          </w:rPr>
        </w:r>
        <w:r w:rsidR="00777BCC">
          <w:rPr>
            <w:noProof/>
            <w:webHidden/>
          </w:rPr>
          <w:fldChar w:fldCharType="separate"/>
        </w:r>
        <w:r w:rsidR="000308BA">
          <w:rPr>
            <w:noProof/>
            <w:webHidden/>
          </w:rPr>
          <w:t>118</w:t>
        </w:r>
        <w:r w:rsidR="00777BCC">
          <w:rPr>
            <w:noProof/>
            <w:webHidden/>
          </w:rPr>
          <w:fldChar w:fldCharType="end"/>
        </w:r>
      </w:hyperlink>
    </w:p>
    <w:p w14:paraId="79941189" w14:textId="456C888D" w:rsidR="00F408F4" w:rsidRPr="009E2819" w:rsidRDefault="00F408F4">
      <w:pPr>
        <w:rPr>
          <w:lang w:val="es-HN"/>
        </w:rPr>
      </w:pPr>
      <w:r w:rsidRPr="009E2819">
        <w:rPr>
          <w:lang w:val="es-HN"/>
        </w:rPr>
        <w:fldChar w:fldCharType="end"/>
      </w:r>
    </w:p>
    <w:p w14:paraId="23A72B02" w14:textId="5F29B7B4" w:rsidR="005B2F6E" w:rsidRPr="009E2819" w:rsidRDefault="005B2F6E">
      <w:pPr>
        <w:widowControl/>
        <w:autoSpaceDE/>
        <w:autoSpaceDN/>
        <w:spacing w:after="160" w:line="259" w:lineRule="auto"/>
        <w:rPr>
          <w:lang w:val="es-HN"/>
        </w:rPr>
      </w:pPr>
      <w:r w:rsidRPr="009E2819">
        <w:rPr>
          <w:lang w:val="es-HN"/>
        </w:rPr>
        <w:br w:type="page"/>
      </w:r>
    </w:p>
    <w:p w14:paraId="27B28361" w14:textId="77777777" w:rsidR="005B2F6E" w:rsidRPr="009E2819" w:rsidRDefault="005B2F6E" w:rsidP="006369F1">
      <w:pPr>
        <w:pStyle w:val="Heading1"/>
        <w:ind w:left="432"/>
      </w:pPr>
      <w:bookmarkStart w:id="6" w:name="_Toc153637623"/>
      <w:r w:rsidRPr="009E2819">
        <w:rPr>
          <w:rStyle w:val="normaltextrun"/>
        </w:rPr>
        <w:lastRenderedPageBreak/>
        <w:t>CAPITULO I. PLANTEAMIENTO DE LA INVESTIGACIÓN</w:t>
      </w:r>
      <w:bookmarkEnd w:id="6"/>
      <w:r w:rsidRPr="009E2819">
        <w:rPr>
          <w:rStyle w:val="eop"/>
        </w:rPr>
        <w:t> </w:t>
      </w:r>
    </w:p>
    <w:p w14:paraId="21E22AAC" w14:textId="42436B29" w:rsidR="005C7C3A" w:rsidRPr="009E2819" w:rsidRDefault="005C7C3A" w:rsidP="005C7C3A">
      <w:pPr>
        <w:pStyle w:val="TextoPrincipal"/>
        <w:rPr>
          <w:rFonts w:ascii="Segoe UI" w:hAnsi="Segoe UI" w:cs="Segoe UI"/>
          <w:sz w:val="18"/>
          <w:szCs w:val="18"/>
        </w:rPr>
      </w:pPr>
      <w:r w:rsidRPr="009E2819">
        <w:t xml:space="preserve">En este capítulo, se aborda la introducción a la investigación realizada, donde se presentan los antecedentes que respaldan </w:t>
      </w:r>
      <w:r w:rsidR="00805C03" w:rsidRPr="009E2819">
        <w:t xml:space="preserve">el plan </w:t>
      </w:r>
      <w:r w:rsidRPr="009E2819">
        <w:t xml:space="preserve">y se ofrecen respuestas concisas a las interrogantes esenciales </w:t>
      </w:r>
      <w:r w:rsidR="00805C03" w:rsidRPr="009E2819">
        <w:t>que emergen en su desarrollo.</w:t>
      </w:r>
      <w:r w:rsidRPr="009E2819">
        <w:t xml:space="preserve"> </w:t>
      </w:r>
    </w:p>
    <w:p w14:paraId="377DA3F9" w14:textId="34466165" w:rsidR="005B2F6E" w:rsidRPr="009E2819" w:rsidRDefault="005B2F6E" w:rsidP="00E71591">
      <w:pPr>
        <w:pStyle w:val="Heading2"/>
        <w:numPr>
          <w:ilvl w:val="1"/>
          <w:numId w:val="2"/>
        </w:numPr>
        <w:rPr>
          <w:lang w:val="es-HN"/>
        </w:rPr>
      </w:pPr>
      <w:bookmarkStart w:id="7" w:name="_Toc153637624"/>
      <w:r w:rsidRPr="009E2819">
        <w:rPr>
          <w:rStyle w:val="normaltextrun"/>
          <w:lang w:val="es-HN"/>
        </w:rPr>
        <w:t>INTRODUCCIÓN</w:t>
      </w:r>
      <w:bookmarkEnd w:id="7"/>
      <w:r w:rsidRPr="009E2819">
        <w:rPr>
          <w:rStyle w:val="eop"/>
          <w:lang w:val="es-HN"/>
        </w:rPr>
        <w:t> </w:t>
      </w:r>
    </w:p>
    <w:p w14:paraId="4580413E" w14:textId="77777777" w:rsidR="0075774F" w:rsidRPr="009E2819" w:rsidRDefault="0075774F" w:rsidP="0075774F">
      <w:pPr>
        <w:pStyle w:val="TextoPrincipal"/>
        <w:rPr>
          <w:rStyle w:val="normaltextrun"/>
        </w:rPr>
      </w:pPr>
      <w:r w:rsidRPr="009E2819">
        <w:rPr>
          <w:rStyle w:val="normaltextrun"/>
        </w:rPr>
        <w:t>La seguridad y salud en el trabajo son componentes vitales del trabajo decente. Las condiciones físicas y las exigencias mentales del lugar de trabajo determinan en gran medida las condiciones de los trabajadores y su bienestar.</w:t>
      </w:r>
    </w:p>
    <w:p w14:paraId="7E30674E" w14:textId="6E601B84" w:rsidR="0075774F" w:rsidRPr="009E2819" w:rsidRDefault="0075774F" w:rsidP="0075774F">
      <w:pPr>
        <w:pStyle w:val="TextoPrincipal"/>
        <w:rPr>
          <w:rStyle w:val="normaltextrun"/>
        </w:rPr>
      </w:pPr>
      <w:r w:rsidRPr="009E2819">
        <w:rPr>
          <w:rStyle w:val="normaltextrun"/>
        </w:rPr>
        <w:t xml:space="preserve">La ISO </w:t>
      </w:r>
      <w:r w:rsidR="000842AF" w:rsidRPr="009E2819">
        <w:rPr>
          <w:rStyle w:val="normaltextrun"/>
        </w:rPr>
        <w:t>45000</w:t>
      </w:r>
      <w:r w:rsidRPr="009E2819">
        <w:rPr>
          <w:rStyle w:val="normaltextrun"/>
        </w:rPr>
        <w:t xml:space="preserve"> es una norma internacional para la gestión de la Seguridad y Salud en el Trabajo (SST). Se trata de una herramienta útil para ayudar a las organizaciones y empresas en la gestión de los riesgos y oportunidades en la prevención de lesiones y problemas de salud en el trabajo. Cada organización debe ser responsable de tomar las medidas necesarias para garantizar la seguridad y salud de sus trabajadores y de otras personas que puedan verse </w:t>
      </w:r>
      <w:proofErr w:type="gramStart"/>
      <w:r w:rsidRPr="009E2819">
        <w:rPr>
          <w:rStyle w:val="normaltextrun"/>
        </w:rPr>
        <w:t>afectadas</w:t>
      </w:r>
      <w:proofErr w:type="gramEnd"/>
      <w:r w:rsidRPr="009E2819">
        <w:rPr>
          <w:rStyle w:val="normaltextrun"/>
        </w:rPr>
        <w:t xml:space="preserve"> por sus actividades, incluyendo la promoción y protección de su salud física y mental.</w:t>
      </w:r>
      <w:r w:rsidR="00486DCB" w:rsidRPr="009E2819">
        <w:rPr>
          <w:rStyle w:val="normaltextrun"/>
        </w:rPr>
        <w:t xml:space="preserve"> </w:t>
      </w:r>
    </w:p>
    <w:p w14:paraId="44E3BEB6" w14:textId="77777777" w:rsidR="0075774F" w:rsidRPr="009E2819" w:rsidRDefault="0075774F" w:rsidP="0075774F">
      <w:pPr>
        <w:pStyle w:val="TextoPrincipal"/>
        <w:rPr>
          <w:rStyle w:val="normaltextrun"/>
        </w:rPr>
      </w:pPr>
      <w:r w:rsidRPr="009E2819">
        <w:rPr>
          <w:rStyle w:val="normaltextrun"/>
        </w:rPr>
        <w:t>La seguridad y salud en el trabajo son importantes para la rentabilidad de la organización, ya que a través de la evaluación e identificación de la salud de cada colaborador se logran generar ahorros gracias a la prevención de enfermedades y asistencia a jornadas laborales de colaboradores, disminuyendo la rotación y el ausentismo.</w:t>
      </w:r>
    </w:p>
    <w:p w14:paraId="66A7E254" w14:textId="772B14EE" w:rsidR="0075774F" w:rsidRPr="009E2819" w:rsidRDefault="0075774F" w:rsidP="0075774F">
      <w:pPr>
        <w:pStyle w:val="TextoPrincipal"/>
        <w:rPr>
          <w:rStyle w:val="normaltextrun"/>
        </w:rPr>
      </w:pPr>
      <w:r w:rsidRPr="009E2819">
        <w:rPr>
          <w:rStyle w:val="normaltextrun"/>
        </w:rPr>
        <w:t xml:space="preserve">Se deben tomar medidas apropiadas de seguridad para prevenir enfermedades laborales y proteger la salud mental de los trabajadores. La implementación del sistema de gestión de la seguridad y salud en el trabajo permitirá al centro de llamadas de Grupo </w:t>
      </w:r>
      <w:proofErr w:type="spellStart"/>
      <w:r w:rsidR="00262AF2" w:rsidRPr="009E2819">
        <w:rPr>
          <w:rStyle w:val="normaltextrun"/>
        </w:rPr>
        <w:t>Farsimán</w:t>
      </w:r>
      <w:proofErr w:type="spellEnd"/>
      <w:r w:rsidRPr="009E2819">
        <w:rPr>
          <w:rStyle w:val="normaltextrun"/>
        </w:rPr>
        <w:t xml:space="preserve"> proporcionar un lugar seguro y saludable, previniendo el deterioro de la salud relacionada con el trabajo.</w:t>
      </w:r>
    </w:p>
    <w:p w14:paraId="7CF38623" w14:textId="08B2C464" w:rsidR="0075774F" w:rsidRPr="009E2819" w:rsidRDefault="0075774F" w:rsidP="0075774F">
      <w:pPr>
        <w:pStyle w:val="TextoPrincipal"/>
        <w:rPr>
          <w:rStyle w:val="normaltextrun"/>
        </w:rPr>
      </w:pPr>
      <w:r w:rsidRPr="009E2819">
        <w:rPr>
          <w:rStyle w:val="normaltextrun"/>
        </w:rPr>
        <w:t xml:space="preserve">El Centro de llamadas de Grupo </w:t>
      </w:r>
      <w:proofErr w:type="spellStart"/>
      <w:r w:rsidR="00262AF2" w:rsidRPr="009E2819">
        <w:rPr>
          <w:rStyle w:val="normaltextrun"/>
        </w:rPr>
        <w:t>Farsimán</w:t>
      </w:r>
      <w:proofErr w:type="spellEnd"/>
      <w:r w:rsidRPr="009E2819">
        <w:rPr>
          <w:rStyle w:val="normaltextrun"/>
        </w:rPr>
        <w:t xml:space="preserve"> opera en Honduras y genera más de 100 empleos en ese país. En Guatemala y Nicaragua lo hace con la marca Farmacosto. En Honduras, Grupo </w:t>
      </w:r>
      <w:proofErr w:type="spellStart"/>
      <w:r w:rsidR="00262AF2" w:rsidRPr="009E2819">
        <w:rPr>
          <w:rStyle w:val="normaltextrun"/>
        </w:rPr>
        <w:t>Farsimán</w:t>
      </w:r>
      <w:proofErr w:type="spellEnd"/>
      <w:r w:rsidRPr="009E2819">
        <w:rPr>
          <w:rStyle w:val="normaltextrun"/>
        </w:rPr>
        <w:t xml:space="preserve"> cuenta con una sola unidad de centro de llamadas en el sector del Pedregal en San Pedro Sula. Durante la crisis ocasionada por el Coronavirus en el año 2019, este centro de llamadas presentó un alto crecimiento acelerado en el área de farmacia, análisis clínico, supermercado y </w:t>
      </w:r>
      <w:proofErr w:type="spellStart"/>
      <w:r w:rsidRPr="009E2819">
        <w:rPr>
          <w:rStyle w:val="normaltextrun"/>
        </w:rPr>
        <w:t>economascotas</w:t>
      </w:r>
      <w:proofErr w:type="spellEnd"/>
      <w:r w:rsidRPr="009E2819">
        <w:rPr>
          <w:rStyle w:val="normaltextrun"/>
        </w:rPr>
        <w:t>, lo que provocó una alta demanda de pedidos a domicilio, un incremento de las llamadas y una mayor contratación de personal.</w:t>
      </w:r>
    </w:p>
    <w:p w14:paraId="058E4077" w14:textId="77777777" w:rsidR="0075774F" w:rsidRPr="009E2819" w:rsidRDefault="0075774F" w:rsidP="0075774F">
      <w:pPr>
        <w:pStyle w:val="TextoPrincipal"/>
        <w:rPr>
          <w:rStyle w:val="normaltextrun"/>
        </w:rPr>
      </w:pPr>
      <w:r w:rsidRPr="009E2819">
        <w:rPr>
          <w:rStyle w:val="normaltextrun"/>
        </w:rPr>
        <w:lastRenderedPageBreak/>
        <w:t>La implementación del sistema de seguridad y salud en el trabajo será una decisión estratégica y operacional para la organización, y el éxito de esta propuesta llevará a disminuir la siniestralidad laboral, reducir el absentismo laboral, aumentar la productividad, mejorar la imagen y reputación de la organización y fomentar la cultura de la seguridad laboral y de la prevención entre los empleados.</w:t>
      </w:r>
    </w:p>
    <w:p w14:paraId="25D91E91" w14:textId="1CDF3504" w:rsidR="0075774F" w:rsidRPr="009E2819" w:rsidRDefault="0075774F" w:rsidP="0075774F">
      <w:pPr>
        <w:pStyle w:val="TextoPrincipal"/>
        <w:rPr>
          <w:rStyle w:val="normaltextrun"/>
        </w:rPr>
      </w:pPr>
      <w:r w:rsidRPr="009E2819">
        <w:rPr>
          <w:rStyle w:val="normaltextrun"/>
        </w:rPr>
        <w:t>Con lo descrito anteriormente, se pretende proponer la implementación de la norma ISO 45001</w:t>
      </w:r>
      <w:r w:rsidR="00C96419" w:rsidRPr="009E2819">
        <w:rPr>
          <w:rStyle w:val="normaltextrun"/>
        </w:rPr>
        <w:t>:2018</w:t>
      </w:r>
      <w:r w:rsidRPr="009E2819">
        <w:rPr>
          <w:rStyle w:val="normaltextrun"/>
        </w:rPr>
        <w:t xml:space="preserve"> sobre seguridad y salud en el trabajo, confiando en que este estudio sea una alternativa a los problemas presentados en el centro de llamadas de Grupo </w:t>
      </w:r>
      <w:proofErr w:type="spellStart"/>
      <w:r w:rsidR="00262AF2" w:rsidRPr="009E2819">
        <w:rPr>
          <w:rStyle w:val="normaltextrun"/>
        </w:rPr>
        <w:t>Farsimán</w:t>
      </w:r>
      <w:proofErr w:type="spellEnd"/>
      <w:r w:rsidRPr="009E2819">
        <w:rPr>
          <w:rStyle w:val="normaltextrun"/>
        </w:rPr>
        <w:t>, y así poder reducir los riesgos de seguridad y salud laboral.</w:t>
      </w:r>
    </w:p>
    <w:p w14:paraId="79DD12F0" w14:textId="77777777" w:rsidR="0075774F" w:rsidRPr="009E2819" w:rsidRDefault="0075774F" w:rsidP="0075774F">
      <w:pPr>
        <w:pStyle w:val="paragraph"/>
        <w:spacing w:before="0" w:beforeAutospacing="0" w:after="0" w:afterAutospacing="0"/>
        <w:textAlignment w:val="baseline"/>
        <w:rPr>
          <w:rStyle w:val="normaltextrun"/>
          <w:kern w:val="2"/>
          <w:lang w:val="es-HN" w:eastAsia="es-ES_tradnl"/>
        </w:rPr>
      </w:pPr>
    </w:p>
    <w:p w14:paraId="52760C4F" w14:textId="6C0015EF" w:rsidR="005B2F6E" w:rsidRPr="009E2819" w:rsidRDefault="005B2F6E" w:rsidP="00E71591">
      <w:pPr>
        <w:pStyle w:val="Heading2"/>
        <w:numPr>
          <w:ilvl w:val="1"/>
          <w:numId w:val="2"/>
        </w:numPr>
        <w:rPr>
          <w:lang w:val="es-HN"/>
        </w:rPr>
      </w:pPr>
      <w:bookmarkStart w:id="8" w:name="_Toc153637625"/>
      <w:r w:rsidRPr="009E2819">
        <w:rPr>
          <w:rStyle w:val="normaltextrun"/>
          <w:lang w:val="es-HN"/>
        </w:rPr>
        <w:t>ANTECEDENTES DEL PROBLEMA</w:t>
      </w:r>
      <w:bookmarkEnd w:id="8"/>
      <w:r w:rsidRPr="009E2819">
        <w:rPr>
          <w:rStyle w:val="eop"/>
          <w:lang w:val="es-HN"/>
        </w:rPr>
        <w:t> </w:t>
      </w:r>
    </w:p>
    <w:p w14:paraId="7A1C96FD" w14:textId="6C496B9E" w:rsidR="0075774F" w:rsidRPr="009E2819" w:rsidRDefault="0075774F" w:rsidP="00706BE1">
      <w:pPr>
        <w:pStyle w:val="TextoPrincipal"/>
        <w:rPr>
          <w:rStyle w:val="normaltextrun"/>
        </w:rPr>
      </w:pPr>
      <w:r w:rsidRPr="009E2819">
        <w:rPr>
          <w:rStyle w:val="normaltextrun"/>
        </w:rPr>
        <w:t xml:space="preserve">El centro de llamadas de Grupo </w:t>
      </w:r>
      <w:proofErr w:type="spellStart"/>
      <w:r w:rsidR="00262AF2" w:rsidRPr="009E2819">
        <w:rPr>
          <w:rStyle w:val="normaltextrun"/>
        </w:rPr>
        <w:t>Farsimán</w:t>
      </w:r>
      <w:proofErr w:type="spellEnd"/>
      <w:r w:rsidRPr="009E2819">
        <w:rPr>
          <w:rStyle w:val="normaltextrun"/>
        </w:rPr>
        <w:t xml:space="preserve"> cuenta con 105 operarios distribuidos en diferentes áreas, incluyendo atención de llamadas, créditos, suscríbete y gana, agentes de medios, control de calidad y oficinas de jefatura. Sin embargo, el espacio físico del centro de llamadas es demasiado pequeño para la cantidad de personal, lo que provoca aglomeraciones y un aumento de enfermedades virales recurrentes.</w:t>
      </w:r>
    </w:p>
    <w:p w14:paraId="6CF55AE3" w14:textId="1BD62B49" w:rsidR="0075774F" w:rsidRPr="009E2819" w:rsidRDefault="0075774F" w:rsidP="00706BE1">
      <w:pPr>
        <w:pStyle w:val="TextoPrincipal"/>
        <w:rPr>
          <w:rStyle w:val="normaltextrun"/>
        </w:rPr>
      </w:pPr>
      <w:r w:rsidRPr="009E2819">
        <w:rPr>
          <w:rStyle w:val="normaltextrun"/>
        </w:rPr>
        <w:t>El local está ubicado en el segundo piso de un edificio y presenta diversas deficiencias en su medio ambiente físico, como problemas de temperatura, humedad, ruido e iluminación inadecuada. También hay problemas de higiene debido a la falta de personal de limpieza designado, lo que lleva a que los propios colaboradores sean responsables de mantener la limpieza.</w:t>
      </w:r>
    </w:p>
    <w:p w14:paraId="4B55F663" w14:textId="349BD80E" w:rsidR="0075774F" w:rsidRPr="009E2819" w:rsidRDefault="0075774F" w:rsidP="00706BE1">
      <w:pPr>
        <w:pStyle w:val="TextoPrincipal"/>
        <w:rPr>
          <w:rStyle w:val="normaltextrun"/>
        </w:rPr>
      </w:pPr>
      <w:r w:rsidRPr="009E2819">
        <w:rPr>
          <w:rStyle w:val="normaltextrun"/>
        </w:rPr>
        <w:t xml:space="preserve">Además, la falta de una salida de emergencia, la ausencia de luz natural y la carencia de pasamanos para el acceso al segundo piso aumentan los </w:t>
      </w:r>
      <w:r w:rsidR="0038354D" w:rsidRPr="009E2819">
        <w:rPr>
          <w:rStyle w:val="normaltextrun"/>
        </w:rPr>
        <w:t xml:space="preserve">posibles </w:t>
      </w:r>
      <w:r w:rsidRPr="009E2819">
        <w:rPr>
          <w:rStyle w:val="normaltextrun"/>
        </w:rPr>
        <w:t>riesgos de seguridad. El centro de llamadas cuenta con solo un extintor para incendios, lo que podría ser insuficiente en caso de una emergencia grave.</w:t>
      </w:r>
    </w:p>
    <w:p w14:paraId="39FF6A99" w14:textId="3ED575B0" w:rsidR="0075774F" w:rsidRPr="009E2819" w:rsidRDefault="0075774F" w:rsidP="00706BE1">
      <w:pPr>
        <w:pStyle w:val="TextoPrincipal"/>
        <w:rPr>
          <w:rStyle w:val="normaltextrun"/>
        </w:rPr>
      </w:pPr>
      <w:r w:rsidRPr="009E2819">
        <w:rPr>
          <w:rStyle w:val="normaltextrun"/>
        </w:rPr>
        <w:t>Existen</w:t>
      </w:r>
      <w:r w:rsidR="0038354D" w:rsidRPr="009E2819">
        <w:rPr>
          <w:rStyle w:val="normaltextrun"/>
        </w:rPr>
        <w:t xml:space="preserve"> posibles</w:t>
      </w:r>
      <w:r w:rsidRPr="009E2819">
        <w:rPr>
          <w:rStyle w:val="normaltextrun"/>
        </w:rPr>
        <w:t xml:space="preserve"> riesgos ergonómicos derivados de las herramientas y puestos de trabajo, que generan daños debido a posturas inadecuadas. Asimismo, el clima laboral es inadecuado debido a la alta presión psicosocial impuesta a los operarios, quienes son medidos constantemente en tiempos de respuesta y solución de llamadas, transacciones en plataformas y redes sociales, e incluso en el tiempo destinado para el almuerzo.</w:t>
      </w:r>
    </w:p>
    <w:p w14:paraId="79415115" w14:textId="2F3D656F" w:rsidR="0075774F" w:rsidRPr="009E2819" w:rsidRDefault="0075774F" w:rsidP="00706BE1">
      <w:pPr>
        <w:pStyle w:val="TextoPrincipal"/>
        <w:rPr>
          <w:rStyle w:val="normaltextrun"/>
        </w:rPr>
      </w:pPr>
      <w:r w:rsidRPr="009E2819">
        <w:rPr>
          <w:rStyle w:val="normaltextrun"/>
        </w:rPr>
        <w:lastRenderedPageBreak/>
        <w:t>El centro de llamadas también presenta</w:t>
      </w:r>
      <w:r w:rsidR="0038354D" w:rsidRPr="009E2819">
        <w:rPr>
          <w:rStyle w:val="normaltextrun"/>
        </w:rPr>
        <w:t xml:space="preserve"> posibles</w:t>
      </w:r>
      <w:r w:rsidRPr="009E2819">
        <w:rPr>
          <w:rStyle w:val="normaltextrun"/>
        </w:rPr>
        <w:t xml:space="preserve"> riesgos eléctricos debido a la presencia de paneles eléctricos que podrían representar un peligro potencial en caso de fallo.</w:t>
      </w:r>
    </w:p>
    <w:p w14:paraId="2FDA7B82" w14:textId="11B45D76" w:rsidR="0075774F" w:rsidRPr="009E2819" w:rsidRDefault="0075774F" w:rsidP="00706BE1">
      <w:pPr>
        <w:pStyle w:val="TextoPrincipal"/>
        <w:rPr>
          <w:rStyle w:val="normaltextrun"/>
        </w:rPr>
      </w:pPr>
      <w:r w:rsidRPr="009E2819">
        <w:rPr>
          <w:rStyle w:val="normaltextrun"/>
        </w:rPr>
        <w:t xml:space="preserve">Es evidente que </w:t>
      </w:r>
      <w:r w:rsidR="0059655A" w:rsidRPr="009E2819">
        <w:rPr>
          <w:rStyle w:val="normaltextrun"/>
        </w:rPr>
        <w:t>estos potenciales</w:t>
      </w:r>
      <w:r w:rsidRPr="009E2819">
        <w:rPr>
          <w:rStyle w:val="normaltextrun"/>
        </w:rPr>
        <w:t xml:space="preserve"> riesgos y condiciones inseguras podrían afectar la salud y seguridad del personal del centro de llamadas de Grupo </w:t>
      </w:r>
      <w:proofErr w:type="spellStart"/>
      <w:r w:rsidR="00262AF2" w:rsidRPr="009E2819">
        <w:rPr>
          <w:rStyle w:val="normaltextrun"/>
        </w:rPr>
        <w:t>Farsimán</w:t>
      </w:r>
      <w:proofErr w:type="spellEnd"/>
      <w:r w:rsidRPr="009E2819">
        <w:rPr>
          <w:rStyle w:val="normaltextrun"/>
        </w:rPr>
        <w:t xml:space="preserve">. La alta dirección de la empresa no muestra liderazgo, compromiso ni motivación en cuanto a la salud y seguridad en el trabajo, y existe un desconocimiento o falta de conocimiento sobre la normativa ISO </w:t>
      </w:r>
      <w:r w:rsidR="000842AF" w:rsidRPr="009E2819">
        <w:rPr>
          <w:rStyle w:val="normaltextrun"/>
        </w:rPr>
        <w:t>45000</w:t>
      </w:r>
      <w:r w:rsidRPr="009E2819">
        <w:rPr>
          <w:rStyle w:val="normaltextrun"/>
        </w:rPr>
        <w:t>. Además, la falta de una cultura preventiva desde la alta gerencia hasta los operarios agrava la situación.</w:t>
      </w:r>
    </w:p>
    <w:p w14:paraId="379BD67F" w14:textId="77777777" w:rsidR="0075774F" w:rsidRPr="009E2819" w:rsidRDefault="0075774F" w:rsidP="00706BE1">
      <w:pPr>
        <w:pStyle w:val="TextoPrincipal"/>
        <w:rPr>
          <w:rStyle w:val="normaltextrun"/>
        </w:rPr>
      </w:pPr>
      <w:r w:rsidRPr="009E2819">
        <w:rPr>
          <w:rStyle w:val="normaltextrun"/>
        </w:rPr>
        <w:t>Es importante destacar que la seguridad e higiene en el trabajo son aspectos cruciales, pero lamentablemente, en esta unidad de centro de llamadas no se les presta la debida atención, y en ocasiones, se ignoran debido a las preocupaciones económicas asociadas con su implementación, considerándolo costoso.</w:t>
      </w:r>
    </w:p>
    <w:p w14:paraId="0DB4B777" w14:textId="77777777" w:rsidR="0075774F" w:rsidRPr="009E2819" w:rsidRDefault="0075774F" w:rsidP="0075774F">
      <w:pPr>
        <w:pStyle w:val="paragraph"/>
        <w:spacing w:before="0" w:beforeAutospacing="0" w:after="0" w:afterAutospacing="0"/>
        <w:textAlignment w:val="baseline"/>
        <w:rPr>
          <w:rStyle w:val="normaltextrun"/>
          <w:rFonts w:ascii="Calibri" w:hAnsi="Calibri" w:cs="Calibri"/>
          <w:sz w:val="22"/>
          <w:szCs w:val="22"/>
          <w:lang w:val="es-HN"/>
        </w:rPr>
      </w:pPr>
    </w:p>
    <w:p w14:paraId="6D15FA99" w14:textId="5A41D0DF" w:rsidR="00630B11" w:rsidRPr="009E2819" w:rsidRDefault="005B2F6E" w:rsidP="00E71591">
      <w:pPr>
        <w:pStyle w:val="Heading2"/>
        <w:numPr>
          <w:ilvl w:val="1"/>
          <w:numId w:val="2"/>
        </w:numPr>
        <w:rPr>
          <w:rStyle w:val="eop"/>
          <w:lang w:val="es-HN"/>
        </w:rPr>
      </w:pPr>
      <w:bookmarkStart w:id="9" w:name="_Toc153637626"/>
      <w:r w:rsidRPr="009E2819">
        <w:rPr>
          <w:rStyle w:val="normaltextrun"/>
          <w:lang w:val="es-HN"/>
        </w:rPr>
        <w:t>DEFINICIÓN DEL PROBLEMA</w:t>
      </w:r>
      <w:bookmarkEnd w:id="9"/>
      <w:r w:rsidRPr="009E2819">
        <w:rPr>
          <w:rStyle w:val="eop"/>
          <w:lang w:val="es-HN"/>
        </w:rPr>
        <w:t> </w:t>
      </w:r>
    </w:p>
    <w:p w14:paraId="2B7D2FA5" w14:textId="77777777" w:rsidR="00630B11" w:rsidRPr="009E2819" w:rsidRDefault="00630B11" w:rsidP="00925CA9">
      <w:pPr>
        <w:pStyle w:val="TextoPrincipal"/>
      </w:pPr>
      <w:r w:rsidRPr="009E2819">
        <w:rPr>
          <w:rStyle w:val="normaltextrun"/>
        </w:rPr>
        <w:t>El problema de investigación delimita el objeto de estudio de la investigación, es decir el qué se va a investigar y para que se hará la investigación y nos brindará la información de cómo se hará el trabajo.</w:t>
      </w:r>
      <w:r w:rsidRPr="009E2819">
        <w:rPr>
          <w:rStyle w:val="eop"/>
        </w:rPr>
        <w:t> </w:t>
      </w:r>
    </w:p>
    <w:p w14:paraId="54314AC3" w14:textId="63130E3C" w:rsidR="00630B11" w:rsidRPr="009E2819" w:rsidRDefault="00630B11" w:rsidP="00B23F65">
      <w:pPr>
        <w:pStyle w:val="Heading3"/>
        <w:numPr>
          <w:ilvl w:val="2"/>
          <w:numId w:val="2"/>
        </w:numPr>
      </w:pPr>
      <w:bookmarkStart w:id="10" w:name="_Toc153637627"/>
      <w:r w:rsidRPr="009E2819">
        <w:rPr>
          <w:rStyle w:val="normaltextrun"/>
        </w:rPr>
        <w:t>ENUNCIADO DEL PROBLEMA</w:t>
      </w:r>
      <w:bookmarkEnd w:id="10"/>
      <w:r w:rsidRPr="009E2819">
        <w:rPr>
          <w:rStyle w:val="normaltextrun"/>
        </w:rPr>
        <w:t xml:space="preserve"> </w:t>
      </w:r>
    </w:p>
    <w:p w14:paraId="0FC107DE" w14:textId="3F91DB3D" w:rsidR="0075774F" w:rsidRPr="009E2819" w:rsidRDefault="0075774F" w:rsidP="00925CA9">
      <w:pPr>
        <w:pStyle w:val="TextoPrincipal"/>
        <w:rPr>
          <w:rStyle w:val="normaltextrun"/>
        </w:rPr>
      </w:pPr>
      <w:r w:rsidRPr="009E2819">
        <w:rPr>
          <w:rStyle w:val="normaltextrun"/>
        </w:rPr>
        <w:t xml:space="preserve">El centro de llamadas de Grupo </w:t>
      </w:r>
      <w:proofErr w:type="spellStart"/>
      <w:r w:rsidR="00262AF2" w:rsidRPr="009E2819">
        <w:rPr>
          <w:rStyle w:val="normaltextrun"/>
        </w:rPr>
        <w:t>Farsimán</w:t>
      </w:r>
      <w:proofErr w:type="spellEnd"/>
      <w:r w:rsidRPr="009E2819">
        <w:rPr>
          <w:rStyle w:val="normaltextrun"/>
        </w:rPr>
        <w:t xml:space="preserve"> es una unidad dedicada a la venta de productos y servicios de farmacia, análisis clínico, </w:t>
      </w:r>
      <w:proofErr w:type="spellStart"/>
      <w:r w:rsidRPr="009E2819">
        <w:rPr>
          <w:rStyle w:val="normaltextrun"/>
        </w:rPr>
        <w:t>economascotas</w:t>
      </w:r>
      <w:proofErr w:type="spellEnd"/>
      <w:r w:rsidRPr="009E2819">
        <w:rPr>
          <w:rStyle w:val="normaltextrun"/>
        </w:rPr>
        <w:t xml:space="preserve"> y supermercado.</w:t>
      </w:r>
    </w:p>
    <w:p w14:paraId="68CF79F8" w14:textId="77777777" w:rsidR="0075774F" w:rsidRPr="009E2819" w:rsidRDefault="0075774F" w:rsidP="00925CA9">
      <w:pPr>
        <w:pStyle w:val="TextoPrincipal"/>
        <w:rPr>
          <w:rStyle w:val="normaltextrun"/>
        </w:rPr>
      </w:pPr>
      <w:r w:rsidRPr="009E2819">
        <w:rPr>
          <w:rStyle w:val="normaltextrun"/>
        </w:rPr>
        <w:t>A lo largo del tiempo, el centro de llamadas ha experimentado un drástico aumento en su personal, pasando de solo 20 personas a más de 100. Sin embargo, este crecimiento se ha producido en un espacio con múltiples limitaciones y carencias de materiales y equipos, así como malas condiciones de trabajo.</w:t>
      </w:r>
    </w:p>
    <w:p w14:paraId="2919A2B4" w14:textId="117B3B7C" w:rsidR="0075774F" w:rsidRPr="009E2819" w:rsidRDefault="0075774F" w:rsidP="00925CA9">
      <w:pPr>
        <w:pStyle w:val="TextoPrincipal"/>
        <w:rPr>
          <w:rStyle w:val="normaltextrun"/>
        </w:rPr>
      </w:pPr>
      <w:r w:rsidRPr="009E2819">
        <w:rPr>
          <w:rStyle w:val="normaltextrun"/>
        </w:rPr>
        <w:t xml:space="preserve">En la actualidad, el personal del centro de llamadas de Grupo </w:t>
      </w:r>
      <w:proofErr w:type="spellStart"/>
      <w:r w:rsidR="00262AF2" w:rsidRPr="009E2819">
        <w:rPr>
          <w:rStyle w:val="normaltextrun"/>
        </w:rPr>
        <w:t>Farsimán</w:t>
      </w:r>
      <w:proofErr w:type="spellEnd"/>
      <w:r w:rsidRPr="009E2819">
        <w:rPr>
          <w:rStyle w:val="normaltextrun"/>
        </w:rPr>
        <w:t xml:space="preserve"> enfrenta diversos</w:t>
      </w:r>
      <w:r w:rsidR="0038354D" w:rsidRPr="009E2819">
        <w:rPr>
          <w:rStyle w:val="normaltextrun"/>
        </w:rPr>
        <w:t xml:space="preserve"> po</w:t>
      </w:r>
      <w:r w:rsidR="0059655A" w:rsidRPr="009E2819">
        <w:rPr>
          <w:rStyle w:val="normaltextrun"/>
        </w:rPr>
        <w:t>tenciales</w:t>
      </w:r>
      <w:r w:rsidRPr="009E2819">
        <w:rPr>
          <w:rStyle w:val="normaltextrun"/>
        </w:rPr>
        <w:t xml:space="preserve"> riesgos, como factores de riesgo físicos (ruido y vibraciones), factores de riesgo biológicos (virus, bacterias y hongos), factores de riesgo ergonómicos (posturas inadecuadas y diseño deficiente de la oficina de trabajo) y factores de riesgo psicosociales (carga mental, alto contenido de trabajo, fatiga física y mental, presiones de tiempo y retraso).</w:t>
      </w:r>
    </w:p>
    <w:p w14:paraId="6D273551" w14:textId="77777777" w:rsidR="0075774F" w:rsidRPr="009E2819" w:rsidRDefault="0075774F" w:rsidP="00925CA9">
      <w:pPr>
        <w:pStyle w:val="TextoPrincipal"/>
        <w:rPr>
          <w:rStyle w:val="normaltextrun"/>
        </w:rPr>
      </w:pPr>
      <w:r w:rsidRPr="009E2819">
        <w:rPr>
          <w:rStyle w:val="normaltextrun"/>
        </w:rPr>
        <w:lastRenderedPageBreak/>
        <w:t>La mala higiene del lugar de trabajo ha dado lugar a la aparición frecuente de diversas enfermedades, entre ellas: otitis media, COVID-19, sinusitis aguda, dermatitis por contacto, bronquitis bacteriana, gastroenteritis bacteriana, amigdalitis aguda, rinitis alérgica y lumbalgia, entre otras.</w:t>
      </w:r>
    </w:p>
    <w:p w14:paraId="36241055" w14:textId="5D0641FA" w:rsidR="005B2F6E" w:rsidRPr="009E2819" w:rsidRDefault="00925CA9" w:rsidP="00B23F65">
      <w:pPr>
        <w:pStyle w:val="Heading3"/>
        <w:numPr>
          <w:ilvl w:val="2"/>
          <w:numId w:val="2"/>
        </w:numPr>
      </w:pPr>
      <w:bookmarkStart w:id="11" w:name="_Toc153637628"/>
      <w:r w:rsidRPr="009E2819">
        <w:rPr>
          <w:rStyle w:val="normaltextrun"/>
          <w:caps w:val="0"/>
        </w:rPr>
        <w:t>PLANTEAMIENTO DEL PROBLEMA</w:t>
      </w:r>
      <w:bookmarkEnd w:id="11"/>
      <w:r w:rsidRPr="009E2819">
        <w:rPr>
          <w:rStyle w:val="normaltextrun"/>
          <w:caps w:val="0"/>
        </w:rPr>
        <w:t xml:space="preserve"> </w:t>
      </w:r>
      <w:r w:rsidRPr="009E2819">
        <w:rPr>
          <w:rStyle w:val="eop"/>
          <w:caps w:val="0"/>
        </w:rPr>
        <w:t> </w:t>
      </w:r>
    </w:p>
    <w:p w14:paraId="20934E85" w14:textId="7432D5BE" w:rsidR="005B2F6E" w:rsidRPr="009E2819" w:rsidRDefault="005B2F6E" w:rsidP="00925CA9">
      <w:pPr>
        <w:pStyle w:val="TextoPrincipal"/>
        <w:rPr>
          <w:rStyle w:val="eop"/>
        </w:rPr>
      </w:pPr>
      <w:r w:rsidRPr="009E2819">
        <w:rPr>
          <w:rStyle w:val="normaltextrun"/>
        </w:rPr>
        <w:t xml:space="preserve">¿La propuesta de implementación del sistema de gestión de seguridad basado en la norma ISO45000 mejorará la gestión de los riesgos laborales del centro de llamadas de grupo </w:t>
      </w:r>
      <w:proofErr w:type="spellStart"/>
      <w:r w:rsidR="00262AF2" w:rsidRPr="009E2819">
        <w:rPr>
          <w:rStyle w:val="normaltextrun"/>
        </w:rPr>
        <w:t>Farsimán</w:t>
      </w:r>
      <w:proofErr w:type="spellEnd"/>
      <w:r w:rsidRPr="009E2819">
        <w:rPr>
          <w:rStyle w:val="normaltextrun"/>
        </w:rPr>
        <w:t>?</w:t>
      </w:r>
      <w:r w:rsidRPr="009E2819">
        <w:rPr>
          <w:rStyle w:val="eop"/>
        </w:rPr>
        <w:t> </w:t>
      </w:r>
    </w:p>
    <w:p w14:paraId="4E37FC4A" w14:textId="03A4BCEE" w:rsidR="005B2F6E" w:rsidRPr="009E2819" w:rsidRDefault="00925CA9" w:rsidP="00B23F65">
      <w:pPr>
        <w:pStyle w:val="Heading3"/>
        <w:numPr>
          <w:ilvl w:val="2"/>
          <w:numId w:val="2"/>
        </w:numPr>
      </w:pPr>
      <w:bookmarkStart w:id="12" w:name="_Toc153637629"/>
      <w:r w:rsidRPr="009E2819">
        <w:rPr>
          <w:rStyle w:val="normaltextrun"/>
          <w:caps w:val="0"/>
        </w:rPr>
        <w:t>PREGUNTAS DE INVESTIGACIÓN</w:t>
      </w:r>
      <w:bookmarkEnd w:id="12"/>
      <w:r w:rsidRPr="009E2819">
        <w:rPr>
          <w:rStyle w:val="normaltextrun"/>
          <w:caps w:val="0"/>
        </w:rPr>
        <w:t xml:space="preserve"> </w:t>
      </w:r>
      <w:r w:rsidRPr="009E2819">
        <w:rPr>
          <w:rStyle w:val="eop"/>
          <w:caps w:val="0"/>
        </w:rPr>
        <w:t> </w:t>
      </w:r>
    </w:p>
    <w:p w14:paraId="19A6849F" w14:textId="4AF6E67A" w:rsidR="00925CA9" w:rsidRPr="009E2819" w:rsidRDefault="00925CA9" w:rsidP="0035106E">
      <w:pPr>
        <w:pStyle w:val="TextoPrincipal"/>
        <w:numPr>
          <w:ilvl w:val="2"/>
          <w:numId w:val="28"/>
        </w:numPr>
        <w:rPr>
          <w:rStyle w:val="normaltextrun"/>
        </w:rPr>
      </w:pPr>
      <w:r w:rsidRPr="009E2819">
        <w:rPr>
          <w:rStyle w:val="normaltextrun"/>
        </w:rPr>
        <w:t xml:space="preserve">¿Es factible proporcionar un entorno de trabajo seguro y saludable que contribuya a prevenir el deterioro de la salud en el centro de llamadas de Grupo </w:t>
      </w:r>
      <w:proofErr w:type="spellStart"/>
      <w:r w:rsidR="00262AF2" w:rsidRPr="009E2819">
        <w:rPr>
          <w:rStyle w:val="normaltextrun"/>
        </w:rPr>
        <w:t>Farsimán</w:t>
      </w:r>
      <w:proofErr w:type="spellEnd"/>
      <w:r w:rsidRPr="009E2819">
        <w:rPr>
          <w:rStyle w:val="normaltextrun"/>
        </w:rPr>
        <w:t>?</w:t>
      </w:r>
    </w:p>
    <w:p w14:paraId="243A80C9" w14:textId="5480EAC3" w:rsidR="00925CA9" w:rsidRPr="009E2819" w:rsidRDefault="00925CA9" w:rsidP="0035106E">
      <w:pPr>
        <w:pStyle w:val="TextoPrincipal"/>
        <w:numPr>
          <w:ilvl w:val="2"/>
          <w:numId w:val="28"/>
        </w:numPr>
        <w:rPr>
          <w:rStyle w:val="normaltextrun"/>
        </w:rPr>
      </w:pPr>
      <w:r w:rsidRPr="009E2819">
        <w:rPr>
          <w:rStyle w:val="normaltextrun"/>
        </w:rPr>
        <w:t xml:space="preserve">¿Cuáles son los principales riesgos a los que se enfrentan los trabajadores del centro de llamadas de Grupo </w:t>
      </w:r>
      <w:proofErr w:type="spellStart"/>
      <w:r w:rsidR="00262AF2" w:rsidRPr="009E2819">
        <w:rPr>
          <w:rStyle w:val="normaltextrun"/>
        </w:rPr>
        <w:t>Farsimán</w:t>
      </w:r>
      <w:proofErr w:type="spellEnd"/>
      <w:r w:rsidRPr="009E2819">
        <w:rPr>
          <w:rStyle w:val="normaltextrun"/>
        </w:rPr>
        <w:t>?</w:t>
      </w:r>
    </w:p>
    <w:p w14:paraId="736B5B42" w14:textId="691B2A78" w:rsidR="00925CA9" w:rsidRPr="009E2819" w:rsidRDefault="00925CA9" w:rsidP="0035106E">
      <w:pPr>
        <w:pStyle w:val="TextoPrincipal"/>
        <w:numPr>
          <w:ilvl w:val="2"/>
          <w:numId w:val="28"/>
        </w:numPr>
        <w:rPr>
          <w:rStyle w:val="normaltextrun"/>
        </w:rPr>
      </w:pPr>
      <w:r w:rsidRPr="009E2819">
        <w:rPr>
          <w:rStyle w:val="normaltextrun"/>
        </w:rPr>
        <w:t xml:space="preserve">¿Representaría una decisión estratégica la implementación de la norma ISO </w:t>
      </w:r>
      <w:r w:rsidR="000842AF" w:rsidRPr="009E2819">
        <w:rPr>
          <w:rStyle w:val="normaltextrun"/>
        </w:rPr>
        <w:t>45000</w:t>
      </w:r>
      <w:r w:rsidRPr="009E2819">
        <w:rPr>
          <w:rStyle w:val="normaltextrun"/>
        </w:rPr>
        <w:t xml:space="preserve"> en la unidad de centro de llamadas de Grupo </w:t>
      </w:r>
      <w:proofErr w:type="spellStart"/>
      <w:r w:rsidR="00262AF2" w:rsidRPr="009E2819">
        <w:rPr>
          <w:rStyle w:val="normaltextrun"/>
        </w:rPr>
        <w:t>Farsimán</w:t>
      </w:r>
      <w:proofErr w:type="spellEnd"/>
      <w:r w:rsidRPr="009E2819">
        <w:rPr>
          <w:rStyle w:val="normaltextrun"/>
        </w:rPr>
        <w:t>?</w:t>
      </w:r>
    </w:p>
    <w:p w14:paraId="253692BF" w14:textId="77777777" w:rsidR="005B2F6E" w:rsidRPr="009E2819" w:rsidRDefault="005B2F6E" w:rsidP="005B2F6E">
      <w:pPr>
        <w:pStyle w:val="paragraph"/>
        <w:spacing w:before="0" w:beforeAutospacing="0" w:after="0" w:afterAutospacing="0"/>
        <w:textAlignment w:val="baseline"/>
        <w:rPr>
          <w:rFonts w:ascii="Segoe UI" w:hAnsi="Segoe UI" w:cs="Segoe UI"/>
          <w:sz w:val="18"/>
          <w:szCs w:val="18"/>
          <w:lang w:val="es-HN"/>
        </w:rPr>
      </w:pPr>
      <w:r w:rsidRPr="009E2819">
        <w:rPr>
          <w:rStyle w:val="eop"/>
          <w:rFonts w:ascii="Calibri" w:hAnsi="Calibri" w:cs="Calibri"/>
          <w:sz w:val="22"/>
          <w:szCs w:val="22"/>
          <w:lang w:val="es-HN"/>
        </w:rPr>
        <w:t> </w:t>
      </w:r>
    </w:p>
    <w:p w14:paraId="39A867BA" w14:textId="29F6EEB4" w:rsidR="005B2F6E" w:rsidRPr="009E2819" w:rsidRDefault="005B2F6E" w:rsidP="00E71591">
      <w:pPr>
        <w:pStyle w:val="Heading2"/>
        <w:numPr>
          <w:ilvl w:val="1"/>
          <w:numId w:val="2"/>
        </w:numPr>
        <w:rPr>
          <w:lang w:val="es-HN"/>
        </w:rPr>
      </w:pPr>
      <w:bookmarkStart w:id="13" w:name="_Toc153637630"/>
      <w:r w:rsidRPr="009E2819">
        <w:rPr>
          <w:rStyle w:val="normaltextrun"/>
          <w:lang w:val="es-HN"/>
        </w:rPr>
        <w:t>OBJETIVOS DEL PROYECTO</w:t>
      </w:r>
      <w:bookmarkEnd w:id="13"/>
      <w:r w:rsidRPr="009E2819">
        <w:rPr>
          <w:rStyle w:val="normaltextrun"/>
          <w:lang w:val="es-HN"/>
        </w:rPr>
        <w:t xml:space="preserve"> </w:t>
      </w:r>
      <w:r w:rsidRPr="009E2819">
        <w:rPr>
          <w:rStyle w:val="eop"/>
          <w:lang w:val="es-HN"/>
        </w:rPr>
        <w:t> </w:t>
      </w:r>
    </w:p>
    <w:p w14:paraId="0CA02935" w14:textId="0B667A02" w:rsidR="005B2F6E" w:rsidRPr="009E2819" w:rsidRDefault="00696FF7" w:rsidP="00B23F65">
      <w:pPr>
        <w:pStyle w:val="Heading3"/>
        <w:numPr>
          <w:ilvl w:val="2"/>
          <w:numId w:val="2"/>
        </w:numPr>
      </w:pPr>
      <w:bookmarkStart w:id="14" w:name="_Toc153637631"/>
      <w:r w:rsidRPr="009E2819">
        <w:rPr>
          <w:rStyle w:val="normaltextrun"/>
          <w:caps w:val="0"/>
        </w:rPr>
        <w:t>OBJETIVO GENERAL</w:t>
      </w:r>
      <w:bookmarkEnd w:id="14"/>
      <w:r w:rsidRPr="009E2819">
        <w:rPr>
          <w:rStyle w:val="normaltextrun"/>
          <w:caps w:val="0"/>
        </w:rPr>
        <w:t xml:space="preserve"> </w:t>
      </w:r>
      <w:r w:rsidRPr="009E2819">
        <w:rPr>
          <w:rStyle w:val="eop"/>
          <w:caps w:val="0"/>
        </w:rPr>
        <w:t> </w:t>
      </w:r>
    </w:p>
    <w:p w14:paraId="520A15EA" w14:textId="7A6F4D32" w:rsidR="00696FF7" w:rsidRPr="009E2819" w:rsidRDefault="00696FF7" w:rsidP="00696FF7">
      <w:pPr>
        <w:pStyle w:val="TextoPrincipal"/>
        <w:rPr>
          <w:rStyle w:val="normaltextrun"/>
        </w:rPr>
      </w:pPr>
      <w:r w:rsidRPr="009E2819">
        <w:rPr>
          <w:rStyle w:val="normaltextrun"/>
        </w:rPr>
        <w:t xml:space="preserve">Proponer la implementación de la norma ISO </w:t>
      </w:r>
      <w:r w:rsidR="000842AF" w:rsidRPr="009E2819">
        <w:rPr>
          <w:rStyle w:val="normaltextrun"/>
        </w:rPr>
        <w:t>4500</w:t>
      </w:r>
      <w:r w:rsidR="00F8288E" w:rsidRPr="009E2819">
        <w:rPr>
          <w:rStyle w:val="normaltextrun"/>
        </w:rPr>
        <w:t>1:2018</w:t>
      </w:r>
      <w:r w:rsidRPr="009E2819">
        <w:rPr>
          <w:rStyle w:val="normaltextrun"/>
        </w:rPr>
        <w:t xml:space="preserve">, enfocada en la salud y seguridad en el trabajo, con el objetivo de facilitar la toma de decisiones a nivel de la alta dirección y así asegurar un ambiente seguro y saludable en el centro de llamadas de Grupo </w:t>
      </w:r>
      <w:proofErr w:type="spellStart"/>
      <w:r w:rsidR="00262AF2" w:rsidRPr="009E2819">
        <w:rPr>
          <w:rStyle w:val="normaltextrun"/>
        </w:rPr>
        <w:t>Farsimán</w:t>
      </w:r>
      <w:proofErr w:type="spellEnd"/>
      <w:r w:rsidRPr="009E2819">
        <w:rPr>
          <w:rStyle w:val="normaltextrun"/>
        </w:rPr>
        <w:t>.</w:t>
      </w:r>
    </w:p>
    <w:p w14:paraId="1E5B284A" w14:textId="77777777" w:rsidR="00696FF7" w:rsidRPr="009E2819" w:rsidRDefault="00696FF7" w:rsidP="005B2F6E">
      <w:pPr>
        <w:pStyle w:val="paragraph"/>
        <w:spacing w:before="0" w:beforeAutospacing="0" w:after="0" w:afterAutospacing="0"/>
        <w:textAlignment w:val="baseline"/>
        <w:rPr>
          <w:rStyle w:val="normaltextrun"/>
          <w:rFonts w:ascii="Calibri" w:hAnsi="Calibri" w:cs="Calibri"/>
          <w:sz w:val="22"/>
          <w:szCs w:val="22"/>
          <w:lang w:val="es-HN"/>
        </w:rPr>
      </w:pPr>
    </w:p>
    <w:p w14:paraId="43642151" w14:textId="6376D19C" w:rsidR="005B2F6E" w:rsidRPr="009E2819" w:rsidRDefault="00696FF7" w:rsidP="00B23F65">
      <w:pPr>
        <w:pStyle w:val="Heading3"/>
        <w:numPr>
          <w:ilvl w:val="2"/>
          <w:numId w:val="2"/>
        </w:numPr>
      </w:pPr>
      <w:bookmarkStart w:id="15" w:name="_Toc153637632"/>
      <w:r w:rsidRPr="009E2819">
        <w:rPr>
          <w:rStyle w:val="normaltextrun"/>
          <w:caps w:val="0"/>
        </w:rPr>
        <w:t>OBJETIVOS ESPECÍFICOS</w:t>
      </w:r>
      <w:bookmarkEnd w:id="15"/>
      <w:r w:rsidRPr="009E2819">
        <w:rPr>
          <w:rStyle w:val="normaltextrun"/>
          <w:caps w:val="0"/>
        </w:rPr>
        <w:t xml:space="preserve"> </w:t>
      </w:r>
      <w:r w:rsidRPr="009E2819">
        <w:rPr>
          <w:rStyle w:val="eop"/>
          <w:caps w:val="0"/>
        </w:rPr>
        <w:t> </w:t>
      </w:r>
    </w:p>
    <w:p w14:paraId="5B875623" w14:textId="146FC525" w:rsidR="00696FF7" w:rsidRPr="009E2819" w:rsidRDefault="00696FF7" w:rsidP="00E71591">
      <w:pPr>
        <w:pStyle w:val="TextoPrincipal"/>
        <w:numPr>
          <w:ilvl w:val="0"/>
          <w:numId w:val="4"/>
        </w:numPr>
        <w:ind w:left="1134"/>
        <w:rPr>
          <w:rStyle w:val="normaltextrun"/>
        </w:rPr>
      </w:pPr>
      <w:r w:rsidRPr="009E2819">
        <w:rPr>
          <w:rStyle w:val="normaltextrun"/>
        </w:rPr>
        <w:t xml:space="preserve">Evaluar las condiciones de trabajo y el ambiente laboral del centro de llamadas de Grupo </w:t>
      </w:r>
      <w:proofErr w:type="spellStart"/>
      <w:r w:rsidR="00262AF2" w:rsidRPr="009E2819">
        <w:rPr>
          <w:rStyle w:val="normaltextrun"/>
        </w:rPr>
        <w:t>Farsimán</w:t>
      </w:r>
      <w:proofErr w:type="spellEnd"/>
      <w:r w:rsidRPr="009E2819">
        <w:rPr>
          <w:rStyle w:val="normaltextrun"/>
        </w:rPr>
        <w:t xml:space="preserve"> para identificar posibles riesgos y deficiencias que puedan afectar la salud y bienestar de los trabajadores.</w:t>
      </w:r>
    </w:p>
    <w:p w14:paraId="11F1382B" w14:textId="345C17D5" w:rsidR="00696FF7" w:rsidRPr="009E2819" w:rsidRDefault="00696FF7" w:rsidP="00E71591">
      <w:pPr>
        <w:pStyle w:val="TextoPrincipal"/>
        <w:numPr>
          <w:ilvl w:val="0"/>
          <w:numId w:val="4"/>
        </w:numPr>
        <w:ind w:left="1134"/>
        <w:rPr>
          <w:rStyle w:val="normaltextrun"/>
        </w:rPr>
      </w:pPr>
      <w:r w:rsidRPr="009E2819">
        <w:rPr>
          <w:rStyle w:val="normaltextrun"/>
        </w:rPr>
        <w:lastRenderedPageBreak/>
        <w:t xml:space="preserve">Realizar un análisis de riesgo de los principales riesgos a los que están expuestos los trabajadores del centro de llamadas de Grupo </w:t>
      </w:r>
      <w:proofErr w:type="spellStart"/>
      <w:r w:rsidR="00262AF2" w:rsidRPr="009E2819">
        <w:rPr>
          <w:rStyle w:val="normaltextrun"/>
        </w:rPr>
        <w:t>Farsimán</w:t>
      </w:r>
      <w:proofErr w:type="spellEnd"/>
      <w:r w:rsidRPr="009E2819">
        <w:rPr>
          <w:rStyle w:val="normaltextrun"/>
        </w:rPr>
        <w:t>, incluyendo factores físicos, biológicos, ergonómicos y psicosociales, a fin de proponer medidas de prevención y control adecuadas.</w:t>
      </w:r>
    </w:p>
    <w:p w14:paraId="6CFFFDD1" w14:textId="1156D8A9" w:rsidR="00696FF7" w:rsidRPr="009E2819" w:rsidRDefault="00706BE1" w:rsidP="00E71591">
      <w:pPr>
        <w:pStyle w:val="TextoPrincipal"/>
        <w:numPr>
          <w:ilvl w:val="0"/>
          <w:numId w:val="4"/>
        </w:numPr>
        <w:ind w:left="1134"/>
        <w:rPr>
          <w:rStyle w:val="normaltextrun"/>
        </w:rPr>
      </w:pPr>
      <w:r w:rsidRPr="009E2819">
        <w:rPr>
          <w:rStyle w:val="normaltextrun"/>
        </w:rPr>
        <w:t>Elaborar una propuesta de implementación de</w:t>
      </w:r>
      <w:r w:rsidR="00696FF7" w:rsidRPr="009E2819">
        <w:rPr>
          <w:rStyle w:val="normaltextrun"/>
        </w:rPr>
        <w:t xml:space="preserve"> un sistema de gestión de seguridad y salud ocupacional </w:t>
      </w:r>
      <w:proofErr w:type="gramStart"/>
      <w:r w:rsidR="00696FF7" w:rsidRPr="009E2819">
        <w:rPr>
          <w:rStyle w:val="normaltextrun"/>
        </w:rPr>
        <w:t>basado</w:t>
      </w:r>
      <w:proofErr w:type="gramEnd"/>
      <w:r w:rsidR="00696FF7" w:rsidRPr="009E2819">
        <w:rPr>
          <w:rStyle w:val="normaltextrun"/>
        </w:rPr>
        <w:t xml:space="preserve"> en la norma ISO </w:t>
      </w:r>
      <w:r w:rsidR="000842AF" w:rsidRPr="009E2819">
        <w:rPr>
          <w:rStyle w:val="normaltextrun"/>
        </w:rPr>
        <w:t>45000</w:t>
      </w:r>
      <w:r w:rsidR="00696FF7" w:rsidRPr="009E2819">
        <w:rPr>
          <w:rStyle w:val="normaltextrun"/>
        </w:rPr>
        <w:t xml:space="preserve"> en la unidad de centro de llamadas de Grupo </w:t>
      </w:r>
      <w:proofErr w:type="spellStart"/>
      <w:r w:rsidR="00262AF2" w:rsidRPr="009E2819">
        <w:rPr>
          <w:rStyle w:val="normaltextrun"/>
        </w:rPr>
        <w:t>Farsimán</w:t>
      </w:r>
      <w:proofErr w:type="spellEnd"/>
      <w:r w:rsidR="00696FF7" w:rsidRPr="009E2819">
        <w:rPr>
          <w:rStyle w:val="normaltextrun"/>
        </w:rPr>
        <w:t>.</w:t>
      </w:r>
    </w:p>
    <w:p w14:paraId="60A03AE1" w14:textId="77777777" w:rsidR="00696FF7" w:rsidRPr="009E2819" w:rsidRDefault="00696FF7" w:rsidP="00696FF7">
      <w:pPr>
        <w:pStyle w:val="paragraph"/>
        <w:spacing w:before="0" w:beforeAutospacing="0" w:after="0" w:afterAutospacing="0"/>
        <w:jc w:val="both"/>
        <w:textAlignment w:val="baseline"/>
        <w:rPr>
          <w:rStyle w:val="normaltextrun"/>
          <w:rFonts w:ascii="Calibri" w:hAnsi="Calibri" w:cs="Calibri"/>
          <w:sz w:val="22"/>
          <w:szCs w:val="22"/>
          <w:lang w:val="es-HN"/>
        </w:rPr>
      </w:pPr>
    </w:p>
    <w:p w14:paraId="20395287" w14:textId="33B923D4" w:rsidR="005B2F6E" w:rsidRPr="009E2819" w:rsidRDefault="005B2F6E" w:rsidP="0069265A">
      <w:pPr>
        <w:pStyle w:val="Heading2"/>
        <w:ind w:left="1143"/>
        <w:rPr>
          <w:lang w:val="es-HN"/>
        </w:rPr>
      </w:pPr>
      <w:bookmarkStart w:id="16" w:name="_Toc153637633"/>
      <w:r w:rsidRPr="009E2819">
        <w:rPr>
          <w:rStyle w:val="normaltextrun"/>
          <w:lang w:val="es-HN"/>
        </w:rPr>
        <w:t>1.5. JUSTIFICACIÓN</w:t>
      </w:r>
      <w:bookmarkEnd w:id="16"/>
      <w:r w:rsidRPr="009E2819">
        <w:rPr>
          <w:rStyle w:val="eop"/>
          <w:lang w:val="es-HN"/>
        </w:rPr>
        <w:t> </w:t>
      </w:r>
    </w:p>
    <w:p w14:paraId="6C56896B" w14:textId="034CF75D" w:rsidR="00706BE1" w:rsidRPr="009E2819" w:rsidRDefault="00706BE1" w:rsidP="00706BE1">
      <w:pPr>
        <w:pStyle w:val="TextoPrincipal"/>
      </w:pPr>
      <w:r w:rsidRPr="009E2819">
        <w:t xml:space="preserve">En la actualidad, la seguridad y salud en el trabajo se ha convertido en un pilar fundamental dentro de la gestión empresarial, por lo que resulta imprescindible implementar la norma ISO </w:t>
      </w:r>
      <w:r w:rsidR="000842AF" w:rsidRPr="009E2819">
        <w:t>45000</w:t>
      </w:r>
      <w:r w:rsidRPr="009E2819">
        <w:t xml:space="preserve"> para que la empresa pueda mantener su eficiencia y lograr un ambiente adecuado para el desarrollo de las actividades laborales.</w:t>
      </w:r>
    </w:p>
    <w:p w14:paraId="6E281F4D" w14:textId="3FA5B5BA" w:rsidR="00706BE1" w:rsidRPr="009E2819" w:rsidRDefault="00706BE1" w:rsidP="00706BE1">
      <w:pPr>
        <w:pStyle w:val="TextoPrincipal"/>
      </w:pPr>
      <w:r w:rsidRPr="009E2819">
        <w:t xml:space="preserve">La Constitución de Honduras establece que es obligación de todo empleador cumplir y hacer cumplir las leyes y regulaciones de seguridad y salud laboral, así como tomar medidas apropiadas para prevenir riesgos laborales y proteger la salud mental de los trabajadores. El reglamento general de medidas preventivas de accidentes de trabajo y enfermedades profesionales del 2004 tiene como objetivo brindar condiciones de salud y seguridad en los lugares de </w:t>
      </w:r>
      <w:proofErr w:type="spellStart"/>
      <w:r w:rsidRPr="009E2819">
        <w:t>trabajo.El</w:t>
      </w:r>
      <w:proofErr w:type="spellEnd"/>
      <w:r w:rsidRPr="009E2819">
        <w:t xml:space="preserve"> absentismo, los accidentes y la rotación del personal tienen un importante costo humano, social y económico que debemos tratar de eliminar, garantizando que todos los lugares de trabajo sean seguros.</w:t>
      </w:r>
    </w:p>
    <w:p w14:paraId="6E34F0B1" w14:textId="1AC1E1E3" w:rsidR="00A23032" w:rsidRPr="009E2819" w:rsidRDefault="00E152A9" w:rsidP="00A23032">
      <w:pPr>
        <w:pStyle w:val="TextoPrincipal"/>
      </w:pPr>
      <w:r w:rsidRPr="009E2819">
        <w:t xml:space="preserve">Si </w:t>
      </w:r>
      <w:r w:rsidR="007F419E" w:rsidRPr="009E2819">
        <w:t xml:space="preserve">el centro de llamadas de grupo </w:t>
      </w:r>
      <w:proofErr w:type="spellStart"/>
      <w:r w:rsidR="00262AF2" w:rsidRPr="009E2819">
        <w:t>Farsimán</w:t>
      </w:r>
      <w:proofErr w:type="spellEnd"/>
      <w:r w:rsidR="007F419E" w:rsidRPr="009E2819">
        <w:t xml:space="preserve"> </w:t>
      </w:r>
      <w:r w:rsidRPr="009E2819">
        <w:t>logra</w:t>
      </w:r>
      <w:r w:rsidR="00881218" w:rsidRPr="009E2819">
        <w:t xml:space="preserve"> la implementación de la norma ISO </w:t>
      </w:r>
      <w:r w:rsidR="000842AF" w:rsidRPr="009E2819">
        <w:t>45000</w:t>
      </w:r>
      <w:r w:rsidRPr="009E2819">
        <w:t xml:space="preserve"> </w:t>
      </w:r>
      <w:r w:rsidR="00881218" w:rsidRPr="009E2819">
        <w:t>se reducir</w:t>
      </w:r>
      <w:r w:rsidR="00583DD3" w:rsidRPr="009E2819">
        <w:t>ían</w:t>
      </w:r>
      <w:r w:rsidR="00881218" w:rsidRPr="009E2819">
        <w:t xml:space="preserve"> las incapacidades por problemas de salud, actualmente </w:t>
      </w:r>
      <w:r w:rsidRPr="009E2819">
        <w:t xml:space="preserve">se registra un promedio de 7 incapacidades mensuales, </w:t>
      </w:r>
      <w:r w:rsidR="009A4958" w:rsidRPr="009E2819">
        <w:t>pagando la empresa alrededor de 150,000 lempiras al mes como registro de horas extras, esto hace que genere</w:t>
      </w:r>
      <w:r w:rsidR="00F85D5A" w:rsidRPr="009E2819">
        <w:t xml:space="preserve"> más cansancio, desgaste y estrés en los trabajadores que doblan turno</w:t>
      </w:r>
      <w:r w:rsidR="004C688D" w:rsidRPr="009E2819">
        <w:t xml:space="preserve">, </w:t>
      </w:r>
      <w:r w:rsidR="007F419E" w:rsidRPr="009E2819">
        <w:t xml:space="preserve">con esta implementación </w:t>
      </w:r>
      <w:r w:rsidR="004C688D" w:rsidRPr="009E2819">
        <w:t>habr</w:t>
      </w:r>
      <w:r w:rsidR="00583DD3" w:rsidRPr="009E2819">
        <w:t>ía</w:t>
      </w:r>
      <w:r w:rsidR="004C688D" w:rsidRPr="009E2819">
        <w:t xml:space="preserve"> </w:t>
      </w:r>
      <w:r w:rsidR="007F419E" w:rsidRPr="009E2819">
        <w:t xml:space="preserve">también </w:t>
      </w:r>
      <w:r w:rsidR="004C688D" w:rsidRPr="009E2819">
        <w:t>disminución en el porcentaje de rotación de personal,</w:t>
      </w:r>
      <w:r w:rsidR="00D71643" w:rsidRPr="009E2819">
        <w:t xml:space="preserve"> </w:t>
      </w:r>
      <w:r w:rsidR="007F419E" w:rsidRPr="009E2819">
        <w:t xml:space="preserve">solo en el año 2022 fueron </w:t>
      </w:r>
      <w:r w:rsidR="007C3F56" w:rsidRPr="009E2819">
        <w:t xml:space="preserve">15 personas </w:t>
      </w:r>
      <w:r w:rsidR="007F419E" w:rsidRPr="009E2819">
        <w:t xml:space="preserve">que </w:t>
      </w:r>
      <w:r w:rsidR="00583DD3" w:rsidRPr="009E2819">
        <w:t xml:space="preserve">decidieron retirarse de la compañía como resultado de las condiciones de trabajo, estas mismas se unieron en agrupación sindical </w:t>
      </w:r>
      <w:r w:rsidR="00466398" w:rsidRPr="009E2819">
        <w:t xml:space="preserve">y le expresaron a la alta dirección las diferentes oportunidades de mejora en sus puestos trabajo, expusieron sus inconformidades y gran parte de estas mejoras estaban </w:t>
      </w:r>
      <w:r w:rsidR="00466398" w:rsidRPr="009E2819">
        <w:lastRenderedPageBreak/>
        <w:t xml:space="preserve">relacionadas con la salud y seguridad laboral, </w:t>
      </w:r>
      <w:r w:rsidR="00D71643" w:rsidRPr="009E2819">
        <w:t>esta rotación</w:t>
      </w:r>
      <w:r w:rsidR="00583DD3" w:rsidRPr="009E2819">
        <w:t xml:space="preserve"> se convirtió en</w:t>
      </w:r>
      <w:r w:rsidR="00466398" w:rsidRPr="009E2819">
        <w:t xml:space="preserve"> un gra</w:t>
      </w:r>
      <w:r w:rsidR="00583DD3" w:rsidRPr="009E2819">
        <w:t>ve</w:t>
      </w:r>
      <w:r w:rsidR="00466398" w:rsidRPr="009E2819">
        <w:t xml:space="preserve"> problema y </w:t>
      </w:r>
      <w:r w:rsidR="00583DD3" w:rsidRPr="009E2819">
        <w:t xml:space="preserve">en </w:t>
      </w:r>
      <w:r w:rsidR="00D71643" w:rsidRPr="009E2819">
        <w:t xml:space="preserve">un </w:t>
      </w:r>
      <w:r w:rsidR="00583DD3" w:rsidRPr="009E2819">
        <w:t xml:space="preserve">incremento de </w:t>
      </w:r>
      <w:r w:rsidR="00D71643" w:rsidRPr="009E2819">
        <w:t>gasto considerable a la organización</w:t>
      </w:r>
      <w:r w:rsidR="00466398" w:rsidRPr="009E2819">
        <w:t xml:space="preserve">, </w:t>
      </w:r>
      <w:r w:rsidR="00D71643" w:rsidRPr="009E2819">
        <w:t>las personas eran claves</w:t>
      </w:r>
      <w:r w:rsidR="00466398" w:rsidRPr="009E2819">
        <w:t>, tenían mucha experiencia técnica y comercial</w:t>
      </w:r>
      <w:r w:rsidR="007F419E" w:rsidRPr="009E2819">
        <w:t xml:space="preserve">, será difícil recuperar la inversión de tiempo y dinero capacitando a un nuevo candidato y hacer que el nuevo integrante obtenga el mismo aprendizaje, esto provocó un desgaste y </w:t>
      </w:r>
      <w:r w:rsidR="00A23032" w:rsidRPr="009E2819">
        <w:t xml:space="preserve">una </w:t>
      </w:r>
      <w:r w:rsidR="007F419E" w:rsidRPr="009E2819">
        <w:t xml:space="preserve">difícil recuperación para la empresa. </w:t>
      </w:r>
    </w:p>
    <w:p w14:paraId="0883B810" w14:textId="7117305D" w:rsidR="00A23032" w:rsidRPr="009E2819" w:rsidRDefault="00F85D5A" w:rsidP="00A23032">
      <w:pPr>
        <w:pStyle w:val="TextoPrincipal"/>
      </w:pPr>
      <w:r w:rsidRPr="009E2819">
        <w:t>Otros beneficios que puede logra</w:t>
      </w:r>
      <w:r w:rsidR="00583DD3" w:rsidRPr="009E2819">
        <w:t>r</w:t>
      </w:r>
      <w:r w:rsidRPr="009E2819">
        <w:t xml:space="preserve"> la empresa con esta implementación son: </w:t>
      </w:r>
    </w:p>
    <w:p w14:paraId="1387F490" w14:textId="5C36A11F" w:rsidR="00F85D5A" w:rsidRPr="009E2819" w:rsidRDefault="00F85D5A" w:rsidP="00E71591">
      <w:pPr>
        <w:pStyle w:val="TextoPrincipal"/>
        <w:numPr>
          <w:ilvl w:val="0"/>
          <w:numId w:val="11"/>
        </w:numPr>
      </w:pPr>
      <w:r w:rsidRPr="009E2819">
        <w:t>Proporcionar</w:t>
      </w:r>
      <w:r w:rsidR="00583DD3" w:rsidRPr="009E2819">
        <w:t>ía</w:t>
      </w:r>
      <w:r w:rsidRPr="009E2819">
        <w:t xml:space="preserve"> un valor añadido diferenciándola de la competencia.</w:t>
      </w:r>
    </w:p>
    <w:p w14:paraId="7D7550FE" w14:textId="68E6E1FE" w:rsidR="00F85D5A" w:rsidRPr="009E2819" w:rsidRDefault="00A23032" w:rsidP="00E71591">
      <w:pPr>
        <w:pStyle w:val="TextoPrincipal"/>
        <w:numPr>
          <w:ilvl w:val="0"/>
          <w:numId w:val="11"/>
        </w:numPr>
      </w:pPr>
      <w:r w:rsidRPr="009E2819">
        <w:t>Mejorar</w:t>
      </w:r>
      <w:r w:rsidR="00583DD3" w:rsidRPr="009E2819">
        <w:t>ía</w:t>
      </w:r>
      <w:r w:rsidRPr="009E2819">
        <w:t xml:space="preserve"> la imagen de la empresa ante accionistas e inversores, permitiéndoles también la expansión del mercado a otros países</w:t>
      </w:r>
      <w:r w:rsidR="00A16403" w:rsidRPr="009E2819">
        <w:t>.</w:t>
      </w:r>
    </w:p>
    <w:p w14:paraId="205D3D53" w14:textId="37FFE7DF" w:rsidR="00A23032" w:rsidRPr="009E2819" w:rsidRDefault="00583DD3" w:rsidP="00E71591">
      <w:pPr>
        <w:pStyle w:val="TextoPrincipal"/>
        <w:numPr>
          <w:ilvl w:val="0"/>
          <w:numId w:val="11"/>
        </w:numPr>
      </w:pPr>
      <w:r w:rsidRPr="009E2819">
        <w:t>Habría m</w:t>
      </w:r>
      <w:r w:rsidR="00A23032" w:rsidRPr="009E2819">
        <w:t>ejor comunicación y participación de los trabajadores</w:t>
      </w:r>
      <w:r w:rsidR="00A16403" w:rsidRPr="009E2819">
        <w:t>.</w:t>
      </w:r>
    </w:p>
    <w:p w14:paraId="49EE4489" w14:textId="24B482B4" w:rsidR="00A23032" w:rsidRPr="009E2819" w:rsidRDefault="00A23032" w:rsidP="00E71591">
      <w:pPr>
        <w:pStyle w:val="TextoPrincipal"/>
        <w:numPr>
          <w:ilvl w:val="0"/>
          <w:numId w:val="11"/>
        </w:numPr>
      </w:pPr>
      <w:r w:rsidRPr="009E2819">
        <w:t>Mejorar</w:t>
      </w:r>
      <w:r w:rsidR="00583DD3" w:rsidRPr="009E2819">
        <w:t>ía</w:t>
      </w:r>
      <w:r w:rsidRPr="009E2819">
        <w:t xml:space="preserve"> la productividad de la empresa, mejorando el rendimiento individual y colectivo.</w:t>
      </w:r>
    </w:p>
    <w:p w14:paraId="0BE273FF" w14:textId="5741AF67" w:rsidR="00A23032" w:rsidRPr="009E2819" w:rsidRDefault="00A16403" w:rsidP="00E71591">
      <w:pPr>
        <w:pStyle w:val="TextoPrincipal"/>
        <w:numPr>
          <w:ilvl w:val="0"/>
          <w:numId w:val="11"/>
        </w:numPr>
      </w:pPr>
      <w:r w:rsidRPr="009E2819">
        <w:rPr>
          <w:rStyle w:val="normaltextrun"/>
        </w:rPr>
        <w:t>Evita</w:t>
      </w:r>
      <w:r w:rsidR="00583DD3" w:rsidRPr="009E2819">
        <w:rPr>
          <w:rStyle w:val="normaltextrun"/>
        </w:rPr>
        <w:t xml:space="preserve">ría </w:t>
      </w:r>
      <w:r w:rsidR="00A23032" w:rsidRPr="009E2819">
        <w:rPr>
          <w:rStyle w:val="normaltextrun"/>
        </w:rPr>
        <w:t xml:space="preserve">el bajo rendimiento del personal provocado por el estrés y la fatiga laboral, </w:t>
      </w:r>
      <w:r w:rsidR="008F1C8D" w:rsidRPr="009E2819">
        <w:rPr>
          <w:rStyle w:val="normaltextrun"/>
        </w:rPr>
        <w:t xml:space="preserve">se tendría mayor </w:t>
      </w:r>
      <w:r w:rsidR="00A23032" w:rsidRPr="009E2819">
        <w:rPr>
          <w:rStyle w:val="normaltextrun"/>
        </w:rPr>
        <w:t xml:space="preserve">cumplimiento de los requisitos legales, </w:t>
      </w:r>
      <w:r w:rsidR="008F1C8D" w:rsidRPr="009E2819">
        <w:rPr>
          <w:rStyle w:val="normaltextrun"/>
        </w:rPr>
        <w:t>la empresa sería</w:t>
      </w:r>
      <w:r w:rsidR="00A23032" w:rsidRPr="009E2819">
        <w:rPr>
          <w:rStyle w:val="normaltextrun"/>
        </w:rPr>
        <w:t xml:space="preserve"> más eficaz y eficiente tomando acciones tempranas. </w:t>
      </w:r>
      <w:r w:rsidR="00A23032" w:rsidRPr="009E2819">
        <w:rPr>
          <w:rStyle w:val="eop"/>
        </w:rPr>
        <w:t> </w:t>
      </w:r>
    </w:p>
    <w:p w14:paraId="1445AD55" w14:textId="77777777" w:rsidR="00706BE1" w:rsidRPr="009E2819" w:rsidRDefault="00706BE1" w:rsidP="00706BE1">
      <w:pPr>
        <w:pStyle w:val="TextoPrincipal"/>
      </w:pPr>
      <w:r w:rsidRPr="009E2819">
        <w:t>La introducción e implementación de un sistema eficaz de gestión de la seguridad y salud ocupacional (SST) es siempre una decisión estratégica y operativa para una empresa.</w:t>
      </w:r>
    </w:p>
    <w:p w14:paraId="442DA8E6" w14:textId="569F1477" w:rsidR="00E63B17" w:rsidRPr="009E2819" w:rsidRDefault="00706BE1" w:rsidP="00E63B17">
      <w:pPr>
        <w:pStyle w:val="TextoPrincipal"/>
      </w:pPr>
      <w:r w:rsidRPr="009E2819">
        <w:t xml:space="preserve">Proponer la implementación de un sistema de Gestión de Seguridad y Salud Ocupacional en el proceso de atención del centro de llamadas de Grupo </w:t>
      </w:r>
      <w:proofErr w:type="spellStart"/>
      <w:r w:rsidR="00262AF2" w:rsidRPr="009E2819">
        <w:t>Farsimán</w:t>
      </w:r>
      <w:proofErr w:type="spellEnd"/>
      <w:r w:rsidRPr="009E2819">
        <w:t xml:space="preserve"> podría ser una estrategia</w:t>
      </w:r>
      <w:r w:rsidR="0059655A" w:rsidRPr="009E2819">
        <w:t xml:space="preserve"> </w:t>
      </w:r>
      <w:r w:rsidRPr="009E2819">
        <w:t>orientada a ofrecer un lugar seguro y saludable, eliminar los peligros y minimizar los riesgos para la SST.</w:t>
      </w:r>
    </w:p>
    <w:p w14:paraId="4A7484B6" w14:textId="77777777" w:rsidR="0059655A" w:rsidRPr="009E2819" w:rsidRDefault="0059655A" w:rsidP="006369F1">
      <w:pPr>
        <w:pStyle w:val="Heading1"/>
        <w:rPr>
          <w:rStyle w:val="normaltextrun"/>
        </w:rPr>
      </w:pPr>
      <w:bookmarkStart w:id="17" w:name="_Toc153637634"/>
      <w:r w:rsidRPr="009E2819">
        <w:rPr>
          <w:rStyle w:val="normaltextrun"/>
        </w:rPr>
        <w:t>CAPITULO II. MARCO TEÓRICO</w:t>
      </w:r>
      <w:bookmarkEnd w:id="17"/>
    </w:p>
    <w:p w14:paraId="3DBAA5F8" w14:textId="7C832250" w:rsidR="00E63B17" w:rsidRPr="009E2819" w:rsidRDefault="003932F0" w:rsidP="009B776E">
      <w:pPr>
        <w:pStyle w:val="TextoPrincipal"/>
        <w:rPr>
          <w:rStyle w:val="eop"/>
        </w:rPr>
      </w:pPr>
      <w:r w:rsidRPr="009E2819">
        <w:rPr>
          <w:rStyle w:val="eop"/>
        </w:rPr>
        <w:t xml:space="preserve">En este capítulo, se indagará en varios elementos esenciales que orientan el desarrollo de esta investigación. Se examinará el análisis de la situación actual, que ofrece un diagnóstico sólido de la realidad bajo estudio. Igualmente, se llevará a cabo una conceptualización con el propósito de establecer con precisión los términos y conceptos fundamentales que sustentan el trabajo investigativo. También se investigarán teorías de respaldo que enriquecen y apoyan la investigación, además de las metodologías empleadas para adquirir y analizar datos. Finalmente, </w:t>
      </w:r>
      <w:r w:rsidRPr="009E2819">
        <w:rPr>
          <w:rStyle w:val="eop"/>
        </w:rPr>
        <w:lastRenderedPageBreak/>
        <w:t>se considerará el marco legal que delimita y valida la investigación, asegurando una perspectiva completa e integral en la generación de conocimiento en este ámbito de estudio.</w:t>
      </w:r>
      <w:r w:rsidR="0059655A" w:rsidRPr="009E2819">
        <w:rPr>
          <w:rStyle w:val="eop"/>
        </w:rPr>
        <w:t> </w:t>
      </w:r>
    </w:p>
    <w:p w14:paraId="1356780D" w14:textId="17CFC9D1" w:rsidR="0069265A" w:rsidRPr="009E2819" w:rsidRDefault="004E4D98" w:rsidP="00E71591">
      <w:pPr>
        <w:pStyle w:val="Heading2"/>
        <w:numPr>
          <w:ilvl w:val="1"/>
          <w:numId w:val="5"/>
        </w:numPr>
        <w:rPr>
          <w:lang w:val="es-HN"/>
        </w:rPr>
      </w:pPr>
      <w:bookmarkStart w:id="18" w:name="_Toc153637635"/>
      <w:r w:rsidRPr="009E2819">
        <w:rPr>
          <w:caps w:val="0"/>
          <w:lang w:val="es-HN"/>
        </w:rPr>
        <w:t>ANÁLISIS DE LA SITUACIÓN ACTUAL</w:t>
      </w:r>
      <w:bookmarkEnd w:id="18"/>
    </w:p>
    <w:p w14:paraId="75863F8D" w14:textId="7681B9B1" w:rsidR="00AD67BD" w:rsidRPr="009E2819" w:rsidRDefault="00AD67BD" w:rsidP="00B23F65">
      <w:pPr>
        <w:pStyle w:val="Heading3"/>
        <w:numPr>
          <w:ilvl w:val="2"/>
          <w:numId w:val="10"/>
        </w:numPr>
      </w:pPr>
      <w:bookmarkStart w:id="19" w:name="_Toc153637636"/>
      <w:r w:rsidRPr="009E2819">
        <w:t>ANALISIS DE MACROENTORNO</w:t>
      </w:r>
      <w:bookmarkEnd w:id="19"/>
      <w:r w:rsidRPr="009E2819">
        <w:t xml:space="preserve"> </w:t>
      </w:r>
    </w:p>
    <w:p w14:paraId="203ADE06" w14:textId="3FD8CD5A" w:rsidR="00DC62E5" w:rsidRPr="009E2819" w:rsidRDefault="00AD67BD" w:rsidP="00DC62E5">
      <w:pPr>
        <w:pStyle w:val="TextoPrincipal"/>
      </w:pPr>
      <w:r w:rsidRPr="009E2819">
        <w:t>Con la Revolución Industrial, se introducen unos cambios realmente “revolucionarios” en la forma de enfocar y desarrollar el trabajo, con una gran repercusión en los planteamientos organizativos de las empresas en comparación con el trabajo de carácter artesanal y gremial que hasta entonces se ejercía, con centros de trabajo con un número elevado de personas, cambio en los métodos de trabajo y en los métodos productivos, sin olvidar la evolución de los planteamientos sociopolíticos</w:t>
      </w:r>
      <w:r w:rsidR="00DC62E5" w:rsidRPr="009E2819">
        <w:t>.</w:t>
      </w:r>
      <w:r w:rsidR="00262AF2" w:rsidRPr="009E2819">
        <w:rPr>
          <w:kern w:val="0"/>
        </w:rPr>
        <w:t>(</w:t>
      </w:r>
      <w:proofErr w:type="spellStart"/>
      <w:r w:rsidR="00262AF2" w:rsidRPr="009E2819">
        <w:rPr>
          <w:kern w:val="0"/>
        </w:rPr>
        <w:t>Guixá</w:t>
      </w:r>
      <w:proofErr w:type="spellEnd"/>
      <w:r w:rsidR="00262AF2" w:rsidRPr="009E2819">
        <w:rPr>
          <w:kern w:val="0"/>
        </w:rPr>
        <w:t xml:space="preserve"> Mora, 2015)</w:t>
      </w:r>
      <w:r w:rsidR="00DC62E5" w:rsidRPr="009E2819">
        <w:t xml:space="preserve"> </w:t>
      </w:r>
    </w:p>
    <w:p w14:paraId="473980C1" w14:textId="6FF2FAFB" w:rsidR="00AD67BD" w:rsidRPr="009E2819" w:rsidRDefault="00AD67BD" w:rsidP="00AD67BD">
      <w:pPr>
        <w:pStyle w:val="TextoPrincipal"/>
      </w:pPr>
      <w:r w:rsidRPr="009E2819">
        <w:t>Por todo ello, el trabajador va adquiriendo una mayor conciencia de la influencia que tiene el trabajo para su salud, trabajos que se habían multiplicado con la industrialización, y también por la adquisición de enfermedades a causa de los productos manipulados o de las malas condiciones de trabajo, que forman un cuadro social patético, de enfermedades somáticas, de enfermedades psíquicas y de accidentes de trabajo, sin olvidar, claro está, a las víctimas directas o indirectas y sus secuelas.</w:t>
      </w:r>
      <w:r w:rsidR="008D64E4" w:rsidRPr="008D64E4">
        <w:t>(</w:t>
      </w:r>
      <w:proofErr w:type="spellStart"/>
      <w:r w:rsidR="008D64E4" w:rsidRPr="008D64E4">
        <w:t>Guixá</w:t>
      </w:r>
      <w:proofErr w:type="spellEnd"/>
      <w:r w:rsidR="008D64E4" w:rsidRPr="008D64E4">
        <w:t xml:space="preserve"> Mora, 2015)</w:t>
      </w:r>
      <w:r w:rsidR="00DC62E5" w:rsidRPr="009E2819">
        <w:t xml:space="preserve"> </w:t>
      </w:r>
    </w:p>
    <w:p w14:paraId="0CD40CB8" w14:textId="4666C727" w:rsidR="00AD67BD" w:rsidRPr="009E2819" w:rsidRDefault="00AD67BD" w:rsidP="00AD67BD">
      <w:pPr>
        <w:pStyle w:val="TextoPrincipal"/>
      </w:pPr>
      <w:r w:rsidRPr="009E2819">
        <w:t>La Revolución Industrial implicó la adopción y el desarrollo, más o menos improvisado, de nuevos procesos de fabricación, de incorporación de nueva maquinaria, de nuevas formas de concepción del trabajo y de profundos cambios en las relaciones laborales, en la convivencia y en el orden social. La consecuencia es que del trabajo artesanal se pasa al trabajo industrial (cada persona realiza una pequeña parte, de manera especializada, para obtener el máximo rendimiento y productividad).</w:t>
      </w:r>
      <w:r w:rsidR="00DC62E5" w:rsidRPr="009E2819">
        <w:t xml:space="preserve"> </w:t>
      </w:r>
      <w:r w:rsidR="008D64E4" w:rsidRPr="008D64E4">
        <w:t>(</w:t>
      </w:r>
      <w:proofErr w:type="spellStart"/>
      <w:r w:rsidR="008D64E4" w:rsidRPr="008D64E4">
        <w:t>Guixá</w:t>
      </w:r>
      <w:proofErr w:type="spellEnd"/>
      <w:r w:rsidR="008D64E4" w:rsidRPr="008D64E4">
        <w:t xml:space="preserve"> Mora, 2015)</w:t>
      </w:r>
      <w:r w:rsidR="00DC62E5" w:rsidRPr="009E2819">
        <w:t xml:space="preserve"> </w:t>
      </w:r>
    </w:p>
    <w:p w14:paraId="3DF8B5E0" w14:textId="2282D649" w:rsidR="00AD67BD" w:rsidRPr="009E2819" w:rsidRDefault="00AD67BD" w:rsidP="00AD67BD">
      <w:pPr>
        <w:pStyle w:val="TextoPrincipal"/>
      </w:pPr>
      <w:r w:rsidRPr="009E2819">
        <w:t>Las jornadas de trabajo pueden llegar a dieciséis horas, y son igual para mujeres o niños, los cuales están sometidos a trabajos que requieren grandes esfuerzos físicos o exposiciones a agentes físicos (calor, frío, ruido), todo a cambio de un salario que, en la mayoría de los casos, no les alcanzaba para subsistir. Era el elemento humano puesto al servicio del capital. A la vez, se forman grandes concentraciones humanas alrededor de las fábricas, y se crean suburbios carentes de servicios higiénicos, sanitarios, culturales y educativos, cercanos a la concepción del caos.</w:t>
      </w:r>
      <w:r w:rsidR="00DC62E5" w:rsidRPr="009E2819">
        <w:t xml:space="preserve"> </w:t>
      </w:r>
      <w:r w:rsidR="00262AF2" w:rsidRPr="009E2819">
        <w:rPr>
          <w:kern w:val="0"/>
        </w:rPr>
        <w:t>(</w:t>
      </w:r>
      <w:proofErr w:type="spellStart"/>
      <w:r w:rsidR="00262AF2" w:rsidRPr="009E2819">
        <w:rPr>
          <w:kern w:val="0"/>
        </w:rPr>
        <w:t>Guixá</w:t>
      </w:r>
      <w:proofErr w:type="spellEnd"/>
      <w:r w:rsidR="00262AF2" w:rsidRPr="009E2819">
        <w:rPr>
          <w:kern w:val="0"/>
        </w:rPr>
        <w:t xml:space="preserve"> Mora, 2015)</w:t>
      </w:r>
      <w:r w:rsidR="00DC62E5" w:rsidRPr="009E2819">
        <w:t xml:space="preserve">  </w:t>
      </w:r>
    </w:p>
    <w:p w14:paraId="096633B6" w14:textId="57936AE4" w:rsidR="00AD67BD" w:rsidRPr="009E2819" w:rsidRDefault="00AD67BD" w:rsidP="00AD67BD">
      <w:pPr>
        <w:pStyle w:val="TextoPrincipal"/>
      </w:pPr>
      <w:r w:rsidRPr="009E2819">
        <w:lastRenderedPageBreak/>
        <w:t>Pero la Revolución Industrial no conllevó solo el cambio de la organización laboral y social, sino, sobre todo, el cambio de mentalidad de la clase media (entonces en aumento) y de la clase baja. Cambio en la aceptación resignada del orden social que, hasta entonces, habían mantenido la nobleza, los oligarcas y el clero; recordemos que la Revolución Francesa empezó en 1789, luchando contra la opresión del pueblo y contra los privilegios de los poderes fácticos, fundamentalmente nobleza y clero. Estos movimientos culminan a mediados del siglo XIX con la exposición de las ideas sociales y comunistas de Marx y Engels, que en 1848 redactaron el Manifiesto del Partido Comunista</w:t>
      </w:r>
      <w:r w:rsidR="006209BC" w:rsidRPr="009E2819">
        <w:t>.</w:t>
      </w:r>
      <w:r w:rsidR="00DC62E5" w:rsidRPr="009E2819">
        <w:t xml:space="preserve"> </w:t>
      </w:r>
      <w:r w:rsidR="008D64E4" w:rsidRPr="008D64E4">
        <w:t>(</w:t>
      </w:r>
      <w:proofErr w:type="spellStart"/>
      <w:r w:rsidR="008D64E4" w:rsidRPr="008D64E4">
        <w:t>Guixá</w:t>
      </w:r>
      <w:proofErr w:type="spellEnd"/>
      <w:r w:rsidR="008D64E4" w:rsidRPr="008D64E4">
        <w:t xml:space="preserve"> Mora, 2015)</w:t>
      </w:r>
    </w:p>
    <w:p w14:paraId="30DA7EB9" w14:textId="78AA5706" w:rsidR="00AD67BD" w:rsidRPr="009E2819" w:rsidRDefault="00AD67BD" w:rsidP="00AD67BD">
      <w:pPr>
        <w:pStyle w:val="TextoPrincipal"/>
      </w:pPr>
      <w:r w:rsidRPr="009E2819">
        <w:t>Todas estas razones crearon unos fundados temores en los poderes políticos y económicos, que suavizan su oposición a las iniciativas que surgían para mejorar las condiciones laborales y sociales, las cuales toman un decidido incremento a partir del inicio del levantamiento leninista, en 1917, en la Rusia zarista</w:t>
      </w:r>
      <w:r w:rsidR="006209BC" w:rsidRPr="009E2819">
        <w:t>.</w:t>
      </w:r>
      <w:r w:rsidR="00DC62E5" w:rsidRPr="009E2819">
        <w:t xml:space="preserve"> </w:t>
      </w:r>
      <w:r w:rsidR="00262AF2" w:rsidRPr="009E2819">
        <w:rPr>
          <w:kern w:val="0"/>
        </w:rPr>
        <w:t>(</w:t>
      </w:r>
      <w:proofErr w:type="spellStart"/>
      <w:r w:rsidR="00262AF2" w:rsidRPr="009E2819">
        <w:rPr>
          <w:kern w:val="0"/>
        </w:rPr>
        <w:t>Guixá</w:t>
      </w:r>
      <w:proofErr w:type="spellEnd"/>
      <w:r w:rsidR="00262AF2" w:rsidRPr="009E2819">
        <w:rPr>
          <w:kern w:val="0"/>
        </w:rPr>
        <w:t xml:space="preserve"> Mora, 2015)</w:t>
      </w:r>
    </w:p>
    <w:p w14:paraId="7D7B1C9E" w14:textId="41894431" w:rsidR="006209BC" w:rsidRPr="009E2819" w:rsidRDefault="00AD67BD" w:rsidP="006209BC">
      <w:pPr>
        <w:pStyle w:val="TextoPrincipal"/>
      </w:pPr>
      <w:r w:rsidRPr="009E2819">
        <w:t>Inicialmente, las actividades preventivas se canalizan a través de la profesión médica, que son a quienes, irremediablemente, iban a parar los accidentados y enfermos; por tanto, son los médicos, especialmente los ligados profesionalmente a las empresas, los que comienzan a estudiar y a implantar las medidas preventivas. Posteriormente, con el aumento de la importancia del tema se irían creando departamentos de seguridad del trabajo, independientes de otras especialidades, con la misión de evitar accidentes laborales; muchos de los servicios médicos seguirían desarrollando las funciones propias de la higiene del trabajo hasta que esta adquirió una mayor complejidad y se vio necesitada de sus propios especialistas.</w:t>
      </w:r>
      <w:r w:rsidR="00DC62E5" w:rsidRPr="009E2819">
        <w:t xml:space="preserve"> </w:t>
      </w:r>
      <w:r w:rsidR="00262AF2" w:rsidRPr="009E2819">
        <w:rPr>
          <w:kern w:val="0"/>
        </w:rPr>
        <w:t>(</w:t>
      </w:r>
      <w:proofErr w:type="spellStart"/>
      <w:r w:rsidR="00262AF2" w:rsidRPr="009E2819">
        <w:rPr>
          <w:kern w:val="0"/>
        </w:rPr>
        <w:t>Guixá</w:t>
      </w:r>
      <w:proofErr w:type="spellEnd"/>
      <w:r w:rsidR="00262AF2" w:rsidRPr="009E2819">
        <w:rPr>
          <w:kern w:val="0"/>
        </w:rPr>
        <w:t xml:space="preserve"> Mora, 2015)</w:t>
      </w:r>
    </w:p>
    <w:p w14:paraId="26DB64F4" w14:textId="5C29A613" w:rsidR="00AD67BD" w:rsidRPr="009E2819" w:rsidRDefault="00AD67BD" w:rsidP="00AD67BD">
      <w:pPr>
        <w:pStyle w:val="TextoPrincipal"/>
      </w:pPr>
      <w:r w:rsidRPr="009E2819">
        <w:t xml:space="preserve">En el breve repaso realizado sobre la evolución histórica, se ha mostrado que la seguridad surge como una necesidad de luchar contra el alarmante incremento de los accidentes que sufrían los trabajadores desde que dio comienzo la Revolución Industrial. Pero la prevención laboral no solamente se preocupó de evitar los accidentes, sino que en aquella época en la que la sequía de accidentes sociales era enorme y claramente escasa la preocupación que suscitaba, la seguridad acogió y se preocupó de reivindicar todas las acciones que tuviesen como fin la salud de los trabajadores. Su importancia queda de manifiesto con tan sólo solo con observar los altos porcentajes que los accidentes de trabajo alcanzaban en cualquier estadística sobre siniestralidad laboral. </w:t>
      </w:r>
    </w:p>
    <w:p w14:paraId="49BCA980" w14:textId="77777777" w:rsidR="00AD67BD" w:rsidRPr="009E2819" w:rsidRDefault="00AD67BD" w:rsidP="00AD67BD">
      <w:pPr>
        <w:pStyle w:val="TextoPrincipal"/>
      </w:pPr>
      <w:r w:rsidRPr="009E2819">
        <w:lastRenderedPageBreak/>
        <w:t>En el marco internacional, el país es suscriptor de varios tratados y convenios con la Organización Internacional del Trabajo (OIT), de los cuales algunos son del área de salud y seguridad en el trabajo. Sin embargo, están pendientes de ser suscritos convenios importantes que Honduras debe firmar y ratificar.</w:t>
      </w:r>
    </w:p>
    <w:p w14:paraId="3800EDD9" w14:textId="65BF6A91" w:rsidR="00AD67BD" w:rsidRPr="009E2819" w:rsidRDefault="00AD67BD" w:rsidP="00AD67BD">
      <w:pPr>
        <w:pStyle w:val="TextoPrincipal"/>
      </w:pPr>
      <w:r w:rsidRPr="009E2819">
        <w:t>En el marco legal de la salud de los trabajadores y las trabajadoras de Honduras está fundamentado en las siguientes leyes y reglamentos: constitución de la república, código del trabajo, código de salud, reglamento general de medidas preventivas de accidentes de trabajo y enfermedades profesionales, decreto de creación de la Comisión Nacional de Salud Ocupacional o de los Trabajadores y las trabajadoras de Honduras (CONASATH) y su reglamento interno, otras leyes relacionadas con la Seguridad y salud de los trabajadores.</w:t>
      </w:r>
    </w:p>
    <w:p w14:paraId="6D680F7D" w14:textId="77777777" w:rsidR="00AD67BD" w:rsidRPr="009E2819" w:rsidRDefault="00AD67BD" w:rsidP="00B23F65">
      <w:pPr>
        <w:pStyle w:val="Heading3"/>
        <w:numPr>
          <w:ilvl w:val="2"/>
          <w:numId w:val="10"/>
        </w:numPr>
      </w:pPr>
      <w:bookmarkStart w:id="20" w:name="_Toc153637637"/>
      <w:r w:rsidRPr="009E2819">
        <w:t>ANALISIS DE SITUACIÓN INTERNA</w:t>
      </w:r>
      <w:bookmarkEnd w:id="20"/>
    </w:p>
    <w:p w14:paraId="3DF0B81E" w14:textId="62ABF8CA" w:rsidR="00AD67BD" w:rsidRPr="009E2819" w:rsidRDefault="00AD67BD" w:rsidP="00362476">
      <w:pPr>
        <w:pStyle w:val="TextoPrincipal"/>
      </w:pPr>
      <w:r w:rsidRPr="009E2819">
        <w:t xml:space="preserve">El centro de llamadas de grupo </w:t>
      </w:r>
      <w:proofErr w:type="spellStart"/>
      <w:r w:rsidR="00262AF2" w:rsidRPr="009E2819">
        <w:t>Farsimán</w:t>
      </w:r>
      <w:proofErr w:type="spellEnd"/>
      <w:r w:rsidRPr="009E2819">
        <w:t xml:space="preserve"> tiene gran importancia económica porque es la central de recepción de llamadas para tres países; Honduras, Guatemala y Nicaragua, sin embargo, tomando en cuenta que este departamento es de suma importancia a nivel de facturación para la compañía no cuenta con medidas preventivas de accidentes de trabajo y enfermedades profesionales.</w:t>
      </w:r>
    </w:p>
    <w:p w14:paraId="56D41DDB" w14:textId="590125A9" w:rsidR="00AD67BD" w:rsidRPr="009E2819" w:rsidRDefault="00AD67BD" w:rsidP="00AD67BD">
      <w:pPr>
        <w:pStyle w:val="TextoPrincipal"/>
      </w:pPr>
      <w:r w:rsidRPr="009E2819">
        <w:t xml:space="preserve">Los trabajadores del centro de llamadas de grupo </w:t>
      </w:r>
      <w:proofErr w:type="spellStart"/>
      <w:r w:rsidR="00262AF2" w:rsidRPr="009E2819">
        <w:t>Farsimán</w:t>
      </w:r>
      <w:proofErr w:type="spellEnd"/>
      <w:r w:rsidRPr="009E2819">
        <w:t>, debido a la dinámica de trabajo están expuestos a diversos posibles riesgos, destacando los siguientes:</w:t>
      </w:r>
    </w:p>
    <w:p w14:paraId="228A34ED" w14:textId="77777777" w:rsidR="00AD67BD" w:rsidRPr="009E2819" w:rsidRDefault="00AD67BD" w:rsidP="00AD67BD">
      <w:pPr>
        <w:pStyle w:val="TextoPrincipal"/>
      </w:pPr>
      <w:r w:rsidRPr="009E2819">
        <w:rPr>
          <w:b/>
          <w:bCs/>
        </w:rPr>
        <w:t xml:space="preserve">Trastornos </w:t>
      </w:r>
      <w:proofErr w:type="spellStart"/>
      <w:r w:rsidRPr="009E2819">
        <w:rPr>
          <w:b/>
          <w:bCs/>
        </w:rPr>
        <w:t>musculoesqueléticos</w:t>
      </w:r>
      <w:proofErr w:type="spellEnd"/>
      <w:r w:rsidRPr="009E2819">
        <w:rPr>
          <w:b/>
          <w:bCs/>
        </w:rPr>
        <w:t>:</w:t>
      </w:r>
      <w:r w:rsidRPr="009E2819">
        <w:t xml:space="preserve"> Por la adopción de posturas inadecuadas, mantenimiento prolongado de posturas estáticas ante la pantalla del ordenador y movimientos repetitivos.</w:t>
      </w:r>
    </w:p>
    <w:p w14:paraId="2B1D1DD3" w14:textId="77777777" w:rsidR="00AD67BD" w:rsidRPr="009E2819" w:rsidRDefault="00AD67BD" w:rsidP="00AD67BD">
      <w:pPr>
        <w:pStyle w:val="TextoPrincipal"/>
      </w:pPr>
      <w:r w:rsidRPr="009E2819">
        <w:rPr>
          <w:b/>
          <w:bCs/>
        </w:rPr>
        <w:t>Fatiga visual:</w:t>
      </w:r>
      <w:r w:rsidRPr="009E2819">
        <w:t xml:space="preserve"> Hay iluminación inadecuada, hay poca luz natural, muchos reflejos y deslumbramientos, mala calidad de la pantalla del ordenador porque no cuentan con antirreflejos e incorrecta ubicación del equipo informático y accesorios.</w:t>
      </w:r>
    </w:p>
    <w:p w14:paraId="170DE432" w14:textId="6C0482BC" w:rsidR="00AD67BD" w:rsidRPr="009E2819" w:rsidRDefault="00AD67BD" w:rsidP="00AD67BD">
      <w:pPr>
        <w:pStyle w:val="TextoPrincipal"/>
      </w:pPr>
      <w:r w:rsidRPr="009E2819">
        <w:rPr>
          <w:b/>
          <w:bCs/>
        </w:rPr>
        <w:t>Estrés:</w:t>
      </w:r>
      <w:r w:rsidRPr="009E2819">
        <w:t xml:space="preserve"> Los elevados ritmos de trabajo en diferentes épocas estacionales del año, especialmente los </w:t>
      </w:r>
      <w:r w:rsidR="00C96419" w:rsidRPr="009E2819">
        <w:t>miércoles</w:t>
      </w:r>
      <w:r w:rsidRPr="009E2819">
        <w:t xml:space="preserve"> en los que la farmacia ejecuta una dinámica comercial llamada miércoles de terceras edades, donde todo paciente mayor de 60 años recibe un descuento adicional al habitual, acción que provoca el aumento de llamadas al centro de trabajo. </w:t>
      </w:r>
    </w:p>
    <w:p w14:paraId="0AF82304" w14:textId="77777777" w:rsidR="00AD67BD" w:rsidRPr="009E2819" w:rsidRDefault="00AD67BD" w:rsidP="00AD67BD">
      <w:pPr>
        <w:pStyle w:val="TextoPrincipal"/>
      </w:pPr>
      <w:r w:rsidRPr="009E2819">
        <w:lastRenderedPageBreak/>
        <w:t>Otro factor potencia la generación de estrés es la necesidad por parte de los empleados por cumplir los objetivos establecidos por la empresa, los cuales en ocasiones pudieran estar fuera de los promedios y podrían percibirse como no cumplibles.</w:t>
      </w:r>
    </w:p>
    <w:p w14:paraId="6C64038D" w14:textId="77777777" w:rsidR="00AD67BD" w:rsidRPr="009E2819" w:rsidRDefault="00AD67BD" w:rsidP="00AD67BD">
      <w:pPr>
        <w:pStyle w:val="TextoPrincipal"/>
      </w:pPr>
      <w:r w:rsidRPr="009E2819">
        <w:t xml:space="preserve">No hay confort auditivo: Este problema es derivado fundamentalmente del volumen del sonido de los auriculares y de las conversaciones telefónicas del resto de </w:t>
      </w:r>
      <w:proofErr w:type="spellStart"/>
      <w:r w:rsidRPr="009E2819">
        <w:t>teleoperadores</w:t>
      </w:r>
      <w:proofErr w:type="spellEnd"/>
      <w:r w:rsidRPr="009E2819">
        <w:t>, porque muchos clientes no mantienen el tono de voz adecuado.</w:t>
      </w:r>
    </w:p>
    <w:p w14:paraId="53E933C7" w14:textId="77777777" w:rsidR="00AD67BD" w:rsidRPr="009E2819" w:rsidRDefault="00AD67BD" w:rsidP="00AD67BD">
      <w:pPr>
        <w:pStyle w:val="TextoPrincipal"/>
      </w:pPr>
      <w:r w:rsidRPr="009E2819">
        <w:t>Riesgos eléctricos: Presencia de paneles eléctricos en el mismo lugar de trabajo, representando un potencial riesgo de descarga eléctrica e incendio.</w:t>
      </w:r>
    </w:p>
    <w:p w14:paraId="3474475D" w14:textId="77777777" w:rsidR="00AD67BD" w:rsidRPr="009E2819" w:rsidRDefault="00AD67BD" w:rsidP="00AD67BD">
      <w:pPr>
        <w:pStyle w:val="TextoPrincipal"/>
      </w:pPr>
      <w:r w:rsidRPr="009E2819">
        <w:t>Otras condiciones de seguridad inadecuada: El centro de llamadas no cuenta con salidas de emergencia, no cuenta con la cantidad de extintores adecuada, no se cuenta con pasamanos para subir al segundo nivel donde está ubicado el centro de llamadas, muchas veces provocando caídas al mismo nivel, choques y golpes contra objetos porque en el mismo lugar de trabajo se apilan cajas u otros objetos por carencia de espacio.</w:t>
      </w:r>
    </w:p>
    <w:p w14:paraId="6BE28E1A" w14:textId="77777777" w:rsidR="00AD67BD" w:rsidRPr="009E2819" w:rsidRDefault="00AD67BD" w:rsidP="00AD67BD">
      <w:pPr>
        <w:pStyle w:val="TextoPrincipal"/>
      </w:pPr>
      <w:r w:rsidRPr="009E2819">
        <w:t>La exposición a estos riesgos, evidentemente, conlleva la aparición de problemas de la salud y, en muchas ocasiones, provocan absentismo y hasta abandono del trabajador de su puesto de trabajo. A continuación, se exponen los principales problemas de salud derivados de los riesgos anteriormente mencionados:</w:t>
      </w:r>
    </w:p>
    <w:p w14:paraId="6D727B0C" w14:textId="77777777" w:rsidR="00AD67BD" w:rsidRPr="009E2819" w:rsidRDefault="00AD67BD" w:rsidP="00AD67BD">
      <w:pPr>
        <w:pStyle w:val="TextoPrincipal"/>
      </w:pPr>
      <w:r w:rsidRPr="009E2819">
        <w:t xml:space="preserve">Otitis media, COVID-19, sinusitis aguda, dermatitis por contacto, bronquitis bacteriana, gastroenteritis bacteriana, amigdalitis aguda, rinitis alergia, depresión, ansiedad, lumbalgia, </w:t>
      </w:r>
      <w:proofErr w:type="spellStart"/>
      <w:r w:rsidRPr="009E2819">
        <w:t>faringoamigdalitis</w:t>
      </w:r>
      <w:proofErr w:type="spellEnd"/>
      <w:r w:rsidRPr="009E2819">
        <w:t xml:space="preserve"> bacteriana, obesidad, migraña, conjuntivitis alérgica, visión borrosa, </w:t>
      </w:r>
      <w:proofErr w:type="spellStart"/>
      <w:r w:rsidRPr="009E2819">
        <w:t>escabiosis</w:t>
      </w:r>
      <w:proofErr w:type="spellEnd"/>
      <w:r w:rsidRPr="009E2819">
        <w:t xml:space="preserve"> generalizada, trastornos musculares (calambres, rigidez, contracturas), trastornos respiratorios (hiperventilación), trastornos cardiovasculares (hipertensión arterial, arritmias), trastornos dermatológicos (sudor excesivo), trastornos del sueño.</w:t>
      </w:r>
    </w:p>
    <w:p w14:paraId="5BE76216" w14:textId="796BA35C" w:rsidR="00AD67BD" w:rsidRPr="009E2819" w:rsidRDefault="00AD67BD" w:rsidP="00AD67BD">
      <w:pPr>
        <w:pStyle w:val="TextoPrincipal"/>
      </w:pPr>
      <w:r w:rsidRPr="009E2819">
        <w:t xml:space="preserve">La mayor problemática que tiene </w:t>
      </w:r>
      <w:r w:rsidR="00C96419" w:rsidRPr="009E2819">
        <w:t xml:space="preserve">el centro de llamadas </w:t>
      </w:r>
      <w:r w:rsidRPr="009E2819">
        <w:t xml:space="preserve">de grupo </w:t>
      </w:r>
      <w:proofErr w:type="spellStart"/>
      <w:r w:rsidR="00262AF2" w:rsidRPr="009E2819">
        <w:t>Farsimán</w:t>
      </w:r>
      <w:proofErr w:type="spellEnd"/>
      <w:r w:rsidRPr="009E2819">
        <w:t>, desde el punto de vista de la seguridad y salud laboral, es la inevitable exposición a riesgos ergonómicos y psicosociales a los que están sometidos este colectivo.</w:t>
      </w:r>
    </w:p>
    <w:p w14:paraId="56AAC107" w14:textId="77777777" w:rsidR="00AD67BD" w:rsidRPr="009E2819" w:rsidRDefault="00AD67BD" w:rsidP="00AD67BD">
      <w:pPr>
        <w:pStyle w:val="TextoPrincipal"/>
      </w:pPr>
      <w:r w:rsidRPr="009E2819">
        <w:t xml:space="preserve">Entonces es necesario para evitar y/o disminuir la exposición a riesgos ergonómicos tomar una serie de medidas preventivas, las cuales deben ir enfocadas al correcto diseño ergonómico </w:t>
      </w:r>
      <w:r w:rsidRPr="009E2819">
        <w:lastRenderedPageBreak/>
        <w:t>del puesto de trabajo, teniendo en cuenta la mesa o superficie de trabajo, la silla, el teclado, el ratón, el atril o el reposapiés, los cuales deberán cumplir unos requisitos específicos.</w:t>
      </w:r>
    </w:p>
    <w:p w14:paraId="6FBC1DFB" w14:textId="77777777" w:rsidR="00AD67BD" w:rsidRPr="009E2819" w:rsidRDefault="00AD67BD" w:rsidP="00AD67BD">
      <w:pPr>
        <w:pStyle w:val="TextoPrincipal"/>
      </w:pPr>
      <w:r w:rsidRPr="009E2819">
        <w:t xml:space="preserve">Para poder eliminar o disminuir la exposición a riesgos psicosociales es fundamental, en un sector como este, se realicen periódicamente estudios de riesgos psicosociales al personal de la empresa, con el objetivo de analizar el puesto de trabajo. Con esto puede conseguirse, el establecimiento de pausas correctas que permitan la recuperación de la fatiga (preferibles pausas activas y frecuentes de unos 15 minutos por cada dos horas de trabajo continuas); la organización y correcta distribución del trabajo a lo largo de la jornada laboral; ampliación de tareas para evitar la monotonía y motivar a los </w:t>
      </w:r>
      <w:proofErr w:type="spellStart"/>
      <w:r w:rsidRPr="009E2819">
        <w:t>teleoperadores</w:t>
      </w:r>
      <w:proofErr w:type="spellEnd"/>
      <w:r w:rsidRPr="009E2819">
        <w:t>, a través de incentivos; que las demandas del trabajo correspondan con las capacidades de la persona; ritmos de trabajo adecuado; establecimiento de horario y turnos de trabajo rotativos y estables en el tiempo; y aumento de la participación de los trabajadores en cuestiones que afecten a su trabajo.</w:t>
      </w:r>
    </w:p>
    <w:p w14:paraId="1ED70A5D" w14:textId="77777777" w:rsidR="00AD67BD" w:rsidRPr="009E2819" w:rsidRDefault="00AD67BD" w:rsidP="00AD67BD">
      <w:pPr>
        <w:pStyle w:val="TextoPrincipal"/>
      </w:pPr>
      <w:r w:rsidRPr="009E2819">
        <w:t>Para la implementación de estas medidas y cualesquiera otras debería insistirse en la importancia y necesidad de involucrar a todos los niveles, desde el nivel más inferior hasta los mandos intermedios y dirección de la compañía ya que, sin la concienciación de esta problemática por parte de todos los miembros de una empresa, es imposible que se tomen decisiones al respecto.</w:t>
      </w:r>
    </w:p>
    <w:p w14:paraId="3AB56615" w14:textId="57450F3C" w:rsidR="00AD67BD" w:rsidRPr="009E2819" w:rsidRDefault="00AD67BD" w:rsidP="00AD67BD">
      <w:pPr>
        <w:pStyle w:val="TextoPrincipal"/>
      </w:pPr>
      <w:r w:rsidRPr="009E2819">
        <w:t xml:space="preserve">Los líderes de grupo </w:t>
      </w:r>
      <w:proofErr w:type="spellStart"/>
      <w:r w:rsidR="00262AF2" w:rsidRPr="009E2819">
        <w:t>Farsimán</w:t>
      </w:r>
      <w:proofErr w:type="spellEnd"/>
      <w:r w:rsidRPr="009E2819">
        <w:t xml:space="preserve"> deben estar conscientes que, para hacer prevención, inicialmente se debe invertir eso es indudable (como en cualquier activo de la compañía), que se vería reflejado en la rentabilidad y productividad a corto plazo y mantenerse sostenible en el tiempo.</w:t>
      </w:r>
    </w:p>
    <w:p w14:paraId="5C19F45E" w14:textId="77777777" w:rsidR="00AD67BD" w:rsidRPr="009E2819" w:rsidRDefault="00AD67BD" w:rsidP="00AD67BD">
      <w:pPr>
        <w:pStyle w:val="TextoPrincipal"/>
      </w:pPr>
      <w:r w:rsidRPr="009E2819">
        <w:t xml:space="preserve">La calidad de vida implica crear, mantener y mejorar el ambiente laboral, trátese de sus condiciones físicas (higiene y seguridad) o de sus condiciones psicológicas y sociales. ¿Qué organización no quisiera ser el mejor lugar para trabajar? ¿A quién no le gustaría trabajar en una organización que fuera idónea en este aspecto? Esto alude a un ambiente laboral agradable y amigable, que mejora sustancialmente la calidad de vida de las personas dentro de la organización y, por extensión, también fuera de ellas. </w:t>
      </w:r>
    </w:p>
    <w:p w14:paraId="789E26B8" w14:textId="62138358" w:rsidR="00AD67BD" w:rsidRPr="009E2819" w:rsidRDefault="00AD67BD" w:rsidP="00AD67BD">
      <w:pPr>
        <w:pStyle w:val="TextoPrincipal"/>
      </w:pPr>
      <w:r w:rsidRPr="009E2819">
        <w:t xml:space="preserve">La falta de conducta preventiva responsable entre todos los miembros de nuestra sociedad, es producto, básicamente de la inexistente cultura preventiva. En los últimos 2 años son muchas las bajas laborales que presenta el centro de llamadas de grupo </w:t>
      </w:r>
      <w:proofErr w:type="spellStart"/>
      <w:r w:rsidR="00262AF2" w:rsidRPr="009E2819">
        <w:t>Farsimán</w:t>
      </w:r>
      <w:proofErr w:type="spellEnd"/>
      <w:r w:rsidRPr="009E2819">
        <w:t xml:space="preserve"> como resultado de los </w:t>
      </w:r>
      <w:r w:rsidRPr="009E2819">
        <w:lastRenderedPageBreak/>
        <w:t>posibles riesgos a los que se enfrentan los trabajadores. Al igual como se escala y procede con otros problemas de gestión se recomendaría implementar la normativa ISO45000 como una solución o estrategia que aporte garantías de éxito.</w:t>
      </w:r>
    </w:p>
    <w:p w14:paraId="4B8AC121" w14:textId="7AB22E9B" w:rsidR="00AD67BD" w:rsidRPr="009E2819" w:rsidRDefault="00AD67BD" w:rsidP="00AD67BD">
      <w:pPr>
        <w:pStyle w:val="TextoPrincipal"/>
      </w:pPr>
      <w:r w:rsidRPr="009E2819">
        <w:t>Se espera que con la implementación de la norma ISO</w:t>
      </w:r>
      <w:r w:rsidR="00BA79A9" w:rsidRPr="009E2819">
        <w:t>45000</w:t>
      </w:r>
      <w:r w:rsidRPr="009E2819">
        <w:t xml:space="preserve"> se logre una rehumanización, es decir lograr un involucramiento de todos los empleados y así poder gestionar con éxito los posibles riesgos a la salud. Con la implementación de la norma ISO45000 son muchos logros los que se pueden obtener: El primero y mínimo indispensable será el cumplimiento de todas las normativas legales que afecten a las condiciones de trabajo de la empresa y la salud de los trabajadores y que la empresa no pudiera o no debería funcionar.</w:t>
      </w:r>
    </w:p>
    <w:p w14:paraId="6AF7364A" w14:textId="298B8259" w:rsidR="004E4D98" w:rsidRPr="009E2819" w:rsidRDefault="004E4D98" w:rsidP="00E71591">
      <w:pPr>
        <w:pStyle w:val="Heading2"/>
        <w:numPr>
          <w:ilvl w:val="1"/>
          <w:numId w:val="5"/>
        </w:numPr>
        <w:rPr>
          <w:lang w:val="es-HN"/>
        </w:rPr>
      </w:pPr>
      <w:bookmarkStart w:id="21" w:name="_Toc153637638"/>
      <w:r w:rsidRPr="009E2819">
        <w:rPr>
          <w:caps w:val="0"/>
          <w:lang w:val="es-HN"/>
        </w:rPr>
        <w:t>CONCEPTUALIZACIÓN</w:t>
      </w:r>
      <w:bookmarkEnd w:id="21"/>
    </w:p>
    <w:p w14:paraId="61A9CCC2" w14:textId="77777777" w:rsidR="00AD67BD" w:rsidRPr="009E2819" w:rsidRDefault="00AD67BD" w:rsidP="00AD67BD">
      <w:pPr>
        <w:pStyle w:val="TextoPrincipal"/>
      </w:pPr>
      <w:r w:rsidRPr="009E2819">
        <w:t>En este apartado se dan a conocer diferentes conceptos que son claves para describir y orientar el estudio.</w:t>
      </w:r>
    </w:p>
    <w:p w14:paraId="1D120936" w14:textId="77777777" w:rsidR="007F13F4" w:rsidRPr="009E2819" w:rsidRDefault="00AD67BD" w:rsidP="00E71591">
      <w:pPr>
        <w:pStyle w:val="TextoPrincipal"/>
        <w:numPr>
          <w:ilvl w:val="0"/>
          <w:numId w:val="14"/>
        </w:numPr>
        <w:ind w:left="567"/>
      </w:pPr>
      <w:r w:rsidRPr="009E2819">
        <w:rPr>
          <w:b/>
          <w:bCs/>
        </w:rPr>
        <w:t>Centro de llamadas</w:t>
      </w:r>
      <w:r w:rsidRPr="009E2819">
        <w:t xml:space="preserve">: También llamado centro de atención telefónica. En este centro de llamadas se reciben y se hacen llamadas telefónicas, incluyendo también interacción en canales digitales como </w:t>
      </w:r>
      <w:proofErr w:type="spellStart"/>
      <w:r w:rsidRPr="009E2819">
        <w:t>WhatsApp</w:t>
      </w:r>
      <w:proofErr w:type="spellEnd"/>
      <w:r w:rsidRPr="009E2819">
        <w:t xml:space="preserve">, </w:t>
      </w:r>
      <w:proofErr w:type="spellStart"/>
      <w:r w:rsidRPr="009E2819">
        <w:t>Instagram</w:t>
      </w:r>
      <w:proofErr w:type="spellEnd"/>
      <w:r w:rsidRPr="009E2819">
        <w:t>, Facebook, correos electrónicos, con el fin de poder ofrecer productos farmacéuticos, análisis clínico, productos para mascotas, y supermercado con el objetivo de generar ventas.</w:t>
      </w:r>
    </w:p>
    <w:p w14:paraId="715C5464" w14:textId="6A92DE43" w:rsidR="007F13F4" w:rsidRPr="009E2819" w:rsidRDefault="00AD67BD" w:rsidP="00E71591">
      <w:pPr>
        <w:pStyle w:val="TextoPrincipal"/>
        <w:numPr>
          <w:ilvl w:val="0"/>
          <w:numId w:val="14"/>
        </w:numPr>
        <w:ind w:left="567"/>
      </w:pPr>
      <w:r w:rsidRPr="009E2819">
        <w:rPr>
          <w:b/>
          <w:bCs/>
        </w:rPr>
        <w:t xml:space="preserve">Norma ISO </w:t>
      </w:r>
      <w:r w:rsidR="000842AF" w:rsidRPr="009E2819">
        <w:rPr>
          <w:b/>
          <w:bCs/>
        </w:rPr>
        <w:t>45000</w:t>
      </w:r>
      <w:r w:rsidR="00C96419" w:rsidRPr="009E2819">
        <w:rPr>
          <w:b/>
          <w:bCs/>
        </w:rPr>
        <w:t>:</w:t>
      </w:r>
      <w:r w:rsidRPr="009E2819">
        <w:t xml:space="preserve"> es la nueva norma de la Organización Internacional de Normalización (ISO) sobre la seguridad y salud en el trabajo (SST). Se ha convertido en una de las normas más esperadas del mundo y está en vías de mejorar drásticamente los niveles de seguridad en el puesto de trabajo. Diseñada para ayudar a las organizaciones de todos los tamaños y sectores a crear un entorno de trabajo seguro para sus empleados, la ISO </w:t>
      </w:r>
      <w:r w:rsidR="000842AF" w:rsidRPr="009E2819">
        <w:t>45000</w:t>
      </w:r>
      <w:r w:rsidRPr="009E2819">
        <w:t xml:space="preserve"> es considerada ya como una norma revolucionaria por los profesionales de la SST</w:t>
      </w:r>
    </w:p>
    <w:p w14:paraId="45021BC3" w14:textId="77777777" w:rsidR="007F13F4" w:rsidRPr="009E2819" w:rsidRDefault="00AD67BD" w:rsidP="00E71591">
      <w:pPr>
        <w:pStyle w:val="TextoPrincipal"/>
        <w:numPr>
          <w:ilvl w:val="0"/>
          <w:numId w:val="14"/>
        </w:numPr>
        <w:ind w:left="567"/>
      </w:pPr>
      <w:r w:rsidRPr="009E2819">
        <w:rPr>
          <w:b/>
          <w:bCs/>
        </w:rPr>
        <w:t>Salud:</w:t>
      </w:r>
      <w:r w:rsidRPr="009E2819">
        <w:t xml:space="preserve"> La Organización Mundial de la Salud (OMS) define la salud como el completo bienestar físico, mental y social del individuo y no solamente la ausencia de una enfermedad.</w:t>
      </w:r>
    </w:p>
    <w:p w14:paraId="54FB0183" w14:textId="77777777" w:rsidR="007F13F4" w:rsidRPr="009E2819" w:rsidRDefault="00AD67BD" w:rsidP="00E71591">
      <w:pPr>
        <w:pStyle w:val="TextoPrincipal"/>
        <w:numPr>
          <w:ilvl w:val="0"/>
          <w:numId w:val="14"/>
        </w:numPr>
        <w:ind w:left="567"/>
      </w:pPr>
      <w:r w:rsidRPr="009E2819">
        <w:rPr>
          <w:b/>
          <w:bCs/>
        </w:rPr>
        <w:t>La salud</w:t>
      </w:r>
      <w:r w:rsidR="00C46AA7" w:rsidRPr="009E2819">
        <w:rPr>
          <w:b/>
          <w:bCs/>
        </w:rPr>
        <w:t xml:space="preserve"> o seguridad laboral</w:t>
      </w:r>
      <w:r w:rsidRPr="009E2819">
        <w:rPr>
          <w:b/>
          <w:bCs/>
        </w:rPr>
        <w:t>:</w:t>
      </w:r>
      <w:r w:rsidRPr="009E2819">
        <w:t xml:space="preserve"> Es según la definición de la OMS “una actividad multidisciplinaria que promueve y protege la salud de los trabajadores. Esta disciplina busca controlar los accidentes y las enfermedades mediante la reducción de las condiciones </w:t>
      </w:r>
      <w:r w:rsidRPr="009E2819">
        <w:lastRenderedPageBreak/>
        <w:t>de riesgo”. Se entiende la salud laboral como la reducción y/o eliminación de los factores de riesgo dentro del centro de trabajo. Y más concretamente en el puesto de trabajo y en las tareas que realiza el trabajador en concreto. Para lo cual se tienen en cuenta las condiciones de trabajo y la organización de este.</w:t>
      </w:r>
    </w:p>
    <w:p w14:paraId="206F42E4" w14:textId="77777777" w:rsidR="007F13F4" w:rsidRPr="009E2819" w:rsidRDefault="00AD67BD" w:rsidP="00E71591">
      <w:pPr>
        <w:pStyle w:val="TextoPrincipal"/>
        <w:numPr>
          <w:ilvl w:val="0"/>
          <w:numId w:val="14"/>
        </w:numPr>
        <w:ind w:left="567"/>
      </w:pPr>
      <w:r w:rsidRPr="009E2819">
        <w:rPr>
          <w:b/>
          <w:bCs/>
        </w:rPr>
        <w:t>Seguridad en el trabajo:</w:t>
      </w:r>
      <w:r w:rsidRPr="009E2819">
        <w:t xml:space="preserve"> Disciplina que se encarga de evitar los accidentes de trabajo, por medio de procurar que tanto el centro de trabajo, las máquinas, herramientas y cualquier otro aparejo que deba utilizar el trabajador será seguro.</w:t>
      </w:r>
    </w:p>
    <w:p w14:paraId="3A0724F1" w14:textId="77777777" w:rsidR="007F13F4" w:rsidRPr="009E2819" w:rsidRDefault="00AD67BD" w:rsidP="00E71591">
      <w:pPr>
        <w:pStyle w:val="TextoPrincipal"/>
        <w:numPr>
          <w:ilvl w:val="0"/>
          <w:numId w:val="14"/>
        </w:numPr>
        <w:ind w:left="567"/>
      </w:pPr>
      <w:r w:rsidRPr="009E2819">
        <w:rPr>
          <w:b/>
          <w:bCs/>
        </w:rPr>
        <w:t>Higiene Industrial:</w:t>
      </w:r>
      <w:r w:rsidRPr="009E2819">
        <w:t xml:space="preserve"> Su objetivo es evitar que el trabajador enferme por su actividad laboral, para lo cual presta especial atención a los agentes y sustancias que son susceptibles de provocarlas.</w:t>
      </w:r>
    </w:p>
    <w:p w14:paraId="6977091B" w14:textId="00377F05" w:rsidR="007F13F4" w:rsidRPr="009E2819" w:rsidRDefault="00AD67BD" w:rsidP="00E71591">
      <w:pPr>
        <w:pStyle w:val="TextoPrincipal"/>
        <w:numPr>
          <w:ilvl w:val="0"/>
          <w:numId w:val="14"/>
        </w:numPr>
        <w:ind w:left="567"/>
      </w:pPr>
      <w:r w:rsidRPr="009E2819">
        <w:rPr>
          <w:b/>
          <w:bCs/>
        </w:rPr>
        <w:t>Ergonomía y Psicosociología Aplicada</w:t>
      </w:r>
      <w:r w:rsidR="00121438">
        <w:rPr>
          <w:b/>
          <w:bCs/>
        </w:rPr>
        <w:t xml:space="preserve">: </w:t>
      </w:r>
      <w:r w:rsidRPr="009E2819">
        <w:t>La primera tiene como función adaptar el puesto de trabajo y las tareas a la persona que lo ocupa y la segunda trata de los temas psicosociales que pueden afectar al trabajador.</w:t>
      </w:r>
    </w:p>
    <w:p w14:paraId="3AF0F238" w14:textId="4894A71A" w:rsidR="00350D01" w:rsidRPr="009E2819" w:rsidRDefault="00350D01" w:rsidP="00E71591">
      <w:pPr>
        <w:pStyle w:val="TextoPrincipal"/>
        <w:numPr>
          <w:ilvl w:val="0"/>
          <w:numId w:val="14"/>
        </w:numPr>
        <w:ind w:left="567"/>
      </w:pPr>
      <w:r w:rsidRPr="009E2819">
        <w:rPr>
          <w:b/>
          <w:bCs/>
        </w:rPr>
        <w:t>Escala de Likert</w:t>
      </w:r>
      <w:r w:rsidR="00121438">
        <w:rPr>
          <w:b/>
          <w:bCs/>
        </w:rPr>
        <w:t>:</w:t>
      </w:r>
      <w:r w:rsidRPr="009E2819">
        <w:t xml:space="preserve"> Consiste en un conjunto de ítems presentados en forma de afirmaciones o juicios, ante los cuales se pide la reacción de los participantes. A cada punto se le asigna un valor numérico. Así, el participante obtiene una puntuación respecto de la afirmación y al final su puntuación total, sumando las puntuaciones obtenidas en relación con todas las afirmaciones</w:t>
      </w:r>
      <w:r w:rsidR="00FD749B" w:rsidRPr="009E2819">
        <w:t xml:space="preserve"> </w:t>
      </w:r>
      <w:r w:rsidR="00FD749B" w:rsidRPr="009E2819">
        <w:rPr>
          <w:kern w:val="0"/>
        </w:rPr>
        <w:t xml:space="preserve">(Hernández </w:t>
      </w:r>
      <w:proofErr w:type="spellStart"/>
      <w:r w:rsidR="00FD749B" w:rsidRPr="009E2819">
        <w:rPr>
          <w:kern w:val="0"/>
        </w:rPr>
        <w:t>Sampieri</w:t>
      </w:r>
      <w:proofErr w:type="spellEnd"/>
      <w:r w:rsidR="00FD749B" w:rsidRPr="009E2819">
        <w:rPr>
          <w:kern w:val="0"/>
        </w:rPr>
        <w:t xml:space="preserve"> et al., 2010)</w:t>
      </w:r>
      <w:r w:rsidRPr="009E2819">
        <w:t>.</w:t>
      </w:r>
    </w:p>
    <w:p w14:paraId="5D024927" w14:textId="3809C4D6" w:rsidR="007F13F4" w:rsidRPr="009E2819" w:rsidRDefault="00AD67BD" w:rsidP="00E71591">
      <w:pPr>
        <w:pStyle w:val="TextoPrincipal"/>
        <w:numPr>
          <w:ilvl w:val="0"/>
          <w:numId w:val="14"/>
        </w:numPr>
        <w:ind w:left="567"/>
      </w:pPr>
      <w:r w:rsidRPr="009E2819">
        <w:rPr>
          <w:b/>
          <w:bCs/>
        </w:rPr>
        <w:t>Medicina del Trabajo</w:t>
      </w:r>
      <w:r w:rsidR="00121438">
        <w:rPr>
          <w:b/>
          <w:bCs/>
        </w:rPr>
        <w:t>:</w:t>
      </w:r>
      <w:r w:rsidRPr="009E2819">
        <w:t xml:space="preserve"> Tiene más una función curativa ya que en principio actúa, cuando ya se ha producido el daño. Pero además sus estadísticas pueden dar pistas de cuáles son los daños más frecuentes y proponer actuaciones para su eliminación o al menos reducirlos. (OMS, 2013).</w:t>
      </w:r>
    </w:p>
    <w:p w14:paraId="1E2B506B" w14:textId="7F1DE9A2" w:rsidR="007F13F4" w:rsidRPr="009E2819" w:rsidRDefault="00262AF2" w:rsidP="00E71591">
      <w:pPr>
        <w:pStyle w:val="TextoPrincipal"/>
        <w:numPr>
          <w:ilvl w:val="0"/>
          <w:numId w:val="14"/>
        </w:numPr>
        <w:ind w:left="567"/>
      </w:pPr>
      <w:r w:rsidRPr="009E2819">
        <w:rPr>
          <w:b/>
          <w:bCs/>
        </w:rPr>
        <w:t>Síndrome de desgaste laboral</w:t>
      </w:r>
      <w:r w:rsidR="00121438">
        <w:rPr>
          <w:b/>
          <w:bCs/>
        </w:rPr>
        <w:t>:</w:t>
      </w:r>
      <w:r w:rsidRPr="009E2819">
        <w:rPr>
          <w:b/>
          <w:bCs/>
        </w:rPr>
        <w:t xml:space="preserve"> </w:t>
      </w:r>
      <w:r w:rsidR="008D5955" w:rsidRPr="009E2819">
        <w:t>Respuesta al estrés crónico en el trabajo (a largo plazo y acumulativo), con consecuencias negativas a nivel individual y organizacional, y que tiene peculiaridades muy específicas en áreas determinadas del trabajo, profesional, voluntario o doméstico, cuando éste se realiza directamente con colectivos de usuarios, bien sean enfermos de gran dependencia, o alumnos conflictivos. (Martínez Pérez, 2010).</w:t>
      </w:r>
    </w:p>
    <w:p w14:paraId="535A9194" w14:textId="59248400" w:rsidR="007F13F4" w:rsidRPr="009E2819" w:rsidRDefault="00C46AA7" w:rsidP="00E71591">
      <w:pPr>
        <w:pStyle w:val="TextoPrincipal"/>
        <w:numPr>
          <w:ilvl w:val="0"/>
          <w:numId w:val="14"/>
        </w:numPr>
        <w:ind w:left="567"/>
      </w:pPr>
      <w:r w:rsidRPr="009E2819">
        <w:rPr>
          <w:b/>
          <w:bCs/>
        </w:rPr>
        <w:t>Accidente de trabajo</w:t>
      </w:r>
      <w:r w:rsidR="00121438">
        <w:rPr>
          <w:b/>
          <w:bCs/>
        </w:rPr>
        <w:t>:</w:t>
      </w:r>
      <w:r w:rsidRPr="009E2819">
        <w:t xml:space="preserve"> Se entiende por accidente de trabajo todo suceso imprevisto y repentino que sobrevenga por causa o con ocasión del trabajo y que produzca al trabajador </w:t>
      </w:r>
      <w:r w:rsidRPr="009E2819">
        <w:lastRenderedPageBreak/>
        <w:t xml:space="preserve">una lesión orgánica o perturbación funcional permanente o pasajera. </w:t>
      </w:r>
      <w:r w:rsidR="00763960" w:rsidRPr="009E2819">
        <w:rPr>
          <w:kern w:val="0"/>
        </w:rPr>
        <w:t>(Código Del Trabajo de Honduras, 2009)</w:t>
      </w:r>
      <w:r w:rsidRPr="009E2819">
        <w:t>.</w:t>
      </w:r>
    </w:p>
    <w:p w14:paraId="33D1C635" w14:textId="695C358C" w:rsidR="007F13F4" w:rsidRPr="009E2819" w:rsidRDefault="00C46AA7" w:rsidP="00E71591">
      <w:pPr>
        <w:pStyle w:val="TextoPrincipal"/>
        <w:numPr>
          <w:ilvl w:val="0"/>
          <w:numId w:val="14"/>
        </w:numPr>
        <w:ind w:left="567"/>
      </w:pPr>
      <w:r w:rsidRPr="009E2819">
        <w:rPr>
          <w:b/>
          <w:bCs/>
        </w:rPr>
        <w:t xml:space="preserve">Riesgo </w:t>
      </w:r>
      <w:r w:rsidR="00EC1D8E" w:rsidRPr="009E2819">
        <w:rPr>
          <w:b/>
          <w:bCs/>
        </w:rPr>
        <w:t>laboral</w:t>
      </w:r>
      <w:r w:rsidR="00121438">
        <w:rPr>
          <w:b/>
          <w:bCs/>
        </w:rPr>
        <w:t>:</w:t>
      </w:r>
      <w:r w:rsidR="00EC1D8E" w:rsidRPr="009E2819">
        <w:t xml:space="preserve"> Cualquier peligro o fuente generadora de un incidente o accidente de trabajo que cause daño a los trabajadores, afecte su salud o integridad física y mental, en el ejercicio o con motivo del trabajo </w:t>
      </w:r>
      <w:r w:rsidR="00EC1D8E" w:rsidRPr="009E2819">
        <w:rPr>
          <w:kern w:val="0"/>
        </w:rPr>
        <w:t>(“Acuerdo Ejecutivo No. STSS-053-04,” 2004)</w:t>
      </w:r>
    </w:p>
    <w:p w14:paraId="460B5DAE" w14:textId="49E8A682" w:rsidR="00657A6E" w:rsidRPr="009E2819" w:rsidRDefault="00657A6E" w:rsidP="00E71591">
      <w:pPr>
        <w:pStyle w:val="TextoPrincipal"/>
        <w:numPr>
          <w:ilvl w:val="0"/>
          <w:numId w:val="14"/>
        </w:numPr>
        <w:ind w:left="567"/>
      </w:pPr>
      <w:r w:rsidRPr="009E2819">
        <w:rPr>
          <w:b/>
          <w:bCs/>
        </w:rPr>
        <w:t>La Identificación de Peligros y la Evaluación de Riesgos y Controles (IPERC)</w:t>
      </w:r>
      <w:r w:rsidR="00121438">
        <w:rPr>
          <w:b/>
          <w:bCs/>
        </w:rPr>
        <w:t xml:space="preserve">: </w:t>
      </w:r>
      <w:r w:rsidR="00F41B68" w:rsidRPr="009E2819">
        <w:t xml:space="preserve">Herramienta que permite determinar los peligros, riesgos e implementación de mecanismos de control a fin de reducirlos en una organización o empresa. </w:t>
      </w:r>
      <w:r w:rsidR="007F13F4" w:rsidRPr="009E2819">
        <w:t>(Almeida, 2021)</w:t>
      </w:r>
    </w:p>
    <w:p w14:paraId="600F426E" w14:textId="3FF7D5EE" w:rsidR="00C46AA7" w:rsidRDefault="00F036FB" w:rsidP="00E71591">
      <w:pPr>
        <w:pStyle w:val="TextoPrincipal"/>
        <w:numPr>
          <w:ilvl w:val="0"/>
          <w:numId w:val="14"/>
        </w:numPr>
        <w:ind w:left="567"/>
      </w:pPr>
      <w:r w:rsidRPr="009E2819">
        <w:rPr>
          <w:b/>
          <w:bCs/>
        </w:rPr>
        <w:t>Método R</w:t>
      </w:r>
      <w:r w:rsidR="005F3C81" w:rsidRPr="009E2819">
        <w:rPr>
          <w:b/>
          <w:bCs/>
        </w:rPr>
        <w:t>ULA</w:t>
      </w:r>
      <w:r w:rsidR="00121438">
        <w:rPr>
          <w:b/>
          <w:bCs/>
        </w:rPr>
        <w:t>:</w:t>
      </w:r>
      <w:r w:rsidRPr="009E2819">
        <w:t xml:space="preserve"> </w:t>
      </w:r>
      <w:r w:rsidR="005F3C81" w:rsidRPr="009E2819">
        <w:t xml:space="preserve">La Evaluación rápida de la extremidad superior </w:t>
      </w:r>
      <w:r w:rsidR="004C08B6" w:rsidRPr="009E2819">
        <w:t xml:space="preserve">(Rapid </w:t>
      </w:r>
      <w:proofErr w:type="spellStart"/>
      <w:r w:rsidR="005F3C81" w:rsidRPr="009E2819">
        <w:t>Upper</w:t>
      </w:r>
      <w:proofErr w:type="spellEnd"/>
      <w:r w:rsidR="004C08B6" w:rsidRPr="009E2819">
        <w:t xml:space="preserve"> </w:t>
      </w:r>
      <w:proofErr w:type="spellStart"/>
      <w:r w:rsidR="005F3C81" w:rsidRPr="009E2819">
        <w:t>Limb</w:t>
      </w:r>
      <w:proofErr w:type="spellEnd"/>
      <w:r w:rsidR="004C08B6" w:rsidRPr="009E2819">
        <w:t xml:space="preserve"> </w:t>
      </w:r>
      <w:proofErr w:type="spellStart"/>
      <w:r w:rsidR="004C08B6" w:rsidRPr="009E2819">
        <w:t>Assessment</w:t>
      </w:r>
      <w:proofErr w:type="spellEnd"/>
      <w:r w:rsidR="004C08B6" w:rsidRPr="009E2819">
        <w:t>) es un</w:t>
      </w:r>
      <w:r w:rsidR="005F3C81" w:rsidRPr="009E2819">
        <w:t xml:space="preserve"> método de evaluación de factores de riesgo potenciales en extremidades superiores.</w:t>
      </w:r>
      <w:r w:rsidR="004C08B6" w:rsidRPr="009E2819">
        <w:t xml:space="preserve"> </w:t>
      </w:r>
      <w:r w:rsidRPr="009E2819">
        <w:t>(</w:t>
      </w:r>
      <w:proofErr w:type="spellStart"/>
      <w:r w:rsidRPr="009E2819">
        <w:t>Hignett</w:t>
      </w:r>
      <w:proofErr w:type="spellEnd"/>
      <w:r w:rsidRPr="009E2819">
        <w:t xml:space="preserve"> &amp; </w:t>
      </w:r>
      <w:proofErr w:type="spellStart"/>
      <w:r w:rsidRPr="009E2819">
        <w:t>McAttamney</w:t>
      </w:r>
      <w:proofErr w:type="spellEnd"/>
      <w:r w:rsidRPr="009E2819">
        <w:t>, 2000)</w:t>
      </w:r>
      <w:r w:rsidR="004C08B6" w:rsidRPr="009E2819">
        <w:t>.</w:t>
      </w:r>
    </w:p>
    <w:p w14:paraId="0076BBAA" w14:textId="75031A42" w:rsidR="005F3C81" w:rsidRPr="009E2819" w:rsidRDefault="005F3C81" w:rsidP="00E71591">
      <w:pPr>
        <w:pStyle w:val="TextoPrincipal"/>
        <w:numPr>
          <w:ilvl w:val="0"/>
          <w:numId w:val="14"/>
        </w:numPr>
        <w:ind w:left="567"/>
      </w:pPr>
      <w:r w:rsidRPr="009E2819">
        <w:rPr>
          <w:b/>
          <w:bCs/>
        </w:rPr>
        <w:t xml:space="preserve">Trastornos </w:t>
      </w:r>
      <w:proofErr w:type="spellStart"/>
      <w:r w:rsidRPr="009E2819">
        <w:rPr>
          <w:b/>
          <w:bCs/>
        </w:rPr>
        <w:t>muscoesqueléticos</w:t>
      </w:r>
      <w:proofErr w:type="spellEnd"/>
      <w:r w:rsidRPr="009E2819">
        <w:rPr>
          <w:b/>
          <w:bCs/>
        </w:rPr>
        <w:t xml:space="preserve"> (TME)</w:t>
      </w:r>
      <w:r w:rsidR="00121438">
        <w:rPr>
          <w:b/>
          <w:bCs/>
        </w:rPr>
        <w:t>:</w:t>
      </w:r>
      <w:r w:rsidRPr="009E2819">
        <w:rPr>
          <w:b/>
          <w:bCs/>
        </w:rPr>
        <w:t xml:space="preserve"> </w:t>
      </w:r>
      <w:r w:rsidRPr="009E2819">
        <w:t xml:space="preserve">Son </w:t>
      </w:r>
      <w:r w:rsidR="003C3833" w:rsidRPr="009E2819">
        <w:t>dolencias</w:t>
      </w:r>
      <w:r w:rsidRPr="009E2819">
        <w:t xml:space="preserve"> que afectan al sistema </w:t>
      </w:r>
      <w:proofErr w:type="spellStart"/>
      <w:r w:rsidRPr="009E2819">
        <w:t>musculoesquelético</w:t>
      </w:r>
      <w:proofErr w:type="spellEnd"/>
      <w:r w:rsidRPr="009E2819">
        <w:t xml:space="preserve"> del cuerpo humano</w:t>
      </w:r>
      <w:r w:rsidR="003C3833" w:rsidRPr="009E2819">
        <w:t>. Éstas incluyen daños a la espalda, el cuello, los hombros y las extremidades inferiores o superiores.</w:t>
      </w:r>
    </w:p>
    <w:p w14:paraId="3C83B992" w14:textId="77777777" w:rsidR="00707FBC" w:rsidRPr="009E2819" w:rsidRDefault="00707FBC" w:rsidP="00AD67BD">
      <w:pPr>
        <w:pStyle w:val="TextoPrincipal"/>
      </w:pPr>
    </w:p>
    <w:p w14:paraId="1818CFA0" w14:textId="77777777" w:rsidR="006B4121" w:rsidRPr="009E2819" w:rsidRDefault="004E4D98" w:rsidP="00E71591">
      <w:pPr>
        <w:pStyle w:val="Heading2"/>
        <w:numPr>
          <w:ilvl w:val="1"/>
          <w:numId w:val="5"/>
        </w:numPr>
        <w:rPr>
          <w:lang w:val="es-HN"/>
        </w:rPr>
      </w:pPr>
      <w:bookmarkStart w:id="22" w:name="_Toc153637639"/>
      <w:r w:rsidRPr="009E2819">
        <w:rPr>
          <w:caps w:val="0"/>
          <w:lang w:val="es-HN"/>
        </w:rPr>
        <w:t>TEORÍAS DE SUSTENTO</w:t>
      </w:r>
      <w:bookmarkEnd w:id="22"/>
    </w:p>
    <w:p w14:paraId="03B8563F" w14:textId="3F4796F8" w:rsidR="008438A8" w:rsidRPr="009E2819" w:rsidRDefault="008438A8" w:rsidP="008438A8">
      <w:pPr>
        <w:pStyle w:val="TextoPrincipal"/>
      </w:pPr>
      <w:r w:rsidRPr="009E2819">
        <w:t xml:space="preserve">En el presente apartado, se buscará tocar temas de fundamento teórico, que buscan sustentar la investigación a desarrollar. </w:t>
      </w:r>
    </w:p>
    <w:p w14:paraId="39049686" w14:textId="77777777" w:rsidR="00AF4893" w:rsidRPr="009E2819" w:rsidRDefault="00AF4893" w:rsidP="00B23F65">
      <w:pPr>
        <w:pStyle w:val="Heading3"/>
        <w:numPr>
          <w:ilvl w:val="2"/>
          <w:numId w:val="6"/>
        </w:numPr>
      </w:pPr>
      <w:bookmarkStart w:id="23" w:name="_Toc153637640"/>
      <w:r w:rsidRPr="009E2819">
        <w:t>TEORÍA TRICONDICIONAL</w:t>
      </w:r>
      <w:bookmarkEnd w:id="23"/>
    </w:p>
    <w:p w14:paraId="000F5C1E" w14:textId="77777777" w:rsidR="00AF4893" w:rsidRPr="009E2819" w:rsidRDefault="00AF4893" w:rsidP="00AF4893">
      <w:pPr>
        <w:pStyle w:val="TextoPrincipal"/>
      </w:pPr>
      <w:r w:rsidRPr="009E2819">
        <w:t xml:space="preserve">Es comúnmente visto que la generación de conciencia hacia los trabajadores sobre los riesgos laborales que proviene de la alta dirección siempre es un reto considerable. Para cumplir este objetivo, la directiva de las empresas puede implementar mecanismos en pro de la salud de los colaboradores, como ser capacitaciones, controles a nivel operativo, proveerles de equipos de protección personal, entrenamientos, entre otros. </w:t>
      </w:r>
    </w:p>
    <w:p w14:paraId="684D8F50" w14:textId="2A5CCE14" w:rsidR="00AF4893" w:rsidRPr="009E2819" w:rsidRDefault="00AF4893" w:rsidP="00AF4893">
      <w:pPr>
        <w:pStyle w:val="TextoPrincipal"/>
      </w:pPr>
      <w:r w:rsidRPr="009E2819">
        <w:t xml:space="preserve">Es tentador ver estas medidas como implementaciones que son efectivas en su totalidad, sin embargo, la realidad suele ser diferente. Para ello, es necesario concientizar o crear una comprensión duradera y real en los colaboradores sobre los riesgos y peligros en el desarrollo de </w:t>
      </w:r>
      <w:r w:rsidRPr="009E2819">
        <w:lastRenderedPageBreak/>
        <w:t xml:space="preserve">las actividades cotidianas de los mismos. Existe una teoría que describe este importante factor, llamada la Teoría </w:t>
      </w:r>
      <w:proofErr w:type="spellStart"/>
      <w:r w:rsidRPr="009E2819">
        <w:t>Tricondicional</w:t>
      </w:r>
      <w:proofErr w:type="spellEnd"/>
      <w:r w:rsidRPr="009E2819">
        <w:t xml:space="preserve"> del Comportamiento Seguro.</w:t>
      </w:r>
    </w:p>
    <w:p w14:paraId="027FD48C" w14:textId="77777777" w:rsidR="00AF4893" w:rsidRPr="009E2819" w:rsidRDefault="00AF4893" w:rsidP="00AF4893">
      <w:pPr>
        <w:pStyle w:val="TextoPrincipal"/>
      </w:pPr>
    </w:p>
    <w:p w14:paraId="7D09AFDC" w14:textId="455AA151" w:rsidR="00AF4893" w:rsidRPr="009E2819" w:rsidRDefault="000F3F5A" w:rsidP="00AF4893">
      <w:pPr>
        <w:pStyle w:val="TextoPrincipal"/>
      </w:pPr>
      <w:r w:rsidRPr="009E2819">
        <w:rPr>
          <w:noProof/>
          <w:lang w:eastAsia="es-HN"/>
        </w:rPr>
        <w:drawing>
          <wp:anchor distT="0" distB="0" distL="114300" distR="114300" simplePos="0" relativeHeight="251652096" behindDoc="1" locked="0" layoutInCell="1" allowOverlap="1" wp14:anchorId="3E24BD56" wp14:editId="44A49460">
            <wp:simplePos x="0" y="0"/>
            <wp:positionH relativeFrom="column">
              <wp:posOffset>1101090</wp:posOffset>
            </wp:positionH>
            <wp:positionV relativeFrom="paragraph">
              <wp:posOffset>-81</wp:posOffset>
            </wp:positionV>
            <wp:extent cx="3774440" cy="2254885"/>
            <wp:effectExtent l="0" t="0" r="0" b="0"/>
            <wp:wrapTight wrapText="bothSides">
              <wp:wrapPolygon edited="0">
                <wp:start x="0" y="0"/>
                <wp:lineTo x="0" y="21351"/>
                <wp:lineTo x="21476" y="21351"/>
                <wp:lineTo x="21476" y="0"/>
                <wp:lineTo x="0" y="0"/>
              </wp:wrapPolygon>
            </wp:wrapTight>
            <wp:docPr id="1579265202" name="Picture 1" descr="A diagram of a work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265202" name="Picture 1" descr="A diagram of a work flow&#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774440" cy="2254885"/>
                    </a:xfrm>
                    <a:prstGeom prst="rect">
                      <a:avLst/>
                    </a:prstGeom>
                  </pic:spPr>
                </pic:pic>
              </a:graphicData>
            </a:graphic>
            <wp14:sizeRelH relativeFrom="margin">
              <wp14:pctWidth>0</wp14:pctWidth>
            </wp14:sizeRelH>
            <wp14:sizeRelV relativeFrom="margin">
              <wp14:pctHeight>0</wp14:pctHeight>
            </wp14:sizeRelV>
          </wp:anchor>
        </w:drawing>
      </w:r>
    </w:p>
    <w:p w14:paraId="77AC832E" w14:textId="77777777" w:rsidR="00AF4893" w:rsidRPr="009E2819" w:rsidRDefault="00AF4893" w:rsidP="00AF4893">
      <w:pPr>
        <w:pStyle w:val="TextoPrincipal"/>
      </w:pPr>
    </w:p>
    <w:p w14:paraId="30318102" w14:textId="77777777" w:rsidR="00AF4893" w:rsidRPr="009E2819" w:rsidRDefault="00AF4893" w:rsidP="00AF4893">
      <w:pPr>
        <w:pStyle w:val="TextoPrincipal"/>
      </w:pPr>
    </w:p>
    <w:p w14:paraId="762F08F5" w14:textId="77777777" w:rsidR="00AF4893" w:rsidRPr="009E2819" w:rsidRDefault="00AF4893" w:rsidP="00AF4893">
      <w:pPr>
        <w:pStyle w:val="TextoPrincipal"/>
      </w:pPr>
    </w:p>
    <w:p w14:paraId="05779A0A" w14:textId="77777777" w:rsidR="00AF4893" w:rsidRPr="009E2819" w:rsidRDefault="00AF4893" w:rsidP="00AF4893">
      <w:pPr>
        <w:pStyle w:val="TextoPrincipal"/>
      </w:pPr>
    </w:p>
    <w:p w14:paraId="585D2EFF" w14:textId="77777777" w:rsidR="00AF4893" w:rsidRPr="009E2819" w:rsidRDefault="00AF4893" w:rsidP="00AF4893">
      <w:pPr>
        <w:pStyle w:val="TextoPrincipal"/>
      </w:pPr>
    </w:p>
    <w:p w14:paraId="26D7DC31" w14:textId="5DA1B275" w:rsidR="000F3F5A" w:rsidRPr="009E2819" w:rsidRDefault="000F3F5A" w:rsidP="00AF4893">
      <w:pPr>
        <w:pStyle w:val="TextoPrincipal"/>
      </w:pPr>
    </w:p>
    <w:p w14:paraId="09E0E3C7" w14:textId="285D4E46" w:rsidR="00AF4893" w:rsidRPr="009E2819" w:rsidRDefault="00AF4893" w:rsidP="00AF4893">
      <w:pPr>
        <w:pStyle w:val="Caption"/>
        <w:jc w:val="center"/>
        <w:rPr>
          <w:lang w:val="es-HN"/>
        </w:rPr>
      </w:pPr>
      <w:bookmarkStart w:id="24" w:name="_Toc153638486"/>
      <w:r w:rsidRPr="009E2819">
        <w:rPr>
          <w:lang w:val="es-HN"/>
        </w:rPr>
        <w:t xml:space="preserve">Figura </w:t>
      </w:r>
      <w:r w:rsidRPr="009E2819">
        <w:rPr>
          <w:lang w:val="es-HN"/>
        </w:rPr>
        <w:fldChar w:fldCharType="begin"/>
      </w:r>
      <w:r w:rsidRPr="009E2819">
        <w:rPr>
          <w:lang w:val="es-HN"/>
        </w:rPr>
        <w:instrText xml:space="preserve"> SEQ Figura \* ARABIC </w:instrText>
      </w:r>
      <w:r w:rsidRPr="009E2819">
        <w:rPr>
          <w:lang w:val="es-HN"/>
        </w:rPr>
        <w:fldChar w:fldCharType="separate"/>
      </w:r>
      <w:r w:rsidR="000308BA">
        <w:rPr>
          <w:noProof/>
          <w:lang w:val="es-HN"/>
        </w:rPr>
        <w:t>1</w:t>
      </w:r>
      <w:r w:rsidRPr="009E2819">
        <w:rPr>
          <w:lang w:val="es-HN"/>
        </w:rPr>
        <w:fldChar w:fldCharType="end"/>
      </w:r>
      <w:r w:rsidRPr="009E2819">
        <w:rPr>
          <w:lang w:val="es-HN"/>
        </w:rPr>
        <w:t xml:space="preserve"> Modelo </w:t>
      </w:r>
      <w:proofErr w:type="spellStart"/>
      <w:r w:rsidRPr="009E2819">
        <w:rPr>
          <w:lang w:val="es-HN"/>
        </w:rPr>
        <w:t>Tricondicional</w:t>
      </w:r>
      <w:proofErr w:type="spellEnd"/>
      <w:r w:rsidRPr="009E2819">
        <w:rPr>
          <w:lang w:val="es-HN"/>
        </w:rPr>
        <w:t xml:space="preserve"> del trabajo </w:t>
      </w:r>
      <w:r w:rsidRPr="009E2819">
        <w:rPr>
          <w:szCs w:val="24"/>
          <w:lang w:val="es-HN"/>
        </w:rPr>
        <w:t>(Meliá, 2007)</w:t>
      </w:r>
      <w:bookmarkEnd w:id="24"/>
    </w:p>
    <w:p w14:paraId="138EF56E" w14:textId="1A06EFE5" w:rsidR="00AF4893" w:rsidRPr="009E2819" w:rsidRDefault="00AF4893" w:rsidP="00AF4893">
      <w:pPr>
        <w:pStyle w:val="TextoPrincipal"/>
      </w:pPr>
      <w:r w:rsidRPr="009E2819">
        <w:t>Según (Meliá, 2007), “para que una persona trabaje con seguridad hacen falta tres condiciones. Las tres son condiciones necesarias y ninguna es condición suficiente; por ello, las tres deben darse simultáneamente para que se dé el trabajo seguro en la empresa.” (p.140). Si tomamos en cuenta el riesgo basal, es decir, el riesgo inherente que emana de la actividad cotidiana del trabajador, las condiciones necesarias para que el mismo trabaje “seguro” son:</w:t>
      </w:r>
    </w:p>
    <w:p w14:paraId="6E6A2FE9" w14:textId="4DAC3693" w:rsidR="00AF4893" w:rsidRPr="009E2819" w:rsidRDefault="00AF4893" w:rsidP="00E71591">
      <w:pPr>
        <w:pStyle w:val="TextoPrincipal"/>
        <w:numPr>
          <w:ilvl w:val="0"/>
          <w:numId w:val="7"/>
        </w:numPr>
      </w:pPr>
      <w:r w:rsidRPr="009E2819">
        <w:t>Que pueda hacerlo;</w:t>
      </w:r>
    </w:p>
    <w:p w14:paraId="7ABCEB43" w14:textId="32BEFB41" w:rsidR="00AF4893" w:rsidRPr="009E2819" w:rsidRDefault="00AF4893" w:rsidP="00E71591">
      <w:pPr>
        <w:pStyle w:val="TextoPrincipal"/>
        <w:numPr>
          <w:ilvl w:val="0"/>
          <w:numId w:val="7"/>
        </w:numPr>
      </w:pPr>
      <w:r w:rsidRPr="009E2819">
        <w:t>Que sepa hacerlo;</w:t>
      </w:r>
    </w:p>
    <w:p w14:paraId="08D3A37C" w14:textId="2486705C" w:rsidR="00774443" w:rsidRPr="009E2819" w:rsidRDefault="00AF4893" w:rsidP="00E71591">
      <w:pPr>
        <w:pStyle w:val="TextoPrincipal"/>
        <w:numPr>
          <w:ilvl w:val="0"/>
          <w:numId w:val="7"/>
        </w:numPr>
      </w:pPr>
      <w:r w:rsidRPr="009E2819">
        <w:t>Que quiera hacerlo.</w:t>
      </w:r>
    </w:p>
    <w:p w14:paraId="09545C51" w14:textId="14DE22AE" w:rsidR="00AF4893" w:rsidRPr="009E2819" w:rsidRDefault="00AF4893" w:rsidP="00774443">
      <w:pPr>
        <w:pStyle w:val="TextoPrincipal"/>
      </w:pPr>
      <w:r w:rsidRPr="009E2819">
        <w:t xml:space="preserve">El anterior es un modelo sencillo, que describe de manera apropiada lo necesario para poder, en la medida de lo posible, asegurar un nivel de seguridad en el trabajo para los colaboradores. Sin embargo, el modelo por </w:t>
      </w:r>
      <w:proofErr w:type="spellStart"/>
      <w:r w:rsidRPr="009E2819">
        <w:t>si</w:t>
      </w:r>
      <w:proofErr w:type="spellEnd"/>
      <w:r w:rsidRPr="009E2819">
        <w:t xml:space="preserve"> solo no es suficiente, ya que en un contexto de realidad y aplicabilidad es necesario trascender y asociar ideas asociadas a la operatividad laboral. Para ello se compara con diferentes factores o riesgos relacionados con el objetivo de darle una aplicabilidad real. En la Figura 3, se puede visualizar la relación descrita anteriormente. </w:t>
      </w:r>
    </w:p>
    <w:p w14:paraId="04665051" w14:textId="77777777" w:rsidR="00AF4893" w:rsidRPr="009E2819" w:rsidRDefault="00AF4893" w:rsidP="00AF4893">
      <w:pPr>
        <w:pStyle w:val="TextoPrincipal"/>
      </w:pPr>
    </w:p>
    <w:p w14:paraId="6423F270" w14:textId="54913151" w:rsidR="00AF4893" w:rsidRPr="009E2819" w:rsidRDefault="00774443" w:rsidP="00AF4893">
      <w:pPr>
        <w:pStyle w:val="TextoPrincipal"/>
      </w:pPr>
      <w:r w:rsidRPr="009E2819">
        <w:rPr>
          <w:noProof/>
          <w:lang w:eastAsia="es-HN"/>
        </w:rPr>
        <w:lastRenderedPageBreak/>
        <w:drawing>
          <wp:anchor distT="0" distB="0" distL="114300" distR="114300" simplePos="0" relativeHeight="251653120" behindDoc="1" locked="0" layoutInCell="1" allowOverlap="1" wp14:anchorId="30580224" wp14:editId="78DD0E33">
            <wp:simplePos x="0" y="0"/>
            <wp:positionH relativeFrom="column">
              <wp:posOffset>685165</wp:posOffset>
            </wp:positionH>
            <wp:positionV relativeFrom="paragraph">
              <wp:posOffset>-432</wp:posOffset>
            </wp:positionV>
            <wp:extent cx="4471670" cy="2952750"/>
            <wp:effectExtent l="0" t="0" r="5080" b="0"/>
            <wp:wrapTight wrapText="bothSides">
              <wp:wrapPolygon edited="0">
                <wp:start x="0" y="0"/>
                <wp:lineTo x="0" y="21461"/>
                <wp:lineTo x="21533" y="21461"/>
                <wp:lineTo x="21533" y="0"/>
                <wp:lineTo x="0" y="0"/>
              </wp:wrapPolygon>
            </wp:wrapTight>
            <wp:docPr id="1305667994" name="Picture 1" descr="A diagram of a work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667994" name="Picture 1" descr="A diagram of a work proces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471670" cy="2952750"/>
                    </a:xfrm>
                    <a:prstGeom prst="rect">
                      <a:avLst/>
                    </a:prstGeom>
                  </pic:spPr>
                </pic:pic>
              </a:graphicData>
            </a:graphic>
          </wp:anchor>
        </w:drawing>
      </w:r>
    </w:p>
    <w:p w14:paraId="5218A9AC" w14:textId="77777777" w:rsidR="00AF4893" w:rsidRPr="009E2819" w:rsidRDefault="00AF4893" w:rsidP="00AF4893">
      <w:pPr>
        <w:pStyle w:val="TextoPrincipal"/>
      </w:pPr>
    </w:p>
    <w:p w14:paraId="17321669" w14:textId="77777777" w:rsidR="00AF4893" w:rsidRPr="009E2819" w:rsidRDefault="00AF4893" w:rsidP="00AF4893">
      <w:pPr>
        <w:pStyle w:val="TextoPrincipal"/>
      </w:pPr>
    </w:p>
    <w:p w14:paraId="77927556" w14:textId="77777777" w:rsidR="00AF4893" w:rsidRPr="009E2819" w:rsidRDefault="00AF4893" w:rsidP="00AF4893">
      <w:pPr>
        <w:pStyle w:val="TextoPrincipal"/>
      </w:pPr>
    </w:p>
    <w:p w14:paraId="48AC511D" w14:textId="77777777" w:rsidR="00AF4893" w:rsidRPr="009E2819" w:rsidRDefault="00AF4893" w:rsidP="00AF4893">
      <w:pPr>
        <w:pStyle w:val="TextoPrincipal"/>
      </w:pPr>
    </w:p>
    <w:p w14:paraId="15B09C88" w14:textId="77777777" w:rsidR="00AF4893" w:rsidRPr="009E2819" w:rsidRDefault="00AF4893" w:rsidP="00AF4893">
      <w:pPr>
        <w:pStyle w:val="TextoPrincipal"/>
      </w:pPr>
    </w:p>
    <w:p w14:paraId="3371BC76" w14:textId="77777777" w:rsidR="00AF4893" w:rsidRPr="009E2819" w:rsidRDefault="00AF4893" w:rsidP="00AF4893">
      <w:pPr>
        <w:pStyle w:val="TextoPrincipal"/>
      </w:pPr>
    </w:p>
    <w:p w14:paraId="2D57D768" w14:textId="77777777" w:rsidR="00AF4893" w:rsidRPr="009E2819" w:rsidRDefault="00AF4893" w:rsidP="00AF4893">
      <w:pPr>
        <w:pStyle w:val="TextoPrincipal"/>
      </w:pPr>
    </w:p>
    <w:p w14:paraId="51CB0302" w14:textId="77777777" w:rsidR="00774443" w:rsidRPr="009E2819" w:rsidRDefault="00774443" w:rsidP="00AF4893">
      <w:pPr>
        <w:pStyle w:val="TextoPrincipal"/>
      </w:pPr>
    </w:p>
    <w:p w14:paraId="1DEF70C6" w14:textId="60CD64AD" w:rsidR="00AF4893" w:rsidRPr="009E2819" w:rsidRDefault="00AF4893" w:rsidP="00AF4893">
      <w:pPr>
        <w:pStyle w:val="Caption"/>
        <w:jc w:val="center"/>
        <w:rPr>
          <w:lang w:val="es-HN"/>
        </w:rPr>
      </w:pPr>
      <w:bookmarkStart w:id="25" w:name="_Toc153638487"/>
      <w:r w:rsidRPr="009E2819">
        <w:rPr>
          <w:lang w:val="es-HN"/>
        </w:rPr>
        <w:t xml:space="preserve">Figura </w:t>
      </w:r>
      <w:r w:rsidRPr="009E2819">
        <w:rPr>
          <w:lang w:val="es-HN"/>
        </w:rPr>
        <w:fldChar w:fldCharType="begin"/>
      </w:r>
      <w:r w:rsidRPr="009E2819">
        <w:rPr>
          <w:lang w:val="es-HN"/>
        </w:rPr>
        <w:instrText xml:space="preserve"> SEQ Figura \* ARABIC </w:instrText>
      </w:r>
      <w:r w:rsidRPr="009E2819">
        <w:rPr>
          <w:lang w:val="es-HN"/>
        </w:rPr>
        <w:fldChar w:fldCharType="separate"/>
      </w:r>
      <w:r w:rsidR="000308BA">
        <w:rPr>
          <w:noProof/>
          <w:lang w:val="es-HN"/>
        </w:rPr>
        <w:t>2</w:t>
      </w:r>
      <w:r w:rsidRPr="009E2819">
        <w:rPr>
          <w:lang w:val="es-HN"/>
        </w:rPr>
        <w:fldChar w:fldCharType="end"/>
      </w:r>
      <w:r w:rsidRPr="009E2819">
        <w:rPr>
          <w:lang w:val="es-HN"/>
        </w:rPr>
        <w:t xml:space="preserve"> Modelo </w:t>
      </w:r>
      <w:proofErr w:type="spellStart"/>
      <w:r w:rsidRPr="009E2819">
        <w:rPr>
          <w:lang w:val="es-HN"/>
        </w:rPr>
        <w:t>Tricondicional</w:t>
      </w:r>
      <w:proofErr w:type="spellEnd"/>
      <w:r w:rsidRPr="009E2819">
        <w:rPr>
          <w:lang w:val="es-HN"/>
        </w:rPr>
        <w:t xml:space="preserve"> como herramienta diagnóstica y la relación con sus factores. </w:t>
      </w:r>
      <w:r w:rsidRPr="009E2819">
        <w:rPr>
          <w:szCs w:val="24"/>
          <w:lang w:val="es-HN"/>
        </w:rPr>
        <w:t>(Meliá, 2007)</w:t>
      </w:r>
      <w:bookmarkEnd w:id="25"/>
    </w:p>
    <w:p w14:paraId="05C6140E" w14:textId="77777777" w:rsidR="00AF4893" w:rsidRPr="009E2819" w:rsidRDefault="00AF4893" w:rsidP="00AF4893">
      <w:pPr>
        <w:pStyle w:val="TextoPrincipal"/>
        <w:ind w:left="1287" w:firstLine="0"/>
      </w:pPr>
    </w:p>
    <w:p w14:paraId="1AFC1270" w14:textId="77777777" w:rsidR="00AF4893" w:rsidRPr="009E2819" w:rsidRDefault="00AF4893" w:rsidP="006E2BC6">
      <w:pPr>
        <w:pStyle w:val="Heading4"/>
        <w:numPr>
          <w:ilvl w:val="3"/>
          <w:numId w:val="8"/>
        </w:numPr>
      </w:pPr>
      <w:r w:rsidRPr="009E2819">
        <w:t>FACTORES RELACIONADOS CON LA PRIMERA CONDICIÓN</w:t>
      </w:r>
    </w:p>
    <w:p w14:paraId="535C12C0" w14:textId="77777777" w:rsidR="00AF4893" w:rsidRPr="009E2819" w:rsidRDefault="00AF4893" w:rsidP="00AF4893">
      <w:pPr>
        <w:pStyle w:val="TextoPrincipal"/>
      </w:pPr>
      <w:r w:rsidRPr="009E2819">
        <w:t xml:space="preserve">La primera condición para un trabajo seguro involucra considerar consecuencias relacionadas con los riesgos físicos presentes en el entorno laboral, así como establecer métodos de trabajo seguros y una organización adecuada que promueva la seguridad. Los factores físicos se refieren a la presencia de riesgos como maquinaria, instrumentos, sustancias químicas, condiciones higiénicas deficientes, factores biológicos y problemas ergonómicos que supongan un riesgo para el colaborador. También es importante que los trabajadores tengan acceso a equipos de prevención, protección y </w:t>
      </w:r>
      <w:proofErr w:type="gramStart"/>
      <w:r w:rsidRPr="009E2819">
        <w:t>rescate, tanto individuales como colectivos</w:t>
      </w:r>
      <w:proofErr w:type="gramEnd"/>
      <w:r w:rsidRPr="009E2819">
        <w:t xml:space="preserve">, como los equipos de protección personal. </w:t>
      </w:r>
    </w:p>
    <w:p w14:paraId="0E483535" w14:textId="77777777" w:rsidR="00AF4893" w:rsidRPr="009E2819" w:rsidRDefault="00AF4893" w:rsidP="00AF4893">
      <w:pPr>
        <w:pStyle w:val="TextoPrincipal"/>
      </w:pPr>
      <w:r w:rsidRPr="009E2819">
        <w:t xml:space="preserve">Alrededor de todo esto es importante considerar que no es solo las actividades en </w:t>
      </w:r>
      <w:proofErr w:type="spellStart"/>
      <w:r w:rsidRPr="009E2819">
        <w:t>si</w:t>
      </w:r>
      <w:proofErr w:type="spellEnd"/>
      <w:r w:rsidRPr="009E2819">
        <w:t xml:space="preserve"> mismas o el equipo proporcionado para mitigar o eliminar el riesgo, sino que también los procesos de supervisión y organización, que en su gran mayoría dependen o son responsabilidad de la alta dirección. Incluso aspectos económicos y sociales, como incentivos que puedan promover la inseguridad, también pueden afectar la seguridad laboral. Un sistema de recompensas o remuneración extra que aliente horas de trabajo prolongadas o exposición a estrés laboral podría ser un obstáculo importante para mejorar la seguridad en el entorno laboral.</w:t>
      </w:r>
    </w:p>
    <w:p w14:paraId="032DE37C" w14:textId="77777777" w:rsidR="00AF4893" w:rsidRPr="009E2819" w:rsidRDefault="00AF4893" w:rsidP="006E2BC6">
      <w:pPr>
        <w:pStyle w:val="Heading4"/>
        <w:numPr>
          <w:ilvl w:val="3"/>
          <w:numId w:val="8"/>
        </w:numPr>
      </w:pPr>
      <w:r w:rsidRPr="009E2819">
        <w:lastRenderedPageBreak/>
        <w:t>FACTORES RELACIONADOS CON LA SEGUNDA CONDICIÓN</w:t>
      </w:r>
    </w:p>
    <w:p w14:paraId="127CCC7D" w14:textId="77777777" w:rsidR="00AF4893" w:rsidRPr="009E2819" w:rsidRDefault="00AF4893" w:rsidP="00AF4893">
      <w:pPr>
        <w:pStyle w:val="TextoPrincipal"/>
      </w:pPr>
      <w:r w:rsidRPr="009E2819">
        <w:t xml:space="preserve">Esta condición, la segunda, se relaciona con la capacidad del trabajador para realizar las tareas asignadas de manera segura, lo que implica tener los conocimientos, habilidades y competencias necesarias para realizar con efectividad dicha tarea. Para que las actividades del colaborador sean efectivas en función de su trabajo, intervienen algunos factores a considerar, por ejemplo, las características </w:t>
      </w:r>
      <w:proofErr w:type="spellStart"/>
      <w:r w:rsidRPr="009E2819">
        <w:t>aptitudinales</w:t>
      </w:r>
      <w:proofErr w:type="spellEnd"/>
      <w:r w:rsidRPr="009E2819">
        <w:t>, que están orientadas a las habilidades y capacidades físicas del mismo. Otro factor es lo cognoscitivo, orientado a la capacidad de conocer los riesgos basales que emergen del trabajo por parte del trabajador. Finalmente, podemos considerar factores que relacionan a las habilidades técnicas, conocidas también como factores motores. Estos describen las capacidades de operar herramientas necesarias para el desarrollo exitoso de las tareas.</w:t>
      </w:r>
    </w:p>
    <w:p w14:paraId="58BD92FB" w14:textId="77777777" w:rsidR="00AF4893" w:rsidRPr="009E2819" w:rsidRDefault="00AF4893" w:rsidP="00AF4893">
      <w:pPr>
        <w:pStyle w:val="TextoPrincipal"/>
      </w:pPr>
      <w:r w:rsidRPr="009E2819">
        <w:t>Sería un error no considerar reglamentos o leyes orientados a establecer la capacidad del trabajador. Especialmente cuando se establece que los trabajadores deben estar informados sobre los riesgos en su lugar de trabajo, conocer las prácticas seguras y recibir la formación necesaria cuando comienzan en un nuevo puesto o cuando se producen cambios en el entorno laboral.</w:t>
      </w:r>
    </w:p>
    <w:p w14:paraId="7BBC812B" w14:textId="77777777" w:rsidR="00AF4893" w:rsidRPr="009E2819" w:rsidRDefault="00AF4893" w:rsidP="006E2BC6">
      <w:pPr>
        <w:pStyle w:val="Heading4"/>
        <w:numPr>
          <w:ilvl w:val="3"/>
          <w:numId w:val="8"/>
        </w:numPr>
      </w:pPr>
      <w:r w:rsidRPr="009E2819">
        <w:t>FACTORES RELACIONADOS CON LA TERCERA CONDICIÓN</w:t>
      </w:r>
    </w:p>
    <w:p w14:paraId="09B45499" w14:textId="77777777" w:rsidR="00AF4893" w:rsidRPr="009E2819" w:rsidRDefault="00AF4893" w:rsidP="00AF4893">
      <w:pPr>
        <w:pStyle w:val="TextoPrincipal"/>
      </w:pPr>
      <w:r w:rsidRPr="009E2819">
        <w:t>Finalmente, la tercera condición describe la importancia de la motivación del trabajador para realizar tareas que no comprometan su seguridad en el espacio laboral. Se trata de una decisión consciente del colaborador.</w:t>
      </w:r>
    </w:p>
    <w:p w14:paraId="661E1C5D" w14:textId="77777777" w:rsidR="00AF4893" w:rsidRPr="009E2819" w:rsidRDefault="00AF4893" w:rsidP="00AF4893">
      <w:pPr>
        <w:pStyle w:val="TextoPrincipal"/>
      </w:pPr>
      <w:r w:rsidRPr="009E2819">
        <w:t xml:space="preserve">Para que un trabajador elija realizar conductas seguras, intervienen factores motivacionales y de aprendizaje. Los factores motivacionales son complejos y se basan en dos aspectos: los incentivos personales y la psicología del aprendizaje. </w:t>
      </w:r>
    </w:p>
    <w:p w14:paraId="2C331120" w14:textId="320EC124" w:rsidR="00AF4893" w:rsidRPr="009E2819" w:rsidRDefault="00AF4893" w:rsidP="00AF4893">
      <w:pPr>
        <w:pStyle w:val="TextoPrincipal"/>
      </w:pPr>
      <w:r w:rsidRPr="009E2819">
        <w:t>Los incentivos personales, desde el punto de vista psicológico, son cognitivos y volitivos (Meliá, 2007), refiriéndose a la compresión del trabajador de los riesgos que emanan de la actividad o tarea y la disposición o voluntad del mismo por evitarlos, respectivamente. Para el caso de la psicología de aprendizaje, esta se relaciona con cómo la historia de refuerzos y las contingencias a las que una persona está expuesta influyen en sus elecciones de comportamiento.</w:t>
      </w:r>
    </w:p>
    <w:p w14:paraId="1E533F56" w14:textId="1205D783" w:rsidR="00087990" w:rsidRPr="009E2819" w:rsidRDefault="00AF4893" w:rsidP="00B23F65">
      <w:pPr>
        <w:pStyle w:val="Heading3"/>
        <w:numPr>
          <w:ilvl w:val="2"/>
          <w:numId w:val="6"/>
        </w:numPr>
      </w:pPr>
      <w:bookmarkStart w:id="26" w:name="_Toc153637641"/>
      <w:r w:rsidRPr="009E2819">
        <w:t>TEORÍA IPERC Y REGLAMENTO GENERAL DE MEDIDAS</w:t>
      </w:r>
      <w:r w:rsidR="00062F95" w:rsidRPr="009E2819">
        <w:t xml:space="preserve"> </w:t>
      </w:r>
      <w:r w:rsidR="00476B19" w:rsidRPr="009E2819">
        <w:t>PREVENTIVAS DE ACCIDENTES DE TRABAJO Y ENFERMADADES LABORALES</w:t>
      </w:r>
      <w:bookmarkEnd w:id="26"/>
    </w:p>
    <w:p w14:paraId="013382EB" w14:textId="75DFD2A1" w:rsidR="00AF4893" w:rsidRPr="009E2819" w:rsidRDefault="00AF4893" w:rsidP="00AF4893">
      <w:pPr>
        <w:pStyle w:val="TextoPrincipal"/>
      </w:pPr>
      <w:r w:rsidRPr="009E2819">
        <w:lastRenderedPageBreak/>
        <w:t xml:space="preserve">La metodología IPERC se utiliza para la identificación de peligros, evaluación de riesgos y controles durante la ejecución de actividades para prevenir lesiones y enfermedades ocupacionales, el objetivo de la evolución de riesgos será disponer de un diagnóstico de la prevención de riesgos laborales en el centro de llamadas de grupo </w:t>
      </w:r>
      <w:proofErr w:type="spellStart"/>
      <w:r w:rsidRPr="009E2819">
        <w:t>Farsimán</w:t>
      </w:r>
      <w:proofErr w:type="spellEnd"/>
      <w:r w:rsidRPr="009E2819">
        <w:t xml:space="preserve"> para poder adoptar las medidas de prevención necesarias.</w:t>
      </w:r>
    </w:p>
    <w:p w14:paraId="1803A9ED" w14:textId="77777777" w:rsidR="007F13F4" w:rsidRPr="009E2819" w:rsidRDefault="00AF4893" w:rsidP="007F13F4">
      <w:pPr>
        <w:pStyle w:val="TextoPrincipal"/>
      </w:pPr>
      <w:r w:rsidRPr="009E2819">
        <w:t>La evaluación del riesgo es una de las actividades preventivas que legalmente deben llevar a cabo todas y cada una de las empresas independientemente de su actividad productiva y su tamaño, en la practica el concepto de evolución de riesgo incluye fases diferenciadas y consecutivas: la identificación de los factores de riesgo y las deficiencias originadas por las condiciones de trabajo, la eliminación de los que sean evitables, la valoración de los no evitables y finalmente la propuesta de medidas para controlar, reducir y eliminar, siempre que sea posible tanto los factores de riesgo como los riesgos asociados.</w:t>
      </w:r>
      <w:r w:rsidR="007F13F4" w:rsidRPr="009E2819">
        <w:t xml:space="preserve"> </w:t>
      </w:r>
    </w:p>
    <w:p w14:paraId="1803FA60" w14:textId="30FDE9EB" w:rsidR="00B76931" w:rsidRPr="009E2819" w:rsidRDefault="007F13F4" w:rsidP="007F13F4">
      <w:pPr>
        <w:pStyle w:val="TextoPrincipal"/>
      </w:pPr>
      <w:r w:rsidRPr="009E2819">
        <w:t>L</w:t>
      </w:r>
      <w:r w:rsidR="00B76931" w:rsidRPr="009E2819">
        <w:t xml:space="preserve">a Teoría </w:t>
      </w:r>
      <w:proofErr w:type="spellStart"/>
      <w:r w:rsidR="00B76931" w:rsidRPr="009E2819">
        <w:t>Tricondicional</w:t>
      </w:r>
      <w:proofErr w:type="spellEnd"/>
      <w:r w:rsidR="00B76931" w:rsidRPr="009E2819">
        <w:t xml:space="preserve"> del Comportamiento Laboral se relaciona con el IPERC al enfocarse en las condiciones necesarias para que los trabajadores realicen sus actividades de manera segura, mientras que el IPERC proporciona la herramienta y el proceso para identificar peligros, evaluar riesgos y determinar controles, abordando así los aspectos prácticos de la seguridad laboral. Siendo así que ambos enfoques se complementan en la práctica para crear un entorno de trabajo más seguro y saludable.</w:t>
      </w:r>
    </w:p>
    <w:p w14:paraId="596A7EAA" w14:textId="3F60B5CF" w:rsidR="007F13F4" w:rsidRPr="009E2819" w:rsidRDefault="007F13F4" w:rsidP="007F13F4">
      <w:pPr>
        <w:pStyle w:val="TextoPrincipal"/>
      </w:pPr>
      <w:r w:rsidRPr="009E2819">
        <w:t xml:space="preserve">Siguiendo esta línea de pensamiento, así como el contexto de la presente investigación, la aplicación de la herramienta debe seguir los siguientes pasos </w:t>
      </w:r>
      <w:r w:rsidRPr="009E2819">
        <w:rPr>
          <w:kern w:val="0"/>
        </w:rPr>
        <w:t>(“Manual Para La Identificación de Los Peligros, Evaluación de Riesgos y Determinación de Controles (IPERC),” 2022)</w:t>
      </w:r>
      <w:r w:rsidRPr="009E2819">
        <w:t>:</w:t>
      </w:r>
    </w:p>
    <w:p w14:paraId="4CCBF288" w14:textId="4F9F5C83" w:rsidR="007F13F4" w:rsidRPr="009E2819" w:rsidRDefault="007F13F4" w:rsidP="00E71591">
      <w:pPr>
        <w:pStyle w:val="TextoPrincipal"/>
        <w:numPr>
          <w:ilvl w:val="0"/>
          <w:numId w:val="13"/>
        </w:numPr>
        <w:ind w:left="567"/>
      </w:pPr>
      <w:r w:rsidRPr="009E2819">
        <w:rPr>
          <w:b/>
          <w:bCs/>
        </w:rPr>
        <w:t>Identificación de peligros:</w:t>
      </w:r>
      <w:r w:rsidRPr="009E2819">
        <w:t xml:space="preserve"> El primer paso debe ser identificar los peligros relacionados con los posibles riesgos ergonómicos, como posturas incómodas, movimientos no repetitivos (trabajo de oficina). Sin ser menos importante, es necesario identificar los factores que pueden contribuir al abandono o ausentismo laboral, como la falta de apoyo o recursos para manejar las afectaciones físicas. Finalmente, siendo más fáciles de pasar por alto por su </w:t>
      </w:r>
      <w:r w:rsidR="00EE2FF2" w:rsidRPr="009E2819">
        <w:t xml:space="preserve">dificultad de </w:t>
      </w:r>
      <w:r w:rsidR="00C83872" w:rsidRPr="009E2819">
        <w:t>detección,</w:t>
      </w:r>
      <w:r w:rsidRPr="009E2819">
        <w:t xml:space="preserve"> se deben considerar los posibles factores de riesgo para la salud mental, como altos niveles de estrés </w:t>
      </w:r>
      <w:r w:rsidR="00EE2FF2" w:rsidRPr="009E2819">
        <w:t>o desgaste laboral.</w:t>
      </w:r>
    </w:p>
    <w:p w14:paraId="338D7C3E" w14:textId="4B4E54C5" w:rsidR="007F13F4" w:rsidRPr="009E2819" w:rsidRDefault="007F13F4" w:rsidP="00E71591">
      <w:pPr>
        <w:pStyle w:val="TextoPrincipal"/>
        <w:numPr>
          <w:ilvl w:val="0"/>
          <w:numId w:val="13"/>
        </w:numPr>
        <w:ind w:left="567"/>
      </w:pPr>
      <w:r w:rsidRPr="009E2819">
        <w:rPr>
          <w:b/>
          <w:bCs/>
        </w:rPr>
        <w:t>Evaluación de riesgos</w:t>
      </w:r>
      <w:r w:rsidRPr="009E2819">
        <w:t xml:space="preserve">: Una vez identificados los </w:t>
      </w:r>
      <w:r w:rsidR="00EE2FF2" w:rsidRPr="009E2819">
        <w:t xml:space="preserve">posibles </w:t>
      </w:r>
      <w:r w:rsidRPr="009E2819">
        <w:t xml:space="preserve">peligros, se debe evaluar la probabilidad y gravedad asociados a cada uno de ellos. En el caso de los riesgos </w:t>
      </w:r>
      <w:r w:rsidRPr="009E2819">
        <w:lastRenderedPageBreak/>
        <w:t>ergonómicos, se pueden utilizar herramientas específicas de evaluación ergonómica</w:t>
      </w:r>
      <w:r w:rsidR="00F036FB" w:rsidRPr="009E2819">
        <w:t>, como ser el método REB</w:t>
      </w:r>
      <w:r w:rsidR="00565C87" w:rsidRPr="009E2819">
        <w:t>A,</w:t>
      </w:r>
      <w:r w:rsidRPr="009E2819">
        <w:t xml:space="preserve"> para determinar el nivel de riesgo. Para los riesgos relacionados con el abandono o ausentismo laboral, se puede evaluar el impacto de las afectaciones físicas en la capacidad de los trabajadores para realizar sus tareas</w:t>
      </w:r>
      <w:r w:rsidR="00565C87" w:rsidRPr="009E2819">
        <w:t xml:space="preserve"> utilizando cuestionarios de capacidad funcional o de satisfacción laboral.</w:t>
      </w:r>
      <w:r w:rsidRPr="009E2819">
        <w:t xml:space="preserve"> </w:t>
      </w:r>
      <w:r w:rsidR="00565C87" w:rsidRPr="009E2819">
        <w:t>Estos dos instrumentos también aplican para la evaluación de los</w:t>
      </w:r>
      <w:r w:rsidRPr="009E2819">
        <w:t xml:space="preserve"> riesgos para la salud mental</w:t>
      </w:r>
      <w:r w:rsidR="00565C87" w:rsidRPr="009E2819">
        <w:t>.</w:t>
      </w:r>
    </w:p>
    <w:p w14:paraId="1DB30984" w14:textId="6069B63F" w:rsidR="007F13F4" w:rsidRPr="009E2819" w:rsidRDefault="007F13F4" w:rsidP="00E71591">
      <w:pPr>
        <w:pStyle w:val="TextoPrincipal"/>
        <w:numPr>
          <w:ilvl w:val="0"/>
          <w:numId w:val="13"/>
        </w:numPr>
        <w:ind w:left="567"/>
      </w:pPr>
      <w:r w:rsidRPr="009E2819">
        <w:rPr>
          <w:b/>
          <w:bCs/>
        </w:rPr>
        <w:t>Determinación de controles:</w:t>
      </w:r>
      <w:r w:rsidRPr="009E2819">
        <w:t xml:space="preserve"> </w:t>
      </w:r>
      <w:r w:rsidR="00565C87" w:rsidRPr="009E2819">
        <w:t xml:space="preserve">Realizada la evaluación de los potenciales </w:t>
      </w:r>
      <w:r w:rsidRPr="009E2819">
        <w:t>riesgos, se deben determinar las medidas de control necesarias para prevenir o reducir los riesgos identificados. En el caso de los riesgos ergonómicos, se pueden implementar controles técnicos, como la modificación de equipos o herramientas, o controles administrativos, como la rotación de tareas o la capacitación en ergonomía. Para abordar el abandono o ausentismo laboral, se pueden implementar medidas de apoyo y rehabilitación, como programas de retorno al trabajo o ajustes en las tareas. En cuanto a los riesgos para la salud mental, se pueden implementar medidas de prevención y promoción de la salud mental, como programas de bienestar y apoyo psicológico.</w:t>
      </w:r>
    </w:p>
    <w:p w14:paraId="20801DF3" w14:textId="45071599" w:rsidR="00062F95" w:rsidRPr="009E2819" w:rsidRDefault="00417255" w:rsidP="00062F95">
      <w:pPr>
        <w:pStyle w:val="TextoPrincipal"/>
      </w:pPr>
      <w:r w:rsidRPr="009E2819">
        <w:t>La</w:t>
      </w:r>
      <w:r w:rsidR="00062F95" w:rsidRPr="009E2819">
        <w:t xml:space="preserve"> IPERC se presenta como una herramienta esencial en el ámbito de la seguridad laboral. Su enfoque sistemático permite a las organizaciones evaluar y reducir los riesgos asociados a sus operaciones, garantizando así un entorno laboral más seguro y saludable para los trabajadores. Esta metodología se ajusta a las regulaciones y normativas establecidas en el Reglamento General de Prevención de Accidentes Laborales y Enfermedades Profesionales de Honduras. </w:t>
      </w:r>
    </w:p>
    <w:p w14:paraId="3C0ECFC2" w14:textId="2475F01B" w:rsidR="00087990" w:rsidRPr="009E2819" w:rsidRDefault="00087990" w:rsidP="006E2BC6">
      <w:pPr>
        <w:pStyle w:val="Heading4"/>
        <w:numPr>
          <w:ilvl w:val="3"/>
          <w:numId w:val="15"/>
        </w:numPr>
      </w:pPr>
      <w:r w:rsidRPr="009E2819">
        <w:t>RELACIÓN CON EL REGLAMENTO GENERAL DE MEDIDAS PREVENTIVAS DE ACCIDENTES DE TRABAJO Y ENFERMADADES LABORALES</w:t>
      </w:r>
    </w:p>
    <w:p w14:paraId="735361EE" w14:textId="0E77E740" w:rsidR="00062F95" w:rsidRPr="009E2819" w:rsidRDefault="00062F95" w:rsidP="00565C87">
      <w:pPr>
        <w:pStyle w:val="TextoPrincipal"/>
      </w:pPr>
      <w:r w:rsidRPr="009E2819">
        <w:t>Este reglamento, como marco legal, establece las directrices y responsabilidades que las empresas deben seguir para proteger la integridad física y mental de sus empleados. Al incorporar la teoría IPERC en el cumplimiento de estas normativas, las organizaciones pueden fortalecer su capacidad para identificar, evaluar y controlar eficazmente los riesgos laborales, lo que contribuye a un entorno laboral más seguro y al cumplimiento de las regulaciones establecidas por las autoridades competentes en Honduras.</w:t>
      </w:r>
    </w:p>
    <w:p w14:paraId="112E1807" w14:textId="37246649" w:rsidR="00087990" w:rsidRPr="009E2819" w:rsidRDefault="00F67B62" w:rsidP="00565C87">
      <w:pPr>
        <w:pStyle w:val="TextoPrincipal"/>
      </w:pPr>
      <w:r w:rsidRPr="009E2819">
        <w:rPr>
          <w:noProof/>
          <w:lang w:eastAsia="es-HN"/>
        </w:rPr>
        <w:lastRenderedPageBreak/>
        <w:drawing>
          <wp:anchor distT="0" distB="0" distL="114300" distR="114300" simplePos="0" relativeHeight="251654144" behindDoc="1" locked="0" layoutInCell="1" allowOverlap="1" wp14:anchorId="43BCF66A" wp14:editId="5376A6DF">
            <wp:simplePos x="0" y="0"/>
            <wp:positionH relativeFrom="column">
              <wp:posOffset>28575</wp:posOffset>
            </wp:positionH>
            <wp:positionV relativeFrom="paragraph">
              <wp:posOffset>867059</wp:posOffset>
            </wp:positionV>
            <wp:extent cx="5943600" cy="1568450"/>
            <wp:effectExtent l="0" t="0" r="0" b="0"/>
            <wp:wrapTight wrapText="bothSides">
              <wp:wrapPolygon edited="0">
                <wp:start x="0" y="0"/>
                <wp:lineTo x="0" y="21250"/>
                <wp:lineTo x="21531" y="21250"/>
                <wp:lineTo x="21531" y="0"/>
                <wp:lineTo x="0" y="0"/>
              </wp:wrapPolygon>
            </wp:wrapTight>
            <wp:docPr id="1751010753"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010753" name="Picture 1" descr="A diagram of a company&#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1568450"/>
                    </a:xfrm>
                    <a:prstGeom prst="rect">
                      <a:avLst/>
                    </a:prstGeom>
                  </pic:spPr>
                </pic:pic>
              </a:graphicData>
            </a:graphic>
          </wp:anchor>
        </w:drawing>
      </w:r>
      <w:r w:rsidR="00087990" w:rsidRPr="009E2819">
        <w:t>En este sentido</w:t>
      </w:r>
      <w:r w:rsidR="00881DBD" w:rsidRPr="009E2819">
        <w:t>,</w:t>
      </w:r>
      <w:r w:rsidR="00087990" w:rsidRPr="009E2819">
        <w:t xml:space="preserve"> el reglamento </w:t>
      </w:r>
      <w:r w:rsidRPr="009E2819">
        <w:t>menciona</w:t>
      </w:r>
      <w:r w:rsidR="00087990" w:rsidRPr="009E2819">
        <w:t xml:space="preserve"> </w:t>
      </w:r>
      <w:r w:rsidR="00881DBD" w:rsidRPr="009E2819">
        <w:rPr>
          <w:kern w:val="0"/>
        </w:rPr>
        <w:t>(“Acuerdo Ejecutivo No. STSS-053-04,” 2004)</w:t>
      </w:r>
      <w:r w:rsidR="00881DBD" w:rsidRPr="009E2819">
        <w:t xml:space="preserve"> entre otras, las siguientes obligaciones las cuales el empleador se pueden visualizar en el siguiente diagrama.</w:t>
      </w:r>
    </w:p>
    <w:p w14:paraId="3BD786E0" w14:textId="70E58AE6" w:rsidR="00881DBD" w:rsidRPr="009E2819" w:rsidRDefault="00F67B62" w:rsidP="00F67B62">
      <w:pPr>
        <w:pStyle w:val="Caption"/>
        <w:rPr>
          <w:lang w:val="es-HN"/>
        </w:rPr>
      </w:pPr>
      <w:bookmarkStart w:id="27" w:name="_Toc153638488"/>
      <w:proofErr w:type="gramStart"/>
      <w:r w:rsidRPr="009E2819">
        <w:rPr>
          <w:lang w:val="es-HN"/>
        </w:rPr>
        <w:t>Figura</w:t>
      </w:r>
      <w:proofErr w:type="gramEnd"/>
      <w:r w:rsidRPr="009E2819">
        <w:rPr>
          <w:lang w:val="es-HN"/>
        </w:rPr>
        <w:t xml:space="preserve"> </w:t>
      </w:r>
      <w:r w:rsidRPr="009E2819">
        <w:rPr>
          <w:lang w:val="es-HN"/>
        </w:rPr>
        <w:fldChar w:fldCharType="begin"/>
      </w:r>
      <w:r w:rsidRPr="009E2819">
        <w:rPr>
          <w:lang w:val="es-HN"/>
        </w:rPr>
        <w:instrText xml:space="preserve"> SEQ Figura \* ARABIC </w:instrText>
      </w:r>
      <w:r w:rsidRPr="009E2819">
        <w:rPr>
          <w:lang w:val="es-HN"/>
        </w:rPr>
        <w:fldChar w:fldCharType="separate"/>
      </w:r>
      <w:r w:rsidR="000308BA">
        <w:rPr>
          <w:noProof/>
          <w:lang w:val="es-HN"/>
        </w:rPr>
        <w:t>3</w:t>
      </w:r>
      <w:r w:rsidRPr="009E2819">
        <w:rPr>
          <w:lang w:val="es-HN"/>
        </w:rPr>
        <w:fldChar w:fldCharType="end"/>
      </w:r>
      <w:r w:rsidRPr="009E2819">
        <w:rPr>
          <w:lang w:val="es-HN"/>
        </w:rPr>
        <w:t xml:space="preserve"> Algunas responsabilidades del empleador según el Acuerdo. STSS-053-04</w:t>
      </w:r>
      <w:bookmarkEnd w:id="27"/>
    </w:p>
    <w:p w14:paraId="027426DB" w14:textId="5A696573" w:rsidR="00F67B62" w:rsidRPr="009E2819" w:rsidRDefault="00F67B62" w:rsidP="00F67B62">
      <w:pPr>
        <w:rPr>
          <w:lang w:val="es-HN"/>
        </w:rPr>
      </w:pPr>
      <w:r w:rsidRPr="009E2819">
        <w:rPr>
          <w:lang w:val="es-HN"/>
        </w:rPr>
        <w:t>Elaboración propia</w:t>
      </w:r>
    </w:p>
    <w:p w14:paraId="5B401B9E" w14:textId="77777777" w:rsidR="00F67B62" w:rsidRPr="009E2819" w:rsidRDefault="00F67B62" w:rsidP="00F67B62">
      <w:pPr>
        <w:rPr>
          <w:lang w:val="es-HN"/>
        </w:rPr>
      </w:pPr>
    </w:p>
    <w:p w14:paraId="35F4C213" w14:textId="6FC6A995" w:rsidR="00087990" w:rsidRPr="009E2819" w:rsidRDefault="00592383" w:rsidP="00592383">
      <w:pPr>
        <w:pStyle w:val="TextoPrincipal"/>
      </w:pPr>
      <w:r w:rsidRPr="009E2819">
        <w:t xml:space="preserve">Para lograr el cumplimiento de estas responsabilidades, especialmente en el componente de prevención, el reglamento indica que el empleador deberá “…facilitar un programa de seguridad y salud en el trabajo en sus empresas.” </w:t>
      </w:r>
      <w:r w:rsidRPr="009E2819">
        <w:rPr>
          <w:kern w:val="0"/>
        </w:rPr>
        <w:t>(“Acuerdo Ejecutivo No. STSS-053-04,” 2004)</w:t>
      </w:r>
      <w:r w:rsidRPr="009E2819">
        <w:t>.</w:t>
      </w:r>
    </w:p>
    <w:p w14:paraId="355C7B6B" w14:textId="1671E8D6" w:rsidR="00E1490C" w:rsidRPr="009E2819" w:rsidRDefault="00E1490C" w:rsidP="00E1490C">
      <w:pPr>
        <w:pStyle w:val="TextoPrincipal"/>
      </w:pPr>
      <w:r w:rsidRPr="009E2819">
        <w:t xml:space="preserve">El artículo 45, se define la finalidad del programa: “El Programa de seguridad y salud en el trabajo consiste en la planeación, organización, ejecución y evaluación de las actividades de higiene y seguridad ocupacional, medicina del trabajo y medicina preventiva, tendientes a preservar, mantener y mejorar la salud individual y colectiva de los trabajadores en sus ocupaciones y que deben ser desarrolladas en sus sitios de trabajo en forma integral e interdisciplinaria” </w:t>
      </w:r>
      <w:r w:rsidRPr="009E2819">
        <w:rPr>
          <w:kern w:val="0"/>
        </w:rPr>
        <w:t>(“Acuerdo Ejecutivo No. STSS-053-04,” 2004)</w:t>
      </w:r>
      <w:r w:rsidRPr="009E2819">
        <w:t>.</w:t>
      </w:r>
    </w:p>
    <w:p w14:paraId="3FAB9E4C" w14:textId="1D84F9CA" w:rsidR="00E1490C" w:rsidRPr="009E2819" w:rsidRDefault="00E1490C" w:rsidP="00E1490C">
      <w:pPr>
        <w:pStyle w:val="TextoPrincipal"/>
      </w:pPr>
      <w:r w:rsidRPr="009E2819">
        <w:t xml:space="preserve">Los programas incluyen evaluaciones exhaustivas de riesgos laborales, políticas de seguridad y procedimientos para abordar esos riesgos, capacitación en seguridad para los empleados, control de exposición a sustancias peligrosas, seguimiento de incidentes y accidentes laborales, participación de los empleados en la identificación de riesgos, inspecciones regulares, planes de respuesta a emergencias y promoción de la salud mental cuando sea necesario. </w:t>
      </w:r>
    </w:p>
    <w:p w14:paraId="6B0D4679" w14:textId="043350B3" w:rsidR="00E1490C" w:rsidRPr="009E2819" w:rsidRDefault="00E1490C" w:rsidP="00E1490C">
      <w:pPr>
        <w:pStyle w:val="TextoPrincipal"/>
      </w:pPr>
      <w:r w:rsidRPr="009E2819">
        <w:t>Estos programas son fundamentales para garantizar que los empleados trabajen en condiciones seguras y cumplan con las regulaciones de seguridad laboral, protegiéndolos de lesiones, enfermedades y accidentes relacionados con el trabajo.</w:t>
      </w:r>
    </w:p>
    <w:p w14:paraId="18AA3626" w14:textId="29A42ECA" w:rsidR="00E1490C" w:rsidRPr="009E2819" w:rsidRDefault="00E1490C" w:rsidP="00E1490C">
      <w:pPr>
        <w:pStyle w:val="TextoPrincipal"/>
      </w:pPr>
      <w:r w:rsidRPr="009E2819">
        <w:lastRenderedPageBreak/>
        <w:t xml:space="preserve">En términos de los espacios físicos que el empleador debe proporcionar, el reglamento establece </w:t>
      </w:r>
      <w:r w:rsidR="00A25D1A" w:rsidRPr="009E2819">
        <w:t xml:space="preserve">en el capítulo X, las </w:t>
      </w:r>
      <w:r w:rsidRPr="009E2819">
        <w:t>condiciones generales que deben cumpli</w:t>
      </w:r>
      <w:r w:rsidR="00A25D1A" w:rsidRPr="009E2819">
        <w:t>r</w:t>
      </w:r>
      <w:r w:rsidRPr="009E2819">
        <w:t xml:space="preserve"> para garantizar la seguridad y salud de los empleados. Estas condiciones, como la adecuada iluminación, ventilación, orden y limpieza, así como la prevención de riesgos físicos, químicos y biológicos, tienen un impacto directo en la salud y bienestar de los trabajadores.</w:t>
      </w:r>
      <w:r w:rsidR="00A25D1A" w:rsidRPr="009E2819">
        <w:t xml:space="preserve"> </w:t>
      </w:r>
      <w:r w:rsidR="00A25D1A" w:rsidRPr="009E2819">
        <w:rPr>
          <w:kern w:val="0"/>
        </w:rPr>
        <w:t>(“Acuerdo Ejecutivo No. STSS-053-04,” 2004)</w:t>
      </w:r>
    </w:p>
    <w:p w14:paraId="54EC042E" w14:textId="42D30896" w:rsidR="00E1490C" w:rsidRPr="009E2819" w:rsidRDefault="00E1490C" w:rsidP="00E1490C">
      <w:pPr>
        <w:pStyle w:val="TextoPrincipal"/>
      </w:pPr>
      <w:r w:rsidRPr="009E2819">
        <w:t>En relación con el ausentismo y el desgaste laboral, estas condiciones generales pueden desempeñar un papel importante. Un entorno laboral deficiente, con iluminación inadecuada, temperaturas extremas</w:t>
      </w:r>
      <w:r w:rsidR="00A25D1A" w:rsidRPr="009E2819">
        <w:t>, falta de equipo ergonómico</w:t>
      </w:r>
      <w:r w:rsidRPr="009E2819">
        <w:t>, por ejemplo, puede contribuir al ausentismo debido a enfermedades o lesiones laborales. Además, un ambiente de trabajo que no cumple con estándares mínimos de seguridad y salud puede aumentar los niveles de estrés y agotamiento de los empleados, lo que a su vez puede contribuir al desgaste laboral.</w:t>
      </w:r>
    </w:p>
    <w:p w14:paraId="44DCA9BA" w14:textId="47943F18" w:rsidR="00E1490C" w:rsidRPr="009E2819" w:rsidRDefault="00E1490C" w:rsidP="00E1490C">
      <w:pPr>
        <w:pStyle w:val="TextoPrincipal"/>
      </w:pPr>
      <w:r w:rsidRPr="009E2819">
        <w:t>Por lo tanto, el cumplimiento de las condiciones generales establecidas en este capítulo es esencial para prevenir el ausentismo relacionado con problemas de salud laboral y reducir el riesgo de desgaste laboral al proporcionar un entorno de trabajo seguro y saludable que promueva el bienestar de los trabajadores y prevenga la fatiga y el agotamiento.</w:t>
      </w:r>
    </w:p>
    <w:p w14:paraId="37F7B8AD" w14:textId="77777777" w:rsidR="00AB3B05" w:rsidRPr="00AB3B05" w:rsidRDefault="00AB3B05" w:rsidP="00AB3B05">
      <w:pPr>
        <w:pStyle w:val="ListParagraph"/>
        <w:numPr>
          <w:ilvl w:val="2"/>
          <w:numId w:val="15"/>
        </w:numPr>
        <w:spacing w:before="40" w:line="360" w:lineRule="auto"/>
        <w:outlineLvl w:val="2"/>
        <w:rPr>
          <w:bCs/>
          <w:caps/>
          <w:vanish/>
          <w:sz w:val="24"/>
          <w:szCs w:val="24"/>
          <w:lang w:val="es-HN"/>
        </w:rPr>
      </w:pPr>
      <w:bookmarkStart w:id="28" w:name="_Toc149931632"/>
      <w:bookmarkStart w:id="29" w:name="_Toc150923482"/>
      <w:bookmarkStart w:id="30" w:name="_Toc152176955"/>
      <w:bookmarkStart w:id="31" w:name="_Toc152869219"/>
      <w:bookmarkStart w:id="32" w:name="_Toc152875057"/>
      <w:bookmarkStart w:id="33" w:name="_Toc153637642"/>
      <w:bookmarkEnd w:id="28"/>
      <w:bookmarkEnd w:id="29"/>
      <w:bookmarkEnd w:id="30"/>
      <w:bookmarkEnd w:id="31"/>
      <w:bookmarkEnd w:id="32"/>
      <w:bookmarkEnd w:id="33"/>
    </w:p>
    <w:p w14:paraId="18B317D4" w14:textId="0B0E203F" w:rsidR="00FC387B" w:rsidRPr="009E2819" w:rsidRDefault="00FC387B" w:rsidP="00B23F65">
      <w:pPr>
        <w:pStyle w:val="Heading3"/>
        <w:numPr>
          <w:ilvl w:val="2"/>
          <w:numId w:val="15"/>
        </w:numPr>
      </w:pPr>
      <w:bookmarkStart w:id="34" w:name="_Toc153637643"/>
      <w:r w:rsidRPr="009E2819">
        <w:t xml:space="preserve">NORMA ISO </w:t>
      </w:r>
      <w:r w:rsidR="00E27412" w:rsidRPr="009E2819">
        <w:t>45001:2018</w:t>
      </w:r>
      <w:bookmarkEnd w:id="34"/>
    </w:p>
    <w:p w14:paraId="59CEE4CB" w14:textId="521A7A90" w:rsidR="00FA23F9" w:rsidRDefault="00FA23F9" w:rsidP="00B947F7">
      <w:pPr>
        <w:pStyle w:val="TextoPrincipal"/>
      </w:pPr>
      <w:r>
        <w:t xml:space="preserve">Aunque el título de la investigación indica el grupo de normas ISO 45000, lo cual puede causar confusión en el presente apartado (ISO 45001:2018), es importante destacar que se hace mención de esta manera, ya que abarca la familia de normas orientadas a la salud y seguridad en el trabajo, que es el enfoque de la investigación desde el punto de vista teórico. Sin embargo, cuando se trasciende a la implementación de SST, es necesario acotar el alcance a la norma específica la cual es la 45001:2018. </w:t>
      </w:r>
    </w:p>
    <w:p w14:paraId="1CA75684" w14:textId="4D788278" w:rsidR="00E27412" w:rsidRPr="009E2819" w:rsidRDefault="00E27412" w:rsidP="00B947F7">
      <w:pPr>
        <w:pStyle w:val="TextoPrincipal"/>
      </w:pPr>
      <w:r w:rsidRPr="009E2819">
        <w:t>En la actualidad, la seguridad y salud ocupacional en el entorno laboral es un aspecto fundamental que repercute no solo en el bienestar de los trabajadores, sino también en el éxito y la sostenibilidad de las organizaciones.</w:t>
      </w:r>
      <w:r w:rsidR="00EB31AD" w:rsidRPr="009E2819">
        <w:t xml:space="preserve"> </w:t>
      </w:r>
      <w:r w:rsidR="00EB31AD" w:rsidRPr="009E2819">
        <w:rPr>
          <w:kern w:val="0"/>
        </w:rPr>
        <w:t>(“ISO 45001:2018,” 2018)</w:t>
      </w:r>
      <w:r w:rsidRPr="009E2819">
        <w:t xml:space="preserve"> En este contexto, la norma ISO 45001</w:t>
      </w:r>
      <w:r w:rsidR="00600DA6" w:rsidRPr="009E2819">
        <w:t>:2018</w:t>
      </w:r>
      <w:r w:rsidRPr="009E2819">
        <w:t xml:space="preserve"> es la guía idónea para las empresas comprometidas con la creación de un ambiente laboral seguro y saludable. </w:t>
      </w:r>
    </w:p>
    <w:p w14:paraId="62F4C839" w14:textId="1F0721E0" w:rsidR="00E27412" w:rsidRPr="009E2819" w:rsidRDefault="00E27412" w:rsidP="00E27412">
      <w:pPr>
        <w:pStyle w:val="TextoPrincipal"/>
      </w:pPr>
      <w:r w:rsidRPr="009E2819">
        <w:lastRenderedPageBreak/>
        <w:t>En este sentido la norma</w:t>
      </w:r>
      <w:r w:rsidR="00CE4929" w:rsidRPr="009E2819">
        <w:t xml:space="preserve">, logra hacer el puente entro lo que debe cumplirse y la implementación de las directrices buscando mitigar </w:t>
      </w:r>
      <w:r w:rsidRPr="009E2819">
        <w:t xml:space="preserve">no solo riesgos laborales, sino que también </w:t>
      </w:r>
      <w:r w:rsidR="00CE4929" w:rsidRPr="009E2819">
        <w:t>supondría una</w:t>
      </w:r>
      <w:r w:rsidRPr="009E2819">
        <w:t xml:space="preserve"> decisión estratégica que </w:t>
      </w:r>
      <w:r w:rsidR="00CE4929" w:rsidRPr="009E2819">
        <w:t xml:space="preserve">puede </w:t>
      </w:r>
      <w:r w:rsidRPr="009E2819">
        <w:t>impacta</w:t>
      </w:r>
      <w:r w:rsidR="00CE4929" w:rsidRPr="009E2819">
        <w:t>r</w:t>
      </w:r>
      <w:r w:rsidRPr="009E2819">
        <w:t xml:space="preserve"> positivamente tanto en los empleados como en la organización en su conjunto.</w:t>
      </w:r>
      <w:r w:rsidR="00CE4929" w:rsidRPr="009E2819">
        <w:t xml:space="preserve"> Específicamente, para el presente trabajo de investigación, se presentan las siguientes relaciones:</w:t>
      </w:r>
    </w:p>
    <w:p w14:paraId="2C0D5EE6" w14:textId="42773C64" w:rsidR="00AF4893" w:rsidRPr="009E2819" w:rsidRDefault="00AF4893" w:rsidP="006E2BC6">
      <w:pPr>
        <w:pStyle w:val="Heading4"/>
        <w:numPr>
          <w:ilvl w:val="3"/>
          <w:numId w:val="15"/>
        </w:numPr>
      </w:pPr>
      <w:r w:rsidRPr="009E2819">
        <w:t>IMPACTO EN LA SALUD Y SEGURIDAD</w:t>
      </w:r>
    </w:p>
    <w:p w14:paraId="17FE78D2" w14:textId="29FAA884" w:rsidR="00AF4893" w:rsidRPr="009E2819" w:rsidRDefault="00AF4893" w:rsidP="00AF4893">
      <w:pPr>
        <w:pStyle w:val="TextoPrincipal"/>
      </w:pPr>
      <w:r w:rsidRPr="009E2819">
        <w:t>El objetivo en cualquier implementación de la norma ISO 45001:2018, es que en el espacio laboral se vean mejoras significativas en las condiciones de trabajo y una evidente reducción de los riesgos. Con medidas preventivas en marcha para abordar los riesgos psicosociales y físicos, se busca proteger la salud y el bienestar de los colaboradores. Esto, a su vez, debería minimizar o eliminar la incidencia de enfermedades relacionadas con el trabajo y creará un ambiente más propicio para la productividad y la satisfacción de los empleados.</w:t>
      </w:r>
    </w:p>
    <w:p w14:paraId="5F91DB2A" w14:textId="56105E42" w:rsidR="008D091A" w:rsidRPr="009E2819" w:rsidRDefault="008D091A" w:rsidP="008D091A">
      <w:pPr>
        <w:pStyle w:val="TextoPrincipal"/>
      </w:pPr>
      <w:r w:rsidRPr="009E2819">
        <w:t xml:space="preserve">Si analizamos con </w:t>
      </w:r>
      <w:r w:rsidR="00B947F7" w:rsidRPr="009E2819">
        <w:t>más</w:t>
      </w:r>
      <w:r w:rsidRPr="009E2819">
        <w:t xml:space="preserve"> detalle, la potencial implementación de </w:t>
      </w:r>
      <w:r w:rsidR="00476B19" w:rsidRPr="009E2819">
        <w:t>esta</w:t>
      </w:r>
      <w:r w:rsidRPr="009E2819">
        <w:t xml:space="preserve"> norma puede traer múltiples beneficios. La norma ISO 45001:2018 proporciona un marco integral para la gestión de riesgos y la mejora continua en este ámbito. Además</w:t>
      </w:r>
      <w:r w:rsidR="00476B19" w:rsidRPr="009E2819">
        <w:t xml:space="preserve">, </w:t>
      </w:r>
      <w:r w:rsidRPr="009E2819">
        <w:t xml:space="preserve">garantiza que una organización cumple con las leyes y regulaciones aplicables en materia de salud y seguridad en el trabajo, lo que evita sanciones legales y multas, al tiempo que promueve una cultura de cumplimiento y responsabilidad. </w:t>
      </w:r>
    </w:p>
    <w:p w14:paraId="6A3D60A2" w14:textId="61489994" w:rsidR="008D091A" w:rsidRPr="009E2819" w:rsidRDefault="00476B19" w:rsidP="008D091A">
      <w:pPr>
        <w:pStyle w:val="TextoPrincipal"/>
      </w:pPr>
      <w:r w:rsidRPr="009E2819">
        <w:t>Otro</w:t>
      </w:r>
      <w:r w:rsidR="008D091A" w:rsidRPr="009E2819">
        <w:t xml:space="preserve"> beneficio adicional es la mejora de la productividad, ya que un entorno de trabajo seguro y saludable conlleva empleados más saludables y comprometidos. Cuando los trabajadores se sienten valorados y seguros en su lugar de trabajo, su moral y productividad tienden a aumentar.</w:t>
      </w:r>
    </w:p>
    <w:p w14:paraId="32AA444E" w14:textId="7695FD29" w:rsidR="008D091A" w:rsidRPr="009E2819" w:rsidRDefault="00476B19" w:rsidP="008D091A">
      <w:pPr>
        <w:pStyle w:val="TextoPrincipal"/>
      </w:pPr>
      <w:r w:rsidRPr="009E2819">
        <w:t>La norma</w:t>
      </w:r>
      <w:r w:rsidR="008D091A" w:rsidRPr="009E2819">
        <w:t xml:space="preserve"> aborda no solo los riesgos físicos, sino también los psicosociales, al proporcionar un apoyo adecuado para la salud mental y emocional de los empleados. Esto puede reducir el ausentismo relacionado con problemas de estrés y agotamiento, lo que es especialmente relevante en un mundo laboral cada vez más exigente.</w:t>
      </w:r>
    </w:p>
    <w:p w14:paraId="5C4F4239" w14:textId="74768190" w:rsidR="008D091A" w:rsidRPr="009E2819" w:rsidRDefault="00476B19" w:rsidP="008D091A">
      <w:pPr>
        <w:pStyle w:val="TextoPrincipal"/>
      </w:pPr>
      <w:r w:rsidRPr="009E2819">
        <w:t>Finalmente</w:t>
      </w:r>
      <w:r w:rsidR="008D091A" w:rsidRPr="009E2819">
        <w:t xml:space="preserve">, promueve la </w:t>
      </w:r>
      <w:r w:rsidR="00C63744" w:rsidRPr="009E2819">
        <w:t>participación</w:t>
      </w:r>
      <w:r w:rsidR="008D091A" w:rsidRPr="009E2819">
        <w:t xml:space="preserve"> de los empleados en la identificación de riesgos y la toma de decisiones relacionadas con la seguridad y la salud. Esto crea una cultura en la que los trabajadores se sienten involucrados y responsables de su propia seguridad.</w:t>
      </w:r>
    </w:p>
    <w:p w14:paraId="2DF3FBCB" w14:textId="286A4FDE" w:rsidR="00B56AB6" w:rsidRPr="009E2819" w:rsidRDefault="00B56AB6" w:rsidP="006E2BC6">
      <w:pPr>
        <w:pStyle w:val="Heading4"/>
        <w:numPr>
          <w:ilvl w:val="3"/>
          <w:numId w:val="15"/>
        </w:numPr>
      </w:pPr>
      <w:r w:rsidRPr="009E2819">
        <w:lastRenderedPageBreak/>
        <w:t>RELACIÓN CON EL DESGASTE LABORAL</w:t>
      </w:r>
    </w:p>
    <w:p w14:paraId="578DF288" w14:textId="33398FC5" w:rsidR="00B56AB6" w:rsidRPr="009E2819" w:rsidRDefault="00B56AB6" w:rsidP="00B56AB6">
      <w:pPr>
        <w:pStyle w:val="TextoPrincipal"/>
      </w:pPr>
      <w:r w:rsidRPr="009E2819">
        <w:t>La implementación de la norma ISO 45001</w:t>
      </w:r>
      <w:r w:rsidR="00376F8F" w:rsidRPr="009E2819">
        <w:t xml:space="preserve">:2018 a través de sus directrices, es esencial para una organización que presenta signos de desgaste laboral. La razón es porque proporciona un marco sólido para identificar, prevenir y gestionar los riesgos psicosociales y el estrés laboral. </w:t>
      </w:r>
      <w:r w:rsidRPr="009E2819">
        <w:t>El desgaste laboral</w:t>
      </w:r>
      <w:r w:rsidR="00376F8F" w:rsidRPr="009E2819">
        <w:t>,</w:t>
      </w:r>
      <w:r w:rsidRPr="009E2819">
        <w:t xml:space="preserve"> es un problema creciente en muchas industrias, incluido el sector </w:t>
      </w:r>
      <w:r w:rsidR="00376F8F" w:rsidRPr="009E2819">
        <w:t>de atención al cliente</w:t>
      </w:r>
      <w:r w:rsidRPr="009E2819">
        <w:t>. Los trabajadores en estos entornos a menudo enfrentan una carga de trabajo intensa, plazos ajustados y la presión constante de brindar un servicio excepcional. Esto puede llevar al agotamiento físico y emocional, lo que finalmente resulta en el abandono del trabajo.</w:t>
      </w:r>
    </w:p>
    <w:p w14:paraId="6A26BEAB" w14:textId="45A9B0F5" w:rsidR="00807627" w:rsidRPr="009E2819" w:rsidRDefault="00B56AB6" w:rsidP="00807627">
      <w:pPr>
        <w:pStyle w:val="TextoPrincipal"/>
      </w:pPr>
      <w:r w:rsidRPr="009E2819">
        <w:t>La norma ISO 45001</w:t>
      </w:r>
      <w:r w:rsidR="00657A6E" w:rsidRPr="009E2819">
        <w:t>:2018</w:t>
      </w:r>
      <w:r w:rsidRPr="009E2819">
        <w:t xml:space="preserve"> proporciona un marco sólido para abordar estos problemas. Primero, promueve la identificación proactiva de los riesgos psicosociales en el lugar de trabajo, lo que incluye el estrés y la fatiga. Luego, establece pautas claras para desarrollar políticas y procedimientos de gestión de riesgos</w:t>
      </w:r>
      <w:r w:rsidR="00807627" w:rsidRPr="009E2819">
        <w:t xml:space="preserve"> </w:t>
      </w:r>
      <w:r w:rsidR="00807627" w:rsidRPr="009E2819">
        <w:rPr>
          <w:kern w:val="0"/>
        </w:rPr>
        <w:t>(“ISO 45001:2018,” 2018)</w:t>
      </w:r>
      <w:r w:rsidRPr="009E2819">
        <w:t>. Esto implica medidas preventivas y correctivas, como la gestión del tiempo, la asignación de tareas equitativas y el apoyo emocional y psicológico a los empleados.</w:t>
      </w:r>
      <w:r w:rsidR="00807627" w:rsidRPr="009E2819">
        <w:t xml:space="preserve"> Además de proporcionar un marco sólido para identificar, prevenir y gestionar los riesgos psicosociales y el estrés laboral, la implementación de la norma ISO 45001:2018 también ofrece ventajas en términos de compromiso y retención de empleados. </w:t>
      </w:r>
    </w:p>
    <w:p w14:paraId="0CFE7DE6" w14:textId="24ABB40B" w:rsidR="00807627" w:rsidRPr="009E2819" w:rsidRDefault="00807627" w:rsidP="00807627">
      <w:pPr>
        <w:pStyle w:val="TextoPrincipal"/>
      </w:pPr>
      <w:r w:rsidRPr="009E2819">
        <w:t>Al promover un entorno laboral seguro y saludable, la norma ayuda a construir un sentido de confianza y bienestar entre los empleados. Esto puede aumentar la moral y la motivación, lo que a su vez puede influir positivamente en la reducción del desgaste laboral y el ausentismo.</w:t>
      </w:r>
    </w:p>
    <w:p w14:paraId="54A608D6" w14:textId="77777777" w:rsidR="00807627" w:rsidRPr="009E2819" w:rsidRDefault="00807627" w:rsidP="00807627">
      <w:pPr>
        <w:pStyle w:val="TextoPrincipal"/>
      </w:pPr>
      <w:r w:rsidRPr="009E2819">
        <w:t>Dentro del contexto del sector de atención al cliente, donde las interacciones son intensivas y la presión puede ser constante, la ISO 45001:2018 puede ser especialmente beneficiosa. Además de las medidas preventivas y correctivas mencionadas, la norma también se centra en la participación de los empleados en la identificación y mitigación de riesgos. Esto significa que los propios trabajadores pueden contribuir con sus ideas y perspectivas para crear un entorno más saludable y sostenible. Al empoderar a los empleados de esta manera, se puede mejorar su sentido de pertenencia y satisfacción, reduciendo así la posibilidad de abandono laboral.</w:t>
      </w:r>
    </w:p>
    <w:p w14:paraId="454AB27E" w14:textId="1DB8DE65" w:rsidR="00807627" w:rsidRPr="009E2819" w:rsidRDefault="00807627" w:rsidP="00807627">
      <w:pPr>
        <w:pStyle w:val="TextoPrincipal"/>
      </w:pPr>
      <w:r w:rsidRPr="009E2819">
        <w:t xml:space="preserve">Otro aspecto que considerar es cómo la norma ISO 45001:2018 fomenta la comunicación abierta y transparente en toda la organización. La comunicación efectiva es clave para abordar los problemas de desgaste laboral, ya que permite que los empleados expresen sus </w:t>
      </w:r>
      <w:r w:rsidRPr="009E2819">
        <w:lastRenderedPageBreak/>
        <w:t>preocupaciones y desafíos. La norma alienta la participación de los empleados en la identificación de peligros y la toma de decisiones relacionadas con la seguridad y la salud en el trabajo. Esta interacción constante puede crear un ambiente en el que los trabajadores se sientan valorados y escuchados, lo que contribuye a la mitigación de los factores que podrían llevar al agotamiento y, en última instancia, al abandono del trabajo.</w:t>
      </w:r>
    </w:p>
    <w:p w14:paraId="5893DDA6" w14:textId="300C0A86" w:rsidR="00EB31AD" w:rsidRPr="009E2819" w:rsidRDefault="00EB31AD" w:rsidP="006E2BC6">
      <w:pPr>
        <w:pStyle w:val="Heading4"/>
        <w:numPr>
          <w:ilvl w:val="3"/>
          <w:numId w:val="15"/>
        </w:numPr>
      </w:pPr>
      <w:r w:rsidRPr="009E2819">
        <w:t>RELACIÓN CON LAS ENFERMEDADES RELACIONADAS CON EL TRABAJO</w:t>
      </w:r>
    </w:p>
    <w:p w14:paraId="4BFD6E02" w14:textId="1752948C" w:rsidR="00417255" w:rsidRPr="009E2819" w:rsidRDefault="00417255" w:rsidP="00417255">
      <w:pPr>
        <w:pStyle w:val="TextoPrincipal"/>
      </w:pPr>
      <w:r w:rsidRPr="009E2819">
        <w:t>La ISO 45001</w:t>
      </w:r>
      <w:r w:rsidR="00807627" w:rsidRPr="009E2819">
        <w:t>:2018</w:t>
      </w:r>
      <w:r w:rsidRPr="009E2819">
        <w:t xml:space="preserve"> se convierte en un recurso invaluable al abordar enfermedades que afectan a los empleados, lo que, a su vez, causa un impacto significativo en términos de licencias médicas y compensaciones económicas para la empresa. Esta norma internacional proporciona una sólida base para la gestión de riesgos ergonómicos y de salud ocupacional, asegurando que las organizaciones estén preparadas para identificar, evaluar y controlar estos riesgos de manera efectiva.</w:t>
      </w:r>
    </w:p>
    <w:p w14:paraId="39BE8CD7" w14:textId="43913E86" w:rsidR="00417255" w:rsidRPr="009E2819" w:rsidRDefault="00417255" w:rsidP="00417255">
      <w:pPr>
        <w:pStyle w:val="TextoPrincipal"/>
      </w:pPr>
      <w:r w:rsidRPr="009E2819">
        <w:t xml:space="preserve">Uno de los aspectos clave que aborda la </w:t>
      </w:r>
      <w:r w:rsidR="00807627" w:rsidRPr="009E2819">
        <w:t>norma</w:t>
      </w:r>
      <w:r w:rsidRPr="009E2819">
        <w:t xml:space="preserve"> es la evaluación de la ergonomía de las estaciones de trabajo, lo que garantiza que estas estén diseñadas de manera que los empleados puedan realizar sus tareas de manera segura y cómoda. Además, la norma promueve la capacitación de los empleados en prácticas seguras, lo que les empodera para tomar medidas preventivas y reconocer situaciones potencialmente peligrosas en sus labores diarias.</w:t>
      </w:r>
    </w:p>
    <w:p w14:paraId="1FC3F47B" w14:textId="2F8EEBDC" w:rsidR="00417255" w:rsidRPr="009E2819" w:rsidRDefault="00417255" w:rsidP="00417255">
      <w:pPr>
        <w:pStyle w:val="TextoPrincipal"/>
      </w:pPr>
      <w:r w:rsidRPr="009E2819">
        <w:t>Otro elemento esencial es la implementación de políticas de prevención de lesiones relacionadas con el trabajo, las cuales son fundamentales para minimizar los accidentes y enfermedades ocupacionales. La norma ISO 45001</w:t>
      </w:r>
      <w:r w:rsidR="00807627" w:rsidRPr="009E2819">
        <w:t>:2018</w:t>
      </w:r>
      <w:r w:rsidRPr="009E2819">
        <w:t xml:space="preserve"> proporciona un marco sólido para el desarrollo de estas políticas, que van desde la identificación de riesgos hasta la implementación de medidas de control y el seguimiento de su efectividad.</w:t>
      </w:r>
    </w:p>
    <w:p w14:paraId="1A92D950" w14:textId="55D107BC" w:rsidR="00EB31AD" w:rsidRPr="009E2819" w:rsidRDefault="00417255" w:rsidP="00417255">
      <w:pPr>
        <w:pStyle w:val="TextoPrincipal"/>
      </w:pPr>
      <w:r w:rsidRPr="009E2819">
        <w:t xml:space="preserve">En conjunto, al seguir rigurosamente estas pautas, las organizaciones pueden reducir significativamente las tasas de enfermedades relacionadas con el trabajo. Esto no solo beneficia la salud y el bienestar de los empleados, sino que también tiene un impacto positivo en la productividad, la moral del personal y la reputación de la empresa. Además, al prevenir o reducir las enfermedades laborales, se pueden ahorrar costos significativos relacionados con licencias médicas, compensaciones y posibles litigios. La </w:t>
      </w:r>
      <w:r w:rsidR="00807627" w:rsidRPr="009E2819">
        <w:t>norma</w:t>
      </w:r>
      <w:r w:rsidRPr="009E2819">
        <w:t xml:space="preserve">, por lo tanto, no solo es un estándar de </w:t>
      </w:r>
      <w:r w:rsidRPr="009E2819">
        <w:lastRenderedPageBreak/>
        <w:t xml:space="preserve">cumplimiento, sino una herramienta valiosa para mejorar la calidad de vida laboral y el desempeño general de la </w:t>
      </w:r>
      <w:r w:rsidR="00476B19" w:rsidRPr="009E2819">
        <w:t>organización.</w:t>
      </w:r>
    </w:p>
    <w:p w14:paraId="475AB819" w14:textId="549D9177" w:rsidR="00AF4893" w:rsidRPr="009E2819" w:rsidRDefault="009B2B15" w:rsidP="006E2BC6">
      <w:pPr>
        <w:pStyle w:val="Heading4"/>
        <w:numPr>
          <w:ilvl w:val="3"/>
          <w:numId w:val="15"/>
        </w:numPr>
      </w:pPr>
      <w:r w:rsidRPr="009E2819">
        <w:t>VENTAJAS ESTRATÉGICAS</w:t>
      </w:r>
    </w:p>
    <w:p w14:paraId="7E556C6C" w14:textId="3082BF28" w:rsidR="00AF4893" w:rsidRPr="009E2819" w:rsidRDefault="00AF4893" w:rsidP="00AF4893">
      <w:pPr>
        <w:pStyle w:val="TextoPrincipal"/>
      </w:pPr>
      <w:r w:rsidRPr="009E2819">
        <w:t>La adopción de la norma ISO 45001</w:t>
      </w:r>
      <w:r w:rsidR="00657A6E" w:rsidRPr="009E2819">
        <w:t>:2018</w:t>
      </w:r>
      <w:r w:rsidRPr="009E2819">
        <w:t xml:space="preserve"> es una decisión estratégica clave </w:t>
      </w:r>
      <w:r w:rsidR="00B56AB6" w:rsidRPr="009E2819">
        <w:t>cualquier organización.</w:t>
      </w:r>
      <w:r w:rsidRPr="009E2819">
        <w:t xml:space="preserve"> Más allá de cumplir con las normativas, esta implementación tiene el potencial de impulsar </w:t>
      </w:r>
      <w:r w:rsidR="00B56AB6" w:rsidRPr="009E2819">
        <w:t>la imagen de esta y reflejar su compromiso con</w:t>
      </w:r>
      <w:r w:rsidRPr="009E2819">
        <w:t xml:space="preserve"> la seguridad y la salud de su personal. </w:t>
      </w:r>
      <w:r w:rsidR="00B56AB6" w:rsidRPr="009E2819">
        <w:t xml:space="preserve">A su vez, </w:t>
      </w:r>
      <w:proofErr w:type="gramStart"/>
      <w:r w:rsidR="00B56AB6" w:rsidRPr="009E2819">
        <w:t>puede</w:t>
      </w:r>
      <w:proofErr w:type="gramEnd"/>
      <w:r w:rsidR="00B56AB6" w:rsidRPr="009E2819">
        <w:t xml:space="preserve"> fortalecer </w:t>
      </w:r>
      <w:r w:rsidRPr="009E2819">
        <w:t xml:space="preserve">la satisfacción </w:t>
      </w:r>
      <w:r w:rsidR="00B56AB6" w:rsidRPr="009E2819">
        <w:t>los clientes</w:t>
      </w:r>
      <w:r w:rsidRPr="009E2819">
        <w:t xml:space="preserve"> al</w:t>
      </w:r>
      <w:r w:rsidR="00B56AB6" w:rsidRPr="009E2819">
        <w:t xml:space="preserve"> buscar</w:t>
      </w:r>
      <w:r w:rsidRPr="009E2819">
        <w:t xml:space="preserve"> garantizar la continuidad y calidad </w:t>
      </w:r>
      <w:r w:rsidR="00B56AB6" w:rsidRPr="009E2819">
        <w:t xml:space="preserve">de los servicios que </w:t>
      </w:r>
      <w:r w:rsidRPr="009E2819">
        <w:t>s</w:t>
      </w:r>
      <w:r w:rsidR="00B56AB6" w:rsidRPr="009E2819">
        <w:t>e presten</w:t>
      </w:r>
      <w:r w:rsidRPr="009E2819">
        <w:t xml:space="preserve">. </w:t>
      </w:r>
      <w:r w:rsidR="00B56AB6" w:rsidRPr="009E2819">
        <w:t xml:space="preserve">Desde el punto de vista económico, se puede avizorar </w:t>
      </w:r>
      <w:r w:rsidRPr="009E2819">
        <w:t>una reducción significativa en los costos asociados con accidentes laborales y ausentismo, lo que</w:t>
      </w:r>
      <w:r w:rsidR="00B56AB6" w:rsidRPr="009E2819">
        <w:t xml:space="preserve"> puede contribuir a la sos</w:t>
      </w:r>
      <w:r w:rsidRPr="009E2819">
        <w:t>tenibilidad y competitividad en el mercado.</w:t>
      </w:r>
    </w:p>
    <w:p w14:paraId="67C2F24B" w14:textId="7BF798CF" w:rsidR="00476B19" w:rsidRPr="009E2819" w:rsidRDefault="00476B19" w:rsidP="00476B19">
      <w:pPr>
        <w:pStyle w:val="TextoPrincipal"/>
      </w:pPr>
      <w:r w:rsidRPr="009E2819">
        <w:rPr>
          <w:noProof/>
          <w:lang w:eastAsia="es-HN"/>
        </w:rPr>
        <w:drawing>
          <wp:anchor distT="0" distB="0" distL="114300" distR="114300" simplePos="0" relativeHeight="251656192" behindDoc="1" locked="0" layoutInCell="1" allowOverlap="1" wp14:anchorId="150E1B14" wp14:editId="09ECAC08">
            <wp:simplePos x="0" y="0"/>
            <wp:positionH relativeFrom="column">
              <wp:posOffset>957580</wp:posOffset>
            </wp:positionH>
            <wp:positionV relativeFrom="paragraph">
              <wp:posOffset>15875</wp:posOffset>
            </wp:positionV>
            <wp:extent cx="4307840" cy="2918460"/>
            <wp:effectExtent l="0" t="0" r="0" b="0"/>
            <wp:wrapTight wrapText="bothSides">
              <wp:wrapPolygon edited="0">
                <wp:start x="0" y="0"/>
                <wp:lineTo x="0" y="21431"/>
                <wp:lineTo x="21492" y="21431"/>
                <wp:lineTo x="21492" y="0"/>
                <wp:lineTo x="0" y="0"/>
              </wp:wrapPolygon>
            </wp:wrapTight>
            <wp:docPr id="669243278"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243278" name="Picture 1" descr="A diagram of a company&#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307840" cy="2918460"/>
                    </a:xfrm>
                    <a:prstGeom prst="rect">
                      <a:avLst/>
                    </a:prstGeom>
                  </pic:spPr>
                </pic:pic>
              </a:graphicData>
            </a:graphic>
            <wp14:sizeRelH relativeFrom="margin">
              <wp14:pctWidth>0</wp14:pctWidth>
            </wp14:sizeRelH>
            <wp14:sizeRelV relativeFrom="margin">
              <wp14:pctHeight>0</wp14:pctHeight>
            </wp14:sizeRelV>
          </wp:anchor>
        </w:drawing>
      </w:r>
    </w:p>
    <w:p w14:paraId="089F2AF6" w14:textId="77777777" w:rsidR="00476B19" w:rsidRPr="009E2819" w:rsidRDefault="00476B19" w:rsidP="00476B19">
      <w:pPr>
        <w:pStyle w:val="TextoPrincipal"/>
      </w:pPr>
    </w:p>
    <w:p w14:paraId="77937717" w14:textId="77777777" w:rsidR="00476B19" w:rsidRPr="009E2819" w:rsidRDefault="00476B19" w:rsidP="00476B19">
      <w:pPr>
        <w:pStyle w:val="TextoPrincipal"/>
        <w:rPr>
          <w:noProof/>
        </w:rPr>
      </w:pPr>
    </w:p>
    <w:p w14:paraId="7C8A2035" w14:textId="77777777" w:rsidR="00476B19" w:rsidRPr="009E2819" w:rsidRDefault="00476B19" w:rsidP="00476B19">
      <w:pPr>
        <w:pStyle w:val="TextoPrincipal"/>
        <w:keepNext/>
        <w:rPr>
          <w:noProof/>
        </w:rPr>
      </w:pPr>
    </w:p>
    <w:p w14:paraId="5B076DDD" w14:textId="77777777" w:rsidR="00476B19" w:rsidRPr="009E2819" w:rsidRDefault="00476B19" w:rsidP="00476B19">
      <w:pPr>
        <w:pStyle w:val="TextoPrincipal"/>
        <w:keepNext/>
        <w:rPr>
          <w:noProof/>
        </w:rPr>
      </w:pPr>
    </w:p>
    <w:p w14:paraId="17C22931" w14:textId="77777777" w:rsidR="00476B19" w:rsidRPr="009E2819" w:rsidRDefault="00476B19" w:rsidP="00476B19">
      <w:pPr>
        <w:pStyle w:val="TextoPrincipal"/>
        <w:keepNext/>
        <w:rPr>
          <w:noProof/>
        </w:rPr>
      </w:pPr>
    </w:p>
    <w:p w14:paraId="04874523" w14:textId="77777777" w:rsidR="00476B19" w:rsidRPr="009E2819" w:rsidRDefault="00476B19" w:rsidP="00476B19">
      <w:pPr>
        <w:pStyle w:val="TextoPrincipal"/>
        <w:keepNext/>
        <w:rPr>
          <w:noProof/>
        </w:rPr>
      </w:pPr>
    </w:p>
    <w:p w14:paraId="026EB7AF" w14:textId="77777777" w:rsidR="00476B19" w:rsidRPr="009E2819" w:rsidRDefault="00476B19" w:rsidP="00476B19">
      <w:pPr>
        <w:pStyle w:val="TextoPrincipal"/>
        <w:keepNext/>
        <w:rPr>
          <w:noProof/>
        </w:rPr>
      </w:pPr>
    </w:p>
    <w:p w14:paraId="3734D998" w14:textId="77777777" w:rsidR="00476B19" w:rsidRPr="009E2819" w:rsidRDefault="00476B19" w:rsidP="00476B19">
      <w:pPr>
        <w:pStyle w:val="TextoPrincipal"/>
        <w:keepNext/>
        <w:rPr>
          <w:noProof/>
        </w:rPr>
      </w:pPr>
    </w:p>
    <w:p w14:paraId="14DE5DA5" w14:textId="57E33FBF" w:rsidR="00476B19" w:rsidRPr="009E2819" w:rsidRDefault="00476B19" w:rsidP="00476B19">
      <w:pPr>
        <w:pStyle w:val="Caption"/>
        <w:jc w:val="both"/>
        <w:rPr>
          <w:lang w:val="es-HN"/>
        </w:rPr>
      </w:pPr>
      <w:bookmarkStart w:id="35" w:name="_Toc153638489"/>
      <w:r w:rsidRPr="009E2819">
        <w:rPr>
          <w:lang w:val="es-HN"/>
        </w:rPr>
        <w:t xml:space="preserve">Figura </w:t>
      </w:r>
      <w:r w:rsidRPr="009E2819">
        <w:rPr>
          <w:lang w:val="es-HN"/>
        </w:rPr>
        <w:fldChar w:fldCharType="begin"/>
      </w:r>
      <w:r w:rsidRPr="009E2819">
        <w:rPr>
          <w:lang w:val="es-HN"/>
        </w:rPr>
        <w:instrText xml:space="preserve"> SEQ Figura \* ARABIC </w:instrText>
      </w:r>
      <w:r w:rsidRPr="009E2819">
        <w:rPr>
          <w:lang w:val="es-HN"/>
        </w:rPr>
        <w:fldChar w:fldCharType="separate"/>
      </w:r>
      <w:r w:rsidR="000308BA">
        <w:rPr>
          <w:noProof/>
          <w:lang w:val="es-HN"/>
        </w:rPr>
        <w:t>4</w:t>
      </w:r>
      <w:r w:rsidRPr="009E2819">
        <w:rPr>
          <w:lang w:val="es-HN"/>
        </w:rPr>
        <w:fldChar w:fldCharType="end"/>
      </w:r>
      <w:r w:rsidRPr="009E2819">
        <w:rPr>
          <w:lang w:val="es-HN"/>
        </w:rPr>
        <w:t xml:space="preserve"> Algunos beneficios estratégicos de la implementación de la ISO 45001:2018</w:t>
      </w:r>
      <w:bookmarkEnd w:id="35"/>
    </w:p>
    <w:p w14:paraId="7423BD83" w14:textId="437C0DD8" w:rsidR="00476B19" w:rsidRPr="009E2819" w:rsidRDefault="00476B19" w:rsidP="00476B19">
      <w:pPr>
        <w:rPr>
          <w:lang w:val="es-HN"/>
        </w:rPr>
      </w:pPr>
      <w:r w:rsidRPr="009E2819">
        <w:rPr>
          <w:lang w:val="es-HN"/>
        </w:rPr>
        <w:t>Elaboración propia</w:t>
      </w:r>
    </w:p>
    <w:p w14:paraId="778A21B6" w14:textId="77777777" w:rsidR="00476B19" w:rsidRPr="009E2819" w:rsidRDefault="00476B19" w:rsidP="00476B19">
      <w:pPr>
        <w:rPr>
          <w:lang w:val="es-HN"/>
        </w:rPr>
      </w:pPr>
    </w:p>
    <w:p w14:paraId="41A0D85C" w14:textId="5EA0D990" w:rsidR="00C63744" w:rsidRPr="009E2819" w:rsidRDefault="00C63744" w:rsidP="00C63744">
      <w:pPr>
        <w:pStyle w:val="TextoPrincipal"/>
      </w:pPr>
      <w:r w:rsidRPr="009E2819">
        <w:t xml:space="preserve">Si bien es cierto que la prioridad debe ser la seguridad laboral de los colaboradores, existen otros elementos a considerar en la implementación de la norma, los cuales, ya sea para bien o para mal, suponen una ponderación considerable frente a la alta dirección. En este sentido, una propuesta de implementación debe ser balanceada, buscando equilibrar la necesidad de la seguridad de los empleados, así como la viabilidad estratégica-financiera de su implementación. </w:t>
      </w:r>
      <w:r w:rsidR="00774443" w:rsidRPr="009E2819">
        <w:t>Algunos factores para considerar</w:t>
      </w:r>
      <w:r w:rsidRPr="009E2819">
        <w:t xml:space="preserve"> se discuten a continuación.</w:t>
      </w:r>
    </w:p>
    <w:p w14:paraId="34B663CF" w14:textId="442CFCE2" w:rsidR="00C63744" w:rsidRPr="009E2819" w:rsidRDefault="00C63744" w:rsidP="00C63744">
      <w:pPr>
        <w:pStyle w:val="TextoPrincipal"/>
      </w:pPr>
      <w:r w:rsidRPr="009E2819">
        <w:lastRenderedPageBreak/>
        <w:t xml:space="preserve">En primer lugar, esta certificación refuerza la reputación y la imagen de la empresa. Al obtenerla, una organización demuestra su compromiso sólido con la seguridad y la salud de sus empleados, lo que puede aumentar la confianza de clientes, socios comerciales y partes interesadas clave. </w:t>
      </w:r>
    </w:p>
    <w:p w14:paraId="3353F26C" w14:textId="1978510A" w:rsidR="00C63744" w:rsidRPr="009E2819" w:rsidRDefault="00BD77B4" w:rsidP="00C63744">
      <w:pPr>
        <w:pStyle w:val="TextoPrincipal"/>
      </w:pPr>
      <w:r w:rsidRPr="009E2819">
        <w:t>Otro potencial beneficio</w:t>
      </w:r>
      <w:r w:rsidR="00C63744" w:rsidRPr="009E2819">
        <w:t xml:space="preserve"> radica en la expansión de oportunidades de negocio, especialmente en mercados internacionales. En muchos países, las normas de salud y seguridad son un requisito para la entrada al mercado. Tener la ISO 45001</w:t>
      </w:r>
      <w:r w:rsidRPr="009E2819">
        <w:t>:2018</w:t>
      </w:r>
      <w:r w:rsidR="00C63744" w:rsidRPr="009E2819">
        <w:t xml:space="preserve"> en vigor puede ser un diferenciador importante y proporcionar acceso a nuevos mercados.</w:t>
      </w:r>
      <w:r w:rsidRPr="009E2819">
        <w:t xml:space="preserve"> </w:t>
      </w:r>
      <w:r w:rsidR="00C63744" w:rsidRPr="009E2819">
        <w:t>En términos de mitigación de riesgos, la ISO 45001 reduce las amenazas legales y financieras. Cumplir con esta norma asegura que la organización esté alineada con las regulaciones y leyes pertinentes en materia de salud y seguridad laboral. Esto puede ayudar a evitar sanciones y multas considerables que podrían afectar negativamente la situación financiera de la empresa.</w:t>
      </w:r>
    </w:p>
    <w:p w14:paraId="18347533" w14:textId="37C99DB6" w:rsidR="00C63744" w:rsidRPr="009E2819" w:rsidRDefault="00C63744" w:rsidP="00C63744">
      <w:pPr>
        <w:pStyle w:val="TextoPrincipal"/>
      </w:pPr>
      <w:r w:rsidRPr="009E2819">
        <w:t>La implementación exitosa de esta norma también puede aumentar la productividad y la eficiencia en el lugar de trabajo. Un entorno de trabajo más seguro y saludable motiva a los empleados, lo que se traduce en una mayor productividad y calidad en el trabajo realizado. Reducir la frecuencia de accidentes y enfermedades laborales no solo protege a los trabajadores, sino que también ahorra costos relacionados con compensaciones y bajas médicas, lo que puede tener un impacto significativo en la rentabilidad de la empresa.</w:t>
      </w:r>
    </w:p>
    <w:p w14:paraId="0297F3FA" w14:textId="77777777" w:rsidR="00BD77B4" w:rsidRPr="009E2819" w:rsidRDefault="00BD77B4" w:rsidP="00C63744">
      <w:pPr>
        <w:pStyle w:val="TextoPrincipal"/>
      </w:pPr>
      <w:r w:rsidRPr="009E2819">
        <w:t xml:space="preserve">Si bien existen beneficios económicos asociados a la implementación de la norma ISO 45001:2018, es crucial enfocar y priorizar los beneficios primordiales en la seguridad y salud de los empleados. Aunque es cierto que las mejoras en la seguridad laboral pueden tener un impacto positivo en la reducción de costos operativos, aperturas de mercados, cumplimiento de dispositivos legales, es esencial recordar que el objetivo principal de esta norma es crear un entorno de trabajo seguro y saludable para todos los empleados. </w:t>
      </w:r>
    </w:p>
    <w:p w14:paraId="108CB569" w14:textId="1A775E7E" w:rsidR="00C63744" w:rsidRDefault="00BD77B4" w:rsidP="00C63744">
      <w:pPr>
        <w:pStyle w:val="TextoPrincipal"/>
      </w:pPr>
      <w:r w:rsidRPr="009E2819">
        <w:t>La protección de la integridad física y mental de los trabajadores, la prevención de riesgos laborales y la promoción del bienestar en el lugar de trabajo son los cimientos fundamentales sobre los cuales se construye la implementación de la ISO 45001. Aunque los beneficios financieros son una consecuencia valiosa, deben considerarse como un resultado secundario de una cultura empresarial comprometida con la seguridad y la salud de sus empleados</w:t>
      </w:r>
    </w:p>
    <w:p w14:paraId="407EDD92" w14:textId="5682D6AA" w:rsidR="00AB3B05" w:rsidRDefault="00AB3B05" w:rsidP="00B23F65">
      <w:pPr>
        <w:pStyle w:val="Heading3"/>
        <w:numPr>
          <w:ilvl w:val="2"/>
          <w:numId w:val="15"/>
        </w:numPr>
      </w:pPr>
      <w:bookmarkStart w:id="36" w:name="_Toc153637644"/>
      <w:r>
        <w:t>ERGONOMÍA</w:t>
      </w:r>
      <w:r w:rsidR="00B51980">
        <w:t xml:space="preserve"> EN EL TRABAJO</w:t>
      </w:r>
      <w:bookmarkEnd w:id="36"/>
    </w:p>
    <w:p w14:paraId="24ACE7AD" w14:textId="2055CF35" w:rsidR="00AB3B05" w:rsidRDefault="00B51980" w:rsidP="00AB3B05">
      <w:pPr>
        <w:pStyle w:val="TextoPrincipal"/>
      </w:pPr>
      <w:r w:rsidRPr="00B51980">
        <w:lastRenderedPageBreak/>
        <w:t>La ergonomía en el trabajo es un campo multifacético que abarca varios elementos esenciales para garantizar la salud y el bienestar de los trabajadores en un entorno laboral, como un centro de llamadas. Uno de los aspectos clave es la organización del trabajo en las oficinas, que implica la planificación de las tareas, la distribución de las responsabilidades y la gestión del tiempo. Un trabajo bien organizado puede reducir el estrés y la fatiga de los empleados, mejorando su satisfacción laboral y la eficiencia operativa.</w:t>
      </w:r>
    </w:p>
    <w:p w14:paraId="52D0DBF3" w14:textId="57256BBC" w:rsidR="00AB3B05" w:rsidRDefault="00B51980" w:rsidP="00AB3B05">
      <w:pPr>
        <w:pStyle w:val="TextoPrincipal"/>
      </w:pPr>
      <w:r>
        <w:t xml:space="preserve">La ergonomía se define como la como disciplina que adecua los puestos de trabajo a las características físicas y psíquicas de los seres humanos que han de ocuparlos </w:t>
      </w:r>
      <w:r>
        <w:fldChar w:fldCharType="begin"/>
      </w:r>
      <w:r>
        <w:instrText xml:space="preserve"> ADDIN ZOTERO_ITEM CSL_CITATION {"citationID":"8NXuF3C2","properties":{"formattedCitation":"(Llaneza \\uc0\\u193{}lvarez, 2009)","plainCitation":"(Llaneza Álvarez, 2009)","noteIndex":0},"citationItems":[{"id":60,"uris":["http://zotero.org/users/local/OzkcJKb0/items/FTRNB668"],"itemData":{"id":60,"type":"book","edition":"15va","publisher":"Lex Nova","title":"Ergonomía y Psicosociología Aplicada. Manual para la formación del especialista","author":[{"family":"Llaneza Álvarez","given":"F. Javier"}],"issued":{"date-parts":[["2009"]]}}}],"schema":"https://github.com/citation-style-language/schema/raw/master/csl-citation.json"} </w:instrText>
      </w:r>
      <w:r>
        <w:fldChar w:fldCharType="separate"/>
      </w:r>
      <w:r w:rsidRPr="00B51980">
        <w:rPr>
          <w:kern w:val="0"/>
        </w:rPr>
        <w:t>(Llaneza Álvarez, 2009)</w:t>
      </w:r>
      <w:r>
        <w:fldChar w:fldCharType="end"/>
      </w:r>
      <w:r>
        <w:t>. La ergonomía en las oficinas requiere considerado como un componente vital, no solo para mejorar la calidad del espacio donde laboran los colaboradores de una determinada organización, sino que para garantizar o mejorar el rendimiento de estos, evidentemente, haciendo que ese espacio sea cómodo y no sea una razón de desmotivación para ellos.</w:t>
      </w:r>
    </w:p>
    <w:p w14:paraId="57B922F5" w14:textId="44C11088" w:rsidR="008801C1" w:rsidRDefault="00B51980" w:rsidP="00B51980">
      <w:pPr>
        <w:pStyle w:val="TextoPrincipal"/>
      </w:pPr>
      <w:r>
        <w:t xml:space="preserve">Para ello es necesario considerar varias facetas o aristas donde la ergonomía juega un rol vital. Podemos considerar la exposición a pantallas de visualización de datos, por ejemplo. </w:t>
      </w:r>
      <w:r w:rsidRPr="00B51980">
        <w:t>En un centro de llamadas, los operadores pasan la mayoría de su tiempo frente a las pantallas. La ergonomía aquí es crucial para prevenir problemas visuales y musculares</w:t>
      </w:r>
      <w:r w:rsidR="00971E73">
        <w:t xml:space="preserve"> </w:t>
      </w:r>
      <w:r w:rsidR="00971E73">
        <w:fldChar w:fldCharType="begin"/>
      </w:r>
      <w:r w:rsidR="00AC0E25">
        <w:instrText xml:space="preserve"> ADDIN ZOTERO_ITEM CSL_CITATION {"citationID":"kMunx8MJ","properties":{"formattedCitation":"(Pedro R. Mondelo et al., 2013)","plainCitation":"(Pedro R. Mondelo et al., 2013)","noteIndex":0},"citationItems":[{"id":64,"uris":["http://zotero.org/users/local/OzkcJKb0/items/6CUU9VJ2"],"itemData":{"id":64,"type":"article-journal","container-title":"Universidad Politécnica de Cataluña","title":"Temas de Ergonomía y Prevención: El trabajo en  oficinas","volume":"2da ed.","author":[{"literal":"Pedro R. Mondelo"},{"literal":"Enrique Gregori Torada"},{"literal":"Óscar de Pedro González"},{"literal":"Miguel Á. Gómez Fernández"}],"issued":{"date-parts":[["2013"]]}}}],"schema":"https://github.com/citation-style-language/schema/raw/master/csl-citation.json"} </w:instrText>
      </w:r>
      <w:r w:rsidR="00971E73">
        <w:fldChar w:fldCharType="separate"/>
      </w:r>
      <w:r w:rsidR="00971E73" w:rsidRPr="00971E73">
        <w:t xml:space="preserve">(Pedro R. </w:t>
      </w:r>
      <w:proofErr w:type="spellStart"/>
      <w:r w:rsidR="00971E73" w:rsidRPr="00971E73">
        <w:t>Mondelo</w:t>
      </w:r>
      <w:proofErr w:type="spellEnd"/>
      <w:r w:rsidR="00971E73" w:rsidRPr="00971E73">
        <w:t xml:space="preserve"> et al., 2013)</w:t>
      </w:r>
      <w:r w:rsidR="00971E73">
        <w:fldChar w:fldCharType="end"/>
      </w:r>
      <w:r w:rsidRPr="00B51980">
        <w:t xml:space="preserve">. </w:t>
      </w:r>
      <w:r>
        <w:t>Su importancia radica en buscar prevenir problemas visuales al ser expuestos a trabajos prolongados. Estos pueden causar fatiga ocular, visión borrosa, entre otros. Para evitar esto es necesario</w:t>
      </w:r>
      <w:r w:rsidR="008801C1">
        <w:t xml:space="preserve"> adecuar la posición de las pantallas a la altura de los ojos del operador, tomar en cuenta la iluminación de los espacios, la iluminación de la pantalla misma.</w:t>
      </w:r>
    </w:p>
    <w:p w14:paraId="74791C23" w14:textId="00C149F8" w:rsidR="00B51980" w:rsidRDefault="00C770E3" w:rsidP="00C770E3">
      <w:pPr>
        <w:pStyle w:val="TextoPrincipal"/>
      </w:pPr>
      <w:r>
        <w:t xml:space="preserve">Otro componente importante para considerar es el diseño físico de los espacios y el mobiliario. Un espacio de trabajo bien planificado permite a los operadores moverse libremente y realizar sus tareas sin restricciones, lo que es esencial para prevenir problemas de salud relacionados con la postura y la ergonomía. Específicamente para el caso del mobiliario, es necesario considerar la ergonomía de este. Sillas ajustables, escritorios de altura regulable y soportes de pantalla pueden ser factores para la reducción de la tensión en el cuerpo, buscando prevenir lesiones </w:t>
      </w:r>
      <w:proofErr w:type="spellStart"/>
      <w:r>
        <w:t>musculoesqueléticas</w:t>
      </w:r>
      <w:proofErr w:type="spellEnd"/>
      <w:r>
        <w:t xml:space="preserve"> a largo plazo, lo que es especialmente relevante en un entorno donde los empleados pasan horas frente a las pantallas</w:t>
      </w:r>
      <w:r w:rsidR="00971E73">
        <w:t xml:space="preserve"> </w:t>
      </w:r>
      <w:r w:rsidR="00971E73" w:rsidRPr="00971E73">
        <w:t xml:space="preserve">(Pedro R. </w:t>
      </w:r>
      <w:proofErr w:type="spellStart"/>
      <w:r w:rsidR="00971E73" w:rsidRPr="00971E73">
        <w:t>Mondelo</w:t>
      </w:r>
      <w:proofErr w:type="spellEnd"/>
      <w:r w:rsidR="00971E73" w:rsidRPr="00971E73">
        <w:t xml:space="preserve"> et al., 2013)</w:t>
      </w:r>
      <w:r>
        <w:t>.</w:t>
      </w:r>
    </w:p>
    <w:p w14:paraId="770EE038" w14:textId="3C5B50AF" w:rsidR="00C770E3" w:rsidRDefault="00C770E3" w:rsidP="00C770E3">
      <w:pPr>
        <w:pStyle w:val="TextoPrincipal"/>
      </w:pPr>
      <w:r>
        <w:t xml:space="preserve">Sumado a lo anterior, el confort visual es un elemento crucial para un espacio de trabajo donde los operadores pasan la mayor parte de su jornada laboral frente a pantallas de </w:t>
      </w:r>
      <w:r>
        <w:lastRenderedPageBreak/>
        <w:t>visualización de datos, lo que puede causar fatiga visual y malestar si no se maneja adecuadamente. Esto nos lleva a considerar la iluminación como elemento vital en términos de la ergonomía. Podemos aumentar el confort visual en espacios donde la iluminación sea uniforme y libre de destellos, así como buscar la reducción de reflejos de las pantallas. Continuando con la idea de las pantallas, algo que puede generar malestar visual puede ser el uso de monitores con resoluciones bajas, que hagan que el operario realice esfuerzos para poder leer lo que se despliega en la misma</w:t>
      </w:r>
      <w:r w:rsidR="0074799D">
        <w:t>.</w:t>
      </w:r>
    </w:p>
    <w:p w14:paraId="7E66568F" w14:textId="1583603E" w:rsidR="00B51980" w:rsidRDefault="0074799D" w:rsidP="00F233D5">
      <w:pPr>
        <w:pStyle w:val="TextoPrincipal"/>
      </w:pPr>
      <w:r>
        <w:t>Considerando elementos de naturaleza física que pueden mermar la ergonomía en un espacio de oficina,</w:t>
      </w:r>
      <w:r w:rsidR="00F233D5">
        <w:t xml:space="preserve"> podemos analizar </w:t>
      </w:r>
      <w:r>
        <w:t>el confort sonoro y térmico</w:t>
      </w:r>
      <w:r w:rsidR="00F233D5">
        <w:t xml:space="preserve"> </w:t>
      </w:r>
      <w:r w:rsidR="00F233D5">
        <w:fldChar w:fldCharType="begin"/>
      </w:r>
      <w:r w:rsidR="00AC0E25">
        <w:instrText xml:space="preserve"> ADDIN ZOTERO_ITEM CSL_CITATION {"citationID":"mrQl9fmZ","properties":{"formattedCitation":"(Pedro R. Mondelo et al., 2013)","plainCitation":"(Pedro R. Mondelo et al., 2013)","noteIndex":0},"citationItems":[{"id":64,"uris":["http://zotero.org/users/local/OzkcJKb0/items/6CUU9VJ2"],"itemData":{"id":64,"type":"article-journal","container-title":"Universidad Politécnica de Cataluña","title":"Temas de Ergonomía y Prevención: El trabajo en  oficinas","volume":"2da ed.","author":[{"literal":"Pedro R. Mondelo"},{"literal":"Enrique Gregori Torada"},{"literal":"Óscar de Pedro González"},{"literal":"Miguel Á. Gómez Fernández"}],"issued":{"date-parts":[["2013"]]}}}],"schema":"https://github.com/citation-style-language/schema/raw/master/csl-citation.json"} </w:instrText>
      </w:r>
      <w:r w:rsidR="00F233D5">
        <w:fldChar w:fldCharType="separate"/>
      </w:r>
      <w:r w:rsidR="00F233D5" w:rsidRPr="00F233D5">
        <w:t xml:space="preserve">(Pedro R. </w:t>
      </w:r>
      <w:proofErr w:type="spellStart"/>
      <w:r w:rsidR="00F233D5" w:rsidRPr="00F233D5">
        <w:t>Mondelo</w:t>
      </w:r>
      <w:proofErr w:type="spellEnd"/>
      <w:r w:rsidR="00F233D5" w:rsidRPr="00F233D5">
        <w:t xml:space="preserve"> et al., 2013)</w:t>
      </w:r>
      <w:r w:rsidR="00F233D5">
        <w:fldChar w:fldCharType="end"/>
      </w:r>
      <w:r>
        <w:t>. Para el primer caso, los entornos de oficina, especialmente un centro de llamadas, suelen estar llenos de conversaciones telefónicas, sonidos de teclados y clics de ratón, lo que puede ser perjudicial para la salud auditiva y la concentración si no se gestiona adecuadamente.</w:t>
      </w:r>
      <w:r w:rsidR="00F233D5">
        <w:t xml:space="preserve"> Para mitigar estos efectos, pueden utilizarse mecanismos de acon</w:t>
      </w:r>
      <w:r>
        <w:t>dicionamiento acústico del espacio</w:t>
      </w:r>
      <w:r w:rsidR="00F233D5">
        <w:t xml:space="preserve">, así como el uso de </w:t>
      </w:r>
      <w:r>
        <w:t>alfombras</w:t>
      </w:r>
      <w:r w:rsidR="00F233D5">
        <w:t xml:space="preserve"> o la opción de proporcionar a los colaboradores </w:t>
      </w:r>
      <w:r>
        <w:t>auriculares de calidad con cancelación de ruido</w:t>
      </w:r>
      <w:r w:rsidR="00F233D5">
        <w:t>.</w:t>
      </w:r>
    </w:p>
    <w:p w14:paraId="2CF4A586" w14:textId="3C4EB138" w:rsidR="00AB3B05" w:rsidRPr="009E2819" w:rsidRDefault="00F233D5" w:rsidP="00C63744">
      <w:pPr>
        <w:pStyle w:val="TextoPrincipal"/>
      </w:pPr>
      <w:r>
        <w:t xml:space="preserve">El confort térmico podría ser uno de los focos más comunes de falta de ergonomía para el espacio de oficina. En estos entornos, la temperatura y la humedad pueden influir significativamente en el bienestar y comodidad de los operadores y su capacidad para mantener un alto rendimiento. Un entorno demasiado con temperaturas relativamente altas puede causar incomodidad y fatiga, mientras que uno demasiado frío puede reducir la destreza de los empleados. Se hace necesario entonces utilizar mecanismos para mitigar ambos casos, buscando un punto medio entre lo que es percibido como frío y lo caliente. </w:t>
      </w:r>
    </w:p>
    <w:p w14:paraId="5921BAAB" w14:textId="77777777" w:rsidR="00C63744" w:rsidRPr="009E2819" w:rsidRDefault="00C63744" w:rsidP="00476B19">
      <w:pPr>
        <w:rPr>
          <w:lang w:val="es-HN"/>
        </w:rPr>
      </w:pPr>
    </w:p>
    <w:p w14:paraId="730DE839" w14:textId="57D96D48" w:rsidR="004E4D98" w:rsidRPr="009E2819" w:rsidRDefault="004E4D98" w:rsidP="00E71591">
      <w:pPr>
        <w:pStyle w:val="Heading2"/>
        <w:numPr>
          <w:ilvl w:val="1"/>
          <w:numId w:val="5"/>
        </w:numPr>
        <w:rPr>
          <w:lang w:val="es-HN"/>
        </w:rPr>
      </w:pPr>
      <w:bookmarkStart w:id="37" w:name="_Toc153637645"/>
      <w:r w:rsidRPr="009E2819">
        <w:rPr>
          <w:caps w:val="0"/>
          <w:lang w:val="es-HN"/>
        </w:rPr>
        <w:t xml:space="preserve">METODOLOGÍAS </w:t>
      </w:r>
      <w:r w:rsidR="000E5183" w:rsidRPr="009E2819">
        <w:rPr>
          <w:caps w:val="0"/>
          <w:lang w:val="es-HN"/>
        </w:rPr>
        <w:t>Y/O INSTRUMENTOS</w:t>
      </w:r>
      <w:bookmarkEnd w:id="37"/>
    </w:p>
    <w:p w14:paraId="7C00E3E7" w14:textId="2DDA3A44" w:rsidR="00A71493" w:rsidRPr="009E2819" w:rsidRDefault="00A71493" w:rsidP="00A71493">
      <w:pPr>
        <w:pStyle w:val="TextoPrincipal"/>
      </w:pPr>
      <w:r w:rsidRPr="009E2819">
        <w:t>Se presentan, en la siguiente sección, las metodologías asociadas a las teorías de sustento, con el objetivo de enlazar las preguntas de investigación y el tema a abordar.</w:t>
      </w:r>
    </w:p>
    <w:p w14:paraId="7DE822FE" w14:textId="698C8369" w:rsidR="00D55CAE" w:rsidRPr="009E2819" w:rsidRDefault="00EE4CC4" w:rsidP="00B23F65">
      <w:pPr>
        <w:pStyle w:val="Heading3"/>
        <w:numPr>
          <w:ilvl w:val="2"/>
          <w:numId w:val="9"/>
        </w:numPr>
      </w:pPr>
      <w:bookmarkStart w:id="38" w:name="_Toc153637646"/>
      <w:r w:rsidRPr="009E2819">
        <w:t>HOJA DE RECOGIDA DE DATOS</w:t>
      </w:r>
      <w:bookmarkEnd w:id="38"/>
    </w:p>
    <w:p w14:paraId="79DF556D" w14:textId="19BFA5B8" w:rsidR="00D55CAE" w:rsidRPr="009E2819" w:rsidRDefault="00D55CAE" w:rsidP="00D55CAE">
      <w:pPr>
        <w:pStyle w:val="TextoPrincipal"/>
      </w:pPr>
      <w:r w:rsidRPr="009E2819">
        <w:t xml:space="preserve">La hoja de recogida de datos </w:t>
      </w:r>
      <w:r w:rsidR="006209BC" w:rsidRPr="009E2819">
        <w:t>(Camisón et al., 2006)</w:t>
      </w:r>
      <w:r w:rsidRPr="009E2819">
        <w:t xml:space="preserve"> se elabora en función de objetivos concretos y debe ser sencilla y clara, de forma que los encargados a nivel operativo no tengan inconvenientes en dicha tarea</w:t>
      </w:r>
    </w:p>
    <w:p w14:paraId="109EF49A" w14:textId="60E7D826" w:rsidR="00D55CAE" w:rsidRPr="009E2819" w:rsidRDefault="00D55CAE" w:rsidP="00D55CAE">
      <w:pPr>
        <w:pStyle w:val="TextoPrincipal"/>
      </w:pPr>
      <w:r w:rsidRPr="009E2819">
        <w:lastRenderedPageBreak/>
        <w:t xml:space="preserve">Se estila el uso de hojas estandarizadas, que van a variar dependiente de los datos o la información que se busque </w:t>
      </w:r>
      <w:r w:rsidR="00576B78" w:rsidRPr="009E2819">
        <w:t>recolectar</w:t>
      </w:r>
      <w:r w:rsidRPr="009E2819">
        <w:t xml:space="preserve">. Por lo general, todas las hojas incluyen un </w:t>
      </w:r>
      <w:r w:rsidR="006209BC" w:rsidRPr="009E2819">
        <w:t>(Camisón et al., 2006)</w:t>
      </w:r>
      <w:r w:rsidR="00576B78" w:rsidRPr="009E2819">
        <w:t xml:space="preserve"> </w:t>
      </w:r>
      <w:r w:rsidRPr="009E2819">
        <w:t>encabezado que recopila datos necesarios para contextualizar la recolección, como la fecha, el producto, el sector, el departamento, el operario, el turno, el número de piezas inspeccionadas, entre otros.</w:t>
      </w:r>
    </w:p>
    <w:p w14:paraId="7AC0CE10" w14:textId="1314DB1C" w:rsidR="0062503D" w:rsidRPr="009E2819" w:rsidRDefault="0034537A" w:rsidP="00B23F65">
      <w:pPr>
        <w:pStyle w:val="Heading3"/>
        <w:numPr>
          <w:ilvl w:val="2"/>
          <w:numId w:val="16"/>
        </w:numPr>
      </w:pPr>
      <w:bookmarkStart w:id="39" w:name="_Toc153637647"/>
      <w:r w:rsidRPr="009E2819">
        <w:t>CUESTIONARIOS</w:t>
      </w:r>
      <w:bookmarkEnd w:id="39"/>
    </w:p>
    <w:p w14:paraId="3B6F3248" w14:textId="0F907F98" w:rsidR="0062503D" w:rsidRPr="009E2819" w:rsidRDefault="0062503D" w:rsidP="0062503D">
      <w:pPr>
        <w:pStyle w:val="TextoPrincipal"/>
      </w:pPr>
      <w:r w:rsidRPr="009E2819">
        <w:t xml:space="preserve">Son posiblemente los instrumentos más utilizados para recolectar cualquier información de interés. Un cuestionario consiste en un conjunto de preguntas respecto de una o más variables a medir. Debe ser congruente con el planteamiento del problema e hipótesis </w:t>
      </w:r>
      <w:r w:rsidRPr="009E2819">
        <w:rPr>
          <w:kern w:val="0"/>
        </w:rPr>
        <w:t xml:space="preserve">(Hernández </w:t>
      </w:r>
      <w:proofErr w:type="spellStart"/>
      <w:r w:rsidRPr="009E2819">
        <w:rPr>
          <w:kern w:val="0"/>
        </w:rPr>
        <w:t>Sampieri</w:t>
      </w:r>
      <w:proofErr w:type="spellEnd"/>
      <w:r w:rsidRPr="009E2819">
        <w:rPr>
          <w:kern w:val="0"/>
        </w:rPr>
        <w:t xml:space="preserve"> et al., 2010)</w:t>
      </w:r>
      <w:r w:rsidRPr="009E2819">
        <w:t>.</w:t>
      </w:r>
    </w:p>
    <w:p w14:paraId="41402255" w14:textId="56E53D0A" w:rsidR="0062503D" w:rsidRPr="009E2819" w:rsidRDefault="0062503D" w:rsidP="0062503D">
      <w:pPr>
        <w:pStyle w:val="TextoPrincipal"/>
      </w:pPr>
      <w:r w:rsidRPr="009E2819">
        <w:t xml:space="preserve">Dentro de los cuestionarios existen dos tipos de preguntas, cuya aplicación varía dependiendo del objetivo de este: preguntas abiertas o cerradas. En la primera, las posibles respuestas ya han sido definidas por categorías u opciones. Es decir, presentan las posibilidades de respuesta a los participantes, quienes deben acotarse a ésta </w:t>
      </w:r>
      <w:r w:rsidRPr="009E2819">
        <w:rPr>
          <w:kern w:val="0"/>
        </w:rPr>
        <w:t xml:space="preserve">(Hernández </w:t>
      </w:r>
      <w:proofErr w:type="spellStart"/>
      <w:r w:rsidRPr="009E2819">
        <w:rPr>
          <w:kern w:val="0"/>
        </w:rPr>
        <w:t>Sampieri</w:t>
      </w:r>
      <w:proofErr w:type="spellEnd"/>
      <w:r w:rsidRPr="009E2819">
        <w:rPr>
          <w:kern w:val="0"/>
        </w:rPr>
        <w:t xml:space="preserve"> et al., 2010)</w:t>
      </w:r>
      <w:r w:rsidRPr="009E2819">
        <w:t xml:space="preserve">. Para </w:t>
      </w:r>
      <w:proofErr w:type="spellStart"/>
      <w:r w:rsidRPr="009E2819">
        <w:t>le</w:t>
      </w:r>
      <w:proofErr w:type="spellEnd"/>
      <w:r w:rsidRPr="009E2819">
        <w:t xml:space="preserve"> caso de las últimas, no se restringen las respuestas posibles, sino que deja a libre decisión la respuesta por parte del cuestionado. Esto lleva a que el volumen de posibles respuestas sea, en términos prácticos, ilimitado. </w:t>
      </w:r>
    </w:p>
    <w:p w14:paraId="211CF5F2" w14:textId="1D99F0A4" w:rsidR="0062503D" w:rsidRDefault="0062503D" w:rsidP="0062503D">
      <w:pPr>
        <w:pStyle w:val="TextoPrincipal"/>
      </w:pPr>
      <w:r w:rsidRPr="009E2819">
        <w:t xml:space="preserve">Es evidente que es necesario conocer </w:t>
      </w:r>
      <w:r w:rsidR="00B947F7" w:rsidRPr="009E2819">
        <w:t>qué</w:t>
      </w:r>
      <w:r w:rsidRPr="009E2819">
        <w:t xml:space="preserve"> tipo de preguntas realizar para la presente investigación y para ello es necesario tomar en cuenta dos elementos: consistencia de las respuestas y tiempo dedicado para contestarlas. En este caso, ambos elementos presentan un valor importante ya que el personal al cual será expuesto a cuestionarios tiene tiempo limitado y por la naturaleza de las preguntas y su dificultad de poder responder</w:t>
      </w:r>
      <w:r w:rsidR="001369AA" w:rsidRPr="009E2819">
        <w:t>las en términos de la información sensible</w:t>
      </w:r>
      <w:r w:rsidRPr="009E2819">
        <w:t xml:space="preserve">, es mejor presentarle opciones cerradas, </w:t>
      </w:r>
      <w:r w:rsidR="001369AA" w:rsidRPr="009E2819">
        <w:t>como,</w:t>
      </w:r>
      <w:r w:rsidRPr="009E2819">
        <w:t xml:space="preserve"> por ejemplo, escalas de Likert. </w:t>
      </w:r>
    </w:p>
    <w:p w14:paraId="5E8BB1E7" w14:textId="54E8ABDE" w:rsidR="001B710F" w:rsidRPr="009E2819" w:rsidRDefault="001B710F" w:rsidP="00B23F65">
      <w:pPr>
        <w:pStyle w:val="Heading3"/>
        <w:numPr>
          <w:ilvl w:val="2"/>
          <w:numId w:val="16"/>
        </w:numPr>
      </w:pPr>
      <w:bookmarkStart w:id="40" w:name="_Toc153637648"/>
      <w:r w:rsidRPr="009E2819">
        <w:t xml:space="preserve">MÉTODO </w:t>
      </w:r>
      <w:r w:rsidR="005F3C81" w:rsidRPr="009E2819">
        <w:t>RULA</w:t>
      </w:r>
      <w:bookmarkEnd w:id="40"/>
    </w:p>
    <w:p w14:paraId="4010AF2D" w14:textId="14567046" w:rsidR="00031325" w:rsidRPr="009E2819" w:rsidRDefault="005F3C81" w:rsidP="001B710F">
      <w:pPr>
        <w:pStyle w:val="TextoPrincipal"/>
      </w:pPr>
      <w:r w:rsidRPr="009E2819">
        <w:t xml:space="preserve">El enfoque se ha utilizado en diversas organizaciones para investigar cómo los colaboradores pueden encontrarse afectados por diversos factores, los cuales suelen estar asociados con los trastornos </w:t>
      </w:r>
      <w:proofErr w:type="spellStart"/>
      <w:r w:rsidRPr="009E2819">
        <w:t>muscoesqueléticos</w:t>
      </w:r>
      <w:proofErr w:type="spellEnd"/>
      <w:r w:rsidRPr="009E2819">
        <w:t xml:space="preserve">. Estos se analizan en actividades laborales cotidianas. </w:t>
      </w:r>
      <w:r w:rsidR="003C3833" w:rsidRPr="009E2819">
        <w:t>Dada las ventajas de su aplicación</w:t>
      </w:r>
      <w:r w:rsidR="00031325" w:rsidRPr="009E2819">
        <w:t xml:space="preserve">, ha sido utilizada ampliamente en diferentes </w:t>
      </w:r>
      <w:r w:rsidR="00031325" w:rsidRPr="009E2819">
        <w:lastRenderedPageBreak/>
        <w:t xml:space="preserve">entornos laborales, desde la industria de confección, cajeras de supermercado, labores de mucha de precisión como actividades </w:t>
      </w:r>
      <w:proofErr w:type="spellStart"/>
      <w:r w:rsidR="00031325" w:rsidRPr="009E2819">
        <w:t>laboratoriales</w:t>
      </w:r>
      <w:proofErr w:type="spellEnd"/>
      <w:r w:rsidR="00031325" w:rsidRPr="009E2819">
        <w:t>, en la industria automotriz, así como actividades en espacios de oficina.</w:t>
      </w:r>
      <w:r w:rsidRPr="009E2819">
        <w:t xml:space="preserve"> </w:t>
      </w:r>
    </w:p>
    <w:p w14:paraId="66BE1C18" w14:textId="1C455ADD" w:rsidR="001B710F" w:rsidRPr="009E2819" w:rsidRDefault="00031325" w:rsidP="00031325">
      <w:pPr>
        <w:pStyle w:val="TextoPrincipal"/>
      </w:pPr>
      <w:r w:rsidRPr="009E2819">
        <w:t>Su propósito central es poder identificar y evaluar potenciales factores de riesgos en el entorno laboral, permitiendo un análisis de las posiciones de los colaboradores enfocándose, como dice su nombre, en los miembros superiores del cuerpo (brazos, antebrazos, muñecas, manos, espalda alta, hombros, etc.)</w:t>
      </w:r>
      <w:r w:rsidR="001560B2" w:rsidRPr="009E2819">
        <w:t xml:space="preserve"> </w:t>
      </w:r>
      <w:r w:rsidR="001560B2" w:rsidRPr="009E2819">
        <w:rPr>
          <w:kern w:val="0"/>
        </w:rPr>
        <w:t>(María Félix, 2005)</w:t>
      </w:r>
      <w:r w:rsidR="004C08B6" w:rsidRPr="009E2819">
        <w:t xml:space="preserve">. </w:t>
      </w:r>
    </w:p>
    <w:p w14:paraId="7125F40E" w14:textId="7F2DBBBA" w:rsidR="00A00AA6" w:rsidRPr="009E2819" w:rsidRDefault="001560B2" w:rsidP="00A00AA6">
      <w:pPr>
        <w:pStyle w:val="TextoPrincipal"/>
      </w:pPr>
      <w:r w:rsidRPr="009E2819">
        <w:t xml:space="preserve">El método agrupa las posturas bajo estudio en dos grupos: Grupo A que analiza los brazos, antebrazos y muñeca. El grupo B se centra en el cuello, tronco </w:t>
      </w:r>
      <w:r w:rsidR="00A00AA6" w:rsidRPr="009E2819">
        <w:t xml:space="preserve">y piernas. Para realizar su evaluación, se le asigna un valor mínimo al rango de movimiento que supone un riesgo menor y un valor para el caso de riesgos inherentes en el movimiento de alto riesgo. </w:t>
      </w:r>
    </w:p>
    <w:p w14:paraId="25D4E46E" w14:textId="0914C9BA" w:rsidR="004E3C76" w:rsidRDefault="00D434ED" w:rsidP="00B23F65">
      <w:pPr>
        <w:pStyle w:val="Heading3"/>
        <w:numPr>
          <w:ilvl w:val="2"/>
          <w:numId w:val="18"/>
        </w:numPr>
      </w:pPr>
      <w:bookmarkStart w:id="41" w:name="_Toc153637649"/>
      <w:r>
        <w:t>MÉTODO ROSA</w:t>
      </w:r>
      <w:bookmarkEnd w:id="41"/>
    </w:p>
    <w:p w14:paraId="7C99F64A" w14:textId="6319D464" w:rsidR="008F3CE7" w:rsidRDefault="008F3CE7" w:rsidP="008F3CE7">
      <w:pPr>
        <w:pStyle w:val="TextoPrincipal"/>
      </w:pPr>
      <w:r>
        <w:t>El método ROSA</w:t>
      </w:r>
      <w:r w:rsidR="00031528">
        <w:t xml:space="preserve">, </w:t>
      </w:r>
      <w:r>
        <w:t xml:space="preserve">Rapid Office </w:t>
      </w:r>
      <w:proofErr w:type="spellStart"/>
      <w:r>
        <w:t>Strain</w:t>
      </w:r>
      <w:proofErr w:type="spellEnd"/>
      <w:r>
        <w:t xml:space="preserve"> </w:t>
      </w:r>
      <w:proofErr w:type="spellStart"/>
      <w:r>
        <w:t>Assessment</w:t>
      </w:r>
      <w:proofErr w:type="spellEnd"/>
      <w:r w:rsidR="00031528">
        <w:t xml:space="preserve"> (</w:t>
      </w:r>
      <w:r w:rsidR="00031528" w:rsidRPr="00031528">
        <w:t>Valoración Rápida del Esfuerzo en Oficinas</w:t>
      </w:r>
      <w:r w:rsidR="00031528">
        <w:t>)</w:t>
      </w:r>
      <w:r>
        <w:t xml:space="preserve"> es una herramienta ergonómica diseñada para evaluar el riesgo de estrés </w:t>
      </w:r>
      <w:proofErr w:type="spellStart"/>
      <w:r>
        <w:t>musculoesquelético</w:t>
      </w:r>
      <w:proofErr w:type="spellEnd"/>
      <w:r>
        <w:t xml:space="preserve"> en entornos de oficina. El método se creó con el objetivo de proporcionar a los profesionales de la salud ocupacional y los responsables de seguridad una herramienta efectiva para identificar y abordar los riesgos ergonómicos en el entorno de oficina.</w:t>
      </w:r>
    </w:p>
    <w:p w14:paraId="750C25EF" w14:textId="5998ABD7" w:rsidR="008F3CE7" w:rsidRDefault="008F3CE7" w:rsidP="008F3CE7">
      <w:pPr>
        <w:pStyle w:val="TextoPrincipal"/>
      </w:pPr>
      <w:r>
        <w:t xml:space="preserve">El trasfondo del Método ROSA se basa en la creciente conciencia de los problemas de salud relacionados con la ergonomía en el trabajo de oficina. Pasar largas horas frente a un escritorio, utilizando computadoras y otros equipos, puede dar lugar a problemas como lesiones por esfuerzo repetitivo, dolor de espalda y cuello, y otros trastornos </w:t>
      </w:r>
      <w:proofErr w:type="spellStart"/>
      <w:r>
        <w:t>musculoesqueléticos</w:t>
      </w:r>
      <w:proofErr w:type="spellEnd"/>
      <w:r>
        <w:t>. Estos problemas no solo afectan la salud de los empleados, sino que también pueden resultar en días de trabajo perdidos y costos para las empresas</w:t>
      </w:r>
      <w:r w:rsidR="00F06014">
        <w:t xml:space="preserve"> </w:t>
      </w:r>
      <w:r w:rsidR="00F06014">
        <w:fldChar w:fldCharType="begin"/>
      </w:r>
      <w:r w:rsidR="00E10E98">
        <w:instrText xml:space="preserve"> ADDIN ZOTERO_ITEM CSL_CITATION {"citationID":"wANtIRLq","properties":{"formattedCitation":"(Diego-M\\uc0\\u225{}s, 2015b)","plainCitation":"(Diego-Más, 2015b)","noteIndex":0},"citationItems":[{"id":69,"uris":["http://zotero.org/users/local/OzkcJKb0/items/GNFLMJG8"],"itemData":{"id":69,"type":"article-journal","container-title":"Ergonautas, Universidad Politécnica de Valencia","title":"Método ROSA - Evaluación de la ergonomía de puestos de trabajo en oficinas","URL":"https://www.ergonautas.upv.es/metodos/rula/rula-ayuda.php","author":[{"family":"Diego-Más","given":"Jose Antonio"}],"accessed":{"date-parts":[["2023",9,20]]},"issued":{"date-parts":[["2015"]]}}}],"schema":"https://github.com/citation-style-language/schema/raw/master/csl-citation.json"} </w:instrText>
      </w:r>
      <w:r w:rsidR="00F06014">
        <w:fldChar w:fldCharType="separate"/>
      </w:r>
      <w:r w:rsidR="00E10E98" w:rsidRPr="00E10E98">
        <w:rPr>
          <w:kern w:val="0"/>
        </w:rPr>
        <w:t>(Diego-Más, 2015b)</w:t>
      </w:r>
      <w:r w:rsidR="00F06014">
        <w:fldChar w:fldCharType="end"/>
      </w:r>
      <w:r w:rsidR="00031528">
        <w:t xml:space="preserve">. </w:t>
      </w:r>
      <w:r>
        <w:t xml:space="preserve">Se centra en factores como la postura, la disposición del mobiliario, la iluminación y otros elementos que pueden contribuir al estrés </w:t>
      </w:r>
      <w:proofErr w:type="spellStart"/>
      <w:r>
        <w:t>musculoesquelético</w:t>
      </w:r>
      <w:proofErr w:type="spellEnd"/>
      <w:r>
        <w:t xml:space="preserve">. </w:t>
      </w:r>
    </w:p>
    <w:p w14:paraId="74051530" w14:textId="182C1458" w:rsidR="00E62234" w:rsidRPr="009E2819" w:rsidRDefault="000E5183" w:rsidP="00E71591">
      <w:pPr>
        <w:pStyle w:val="Heading2"/>
        <w:numPr>
          <w:ilvl w:val="1"/>
          <w:numId w:val="5"/>
        </w:numPr>
        <w:rPr>
          <w:caps w:val="0"/>
          <w:lang w:val="es-HN"/>
        </w:rPr>
      </w:pPr>
      <w:bookmarkStart w:id="42" w:name="_Toc153637650"/>
      <w:r w:rsidRPr="009E2819">
        <w:rPr>
          <w:caps w:val="0"/>
          <w:lang w:val="es-HN"/>
        </w:rPr>
        <w:t>MARCO LEGAL</w:t>
      </w:r>
      <w:bookmarkEnd w:id="42"/>
    </w:p>
    <w:p w14:paraId="04D26287" w14:textId="5C2FF17F" w:rsidR="00EE4CC4" w:rsidRPr="009E2819" w:rsidRDefault="00EE4CC4" w:rsidP="00EE4CC4">
      <w:pPr>
        <w:pStyle w:val="TextoPrincipal"/>
      </w:pPr>
      <w:r w:rsidRPr="009E2819">
        <w:t>A continuación, se indican las leyes, normas o reglamentos que son pertinentes en la investigación. Pueden ser de origen nacional o internacional, pero su aplicación siempre debe ser considerada.</w:t>
      </w:r>
    </w:p>
    <w:tbl>
      <w:tblPr>
        <w:tblW w:w="10348"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387"/>
        <w:gridCol w:w="2126"/>
        <w:gridCol w:w="2835"/>
      </w:tblGrid>
      <w:tr w:rsidR="00E67D2C" w:rsidRPr="009E2819" w14:paraId="749CA042" w14:textId="098A4DB3" w:rsidTr="005E3E38">
        <w:trPr>
          <w:trHeight w:val="278"/>
        </w:trPr>
        <w:tc>
          <w:tcPr>
            <w:tcW w:w="5387" w:type="dxa"/>
            <w:shd w:val="clear" w:color="auto" w:fill="DBDBDB"/>
          </w:tcPr>
          <w:p w14:paraId="2F884EDB" w14:textId="52FCAD10" w:rsidR="00E67D2C" w:rsidRPr="009E2819" w:rsidRDefault="00E67D2C" w:rsidP="00F74DF4">
            <w:pPr>
              <w:jc w:val="center"/>
              <w:rPr>
                <w:b/>
                <w:sz w:val="24"/>
                <w:szCs w:val="24"/>
                <w:lang w:val="es-HN"/>
              </w:rPr>
            </w:pPr>
            <w:r w:rsidRPr="009E2819">
              <w:rPr>
                <w:b/>
                <w:sz w:val="24"/>
                <w:szCs w:val="24"/>
                <w:lang w:val="es-HN"/>
              </w:rPr>
              <w:lastRenderedPageBreak/>
              <w:t>DOCUMENTO LEGAL</w:t>
            </w:r>
          </w:p>
        </w:tc>
        <w:tc>
          <w:tcPr>
            <w:tcW w:w="2126" w:type="dxa"/>
            <w:shd w:val="clear" w:color="auto" w:fill="DBDBDB"/>
          </w:tcPr>
          <w:p w14:paraId="1B45E886" w14:textId="26F72C54" w:rsidR="00E67D2C" w:rsidRPr="009E2819" w:rsidRDefault="00E67D2C" w:rsidP="00F74DF4">
            <w:pPr>
              <w:jc w:val="center"/>
              <w:rPr>
                <w:b/>
                <w:sz w:val="24"/>
                <w:szCs w:val="24"/>
                <w:lang w:val="es-HN"/>
              </w:rPr>
            </w:pPr>
            <w:r w:rsidRPr="009E2819">
              <w:rPr>
                <w:b/>
                <w:sz w:val="24"/>
                <w:szCs w:val="24"/>
                <w:lang w:val="es-HN"/>
              </w:rPr>
              <w:t>ENTE EMISOR</w:t>
            </w:r>
          </w:p>
        </w:tc>
        <w:tc>
          <w:tcPr>
            <w:tcW w:w="2835" w:type="dxa"/>
            <w:shd w:val="clear" w:color="auto" w:fill="DBDBDB"/>
          </w:tcPr>
          <w:p w14:paraId="19D37D7C" w14:textId="6EDAFCA7" w:rsidR="00E67D2C" w:rsidRPr="009E2819" w:rsidRDefault="00DD2D43" w:rsidP="00F74DF4">
            <w:pPr>
              <w:jc w:val="center"/>
              <w:rPr>
                <w:b/>
                <w:sz w:val="24"/>
                <w:szCs w:val="24"/>
                <w:lang w:val="es-HN"/>
              </w:rPr>
            </w:pPr>
            <w:r w:rsidRPr="009E2819">
              <w:rPr>
                <w:b/>
                <w:sz w:val="24"/>
                <w:szCs w:val="24"/>
                <w:lang w:val="es-HN"/>
              </w:rPr>
              <w:t>FECHA DE EMISIÓN</w:t>
            </w:r>
          </w:p>
        </w:tc>
      </w:tr>
      <w:tr w:rsidR="00E67D2C" w:rsidRPr="009E2819" w14:paraId="16CC7DF4" w14:textId="6181AD06" w:rsidTr="005E3E38">
        <w:trPr>
          <w:trHeight w:val="278"/>
        </w:trPr>
        <w:tc>
          <w:tcPr>
            <w:tcW w:w="5387" w:type="dxa"/>
            <w:vAlign w:val="center"/>
          </w:tcPr>
          <w:p w14:paraId="2FDB5D68" w14:textId="0DF282AD" w:rsidR="00E67D2C" w:rsidRPr="009E2819" w:rsidRDefault="00DD2D43" w:rsidP="00F74DF4">
            <w:pPr>
              <w:jc w:val="center"/>
              <w:rPr>
                <w:sz w:val="24"/>
                <w:szCs w:val="24"/>
                <w:lang w:val="es-HN"/>
              </w:rPr>
            </w:pPr>
            <w:r w:rsidRPr="009E2819">
              <w:rPr>
                <w:sz w:val="24"/>
                <w:szCs w:val="24"/>
                <w:lang w:val="es-HN"/>
              </w:rPr>
              <w:t>Constitución de la república de Honduras</w:t>
            </w:r>
          </w:p>
        </w:tc>
        <w:tc>
          <w:tcPr>
            <w:tcW w:w="2126" w:type="dxa"/>
            <w:vAlign w:val="center"/>
          </w:tcPr>
          <w:p w14:paraId="0D9B3853" w14:textId="5E5E2E34" w:rsidR="00E67D2C" w:rsidRPr="009E2819" w:rsidRDefault="001B6D38" w:rsidP="00F74DF4">
            <w:pPr>
              <w:jc w:val="center"/>
              <w:rPr>
                <w:sz w:val="24"/>
                <w:szCs w:val="24"/>
                <w:lang w:val="es-HN"/>
              </w:rPr>
            </w:pPr>
            <w:r w:rsidRPr="009E2819">
              <w:rPr>
                <w:sz w:val="24"/>
                <w:szCs w:val="24"/>
                <w:lang w:val="es-HN"/>
              </w:rPr>
              <w:t>Congreso Nacional de la República</w:t>
            </w:r>
          </w:p>
        </w:tc>
        <w:tc>
          <w:tcPr>
            <w:tcW w:w="2835" w:type="dxa"/>
            <w:vAlign w:val="center"/>
          </w:tcPr>
          <w:p w14:paraId="46D7BB1C" w14:textId="5E04EB71" w:rsidR="00E67D2C" w:rsidRPr="009E2819" w:rsidRDefault="00DD2D43" w:rsidP="00DD2D43">
            <w:pPr>
              <w:jc w:val="center"/>
              <w:rPr>
                <w:sz w:val="24"/>
                <w:szCs w:val="24"/>
                <w:lang w:val="es-HN"/>
              </w:rPr>
            </w:pPr>
            <w:r w:rsidRPr="009E2819">
              <w:rPr>
                <w:sz w:val="24"/>
                <w:szCs w:val="24"/>
                <w:lang w:val="es-HN"/>
              </w:rPr>
              <w:t>11 de enero 1982</w:t>
            </w:r>
          </w:p>
        </w:tc>
      </w:tr>
      <w:tr w:rsidR="00E67D2C" w:rsidRPr="009E2819" w14:paraId="19E0D7EE" w14:textId="5D320BA5" w:rsidTr="005E3E38">
        <w:trPr>
          <w:trHeight w:val="278"/>
        </w:trPr>
        <w:tc>
          <w:tcPr>
            <w:tcW w:w="5387" w:type="dxa"/>
            <w:vAlign w:val="center"/>
          </w:tcPr>
          <w:p w14:paraId="64627631" w14:textId="77777777" w:rsidR="00E67D2C" w:rsidRPr="009E2819" w:rsidRDefault="00E67D2C" w:rsidP="00F74DF4">
            <w:pPr>
              <w:jc w:val="center"/>
              <w:rPr>
                <w:sz w:val="24"/>
                <w:szCs w:val="24"/>
                <w:lang w:val="es-HN"/>
              </w:rPr>
            </w:pPr>
            <w:r w:rsidRPr="009E2819">
              <w:rPr>
                <w:sz w:val="24"/>
                <w:szCs w:val="24"/>
                <w:lang w:val="es-HN"/>
              </w:rPr>
              <w:t xml:space="preserve">Código del trabajo </w:t>
            </w:r>
          </w:p>
          <w:p w14:paraId="37BCEF46" w14:textId="00CB6E9C" w:rsidR="00E67D2C" w:rsidRPr="009E2819" w:rsidRDefault="00E67D2C" w:rsidP="00F74DF4">
            <w:pPr>
              <w:jc w:val="center"/>
              <w:rPr>
                <w:sz w:val="24"/>
                <w:szCs w:val="24"/>
                <w:lang w:val="es-HN"/>
              </w:rPr>
            </w:pPr>
            <w:r w:rsidRPr="009E2819">
              <w:rPr>
                <w:sz w:val="24"/>
                <w:szCs w:val="24"/>
                <w:lang w:val="es-HN"/>
              </w:rPr>
              <w:t>(Decreto número 189- 59)</w:t>
            </w:r>
          </w:p>
        </w:tc>
        <w:tc>
          <w:tcPr>
            <w:tcW w:w="2126" w:type="dxa"/>
            <w:vAlign w:val="center"/>
          </w:tcPr>
          <w:p w14:paraId="66342E76" w14:textId="22D3DCBD" w:rsidR="00E67D2C" w:rsidRPr="009E2819" w:rsidRDefault="00E67D2C" w:rsidP="00F74DF4">
            <w:pPr>
              <w:jc w:val="center"/>
              <w:rPr>
                <w:sz w:val="24"/>
                <w:szCs w:val="24"/>
                <w:lang w:val="es-HN"/>
              </w:rPr>
            </w:pPr>
            <w:r w:rsidRPr="009E2819">
              <w:rPr>
                <w:sz w:val="24"/>
                <w:szCs w:val="24"/>
                <w:lang w:val="es-HN"/>
              </w:rPr>
              <w:t>Secretaría de trabajo</w:t>
            </w:r>
          </w:p>
        </w:tc>
        <w:tc>
          <w:tcPr>
            <w:tcW w:w="2835" w:type="dxa"/>
            <w:vAlign w:val="center"/>
          </w:tcPr>
          <w:p w14:paraId="63F5970D" w14:textId="5A914610" w:rsidR="00E67D2C" w:rsidRPr="009E2819" w:rsidRDefault="001B6D38" w:rsidP="00DD2D43">
            <w:pPr>
              <w:jc w:val="center"/>
              <w:rPr>
                <w:sz w:val="24"/>
                <w:szCs w:val="24"/>
                <w:lang w:val="es-HN"/>
              </w:rPr>
            </w:pPr>
            <w:r w:rsidRPr="009E2819">
              <w:rPr>
                <w:sz w:val="24"/>
                <w:szCs w:val="24"/>
                <w:lang w:val="es-HN"/>
              </w:rPr>
              <w:t>1959</w:t>
            </w:r>
          </w:p>
        </w:tc>
      </w:tr>
      <w:tr w:rsidR="00E67D2C" w:rsidRPr="009E2819" w14:paraId="6AF291D5" w14:textId="5FB0ACF4" w:rsidTr="005E3E38">
        <w:trPr>
          <w:trHeight w:val="278"/>
        </w:trPr>
        <w:tc>
          <w:tcPr>
            <w:tcW w:w="5387" w:type="dxa"/>
            <w:vAlign w:val="center"/>
          </w:tcPr>
          <w:p w14:paraId="365F8B19" w14:textId="2BBA1223" w:rsidR="00E67D2C" w:rsidRPr="009E2819" w:rsidRDefault="00E67D2C" w:rsidP="004F0D03">
            <w:pPr>
              <w:jc w:val="center"/>
              <w:rPr>
                <w:sz w:val="24"/>
                <w:szCs w:val="24"/>
                <w:lang w:val="es-HN"/>
              </w:rPr>
            </w:pPr>
            <w:r w:rsidRPr="009E2819">
              <w:rPr>
                <w:sz w:val="24"/>
                <w:szCs w:val="24"/>
                <w:lang w:val="es-HN"/>
              </w:rPr>
              <w:t xml:space="preserve">Reglamento General de Medidas Preventivas de Accidentes de Trabajo y Enfermedades Profesionales </w:t>
            </w:r>
          </w:p>
          <w:p w14:paraId="61C88260" w14:textId="175F1970" w:rsidR="00E67D2C" w:rsidRPr="009E2819" w:rsidRDefault="00E67D2C" w:rsidP="00F74DF4">
            <w:pPr>
              <w:jc w:val="center"/>
              <w:rPr>
                <w:sz w:val="24"/>
                <w:szCs w:val="24"/>
                <w:lang w:val="es-HN"/>
              </w:rPr>
            </w:pPr>
            <w:r w:rsidRPr="009E2819">
              <w:rPr>
                <w:sz w:val="24"/>
                <w:szCs w:val="24"/>
                <w:lang w:val="es-HN"/>
              </w:rPr>
              <w:t>(Acuerdo Ejecutivo No. STSS-053-04)</w:t>
            </w:r>
          </w:p>
        </w:tc>
        <w:tc>
          <w:tcPr>
            <w:tcW w:w="2126" w:type="dxa"/>
            <w:vAlign w:val="center"/>
          </w:tcPr>
          <w:p w14:paraId="643E9090" w14:textId="1A0FDD38" w:rsidR="00E67D2C" w:rsidRPr="009E2819" w:rsidRDefault="00E67D2C" w:rsidP="00F74DF4">
            <w:pPr>
              <w:jc w:val="center"/>
              <w:rPr>
                <w:sz w:val="24"/>
                <w:szCs w:val="24"/>
                <w:lang w:val="es-HN"/>
              </w:rPr>
            </w:pPr>
            <w:r w:rsidRPr="009E2819">
              <w:rPr>
                <w:sz w:val="24"/>
                <w:szCs w:val="24"/>
                <w:lang w:val="es-HN"/>
              </w:rPr>
              <w:t>Secretaría de Trabajo y Seguridad Social de Honduras.</w:t>
            </w:r>
          </w:p>
        </w:tc>
        <w:tc>
          <w:tcPr>
            <w:tcW w:w="2835" w:type="dxa"/>
            <w:vAlign w:val="center"/>
          </w:tcPr>
          <w:p w14:paraId="17E807AD" w14:textId="0BEAECA2" w:rsidR="00E67D2C" w:rsidRPr="009E2819" w:rsidRDefault="000842AF" w:rsidP="00DD2D43">
            <w:pPr>
              <w:jc w:val="center"/>
              <w:rPr>
                <w:sz w:val="24"/>
                <w:szCs w:val="24"/>
                <w:lang w:val="es-HN"/>
              </w:rPr>
            </w:pPr>
            <w:r w:rsidRPr="009E2819">
              <w:rPr>
                <w:sz w:val="24"/>
                <w:szCs w:val="24"/>
                <w:lang w:val="es-HN"/>
              </w:rPr>
              <w:t>19 de octubre 2004</w:t>
            </w:r>
          </w:p>
        </w:tc>
      </w:tr>
      <w:tr w:rsidR="001B6D38" w:rsidRPr="009E2819" w14:paraId="389FD720" w14:textId="77777777" w:rsidTr="005E3E38">
        <w:trPr>
          <w:trHeight w:val="278"/>
        </w:trPr>
        <w:tc>
          <w:tcPr>
            <w:tcW w:w="5387" w:type="dxa"/>
            <w:vAlign w:val="center"/>
          </w:tcPr>
          <w:p w14:paraId="3D06C508" w14:textId="39D676C1" w:rsidR="001B6D38" w:rsidRPr="009E2819" w:rsidRDefault="001B6D38" w:rsidP="004F0D03">
            <w:pPr>
              <w:jc w:val="center"/>
              <w:rPr>
                <w:sz w:val="24"/>
                <w:szCs w:val="24"/>
                <w:lang w:val="es-HN"/>
              </w:rPr>
            </w:pPr>
            <w:r w:rsidRPr="009E2819">
              <w:rPr>
                <w:sz w:val="24"/>
                <w:szCs w:val="24"/>
                <w:lang w:val="es-HN"/>
              </w:rPr>
              <w:t xml:space="preserve">Reglamento </w:t>
            </w:r>
            <w:r w:rsidR="008141E1" w:rsidRPr="009E2819">
              <w:rPr>
                <w:sz w:val="24"/>
                <w:szCs w:val="24"/>
                <w:lang w:val="es-HN"/>
              </w:rPr>
              <w:t>Interno de Seguridad y Salud en el Trabajo</w:t>
            </w:r>
          </w:p>
        </w:tc>
        <w:tc>
          <w:tcPr>
            <w:tcW w:w="2126" w:type="dxa"/>
            <w:vAlign w:val="center"/>
          </w:tcPr>
          <w:p w14:paraId="47C188FD" w14:textId="10C88B2A" w:rsidR="001B6D38" w:rsidRPr="009E2819" w:rsidRDefault="008141E1" w:rsidP="00F74DF4">
            <w:pPr>
              <w:jc w:val="center"/>
              <w:rPr>
                <w:sz w:val="24"/>
                <w:szCs w:val="24"/>
                <w:lang w:val="es-HN"/>
              </w:rPr>
            </w:pPr>
            <w:r w:rsidRPr="009E2819">
              <w:rPr>
                <w:sz w:val="24"/>
                <w:szCs w:val="24"/>
                <w:lang w:val="es-HN"/>
              </w:rPr>
              <w:t>Departamento de Talento Humano</w:t>
            </w:r>
          </w:p>
        </w:tc>
        <w:tc>
          <w:tcPr>
            <w:tcW w:w="2835" w:type="dxa"/>
            <w:vAlign w:val="center"/>
          </w:tcPr>
          <w:p w14:paraId="66B13DE1" w14:textId="0122F9D0" w:rsidR="001B6D38" w:rsidRPr="009E2819" w:rsidRDefault="008141E1" w:rsidP="00DD2D43">
            <w:pPr>
              <w:jc w:val="center"/>
              <w:rPr>
                <w:sz w:val="24"/>
                <w:szCs w:val="24"/>
                <w:lang w:val="es-HN"/>
              </w:rPr>
            </w:pPr>
            <w:r w:rsidRPr="009E2819">
              <w:rPr>
                <w:sz w:val="24"/>
                <w:szCs w:val="24"/>
                <w:lang w:val="es-HN"/>
              </w:rPr>
              <w:t>28 de marzo 2017</w:t>
            </w:r>
          </w:p>
        </w:tc>
      </w:tr>
    </w:tbl>
    <w:p w14:paraId="1C1AB9A1" w14:textId="115F0F5A" w:rsidR="00EE4CC4" w:rsidRPr="009E2819" w:rsidRDefault="00EE4CC4" w:rsidP="005E3E38">
      <w:pPr>
        <w:pStyle w:val="Caption"/>
        <w:spacing w:after="0"/>
        <w:rPr>
          <w:lang w:val="es-HN"/>
        </w:rPr>
      </w:pPr>
      <w:r w:rsidRPr="009E2819">
        <w:rPr>
          <w:lang w:val="es-HN"/>
        </w:rPr>
        <w:t xml:space="preserve"> </w:t>
      </w:r>
      <w:bookmarkStart w:id="43" w:name="_Toc153637731"/>
      <w:r w:rsidR="00AD67BD" w:rsidRPr="009E2819">
        <w:rPr>
          <w:lang w:val="es-HN"/>
        </w:rPr>
        <w:t xml:space="preserve">Tabla </w:t>
      </w:r>
      <w:r w:rsidR="00AD67BD" w:rsidRPr="009E2819">
        <w:rPr>
          <w:lang w:val="es-HN"/>
        </w:rPr>
        <w:fldChar w:fldCharType="begin"/>
      </w:r>
      <w:r w:rsidR="00AD67BD" w:rsidRPr="009E2819">
        <w:rPr>
          <w:lang w:val="es-HN"/>
        </w:rPr>
        <w:instrText xml:space="preserve"> SEQ Tabla \* ARABIC </w:instrText>
      </w:r>
      <w:r w:rsidR="00AD67BD" w:rsidRPr="009E2819">
        <w:rPr>
          <w:lang w:val="es-HN"/>
        </w:rPr>
        <w:fldChar w:fldCharType="separate"/>
      </w:r>
      <w:r w:rsidR="000308BA">
        <w:rPr>
          <w:noProof/>
          <w:lang w:val="es-HN"/>
        </w:rPr>
        <w:t>1</w:t>
      </w:r>
      <w:r w:rsidR="00AD67BD" w:rsidRPr="009E2819">
        <w:rPr>
          <w:lang w:val="es-HN"/>
        </w:rPr>
        <w:fldChar w:fldCharType="end"/>
      </w:r>
      <w:r w:rsidR="00AD67BD" w:rsidRPr="009E2819">
        <w:rPr>
          <w:lang w:val="es-HN"/>
        </w:rPr>
        <w:t xml:space="preserve"> Marco legal aplicable</w:t>
      </w:r>
      <w:bookmarkEnd w:id="43"/>
    </w:p>
    <w:p w14:paraId="15590142" w14:textId="20612838" w:rsidR="00262AF2" w:rsidRPr="009E2819" w:rsidRDefault="00AD67BD" w:rsidP="005E3E38">
      <w:pPr>
        <w:rPr>
          <w:lang w:val="es-HN"/>
        </w:rPr>
      </w:pPr>
      <w:r w:rsidRPr="009E2819">
        <w:rPr>
          <w:lang w:val="es-HN"/>
        </w:rPr>
        <w:t>Fuente: Elaboración propia</w:t>
      </w:r>
    </w:p>
    <w:p w14:paraId="2575A60A" w14:textId="77777777" w:rsidR="005E3E38" w:rsidRDefault="005E3E38" w:rsidP="00E705F8">
      <w:pPr>
        <w:pStyle w:val="TextoPrincipal"/>
      </w:pPr>
    </w:p>
    <w:p w14:paraId="6DB43131" w14:textId="317D0D58" w:rsidR="000C6BE0" w:rsidRPr="009E2819" w:rsidRDefault="004F0D03" w:rsidP="006369F1">
      <w:pPr>
        <w:pStyle w:val="Heading1"/>
        <w:rPr>
          <w:rStyle w:val="normaltextrun"/>
        </w:rPr>
      </w:pPr>
      <w:bookmarkStart w:id="44" w:name="_Toc153637651"/>
      <w:r w:rsidRPr="009E2819">
        <w:rPr>
          <w:rStyle w:val="normaltextrun"/>
        </w:rPr>
        <w:t>CAPITULO III. METODOLOGÍA</w:t>
      </w:r>
      <w:bookmarkEnd w:id="44"/>
    </w:p>
    <w:p w14:paraId="433516FD" w14:textId="2A1EBE66" w:rsidR="004F0D03" w:rsidRPr="009E2819" w:rsidRDefault="004F0D03" w:rsidP="00505182">
      <w:pPr>
        <w:pStyle w:val="TextoPrincipal"/>
        <w:rPr>
          <w:rStyle w:val="normaltextrun"/>
          <w:b/>
          <w:bCs/>
        </w:rPr>
      </w:pPr>
      <w:r w:rsidRPr="009E2819">
        <w:rPr>
          <w:rStyle w:val="normaltextrun"/>
        </w:rPr>
        <w:t xml:space="preserve">En este capítulo se detalla la metodología de investigación, mostrando inicialmente la congruencia metodológica de la investigación a través de una matriz metodológica, esquema de variables, </w:t>
      </w:r>
      <w:proofErr w:type="spellStart"/>
      <w:r w:rsidRPr="009E2819">
        <w:rPr>
          <w:rStyle w:val="normaltextrun"/>
        </w:rPr>
        <w:t>operacionalización</w:t>
      </w:r>
      <w:proofErr w:type="spellEnd"/>
      <w:r w:rsidRPr="009E2819">
        <w:rPr>
          <w:rStyle w:val="normaltextrun"/>
        </w:rPr>
        <w:t xml:space="preserve"> de variables y definición de las hipótesis. Seguidamente se encontrará un apartado que planteará el enfoque y métodos de la investigación. Posteriormente se presentará el diseño de la investigación donde se da a conocer la población, muestra y técnicas de muestreo, unidad de análisis y el plan de la investigación. Este capítulo culminará hablando de las técnicas e instrumentos aplicados durante el estudio y las fuentes de información recopiladas.</w:t>
      </w:r>
    </w:p>
    <w:p w14:paraId="5048B368" w14:textId="77777777" w:rsidR="000C6BE0" w:rsidRPr="00837DC1" w:rsidRDefault="000C6BE0" w:rsidP="00E71591">
      <w:pPr>
        <w:pStyle w:val="Heading2"/>
        <w:numPr>
          <w:ilvl w:val="1"/>
          <w:numId w:val="12"/>
        </w:numPr>
      </w:pPr>
      <w:bookmarkStart w:id="45" w:name="_Toc153637652"/>
      <w:r w:rsidRPr="00837DC1">
        <w:t>CONGRUENCIA METODOLÓGICA</w:t>
      </w:r>
      <w:bookmarkEnd w:id="45"/>
    </w:p>
    <w:p w14:paraId="36024A29" w14:textId="77777777" w:rsidR="00B62786" w:rsidRPr="009E2819" w:rsidRDefault="00B62786" w:rsidP="00B23F65">
      <w:pPr>
        <w:pStyle w:val="Heading3"/>
      </w:pPr>
      <w:bookmarkStart w:id="46" w:name="_Toc153637653"/>
      <w:r w:rsidRPr="009E2819">
        <w:t>MATRÍZ METODOLÓGICA</w:t>
      </w:r>
      <w:bookmarkEnd w:id="46"/>
    </w:p>
    <w:p w14:paraId="4686407B" w14:textId="77777777" w:rsidR="00B62786" w:rsidRDefault="00B62786" w:rsidP="008A719D">
      <w:pPr>
        <w:pStyle w:val="TextoPrincipal"/>
        <w:ind w:firstLine="720"/>
      </w:pPr>
      <w:r w:rsidRPr="009E2819">
        <w:t>En esta matriz metodológica se definen los pasos estratégicos a seguir para alcanzar los objetivos de la investigación, esta matriz de congruencia también permite visualizar si hay o no hay congruencia entre las diferentes etapas de la investigación, desde el planteamiento del problema hasta la metodología a utilizar.</w:t>
      </w:r>
      <w:r w:rsidR="008A719D">
        <w:t xml:space="preserve"> </w:t>
      </w:r>
      <w:r w:rsidR="003E6905" w:rsidRPr="009E2819">
        <w:t>(Morales et al., 2011)</w:t>
      </w:r>
    </w:p>
    <w:p w14:paraId="0FC72E44" w14:textId="4B55E9C7" w:rsidR="00C83B07" w:rsidRPr="009E2819" w:rsidRDefault="00C83B07" w:rsidP="008A719D">
      <w:pPr>
        <w:pStyle w:val="TextoPrincipal"/>
        <w:ind w:firstLine="720"/>
        <w:sectPr w:rsidR="00C83B07" w:rsidRPr="009E2819" w:rsidSect="00F1302B">
          <w:footerReference w:type="default" r:id="rId16"/>
          <w:pgSz w:w="12240" w:h="15840"/>
          <w:pgMar w:top="1440" w:right="1440" w:bottom="1440" w:left="1440" w:header="720" w:footer="720" w:gutter="0"/>
          <w:pgNumType w:start="13"/>
          <w:cols w:space="720"/>
          <w:docGrid w:linePitch="360"/>
        </w:sectPr>
      </w:pPr>
    </w:p>
    <w:p w14:paraId="6746AE42" w14:textId="7650901C" w:rsidR="00B62786" w:rsidRPr="009E2819" w:rsidRDefault="00BD1672" w:rsidP="00B62786">
      <w:pPr>
        <w:jc w:val="both"/>
        <w:rPr>
          <w:b/>
          <w:bCs/>
          <w:sz w:val="24"/>
          <w:szCs w:val="24"/>
          <w:lang w:val="es-HN"/>
        </w:rPr>
      </w:pPr>
      <w:r w:rsidRPr="009E2819">
        <w:rPr>
          <w:noProof/>
          <w:lang w:val="es-HN" w:eastAsia="es-HN"/>
        </w:rPr>
        <w:lastRenderedPageBreak/>
        <w:drawing>
          <wp:anchor distT="0" distB="0" distL="114300" distR="114300" simplePos="0" relativeHeight="251657216" behindDoc="0" locked="0" layoutInCell="1" allowOverlap="1" wp14:anchorId="406CB575" wp14:editId="57905B6A">
            <wp:simplePos x="0" y="0"/>
            <wp:positionH relativeFrom="margin">
              <wp:posOffset>-558000</wp:posOffset>
            </wp:positionH>
            <wp:positionV relativeFrom="paragraph">
              <wp:posOffset>173</wp:posOffset>
            </wp:positionV>
            <wp:extent cx="9523095" cy="4620260"/>
            <wp:effectExtent l="0" t="0" r="1905" b="8890"/>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3095" cy="46202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448485" w14:textId="6435C335" w:rsidR="00B62786" w:rsidRPr="009E2819" w:rsidRDefault="00B62786" w:rsidP="00B62786">
      <w:pPr>
        <w:jc w:val="both"/>
        <w:rPr>
          <w:b/>
          <w:bCs/>
          <w:sz w:val="24"/>
          <w:szCs w:val="24"/>
          <w:lang w:val="es-HN"/>
        </w:rPr>
      </w:pPr>
      <w:r w:rsidRPr="009E2819">
        <w:rPr>
          <w:b/>
          <w:bCs/>
          <w:sz w:val="24"/>
          <w:szCs w:val="24"/>
          <w:lang w:val="es-HN"/>
        </w:rPr>
        <w:t>Tabla 3- Matriz de Congruencia Metodológica.</w:t>
      </w:r>
    </w:p>
    <w:p w14:paraId="3A9CA048" w14:textId="77777777" w:rsidR="00B62786" w:rsidRPr="009E2819" w:rsidRDefault="00B62786" w:rsidP="00B62786">
      <w:pPr>
        <w:jc w:val="both"/>
        <w:rPr>
          <w:b/>
          <w:bCs/>
          <w:sz w:val="24"/>
          <w:szCs w:val="24"/>
          <w:lang w:val="es-HN"/>
        </w:rPr>
      </w:pPr>
    </w:p>
    <w:p w14:paraId="62D0C563" w14:textId="77777777" w:rsidR="00B62786" w:rsidRPr="009E2819" w:rsidRDefault="00B62786" w:rsidP="00B62786">
      <w:pPr>
        <w:rPr>
          <w:lang w:val="es-HN"/>
        </w:rPr>
      </w:pPr>
      <w:r w:rsidRPr="009E2819">
        <w:rPr>
          <w:lang w:val="es-HN"/>
        </w:rPr>
        <w:t>Fuente: Elaboración propia (2023).</w:t>
      </w:r>
    </w:p>
    <w:p w14:paraId="2A178C80" w14:textId="77777777" w:rsidR="003E6905" w:rsidRPr="009E2819" w:rsidRDefault="003E6905" w:rsidP="00B62786">
      <w:pPr>
        <w:rPr>
          <w:lang w:val="es-HN"/>
        </w:rPr>
        <w:sectPr w:rsidR="003E6905" w:rsidRPr="009E2819" w:rsidSect="008A719D">
          <w:footerReference w:type="default" r:id="rId18"/>
          <w:pgSz w:w="15840" w:h="12240" w:orient="landscape"/>
          <w:pgMar w:top="1440" w:right="1440" w:bottom="1440" w:left="1440" w:header="720" w:footer="720" w:gutter="0"/>
          <w:cols w:space="720"/>
          <w:docGrid w:linePitch="360"/>
        </w:sectPr>
      </w:pPr>
    </w:p>
    <w:p w14:paraId="52397642" w14:textId="43B47C83" w:rsidR="00606246" w:rsidRPr="009E2819" w:rsidRDefault="007C4FBE" w:rsidP="00B23F65">
      <w:pPr>
        <w:pStyle w:val="Heading3"/>
      </w:pPr>
      <w:bookmarkStart w:id="47" w:name="_Toc153637654"/>
      <w:r w:rsidRPr="009E2819">
        <w:lastRenderedPageBreak/>
        <w:t>ESQUEMA DE VARIABLES</w:t>
      </w:r>
      <w:bookmarkEnd w:id="47"/>
    </w:p>
    <w:p w14:paraId="238E3DEE" w14:textId="537C3856" w:rsidR="00C83B07" w:rsidRDefault="00C83B07" w:rsidP="00BF0E5C">
      <w:pPr>
        <w:pStyle w:val="Caption"/>
        <w:rPr>
          <w:lang w:val="es-HN"/>
        </w:rPr>
      </w:pPr>
      <w:r w:rsidRPr="009E2819">
        <w:rPr>
          <w:noProof/>
          <w:lang w:val="es-HN" w:eastAsia="es-HN"/>
        </w:rPr>
        <w:drawing>
          <wp:anchor distT="0" distB="0" distL="114300" distR="114300" simplePos="0" relativeHeight="251651072" behindDoc="0" locked="0" layoutInCell="1" allowOverlap="1" wp14:anchorId="2D50EE87" wp14:editId="30431F0C">
            <wp:simplePos x="0" y="0"/>
            <wp:positionH relativeFrom="margin">
              <wp:posOffset>263368</wp:posOffset>
            </wp:positionH>
            <wp:positionV relativeFrom="paragraph">
              <wp:posOffset>84124</wp:posOffset>
            </wp:positionV>
            <wp:extent cx="7537450" cy="4123055"/>
            <wp:effectExtent l="0" t="0" r="6350" b="0"/>
            <wp:wrapSquare wrapText="bothSides"/>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537450" cy="412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D9B93F" w14:textId="2734CE35" w:rsidR="00C83B07" w:rsidRDefault="00C83B07" w:rsidP="00BF0E5C">
      <w:pPr>
        <w:pStyle w:val="Caption"/>
        <w:rPr>
          <w:lang w:val="es-HN"/>
        </w:rPr>
      </w:pPr>
    </w:p>
    <w:p w14:paraId="5270F49B" w14:textId="77777777" w:rsidR="00C83B07" w:rsidRDefault="00C83B07" w:rsidP="00BF0E5C">
      <w:pPr>
        <w:pStyle w:val="Caption"/>
        <w:rPr>
          <w:lang w:val="es-HN"/>
        </w:rPr>
      </w:pPr>
    </w:p>
    <w:p w14:paraId="7EED84F8" w14:textId="77777777" w:rsidR="00C83B07" w:rsidRDefault="00C83B07" w:rsidP="00BF0E5C">
      <w:pPr>
        <w:pStyle w:val="Caption"/>
        <w:rPr>
          <w:lang w:val="es-HN"/>
        </w:rPr>
      </w:pPr>
    </w:p>
    <w:p w14:paraId="6F3307B2" w14:textId="77777777" w:rsidR="00C83B07" w:rsidRDefault="00C83B07" w:rsidP="00BF0E5C">
      <w:pPr>
        <w:pStyle w:val="Caption"/>
        <w:rPr>
          <w:lang w:val="es-HN"/>
        </w:rPr>
      </w:pPr>
    </w:p>
    <w:p w14:paraId="0F751BBF" w14:textId="77777777" w:rsidR="00C83B07" w:rsidRDefault="00C83B07" w:rsidP="00BF0E5C">
      <w:pPr>
        <w:pStyle w:val="Caption"/>
        <w:rPr>
          <w:lang w:val="es-HN"/>
        </w:rPr>
      </w:pPr>
    </w:p>
    <w:p w14:paraId="56E21C9B" w14:textId="77777777" w:rsidR="00C83B07" w:rsidRDefault="00C83B07" w:rsidP="00BF0E5C">
      <w:pPr>
        <w:pStyle w:val="Caption"/>
        <w:rPr>
          <w:lang w:val="es-HN"/>
        </w:rPr>
      </w:pPr>
    </w:p>
    <w:p w14:paraId="5C45A461" w14:textId="77777777" w:rsidR="00C83B07" w:rsidRDefault="00C83B07" w:rsidP="00BF0E5C">
      <w:pPr>
        <w:pStyle w:val="Caption"/>
        <w:rPr>
          <w:lang w:val="es-HN"/>
        </w:rPr>
      </w:pPr>
    </w:p>
    <w:p w14:paraId="41B7FAEC" w14:textId="77777777" w:rsidR="00C83B07" w:rsidRDefault="00C83B07" w:rsidP="00BF0E5C">
      <w:pPr>
        <w:pStyle w:val="Caption"/>
        <w:rPr>
          <w:lang w:val="es-HN"/>
        </w:rPr>
      </w:pPr>
    </w:p>
    <w:p w14:paraId="186E4BB6" w14:textId="77777777" w:rsidR="00C83B07" w:rsidRDefault="00C83B07" w:rsidP="00BF0E5C">
      <w:pPr>
        <w:pStyle w:val="Caption"/>
        <w:rPr>
          <w:lang w:val="es-HN"/>
        </w:rPr>
      </w:pPr>
    </w:p>
    <w:p w14:paraId="7CCFC043" w14:textId="77777777" w:rsidR="00C83B07" w:rsidRDefault="00C83B07" w:rsidP="00BF0E5C">
      <w:pPr>
        <w:pStyle w:val="Caption"/>
        <w:rPr>
          <w:lang w:val="es-HN"/>
        </w:rPr>
      </w:pPr>
    </w:p>
    <w:p w14:paraId="7B89E2E1" w14:textId="77777777" w:rsidR="00C83B07" w:rsidRDefault="00C83B07" w:rsidP="00BF0E5C">
      <w:pPr>
        <w:pStyle w:val="Caption"/>
        <w:rPr>
          <w:lang w:val="es-HN"/>
        </w:rPr>
      </w:pPr>
    </w:p>
    <w:p w14:paraId="5527A86F" w14:textId="77777777" w:rsidR="00C83B07" w:rsidRDefault="00C83B07" w:rsidP="00BF0E5C">
      <w:pPr>
        <w:pStyle w:val="Caption"/>
        <w:rPr>
          <w:lang w:val="es-HN"/>
        </w:rPr>
      </w:pPr>
    </w:p>
    <w:p w14:paraId="538C6C33" w14:textId="77777777" w:rsidR="00C83B07" w:rsidRDefault="00C83B07" w:rsidP="00BF0E5C">
      <w:pPr>
        <w:pStyle w:val="Caption"/>
        <w:rPr>
          <w:lang w:val="es-HN"/>
        </w:rPr>
      </w:pPr>
    </w:p>
    <w:p w14:paraId="1750EA4D" w14:textId="6D759971" w:rsidR="00BF0E5C" w:rsidRPr="009E2819" w:rsidRDefault="00BF0E5C" w:rsidP="00BF0E5C">
      <w:pPr>
        <w:pStyle w:val="Caption"/>
        <w:rPr>
          <w:lang w:val="es-HN"/>
        </w:rPr>
      </w:pPr>
      <w:r w:rsidRPr="009E2819">
        <w:rPr>
          <w:lang w:val="es-HN"/>
        </w:rPr>
        <w:t>Figura 5. Variables y dimensiones que afectan la salud y seguridad laboral</w:t>
      </w:r>
    </w:p>
    <w:p w14:paraId="791D04AA" w14:textId="43DB69F2" w:rsidR="00BF0E5C" w:rsidRPr="009E2819" w:rsidRDefault="00BF0E5C" w:rsidP="00BF0E5C">
      <w:pPr>
        <w:widowControl/>
        <w:autoSpaceDE/>
        <w:autoSpaceDN/>
        <w:spacing w:after="160" w:line="259" w:lineRule="auto"/>
        <w:rPr>
          <w:b/>
          <w:iCs/>
          <w:noProof/>
          <w:sz w:val="24"/>
          <w:szCs w:val="18"/>
          <w:lang w:val="es-HN"/>
        </w:rPr>
      </w:pPr>
      <w:r w:rsidRPr="009E2819">
        <w:rPr>
          <w:lang w:val="es-HN"/>
        </w:rPr>
        <w:t>Fuente: Elaboración propia (2023)</w:t>
      </w:r>
      <w:r w:rsidRPr="009E2819">
        <w:rPr>
          <w:noProof/>
          <w:lang w:val="es-HN"/>
        </w:rPr>
        <w:br w:type="page"/>
      </w:r>
    </w:p>
    <w:p w14:paraId="40D3EB4D" w14:textId="4AA31F70" w:rsidR="00BC1FC4" w:rsidRPr="009E2819" w:rsidRDefault="00BC1FC4" w:rsidP="00BC1FC4">
      <w:pPr>
        <w:rPr>
          <w:lang w:val="es-HN"/>
        </w:rPr>
        <w:sectPr w:rsidR="00BC1FC4" w:rsidRPr="009E2819" w:rsidSect="008A719D">
          <w:footerReference w:type="default" r:id="rId20"/>
          <w:pgSz w:w="15840" w:h="12240" w:orient="landscape"/>
          <w:pgMar w:top="1440" w:right="1440" w:bottom="1440" w:left="1440" w:header="720" w:footer="720" w:gutter="0"/>
          <w:cols w:space="720"/>
          <w:docGrid w:linePitch="360"/>
        </w:sectPr>
      </w:pPr>
    </w:p>
    <w:p w14:paraId="1A366D5E" w14:textId="66F1DF0B" w:rsidR="00C234B5" w:rsidRPr="009E2819" w:rsidRDefault="00B62786" w:rsidP="00B23F65">
      <w:pPr>
        <w:pStyle w:val="Heading3"/>
      </w:pPr>
      <w:bookmarkStart w:id="48" w:name="_Toc153637655"/>
      <w:r w:rsidRPr="009E2819">
        <w:lastRenderedPageBreak/>
        <w:t>MATRIZ DE OPERACIONALIZACIÓN DE LAS VARIABLES</w:t>
      </w:r>
      <w:bookmarkEnd w:id="48"/>
    </w:p>
    <w:p w14:paraId="7A9BA978" w14:textId="032A5158" w:rsidR="00B62786" w:rsidRPr="009E2819" w:rsidRDefault="00BF0E5C">
      <w:pPr>
        <w:widowControl/>
        <w:autoSpaceDE/>
        <w:autoSpaceDN/>
        <w:spacing w:after="160" w:line="259" w:lineRule="auto"/>
        <w:rPr>
          <w:b/>
          <w:bCs/>
          <w:lang w:val="es-HN"/>
        </w:rPr>
      </w:pPr>
      <w:r w:rsidRPr="009E2819">
        <w:rPr>
          <w:noProof/>
          <w:lang w:val="es-HN" w:eastAsia="es-HN"/>
        </w:rPr>
        <w:drawing>
          <wp:anchor distT="0" distB="0" distL="114300" distR="114300" simplePos="0" relativeHeight="251658240" behindDoc="0" locked="0" layoutInCell="1" allowOverlap="1" wp14:anchorId="5E32E9B5" wp14:editId="705DADFC">
            <wp:simplePos x="0" y="0"/>
            <wp:positionH relativeFrom="margin">
              <wp:posOffset>-593766</wp:posOffset>
            </wp:positionH>
            <wp:positionV relativeFrom="paragraph">
              <wp:posOffset>145160</wp:posOffset>
            </wp:positionV>
            <wp:extent cx="9394372" cy="4150631"/>
            <wp:effectExtent l="0" t="0" r="0" b="2540"/>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394372" cy="415063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BCE0ED" w14:textId="3617BF63" w:rsidR="00BF0E5C" w:rsidRPr="009E2819" w:rsidRDefault="00BF0E5C" w:rsidP="00BF0E5C">
      <w:pPr>
        <w:pStyle w:val="Caption"/>
        <w:rPr>
          <w:b w:val="0"/>
          <w:bCs/>
          <w:szCs w:val="24"/>
          <w:lang w:val="es-HN"/>
        </w:rPr>
      </w:pPr>
      <w:bookmarkStart w:id="49" w:name="_Toc153637732"/>
      <w:r w:rsidRPr="009E2819">
        <w:rPr>
          <w:lang w:val="es-HN"/>
        </w:rPr>
        <w:t xml:space="preserve">Tabla </w:t>
      </w:r>
      <w:r w:rsidRPr="009E2819">
        <w:rPr>
          <w:lang w:val="es-HN"/>
        </w:rPr>
        <w:fldChar w:fldCharType="begin"/>
      </w:r>
      <w:r w:rsidRPr="009E2819">
        <w:rPr>
          <w:lang w:val="es-HN"/>
        </w:rPr>
        <w:instrText xml:space="preserve"> SEQ Tabla \* ARABIC </w:instrText>
      </w:r>
      <w:r w:rsidRPr="009E2819">
        <w:rPr>
          <w:lang w:val="es-HN"/>
        </w:rPr>
        <w:fldChar w:fldCharType="separate"/>
      </w:r>
      <w:r w:rsidR="000308BA">
        <w:rPr>
          <w:noProof/>
          <w:lang w:val="es-HN"/>
        </w:rPr>
        <w:t>2</w:t>
      </w:r>
      <w:r w:rsidRPr="009E2819">
        <w:rPr>
          <w:lang w:val="es-HN"/>
        </w:rPr>
        <w:fldChar w:fldCharType="end"/>
      </w:r>
      <w:r w:rsidRPr="009E2819">
        <w:rPr>
          <w:lang w:val="es-HN"/>
        </w:rPr>
        <w:t xml:space="preserve"> Matriz de </w:t>
      </w:r>
      <w:proofErr w:type="spellStart"/>
      <w:r w:rsidRPr="009E2819">
        <w:rPr>
          <w:lang w:val="es-HN"/>
        </w:rPr>
        <w:t>operacionalización</w:t>
      </w:r>
      <w:proofErr w:type="spellEnd"/>
      <w:r w:rsidRPr="009E2819">
        <w:rPr>
          <w:lang w:val="es-HN"/>
        </w:rPr>
        <w:t xml:space="preserve"> de la variable dependiente: Seguridad y salud laboral</w:t>
      </w:r>
      <w:bookmarkEnd w:id="49"/>
    </w:p>
    <w:p w14:paraId="6A2EB101" w14:textId="236AA9DB" w:rsidR="00BF0E5C" w:rsidRPr="009E2819" w:rsidRDefault="00D741C8" w:rsidP="004F011B">
      <w:pPr>
        <w:jc w:val="both"/>
        <w:rPr>
          <w:sz w:val="24"/>
          <w:szCs w:val="24"/>
          <w:lang w:val="es-HN"/>
        </w:rPr>
      </w:pPr>
      <w:r w:rsidRPr="009E2819">
        <w:rPr>
          <w:sz w:val="24"/>
          <w:szCs w:val="24"/>
          <w:lang w:val="es-HN"/>
        </w:rPr>
        <w:t>Fuente: Elaboración propia</w:t>
      </w:r>
    </w:p>
    <w:p w14:paraId="05CAB41C" w14:textId="77777777" w:rsidR="00BF0E5C" w:rsidRPr="009E2819" w:rsidRDefault="00BF0E5C">
      <w:pPr>
        <w:widowControl/>
        <w:autoSpaceDE/>
        <w:autoSpaceDN/>
        <w:spacing w:after="160" w:line="259" w:lineRule="auto"/>
        <w:rPr>
          <w:sz w:val="24"/>
          <w:szCs w:val="24"/>
          <w:lang w:val="es-HN"/>
        </w:rPr>
      </w:pPr>
      <w:r w:rsidRPr="009E2819">
        <w:rPr>
          <w:sz w:val="24"/>
          <w:szCs w:val="24"/>
          <w:lang w:val="es-HN"/>
        </w:rPr>
        <w:br w:type="page"/>
      </w:r>
    </w:p>
    <w:p w14:paraId="6744292D" w14:textId="159B114B" w:rsidR="00BF0E5C" w:rsidRPr="009E2819" w:rsidRDefault="00BF0E5C" w:rsidP="00BF0E5C">
      <w:pPr>
        <w:pStyle w:val="Caption"/>
        <w:rPr>
          <w:lang w:val="es-HN"/>
        </w:rPr>
      </w:pPr>
      <w:r w:rsidRPr="009E2819">
        <w:rPr>
          <w:noProof/>
          <w:lang w:val="es-HN" w:eastAsia="es-HN"/>
        </w:rPr>
        <w:lastRenderedPageBreak/>
        <w:drawing>
          <wp:anchor distT="0" distB="0" distL="114300" distR="114300" simplePos="0" relativeHeight="251659264" behindDoc="0" locked="0" layoutInCell="1" allowOverlap="1" wp14:anchorId="783F837E" wp14:editId="54E894A8">
            <wp:simplePos x="0" y="0"/>
            <wp:positionH relativeFrom="margin">
              <wp:posOffset>-386080</wp:posOffset>
            </wp:positionH>
            <wp:positionV relativeFrom="paragraph">
              <wp:posOffset>267195</wp:posOffset>
            </wp:positionV>
            <wp:extent cx="9018270" cy="3823335"/>
            <wp:effectExtent l="0" t="0" r="0" b="5715"/>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018270" cy="38233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8FC6A6" w14:textId="77777777" w:rsidR="00BF0E5C" w:rsidRPr="009E2819" w:rsidRDefault="00BF0E5C" w:rsidP="00BF0E5C">
      <w:pPr>
        <w:pStyle w:val="Caption"/>
        <w:rPr>
          <w:lang w:val="es-HN"/>
        </w:rPr>
      </w:pPr>
    </w:p>
    <w:p w14:paraId="3C37A655" w14:textId="5BE76D41" w:rsidR="00BF0E5C" w:rsidRPr="009E2819" w:rsidRDefault="00BF0E5C" w:rsidP="00BF0E5C">
      <w:pPr>
        <w:pStyle w:val="Caption"/>
        <w:rPr>
          <w:b w:val="0"/>
          <w:bCs/>
          <w:szCs w:val="24"/>
          <w:lang w:val="es-HN"/>
        </w:rPr>
      </w:pPr>
      <w:bookmarkStart w:id="50" w:name="_Toc153637733"/>
      <w:r w:rsidRPr="009E2819">
        <w:rPr>
          <w:lang w:val="es-HN"/>
        </w:rPr>
        <w:t xml:space="preserve">Tabla </w:t>
      </w:r>
      <w:r w:rsidRPr="009E2819">
        <w:rPr>
          <w:lang w:val="es-HN"/>
        </w:rPr>
        <w:fldChar w:fldCharType="begin"/>
      </w:r>
      <w:r w:rsidRPr="009E2819">
        <w:rPr>
          <w:lang w:val="es-HN"/>
        </w:rPr>
        <w:instrText xml:space="preserve"> SEQ Tabla \* ARABIC </w:instrText>
      </w:r>
      <w:r w:rsidRPr="009E2819">
        <w:rPr>
          <w:lang w:val="es-HN"/>
        </w:rPr>
        <w:fldChar w:fldCharType="separate"/>
      </w:r>
      <w:r w:rsidR="000308BA">
        <w:rPr>
          <w:noProof/>
          <w:lang w:val="es-HN"/>
        </w:rPr>
        <w:t>3</w:t>
      </w:r>
      <w:r w:rsidRPr="009E2819">
        <w:rPr>
          <w:lang w:val="es-HN"/>
        </w:rPr>
        <w:fldChar w:fldCharType="end"/>
      </w:r>
      <w:r w:rsidRPr="009E2819">
        <w:rPr>
          <w:lang w:val="es-HN"/>
        </w:rPr>
        <w:t xml:space="preserve"> Matriz de </w:t>
      </w:r>
      <w:proofErr w:type="spellStart"/>
      <w:r w:rsidRPr="009E2819">
        <w:rPr>
          <w:lang w:val="es-HN"/>
        </w:rPr>
        <w:t>operacionalización</w:t>
      </w:r>
      <w:proofErr w:type="spellEnd"/>
      <w:r w:rsidRPr="009E2819">
        <w:rPr>
          <w:lang w:val="es-HN"/>
        </w:rPr>
        <w:t xml:space="preserve"> de la variable independiente: Condiciones de seguridad</w:t>
      </w:r>
      <w:bookmarkEnd w:id="50"/>
    </w:p>
    <w:p w14:paraId="3DF4D116" w14:textId="1DBCAD49" w:rsidR="00BF0E5C" w:rsidRPr="009E2819" w:rsidRDefault="00D741C8" w:rsidP="00BF0E5C">
      <w:pPr>
        <w:jc w:val="both"/>
        <w:rPr>
          <w:sz w:val="24"/>
          <w:szCs w:val="24"/>
          <w:lang w:val="es-HN"/>
        </w:rPr>
      </w:pPr>
      <w:r w:rsidRPr="009E2819">
        <w:rPr>
          <w:sz w:val="24"/>
          <w:szCs w:val="24"/>
          <w:lang w:val="es-HN"/>
        </w:rPr>
        <w:t>Fuente: Elaboración propia</w:t>
      </w:r>
    </w:p>
    <w:p w14:paraId="748B9CC0" w14:textId="43980F37" w:rsidR="00BF0E5C" w:rsidRPr="009E2819" w:rsidRDefault="00BF0E5C" w:rsidP="00BF0E5C">
      <w:pPr>
        <w:pStyle w:val="Caption"/>
        <w:rPr>
          <w:szCs w:val="24"/>
          <w:lang w:val="es-HN"/>
        </w:rPr>
      </w:pPr>
      <w:r w:rsidRPr="009E2819">
        <w:rPr>
          <w:szCs w:val="24"/>
          <w:lang w:val="es-HN"/>
        </w:rPr>
        <w:br w:type="page"/>
      </w:r>
    </w:p>
    <w:p w14:paraId="1AD5DF08" w14:textId="5096053C" w:rsidR="00BF0E5C" w:rsidRPr="009E2819" w:rsidRDefault="00BF0E5C" w:rsidP="00BF0E5C">
      <w:pPr>
        <w:rPr>
          <w:lang w:val="es-HN"/>
        </w:rPr>
      </w:pPr>
    </w:p>
    <w:p w14:paraId="6061A376" w14:textId="745DAFF8" w:rsidR="00BF0E5C" w:rsidRPr="009E2819" w:rsidRDefault="00BF0E5C" w:rsidP="00BF0E5C">
      <w:pPr>
        <w:pStyle w:val="Caption"/>
        <w:rPr>
          <w:lang w:val="es-HN"/>
        </w:rPr>
      </w:pPr>
    </w:p>
    <w:p w14:paraId="6057A76B" w14:textId="1E64A9BB" w:rsidR="00BF0E5C" w:rsidRPr="009E2819" w:rsidRDefault="00BF0E5C" w:rsidP="00BF0E5C">
      <w:pPr>
        <w:pStyle w:val="Caption"/>
        <w:rPr>
          <w:lang w:val="es-HN"/>
        </w:rPr>
      </w:pPr>
      <w:r w:rsidRPr="009E2819">
        <w:rPr>
          <w:noProof/>
          <w:lang w:val="es-HN" w:eastAsia="es-HN"/>
        </w:rPr>
        <w:drawing>
          <wp:anchor distT="0" distB="0" distL="114300" distR="114300" simplePos="0" relativeHeight="251660288" behindDoc="0" locked="0" layoutInCell="1" allowOverlap="1" wp14:anchorId="692E0C3E" wp14:editId="799BD176">
            <wp:simplePos x="0" y="0"/>
            <wp:positionH relativeFrom="column">
              <wp:posOffset>-574832</wp:posOffset>
            </wp:positionH>
            <wp:positionV relativeFrom="paragraph">
              <wp:posOffset>296743</wp:posOffset>
            </wp:positionV>
            <wp:extent cx="9340850" cy="3372485"/>
            <wp:effectExtent l="0" t="0" r="0" b="0"/>
            <wp:wrapSquare wrapText="bothSides"/>
            <wp:docPr id="10335479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340850" cy="3372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F78979" w14:textId="77777777" w:rsidR="00BF0E5C" w:rsidRPr="009E2819" w:rsidRDefault="00BF0E5C" w:rsidP="00BF0E5C">
      <w:pPr>
        <w:pStyle w:val="Caption"/>
        <w:rPr>
          <w:lang w:val="es-HN"/>
        </w:rPr>
      </w:pPr>
    </w:p>
    <w:p w14:paraId="0331A37F" w14:textId="5442126D" w:rsidR="00BF0E5C" w:rsidRPr="009E2819" w:rsidRDefault="00BF0E5C" w:rsidP="00BF0E5C">
      <w:pPr>
        <w:pStyle w:val="Caption"/>
        <w:rPr>
          <w:szCs w:val="24"/>
          <w:lang w:val="es-HN"/>
        </w:rPr>
      </w:pPr>
      <w:bookmarkStart w:id="51" w:name="_Toc153637734"/>
      <w:r w:rsidRPr="009E2819">
        <w:rPr>
          <w:lang w:val="es-HN"/>
        </w:rPr>
        <w:t xml:space="preserve">Tabla </w:t>
      </w:r>
      <w:r w:rsidRPr="009E2819">
        <w:rPr>
          <w:lang w:val="es-HN"/>
        </w:rPr>
        <w:fldChar w:fldCharType="begin"/>
      </w:r>
      <w:r w:rsidRPr="009E2819">
        <w:rPr>
          <w:lang w:val="es-HN"/>
        </w:rPr>
        <w:instrText xml:space="preserve"> SEQ Tabla \* ARABIC </w:instrText>
      </w:r>
      <w:r w:rsidRPr="009E2819">
        <w:rPr>
          <w:lang w:val="es-HN"/>
        </w:rPr>
        <w:fldChar w:fldCharType="separate"/>
      </w:r>
      <w:r w:rsidR="000308BA">
        <w:rPr>
          <w:noProof/>
          <w:lang w:val="es-HN"/>
        </w:rPr>
        <w:t>4</w:t>
      </w:r>
      <w:r w:rsidRPr="009E2819">
        <w:rPr>
          <w:lang w:val="es-HN"/>
        </w:rPr>
        <w:fldChar w:fldCharType="end"/>
      </w:r>
      <w:r w:rsidRPr="009E2819">
        <w:rPr>
          <w:lang w:val="es-HN"/>
        </w:rPr>
        <w:t xml:space="preserve"> Matriz de </w:t>
      </w:r>
      <w:proofErr w:type="spellStart"/>
      <w:r w:rsidRPr="009E2819">
        <w:rPr>
          <w:lang w:val="es-HN"/>
        </w:rPr>
        <w:t>operacionalización</w:t>
      </w:r>
      <w:proofErr w:type="spellEnd"/>
      <w:r w:rsidRPr="009E2819">
        <w:rPr>
          <w:lang w:val="es-HN"/>
        </w:rPr>
        <w:t xml:space="preserve"> de la variable independiente: Absentismo laboral</w:t>
      </w:r>
      <w:bookmarkEnd w:id="51"/>
    </w:p>
    <w:p w14:paraId="7801E90A" w14:textId="54F5E28D" w:rsidR="00BF0E5C" w:rsidRPr="009E2819" w:rsidRDefault="00D741C8">
      <w:pPr>
        <w:widowControl/>
        <w:autoSpaceDE/>
        <w:autoSpaceDN/>
        <w:spacing w:after="160" w:line="259" w:lineRule="auto"/>
        <w:rPr>
          <w:sz w:val="24"/>
          <w:szCs w:val="24"/>
          <w:lang w:val="es-HN"/>
        </w:rPr>
      </w:pPr>
      <w:r w:rsidRPr="009E2819">
        <w:rPr>
          <w:sz w:val="24"/>
          <w:szCs w:val="24"/>
          <w:lang w:val="es-HN"/>
        </w:rPr>
        <w:t>Fuente: Elaboración propia</w:t>
      </w:r>
      <w:r w:rsidR="00BF0E5C" w:rsidRPr="009E2819">
        <w:rPr>
          <w:sz w:val="24"/>
          <w:szCs w:val="24"/>
          <w:lang w:val="es-HN"/>
        </w:rPr>
        <w:br w:type="page"/>
      </w:r>
    </w:p>
    <w:p w14:paraId="3B1F255C" w14:textId="2B3AF988" w:rsidR="00BF0E5C" w:rsidRPr="009E2819" w:rsidRDefault="00DB3A87" w:rsidP="00BF0E5C">
      <w:pPr>
        <w:jc w:val="both"/>
        <w:rPr>
          <w:sz w:val="24"/>
          <w:szCs w:val="24"/>
          <w:lang w:val="es-HN"/>
        </w:rPr>
      </w:pPr>
      <w:r w:rsidRPr="00DB3A87">
        <w:rPr>
          <w:noProof/>
          <w:lang w:val="es-HN" w:eastAsia="es-HN"/>
        </w:rPr>
        <w:lastRenderedPageBreak/>
        <w:drawing>
          <wp:anchor distT="0" distB="0" distL="114300" distR="114300" simplePos="0" relativeHeight="251662336" behindDoc="1" locked="0" layoutInCell="1" allowOverlap="1" wp14:anchorId="6EF40183" wp14:editId="7E08703A">
            <wp:simplePos x="0" y="0"/>
            <wp:positionH relativeFrom="column">
              <wp:posOffset>-519667</wp:posOffset>
            </wp:positionH>
            <wp:positionV relativeFrom="paragraph">
              <wp:posOffset>0</wp:posOffset>
            </wp:positionV>
            <wp:extent cx="9380220" cy="2997200"/>
            <wp:effectExtent l="0" t="0" r="0" b="0"/>
            <wp:wrapTight wrapText="bothSides">
              <wp:wrapPolygon edited="0">
                <wp:start x="0" y="0"/>
                <wp:lineTo x="0" y="21417"/>
                <wp:lineTo x="20047" y="21417"/>
                <wp:lineTo x="20047" y="19769"/>
                <wp:lineTo x="21363" y="18808"/>
                <wp:lineTo x="21539" y="17985"/>
                <wp:lineTo x="21495" y="17436"/>
                <wp:lineTo x="20047" y="15376"/>
                <wp:lineTo x="21539" y="14964"/>
                <wp:lineTo x="21539" y="14690"/>
                <wp:lineTo x="20091" y="13180"/>
                <wp:lineTo x="21319" y="10983"/>
                <wp:lineTo x="20047" y="8786"/>
                <wp:lineTo x="21539" y="8375"/>
                <wp:lineTo x="21539" y="8100"/>
                <wp:lineTo x="20047" y="6590"/>
                <wp:lineTo x="20617" y="6590"/>
                <wp:lineTo x="21232" y="5354"/>
                <wp:lineTo x="21144" y="4393"/>
                <wp:lineTo x="20047" y="2197"/>
                <wp:lineTo x="21539" y="2197"/>
                <wp:lineTo x="21539" y="0"/>
                <wp:lineTo x="0" y="0"/>
              </wp:wrapPolygon>
            </wp:wrapTight>
            <wp:docPr id="20333120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380220" cy="2997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77F3B9E" w14:textId="1B8561E7" w:rsidR="00BF0E5C" w:rsidRPr="009E2819" w:rsidRDefault="00BF0E5C" w:rsidP="00BF0E5C">
      <w:pPr>
        <w:jc w:val="both"/>
        <w:rPr>
          <w:sz w:val="24"/>
          <w:szCs w:val="24"/>
          <w:lang w:val="es-HN"/>
        </w:rPr>
      </w:pPr>
    </w:p>
    <w:p w14:paraId="5B360822" w14:textId="4D36C430" w:rsidR="00BF0E5C" w:rsidRPr="009E2819" w:rsidRDefault="00BF0E5C" w:rsidP="00BF0E5C">
      <w:pPr>
        <w:pStyle w:val="Caption"/>
        <w:rPr>
          <w:lang w:val="es-HN"/>
        </w:rPr>
      </w:pPr>
      <w:bookmarkStart w:id="52" w:name="_Toc153637735"/>
      <w:r w:rsidRPr="009E2819">
        <w:rPr>
          <w:lang w:val="es-HN"/>
        </w:rPr>
        <w:t xml:space="preserve">Tabla </w:t>
      </w:r>
      <w:r w:rsidRPr="009E2819">
        <w:rPr>
          <w:lang w:val="es-HN"/>
        </w:rPr>
        <w:fldChar w:fldCharType="begin"/>
      </w:r>
      <w:r w:rsidRPr="009E2819">
        <w:rPr>
          <w:lang w:val="es-HN"/>
        </w:rPr>
        <w:instrText xml:space="preserve"> SEQ Tabla \* ARABIC </w:instrText>
      </w:r>
      <w:r w:rsidRPr="009E2819">
        <w:rPr>
          <w:lang w:val="es-HN"/>
        </w:rPr>
        <w:fldChar w:fldCharType="separate"/>
      </w:r>
      <w:r w:rsidR="000308BA">
        <w:rPr>
          <w:noProof/>
          <w:lang w:val="es-HN"/>
        </w:rPr>
        <w:t>5</w:t>
      </w:r>
      <w:r w:rsidRPr="009E2819">
        <w:rPr>
          <w:lang w:val="es-HN"/>
        </w:rPr>
        <w:fldChar w:fldCharType="end"/>
      </w:r>
      <w:r w:rsidRPr="009E2819">
        <w:rPr>
          <w:lang w:val="es-HN"/>
        </w:rPr>
        <w:t xml:space="preserve"> Matriz de </w:t>
      </w:r>
      <w:proofErr w:type="spellStart"/>
      <w:r w:rsidRPr="009E2819">
        <w:rPr>
          <w:lang w:val="es-HN"/>
        </w:rPr>
        <w:t>operacionalización</w:t>
      </w:r>
      <w:proofErr w:type="spellEnd"/>
      <w:r w:rsidRPr="009E2819">
        <w:rPr>
          <w:lang w:val="es-HN"/>
        </w:rPr>
        <w:t xml:space="preserve"> de la variable independiente: Riesgos laborales</w:t>
      </w:r>
      <w:bookmarkEnd w:id="52"/>
    </w:p>
    <w:p w14:paraId="7EF08F00" w14:textId="77777777" w:rsidR="00D741C8" w:rsidRPr="009E2819" w:rsidRDefault="00D741C8" w:rsidP="00D741C8">
      <w:pPr>
        <w:rPr>
          <w:lang w:val="es-HN"/>
        </w:rPr>
      </w:pPr>
      <w:r w:rsidRPr="009E2819">
        <w:rPr>
          <w:lang w:val="es-HN"/>
        </w:rPr>
        <w:t>Fuente: Elaboración propia</w:t>
      </w:r>
    </w:p>
    <w:p w14:paraId="70C83D2E" w14:textId="4FD26833" w:rsidR="00D741C8" w:rsidRPr="009E2819" w:rsidRDefault="00D741C8" w:rsidP="00D741C8">
      <w:pPr>
        <w:rPr>
          <w:lang w:val="es-HN"/>
        </w:rPr>
        <w:sectPr w:rsidR="00D741C8" w:rsidRPr="009E2819" w:rsidSect="008A719D">
          <w:pgSz w:w="15840" w:h="12240" w:orient="landscape"/>
          <w:pgMar w:top="1440" w:right="1440" w:bottom="1440" w:left="1440" w:header="720" w:footer="720" w:gutter="0"/>
          <w:cols w:space="720"/>
          <w:docGrid w:linePitch="360"/>
        </w:sectPr>
      </w:pPr>
    </w:p>
    <w:p w14:paraId="0997480C" w14:textId="38D7613F" w:rsidR="00B62786" w:rsidRPr="00B23F65" w:rsidRDefault="00B62786" w:rsidP="00B23F65">
      <w:pPr>
        <w:pStyle w:val="Heading3"/>
        <w:rPr>
          <w:rStyle w:val="normaltextrun"/>
        </w:rPr>
      </w:pPr>
      <w:bookmarkStart w:id="53" w:name="_Toc153637656"/>
      <w:r w:rsidRPr="00B23F65">
        <w:rPr>
          <w:rStyle w:val="normaltextrun"/>
        </w:rPr>
        <w:lastRenderedPageBreak/>
        <w:t>HIPÓTESIS</w:t>
      </w:r>
      <w:bookmarkEnd w:id="53"/>
    </w:p>
    <w:p w14:paraId="05C5D449" w14:textId="1177D632" w:rsidR="00C234B5" w:rsidRPr="009E2819" w:rsidRDefault="003041DB" w:rsidP="00BC3EBB">
      <w:pPr>
        <w:pStyle w:val="TextoPrincipal"/>
        <w:ind w:left="360" w:firstLine="360"/>
      </w:pPr>
      <w:r w:rsidRPr="009E2819">
        <w:rPr>
          <w:rStyle w:val="normaltextrun"/>
        </w:rPr>
        <w:t>Las hipótesis son supuestos que hacemos, no son verdades verificables, es una conjetura, provienen</w:t>
      </w:r>
      <w:r w:rsidR="00976592" w:rsidRPr="009E2819">
        <w:rPr>
          <w:rStyle w:val="normaltextrun"/>
        </w:rPr>
        <w:t xml:space="preserve"> del planteamiento del problema, apoyadas por las teorías de sustento o reservorio teórico</w:t>
      </w:r>
      <w:r w:rsidRPr="009E2819">
        <w:rPr>
          <w:rStyle w:val="normaltextrun"/>
        </w:rPr>
        <w:t>, y nos sirven para: g</w:t>
      </w:r>
      <w:r w:rsidR="00976592" w:rsidRPr="009E2819">
        <w:rPr>
          <w:rStyle w:val="normaltextrun"/>
        </w:rPr>
        <w:t>uiar al estudio, proporcionar aplicaciones, con el planteamiento de las hipótesis ponemos a prueba el conocimiento empírico</w:t>
      </w:r>
      <w:r w:rsidRPr="009E2819">
        <w:rPr>
          <w:rStyle w:val="normaltextrun"/>
        </w:rPr>
        <w:t>.</w:t>
      </w:r>
    </w:p>
    <w:p w14:paraId="2AE9E44A" w14:textId="5E642CEA" w:rsidR="00784A35" w:rsidRPr="009E2819" w:rsidRDefault="002E2417" w:rsidP="00F46426">
      <w:pPr>
        <w:pStyle w:val="TextoPrincipal"/>
        <w:rPr>
          <w:b/>
          <w:bCs/>
        </w:rPr>
      </w:pPr>
      <w:r w:rsidRPr="009E2819">
        <w:rPr>
          <w:b/>
          <w:bCs/>
        </w:rPr>
        <w:t xml:space="preserve">H0: </w:t>
      </w:r>
      <w:r w:rsidR="00BC3EBB" w:rsidRPr="009E2819">
        <w:rPr>
          <w:b/>
          <w:bCs/>
        </w:rPr>
        <w:t>“</w:t>
      </w:r>
      <w:r w:rsidR="00784A35" w:rsidRPr="009E2819">
        <w:rPr>
          <w:b/>
          <w:bCs/>
        </w:rPr>
        <w:t xml:space="preserve">Las condiciones de seguridad y salud en el </w:t>
      </w:r>
      <w:r w:rsidR="00D741C8" w:rsidRPr="009E2819">
        <w:rPr>
          <w:b/>
          <w:bCs/>
        </w:rPr>
        <w:t>centro de llamadas de Grupo</w:t>
      </w:r>
      <w:r w:rsidR="00784A35" w:rsidRPr="009E2819">
        <w:rPr>
          <w:b/>
          <w:bCs/>
        </w:rPr>
        <w:t xml:space="preserve"> </w:t>
      </w:r>
      <w:proofErr w:type="spellStart"/>
      <w:r w:rsidR="00784A35" w:rsidRPr="009E2819">
        <w:rPr>
          <w:b/>
          <w:bCs/>
        </w:rPr>
        <w:t>Farsiman</w:t>
      </w:r>
      <w:proofErr w:type="spellEnd"/>
      <w:r w:rsidR="00784A35" w:rsidRPr="009E2819">
        <w:rPr>
          <w:b/>
          <w:bCs/>
        </w:rPr>
        <w:t xml:space="preserve"> son aceptables basados en el </w:t>
      </w:r>
      <w:r w:rsidR="00EA0753" w:rsidRPr="009E2819">
        <w:rPr>
          <w:b/>
          <w:bCs/>
        </w:rPr>
        <w:t>Reglamento General de Medidas Preventivas de Accidentes de Trabajo y Enfermedades Profesionales</w:t>
      </w:r>
      <w:r w:rsidR="00BC3EBB" w:rsidRPr="009E2819">
        <w:rPr>
          <w:b/>
          <w:bCs/>
        </w:rPr>
        <w:t>”</w:t>
      </w:r>
    </w:p>
    <w:p w14:paraId="31B7975D" w14:textId="680CA076" w:rsidR="00C234B5" w:rsidRPr="009E2819" w:rsidRDefault="00C234B5" w:rsidP="00BC3EBB">
      <w:pPr>
        <w:pStyle w:val="TextoPrincipal"/>
        <w:rPr>
          <w:rStyle w:val="normaltextrun"/>
        </w:rPr>
      </w:pPr>
      <w:r w:rsidRPr="009E2819">
        <w:t>Hipótesis Investigación</w:t>
      </w:r>
      <w:r w:rsidR="003041DB" w:rsidRPr="009E2819">
        <w:t xml:space="preserve">: </w:t>
      </w:r>
      <w:r w:rsidR="003041DB" w:rsidRPr="009E2819">
        <w:rPr>
          <w:rStyle w:val="normaltextrun"/>
        </w:rPr>
        <w:t>Son las hipótesis propias del investigador donde él logra aprobar que no es justo lo que se asevera o imagina. El investigador procura o trata demostrar (apoyándonos de la matriz operacional, planteamiento mismo de la hipótesis, la selección adecuada de la muestra y de la elaboración adecuada de los instrumentos de la medición) y si no se tienen los suficientes argumentos para justificar diremos que no existe suficiente evidencia estadística significativa para rechazar la hipótesis nula</w:t>
      </w:r>
      <w:r w:rsidR="00BC3EBB" w:rsidRPr="009E2819">
        <w:rPr>
          <w:rStyle w:val="normaltextrun"/>
        </w:rPr>
        <w:t>.</w:t>
      </w:r>
    </w:p>
    <w:p w14:paraId="7998D6C6" w14:textId="21FA789B" w:rsidR="00784A35" w:rsidRPr="009E2819" w:rsidRDefault="00BC3EBB" w:rsidP="00F46426">
      <w:pPr>
        <w:pStyle w:val="TextoPrincipal"/>
        <w:rPr>
          <w:b/>
          <w:bCs/>
        </w:rPr>
      </w:pPr>
      <w:r w:rsidRPr="009E2819">
        <w:rPr>
          <w:b/>
          <w:bCs/>
        </w:rPr>
        <w:t>“</w:t>
      </w:r>
      <w:r w:rsidR="00784A35" w:rsidRPr="009E2819">
        <w:rPr>
          <w:b/>
          <w:bCs/>
        </w:rPr>
        <w:t xml:space="preserve">Las condiciones de seguridad y salud en el </w:t>
      </w:r>
      <w:r w:rsidR="00D741C8" w:rsidRPr="009E2819">
        <w:rPr>
          <w:b/>
          <w:bCs/>
        </w:rPr>
        <w:t>centro de llamadas de Grupo</w:t>
      </w:r>
      <w:r w:rsidR="00784A35" w:rsidRPr="009E2819">
        <w:rPr>
          <w:b/>
          <w:bCs/>
        </w:rPr>
        <w:t xml:space="preserve"> </w:t>
      </w:r>
      <w:proofErr w:type="spellStart"/>
      <w:r w:rsidR="00784A35" w:rsidRPr="009E2819">
        <w:rPr>
          <w:b/>
          <w:bCs/>
        </w:rPr>
        <w:t>Farsiman</w:t>
      </w:r>
      <w:proofErr w:type="spellEnd"/>
      <w:r w:rsidR="00784A35" w:rsidRPr="009E2819">
        <w:rPr>
          <w:b/>
          <w:bCs/>
        </w:rPr>
        <w:t xml:space="preserve"> no son aceptables basados en el </w:t>
      </w:r>
      <w:r w:rsidR="00EA0753" w:rsidRPr="009E2819">
        <w:rPr>
          <w:b/>
          <w:bCs/>
        </w:rPr>
        <w:t>Reglamento General de Medidas Preventivas de Accidentes de Trabajo y Enfermedades Profesionales</w:t>
      </w:r>
      <w:r w:rsidRPr="009E2819">
        <w:rPr>
          <w:b/>
          <w:bCs/>
        </w:rPr>
        <w:t>”</w:t>
      </w:r>
    </w:p>
    <w:p w14:paraId="7B8E519A" w14:textId="51A3B7D5" w:rsidR="00C234B5" w:rsidRPr="009E2819" w:rsidRDefault="00C234B5" w:rsidP="00F46426">
      <w:pPr>
        <w:pStyle w:val="TextoPrincipal"/>
        <w:rPr>
          <w:b/>
          <w:bCs/>
        </w:rPr>
      </w:pPr>
      <w:r w:rsidRPr="009E2819">
        <w:rPr>
          <w:b/>
          <w:bCs/>
        </w:rPr>
        <w:t>Hi: Será demostrada con el estudio</w:t>
      </w:r>
      <w:r w:rsidR="009E3018">
        <w:rPr>
          <w:b/>
          <w:bCs/>
        </w:rPr>
        <w:t>.</w:t>
      </w:r>
    </w:p>
    <w:p w14:paraId="0916F31C" w14:textId="6BFC41EE" w:rsidR="00F46426" w:rsidRPr="009E2819" w:rsidRDefault="00F46426" w:rsidP="00B15FD6">
      <w:pPr>
        <w:pStyle w:val="TextoPrincipal"/>
        <w:ind w:firstLine="0"/>
        <w:rPr>
          <w:b/>
          <w:bCs/>
        </w:rPr>
      </w:pPr>
    </w:p>
    <w:p w14:paraId="14BFB7A9" w14:textId="1AF7AB7F" w:rsidR="00F46426" w:rsidRPr="009E2819" w:rsidRDefault="00F46426" w:rsidP="00E71591">
      <w:pPr>
        <w:pStyle w:val="Heading2"/>
        <w:numPr>
          <w:ilvl w:val="1"/>
          <w:numId w:val="12"/>
        </w:numPr>
        <w:rPr>
          <w:lang w:val="es-HN"/>
        </w:rPr>
      </w:pPr>
      <w:bookmarkStart w:id="54" w:name="_Toc153637657"/>
      <w:r w:rsidRPr="009E2819">
        <w:rPr>
          <w:lang w:val="es-HN"/>
        </w:rPr>
        <w:t>ENFOQUE Y MÉTODOS</w:t>
      </w:r>
      <w:bookmarkEnd w:id="54"/>
    </w:p>
    <w:p w14:paraId="222FF5C6" w14:textId="20F71F52" w:rsidR="00790B42" w:rsidRPr="009E2819" w:rsidRDefault="00790B42" w:rsidP="00790B42">
      <w:pPr>
        <w:pStyle w:val="TextoPrincipal"/>
      </w:pPr>
      <w:r w:rsidRPr="009E2819">
        <w:t>El enfoque seleccionado para esta investigación es mixto. Esto se fundamenta en la idea de que el estudio de la seguridad y salud en el trabajo es un fenómeno de muchas aristas. Por lo tanto, requiere la combinación de estudios cuantitativos y cualitativos. Algunos aspectos del objeto de estudio pueden medirse y analizarse de manera cuantitativa (La medición de ruido o iluminación), mientras que otros pueden requerir un enfoque cualitativo para capturar matices, percepciones y contextos significativos (El uso de cuestionarios psicosociales de naturaleza abierta). Al adoptar un enfoque mixto, se busca aprovechar lo mejor de ambos enfoques y obtener una perspectiva más completa y enriquecedora del tema de seguridad y salud en el trabajo.</w:t>
      </w:r>
    </w:p>
    <w:p w14:paraId="24F4651C" w14:textId="77777777" w:rsidR="00790B42" w:rsidRPr="009E2819" w:rsidRDefault="00790B42" w:rsidP="00790B42">
      <w:pPr>
        <w:pStyle w:val="TextoPrincipal"/>
      </w:pPr>
    </w:p>
    <w:p w14:paraId="4ED7A75B" w14:textId="34D633DD" w:rsidR="00790B42" w:rsidRPr="009E2819" w:rsidRDefault="00790B42" w:rsidP="00790B42">
      <w:pPr>
        <w:pStyle w:val="TextoPrincipal"/>
      </w:pPr>
      <w:r w:rsidRPr="009E2819">
        <w:t>El alcance elegido es descriptivo-</w:t>
      </w:r>
      <w:proofErr w:type="spellStart"/>
      <w:r w:rsidRPr="009E2819">
        <w:t>correlacional</w:t>
      </w:r>
      <w:proofErr w:type="spellEnd"/>
      <w:r w:rsidRPr="009E2819">
        <w:t xml:space="preserve">, dado que la investigación plantea la necesidad estudiar las variables, específicamente su interrelación. En otras palabras, se hace necesario explorar cómo una de las variables de estudio afecta a la otra. Desde el punto de vista descriptivo de las variables, </w:t>
      </w:r>
      <w:r w:rsidR="00C43919" w:rsidRPr="009E2819">
        <w:t>es necesaria la capacidad explicativa p</w:t>
      </w:r>
      <w:r w:rsidRPr="009E2819">
        <w:t>ara comprender su comportamiento y para identificar patrones o tendencias significativas. Al mismo tiempo, la investigación busca establecer relaciones de correlación entre estas variables, lo que permitirá identificar posibles asociaciones o dependencias entre ellas</w:t>
      </w:r>
      <w:r w:rsidR="007C1EB2" w:rsidRPr="009E2819">
        <w:t xml:space="preserve"> </w:t>
      </w:r>
      <w:r w:rsidR="007C1EB2" w:rsidRPr="009E2819">
        <w:rPr>
          <w:kern w:val="0"/>
        </w:rPr>
        <w:t xml:space="preserve">(Hernández </w:t>
      </w:r>
      <w:proofErr w:type="spellStart"/>
      <w:r w:rsidR="007C1EB2" w:rsidRPr="009E2819">
        <w:rPr>
          <w:kern w:val="0"/>
        </w:rPr>
        <w:t>Sampieri</w:t>
      </w:r>
      <w:proofErr w:type="spellEnd"/>
      <w:r w:rsidR="007C1EB2" w:rsidRPr="009E2819">
        <w:rPr>
          <w:kern w:val="0"/>
        </w:rPr>
        <w:t xml:space="preserve"> et al., 2010)</w:t>
      </w:r>
      <w:r w:rsidRPr="009E2819">
        <w:t>.</w:t>
      </w:r>
    </w:p>
    <w:p w14:paraId="066ADB9D" w14:textId="457CAF90" w:rsidR="00921AD0" w:rsidRPr="009E2819" w:rsidRDefault="00374879" w:rsidP="00921AD0">
      <w:pPr>
        <w:pStyle w:val="TextoPrincipal"/>
        <w:jc w:val="center"/>
      </w:pPr>
      <w:r>
        <w:rPr>
          <w:noProof/>
          <w:lang w:eastAsia="es-HN"/>
        </w:rPr>
        <mc:AlternateContent>
          <mc:Choice Requires="wpg">
            <w:drawing>
              <wp:anchor distT="0" distB="0" distL="114300" distR="114300" simplePos="0" relativeHeight="251665408" behindDoc="0" locked="0" layoutInCell="1" allowOverlap="1" wp14:anchorId="2EF5ABDB" wp14:editId="2B0A4EC5">
                <wp:simplePos x="0" y="0"/>
                <wp:positionH relativeFrom="column">
                  <wp:posOffset>2726690</wp:posOffset>
                </wp:positionH>
                <wp:positionV relativeFrom="paragraph">
                  <wp:posOffset>3312160</wp:posOffset>
                </wp:positionV>
                <wp:extent cx="440055" cy="185420"/>
                <wp:effectExtent l="0" t="0" r="0" b="0"/>
                <wp:wrapNone/>
                <wp:docPr id="29" name="Grupo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0055" cy="185420"/>
                          <a:chOff x="0" y="0"/>
                          <a:chExt cx="440055" cy="185420"/>
                        </a:xfrm>
                      </wpg:grpSpPr>
                      <wps:wsp>
                        <wps:cNvPr id="83684101" name="Rectangle 1"/>
                        <wps:cNvSpPr/>
                        <wps:spPr>
                          <a:xfrm>
                            <a:off x="0" y="0"/>
                            <a:ext cx="440055" cy="185420"/>
                          </a:xfrm>
                          <a:prstGeom prst="rect">
                            <a:avLst/>
                          </a:prstGeom>
                          <a:solidFill>
                            <a:schemeClr val="accent1">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013124325" name="Picture 1"/>
                          <pic:cNvPicPr>
                            <a:picLocks noChangeAspect="1"/>
                          </pic:cNvPicPr>
                        </pic:nvPicPr>
                        <pic:blipFill>
                          <a:blip r:embed="rId25" cstate="print"/>
                          <a:stretch>
                            <a:fillRect/>
                          </a:stretch>
                        </pic:blipFill>
                        <pic:spPr>
                          <a:xfrm>
                            <a:off x="9525" y="47625"/>
                            <a:ext cx="430530" cy="85725"/>
                          </a:xfrm>
                          <a:prstGeom prst="rect">
                            <a:avLst/>
                          </a:prstGeom>
                        </pic:spPr>
                      </pic:pic>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1FB70BE" id="Grupo 29" o:spid="_x0000_s1026" style="position:absolute;margin-left:214.7pt;margin-top:260.8pt;width:34.65pt;height:14.6pt;z-index:251666944" coordsize="440055,1854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">
                <v:rect id="Rectangle 1" o:spid="_x0000_s1027" style="position:absolute;width:440055;height:185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" fillcolor="#d9e2f3 [660]" stroked="f"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9525;top:47625;width:430530;height:85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">
                  <v:imagedata r:id="rId26" o:title=""/>
                </v:shape>
              </v:group>
            </w:pict>
          </mc:Fallback>
        </mc:AlternateContent>
      </w:r>
      <w:r w:rsidR="00921AD0" w:rsidRPr="009E2819">
        <w:rPr>
          <w:noProof/>
          <w:lang w:eastAsia="es-HN"/>
        </w:rPr>
        <w:drawing>
          <wp:inline distT="0" distB="0" distL="0" distR="0" wp14:anchorId="2B58EAE7" wp14:editId="16925548">
            <wp:extent cx="2698272" cy="4347289"/>
            <wp:effectExtent l="0" t="0" r="0" b="0"/>
            <wp:docPr id="208137813"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37813" name="Picture 1" descr="A screenshot of a computer screen&#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06650" cy="4360788"/>
                    </a:xfrm>
                    <a:prstGeom prst="rect">
                      <a:avLst/>
                    </a:prstGeom>
                    <a:noFill/>
                    <a:ln>
                      <a:noFill/>
                    </a:ln>
                  </pic:spPr>
                </pic:pic>
              </a:graphicData>
            </a:graphic>
          </wp:inline>
        </w:drawing>
      </w:r>
    </w:p>
    <w:p w14:paraId="2F33BA62" w14:textId="0AC971DC" w:rsidR="00921AD0" w:rsidRPr="009E2819" w:rsidRDefault="00921AD0" w:rsidP="00921AD0">
      <w:pPr>
        <w:pStyle w:val="Caption"/>
        <w:rPr>
          <w:lang w:val="es-HN"/>
        </w:rPr>
      </w:pPr>
      <w:bookmarkStart w:id="55" w:name="_Ref145967062"/>
      <w:bookmarkStart w:id="56" w:name="_Ref145967053"/>
      <w:bookmarkStart w:id="57" w:name="_Toc153638490"/>
      <w:r w:rsidRPr="009E2819">
        <w:rPr>
          <w:lang w:val="es-HN"/>
        </w:rPr>
        <w:t xml:space="preserve">Figura </w:t>
      </w:r>
      <w:r w:rsidRPr="009E2819">
        <w:rPr>
          <w:lang w:val="es-HN"/>
        </w:rPr>
        <w:fldChar w:fldCharType="begin"/>
      </w:r>
      <w:r w:rsidRPr="009E2819">
        <w:rPr>
          <w:lang w:val="es-HN"/>
        </w:rPr>
        <w:instrText xml:space="preserve"> SEQ Figura \* ARABIC </w:instrText>
      </w:r>
      <w:r w:rsidRPr="009E2819">
        <w:rPr>
          <w:lang w:val="es-HN"/>
        </w:rPr>
        <w:fldChar w:fldCharType="separate"/>
      </w:r>
      <w:r w:rsidR="000308BA">
        <w:rPr>
          <w:noProof/>
          <w:lang w:val="es-HN"/>
        </w:rPr>
        <w:t>5</w:t>
      </w:r>
      <w:r w:rsidRPr="009E2819">
        <w:rPr>
          <w:lang w:val="es-HN"/>
        </w:rPr>
        <w:fldChar w:fldCharType="end"/>
      </w:r>
      <w:bookmarkEnd w:id="55"/>
      <w:r w:rsidRPr="009E2819">
        <w:rPr>
          <w:lang w:val="es-HN"/>
        </w:rPr>
        <w:t xml:space="preserve"> Diseño de enfoque metodológico</w:t>
      </w:r>
      <w:bookmarkEnd w:id="56"/>
      <w:bookmarkEnd w:id="57"/>
    </w:p>
    <w:p w14:paraId="01879773" w14:textId="0A5A169E" w:rsidR="00921AD0" w:rsidRPr="009E2819" w:rsidRDefault="00921AD0" w:rsidP="00B02EBA">
      <w:pPr>
        <w:widowControl/>
        <w:autoSpaceDE/>
        <w:autoSpaceDN/>
        <w:spacing w:after="160" w:line="259" w:lineRule="auto"/>
        <w:rPr>
          <w:lang w:val="es-HN"/>
        </w:rPr>
      </w:pPr>
      <w:r w:rsidRPr="009E2819">
        <w:rPr>
          <w:lang w:val="es-HN"/>
        </w:rPr>
        <w:t>Fuente: Elaboración propia (2023)</w:t>
      </w:r>
    </w:p>
    <w:p w14:paraId="2FAEBAB6" w14:textId="77777777" w:rsidR="00921AD0" w:rsidRPr="009E2819" w:rsidRDefault="00921AD0" w:rsidP="00921AD0">
      <w:pPr>
        <w:rPr>
          <w:lang w:val="es-HN"/>
        </w:rPr>
      </w:pPr>
    </w:p>
    <w:p w14:paraId="427A8472" w14:textId="090B8C2C" w:rsidR="00C43919" w:rsidRPr="009E2819" w:rsidRDefault="00C43919" w:rsidP="00D15070">
      <w:pPr>
        <w:pStyle w:val="TextoPrincipal"/>
      </w:pPr>
      <w:r w:rsidRPr="009E2819">
        <w:t xml:space="preserve">El diseño no experimental es una metodología de investigación que se utiliza cuando el investigador no tiene control sobre las variables independientes o cuando no es ético o práctico </w:t>
      </w:r>
      <w:r w:rsidRPr="009E2819">
        <w:lastRenderedPageBreak/>
        <w:t xml:space="preserve">llevar a cabo manipulaciones experimentales </w:t>
      </w:r>
      <w:r w:rsidR="00D15070" w:rsidRPr="009E2819">
        <w:rPr>
          <w:kern w:val="0"/>
        </w:rPr>
        <w:t xml:space="preserve">(Hernández </w:t>
      </w:r>
      <w:proofErr w:type="spellStart"/>
      <w:r w:rsidR="00D15070" w:rsidRPr="009E2819">
        <w:rPr>
          <w:kern w:val="0"/>
        </w:rPr>
        <w:t>Sampieri</w:t>
      </w:r>
      <w:proofErr w:type="spellEnd"/>
      <w:r w:rsidR="00D15070" w:rsidRPr="009E2819">
        <w:rPr>
          <w:kern w:val="0"/>
        </w:rPr>
        <w:t xml:space="preserve"> et al., 2010)</w:t>
      </w:r>
      <w:r w:rsidRPr="009E2819">
        <w:t xml:space="preserve">. </w:t>
      </w:r>
      <w:r w:rsidR="00D15070" w:rsidRPr="009E2819">
        <w:t xml:space="preserve">Este </w:t>
      </w:r>
      <w:r w:rsidR="007C1EB2" w:rsidRPr="009E2819">
        <w:t xml:space="preserve">es el </w:t>
      </w:r>
      <w:r w:rsidR="00D15070" w:rsidRPr="009E2819">
        <w:t xml:space="preserve">enfoque </w:t>
      </w:r>
      <w:r w:rsidR="007C1EB2" w:rsidRPr="009E2819">
        <w:t xml:space="preserve">elegido, agregando el componente transversal a la investigación que nos permite estudiar el fenómeno en un periodo definido de tiempo. </w:t>
      </w:r>
    </w:p>
    <w:p w14:paraId="57657814" w14:textId="68E68006" w:rsidR="007C1EB2" w:rsidRPr="009E2819" w:rsidRDefault="007C1EB2" w:rsidP="00D15070">
      <w:pPr>
        <w:pStyle w:val="TextoPrincipal"/>
      </w:pPr>
      <w:r w:rsidRPr="009E2819">
        <w:t xml:space="preserve">El tipo de muestra es probabilística y los elementos </w:t>
      </w:r>
      <w:proofErr w:type="spellStart"/>
      <w:r w:rsidRPr="009E2819">
        <w:t>muestrales</w:t>
      </w:r>
      <w:proofErr w:type="spellEnd"/>
      <w:r w:rsidRPr="009E2819">
        <w:t xml:space="preserve"> son los listados y procedimientos. Una muestra probabilística se caracteriza por la selección de participantes o elementos de la población de estudio de manera aleatoria y controlada. Esto significa que cada miembro de la población tiene una probabilidad conocida de ser seleccionado en la muestra, lo que garantiza que la muestra sea representativa de la población en su conjunto </w:t>
      </w:r>
      <w:r w:rsidRPr="009E2819">
        <w:rPr>
          <w:kern w:val="0"/>
        </w:rPr>
        <w:t xml:space="preserve">(Hernández </w:t>
      </w:r>
      <w:proofErr w:type="spellStart"/>
      <w:r w:rsidRPr="009E2819">
        <w:rPr>
          <w:kern w:val="0"/>
        </w:rPr>
        <w:t>Sampieri</w:t>
      </w:r>
      <w:proofErr w:type="spellEnd"/>
      <w:r w:rsidRPr="009E2819">
        <w:rPr>
          <w:kern w:val="0"/>
        </w:rPr>
        <w:t xml:space="preserve"> et al., 2010)</w:t>
      </w:r>
      <w:r w:rsidRPr="009E2819">
        <w:t>. Tomando en cuenta esto, la investigación en el centro de llamadas se enfoca en describir y analizar relaciones entre las variables tal como ocurren en un contexto real, lo cual es exactamente lo que se busca.</w:t>
      </w:r>
    </w:p>
    <w:p w14:paraId="6EFA6A84" w14:textId="3917C2F8" w:rsidR="00D15070" w:rsidRPr="009E2819" w:rsidRDefault="00D15070" w:rsidP="00D15070">
      <w:pPr>
        <w:pStyle w:val="TextoPrincipal"/>
      </w:pPr>
      <w:r w:rsidRPr="009E2819">
        <w:t>Tomando en cuenta todo lo anterior, l</w:t>
      </w:r>
      <w:r w:rsidR="00C43919" w:rsidRPr="009E2819">
        <w:t xml:space="preserve">os instrumentos de investigación </w:t>
      </w:r>
      <w:r w:rsidRPr="009E2819">
        <w:t xml:space="preserve">de idoneidad son </w:t>
      </w:r>
      <w:r w:rsidR="00C43919" w:rsidRPr="009E2819">
        <w:t xml:space="preserve">cuestionarios, entrevistas, encuestas u otras técnicas de recopilación de datos </w:t>
      </w:r>
      <w:r w:rsidRPr="009E2819">
        <w:t>con el objetivo de obtener</w:t>
      </w:r>
      <w:r w:rsidR="00C43919" w:rsidRPr="009E2819">
        <w:t xml:space="preserve"> información directa </w:t>
      </w:r>
      <w:r w:rsidRPr="009E2819">
        <w:t>de los actores relacionados en el centro de llamadas.</w:t>
      </w:r>
      <w:r w:rsidR="007C1EB2" w:rsidRPr="009E2819">
        <w:t xml:space="preserve"> </w:t>
      </w:r>
      <w:r w:rsidR="00B02EBA" w:rsidRPr="009E2819">
        <w:t xml:space="preserve">La </w:t>
      </w:r>
      <w:r w:rsidR="00FC1B2B" w:rsidRPr="009E2819">
        <w:fldChar w:fldCharType="begin"/>
      </w:r>
      <w:r w:rsidR="00FC1B2B" w:rsidRPr="009E2819">
        <w:instrText xml:space="preserve"> REF _Ref145967062 \h </w:instrText>
      </w:r>
      <w:r w:rsidR="00FC1B2B" w:rsidRPr="009E2819">
        <w:fldChar w:fldCharType="separate"/>
      </w:r>
      <w:r w:rsidR="000308BA" w:rsidRPr="009E2819">
        <w:t xml:space="preserve">Figura </w:t>
      </w:r>
      <w:r w:rsidR="000308BA">
        <w:rPr>
          <w:noProof/>
        </w:rPr>
        <w:t>5</w:t>
      </w:r>
      <w:r w:rsidR="00FC1B2B" w:rsidRPr="009E2819">
        <w:fldChar w:fldCharType="end"/>
      </w:r>
      <w:r w:rsidR="00B02EBA" w:rsidRPr="009E2819">
        <w:t>, ilustra el enfoque y sus métodos.</w:t>
      </w:r>
    </w:p>
    <w:p w14:paraId="612D70A8" w14:textId="77777777" w:rsidR="002B0164" w:rsidRPr="009E2819" w:rsidRDefault="00F46426" w:rsidP="00E71591">
      <w:pPr>
        <w:pStyle w:val="Heading2"/>
        <w:numPr>
          <w:ilvl w:val="1"/>
          <w:numId w:val="12"/>
        </w:numPr>
        <w:rPr>
          <w:lang w:val="es-HN"/>
        </w:rPr>
      </w:pPr>
      <w:bookmarkStart w:id="58" w:name="_Toc153637658"/>
      <w:r w:rsidRPr="009E2819">
        <w:rPr>
          <w:lang w:val="es-HN"/>
        </w:rPr>
        <w:t>DISEÑO DE LA INVESTIGACIÓN</w:t>
      </w:r>
      <w:bookmarkEnd w:id="58"/>
    </w:p>
    <w:p w14:paraId="40F09BE3" w14:textId="257F504A" w:rsidR="002B0164" w:rsidRPr="009E2819" w:rsidRDefault="002B0164" w:rsidP="00B23F65">
      <w:pPr>
        <w:pStyle w:val="Heading3"/>
      </w:pPr>
      <w:bookmarkStart w:id="59" w:name="_Toc153637659"/>
      <w:r w:rsidRPr="009E2819">
        <w:t>POBLACIÓN</w:t>
      </w:r>
      <w:bookmarkEnd w:id="59"/>
    </w:p>
    <w:p w14:paraId="4C00B58C" w14:textId="2035CB1C" w:rsidR="002B0164" w:rsidRPr="009E2819" w:rsidRDefault="00CD62D3" w:rsidP="002B0164">
      <w:pPr>
        <w:pStyle w:val="TextoPrincipal"/>
      </w:pPr>
      <w:r w:rsidRPr="009E2819">
        <w:t>La población, como concepto en el contexto de la investigación, hace referencia al conjunto total de individuos, elementos, componentes que tienen las características necesarias para entrar en el alcance del estudio realizado. La misma puede ser extensa o reducida en su número según los objetivos de la investigación</w:t>
      </w:r>
      <w:r w:rsidR="00940E63" w:rsidRPr="009E2819">
        <w:t xml:space="preserve"> </w:t>
      </w:r>
      <w:r w:rsidR="00940E63" w:rsidRPr="009E2819">
        <w:rPr>
          <w:kern w:val="0"/>
        </w:rPr>
        <w:t xml:space="preserve">(Hernández </w:t>
      </w:r>
      <w:proofErr w:type="spellStart"/>
      <w:r w:rsidR="00940E63" w:rsidRPr="009E2819">
        <w:rPr>
          <w:kern w:val="0"/>
        </w:rPr>
        <w:t>Sampieri</w:t>
      </w:r>
      <w:proofErr w:type="spellEnd"/>
      <w:r w:rsidR="00940E63" w:rsidRPr="009E2819">
        <w:rPr>
          <w:kern w:val="0"/>
        </w:rPr>
        <w:t xml:space="preserve"> et al., 2010)</w:t>
      </w:r>
      <w:r w:rsidRPr="009E2819">
        <w:t>.</w:t>
      </w:r>
    </w:p>
    <w:p w14:paraId="110DBFB3" w14:textId="7066D8F7" w:rsidR="00CD62D3" w:rsidRPr="009E2819" w:rsidRDefault="00CD62D3" w:rsidP="002B0164">
      <w:pPr>
        <w:pStyle w:val="TextoPrincipal"/>
      </w:pPr>
      <w:r w:rsidRPr="009E2819">
        <w:t>En la presente investigació</w:t>
      </w:r>
      <w:r w:rsidR="00940E63" w:rsidRPr="009E2819">
        <w:t>n, la población será la totalidad actual de los colaboradores del centro de llamadas. Se contabilizan 1</w:t>
      </w:r>
      <w:r w:rsidR="002E0D3C" w:rsidRPr="009E2819">
        <w:t>05</w:t>
      </w:r>
      <w:r w:rsidR="00940E63" w:rsidRPr="009E2819">
        <w:t xml:space="preserve"> personas laborando en dicho espacio.</w:t>
      </w:r>
    </w:p>
    <w:p w14:paraId="1E5B5813" w14:textId="642FA143" w:rsidR="002B0164" w:rsidRPr="009E2819" w:rsidRDefault="002B0164" w:rsidP="00B23F65">
      <w:pPr>
        <w:pStyle w:val="Heading3"/>
      </w:pPr>
      <w:bookmarkStart w:id="60" w:name="_Toc153637660"/>
      <w:r w:rsidRPr="009E2819">
        <w:t>MUESTRA</w:t>
      </w:r>
      <w:bookmarkEnd w:id="60"/>
    </w:p>
    <w:p w14:paraId="3ED66FA0" w14:textId="227CDFB9" w:rsidR="00940E63" w:rsidRPr="009E2819" w:rsidRDefault="00940E63" w:rsidP="00940E63">
      <w:pPr>
        <w:pStyle w:val="TextoPrincipal"/>
      </w:pPr>
      <w:r w:rsidRPr="009E2819">
        <w:t xml:space="preserve">La muestra describe un subgrupo de la población de estudio. La muestra tiene relación directa en el tema de estudio investigado al ser representativa de la población </w:t>
      </w:r>
      <w:r w:rsidRPr="009E2819">
        <w:rPr>
          <w:kern w:val="0"/>
        </w:rPr>
        <w:t xml:space="preserve">(Hernández </w:t>
      </w:r>
      <w:proofErr w:type="spellStart"/>
      <w:r w:rsidRPr="009E2819">
        <w:rPr>
          <w:kern w:val="0"/>
        </w:rPr>
        <w:t>Sampieri</w:t>
      </w:r>
      <w:proofErr w:type="spellEnd"/>
      <w:r w:rsidRPr="009E2819">
        <w:rPr>
          <w:kern w:val="0"/>
        </w:rPr>
        <w:t xml:space="preserve"> et al., 2010)</w:t>
      </w:r>
      <w:r w:rsidRPr="009E2819">
        <w:t xml:space="preserve">. </w:t>
      </w:r>
    </w:p>
    <w:p w14:paraId="05FD70B7" w14:textId="43AAEDCF" w:rsidR="00940E63" w:rsidRPr="009E2819" w:rsidRDefault="00940E63" w:rsidP="00940E63">
      <w:pPr>
        <w:pStyle w:val="TextoPrincipal"/>
      </w:pPr>
      <w:r w:rsidRPr="009E2819">
        <w:lastRenderedPageBreak/>
        <w:t>Para el caso de la investigación realizada la población es la misma que la muestra ya que la totalidad de los colaboradores del centro de llamadas suponen el enfoque de estudio, que supondría la muestra misma.</w:t>
      </w:r>
    </w:p>
    <w:p w14:paraId="4DFA0B4B" w14:textId="12B8829F" w:rsidR="002B0164" w:rsidRPr="009E2819" w:rsidRDefault="002B0164" w:rsidP="00B23F65">
      <w:pPr>
        <w:pStyle w:val="Heading3"/>
      </w:pPr>
      <w:bookmarkStart w:id="61" w:name="_Toc153637661"/>
      <w:r w:rsidRPr="009E2819">
        <w:t>TÉCNICA DE MUESTREO</w:t>
      </w:r>
      <w:bookmarkEnd w:id="61"/>
    </w:p>
    <w:p w14:paraId="7E320584" w14:textId="17B2B70A" w:rsidR="001D492F" w:rsidRPr="009E2819" w:rsidRDefault="00940E63" w:rsidP="001D492F">
      <w:pPr>
        <w:pStyle w:val="TextoPrincipal"/>
      </w:pPr>
      <w:r w:rsidRPr="009E2819">
        <w:t xml:space="preserve">La </w:t>
      </w:r>
      <w:r w:rsidR="001D492F" w:rsidRPr="009E2819">
        <w:t>técnica de muestreo es</w:t>
      </w:r>
      <w:r w:rsidRPr="009E2819">
        <w:t xml:space="preserve"> no probabilístic</w:t>
      </w:r>
      <w:r w:rsidR="001D492F" w:rsidRPr="009E2819">
        <w:t>a y</w:t>
      </w:r>
      <w:r w:rsidRPr="009E2819">
        <w:t xml:space="preserve"> se caracteriza</w:t>
      </w:r>
      <w:r w:rsidR="001D492F" w:rsidRPr="009E2819">
        <w:t xml:space="preserve"> por elegir elementos de la población/muestra haciendo caso omiso a cualquier proceso aleatorio de elección. Es decir, no son utilizados ningún método probabilístico lo que hace que la elección de sus elementos es totalmente intencional y arbitraria. Esto lleva a que cada elemento tenga la misma probabilidad de ser elegido para su análisis </w:t>
      </w:r>
      <w:r w:rsidR="001D492F" w:rsidRPr="009E2819">
        <w:rPr>
          <w:kern w:val="0"/>
        </w:rPr>
        <w:t xml:space="preserve">(Hernández </w:t>
      </w:r>
      <w:proofErr w:type="spellStart"/>
      <w:r w:rsidR="001D492F" w:rsidRPr="009E2819">
        <w:rPr>
          <w:kern w:val="0"/>
        </w:rPr>
        <w:t>Sampieri</w:t>
      </w:r>
      <w:proofErr w:type="spellEnd"/>
      <w:r w:rsidR="001D492F" w:rsidRPr="009E2819">
        <w:rPr>
          <w:kern w:val="0"/>
        </w:rPr>
        <w:t xml:space="preserve"> et al., 2010)</w:t>
      </w:r>
      <w:r w:rsidR="001D492F" w:rsidRPr="009E2819">
        <w:t>.</w:t>
      </w:r>
    </w:p>
    <w:p w14:paraId="64592708" w14:textId="05F06328" w:rsidR="00F46426" w:rsidRPr="009E2819" w:rsidRDefault="001D492F" w:rsidP="001D492F">
      <w:pPr>
        <w:pStyle w:val="TextoPrincipal"/>
        <w:rPr>
          <w:b/>
          <w:bCs/>
          <w:caps/>
          <w:sz w:val="28"/>
          <w:szCs w:val="28"/>
        </w:rPr>
      </w:pPr>
      <w:r w:rsidRPr="009E2819">
        <w:t>En el caso específico de esta investigación, la razón es que es necesario eliminar posibilidades de sesgo en la toma de datos que se hagan, por lo tanto, debe ser lo más aleatorio posible.</w:t>
      </w:r>
    </w:p>
    <w:p w14:paraId="7FE9402A" w14:textId="4591649E" w:rsidR="000B3C17" w:rsidRPr="009E2819" w:rsidRDefault="00C76590" w:rsidP="00E71591">
      <w:pPr>
        <w:pStyle w:val="Heading2"/>
        <w:numPr>
          <w:ilvl w:val="1"/>
          <w:numId w:val="12"/>
        </w:numPr>
        <w:rPr>
          <w:lang w:val="es-HN"/>
        </w:rPr>
      </w:pPr>
      <w:bookmarkStart w:id="62" w:name="_Toc153637662"/>
      <w:r w:rsidRPr="009E2819">
        <w:rPr>
          <w:lang w:val="es-HN"/>
        </w:rPr>
        <w:t xml:space="preserve">TÉCNICAS, </w:t>
      </w:r>
      <w:r w:rsidR="00B62786" w:rsidRPr="009E2819">
        <w:rPr>
          <w:lang w:val="es-HN"/>
        </w:rPr>
        <w:t>INSTRUMENTO</w:t>
      </w:r>
      <w:r w:rsidR="00D741C8" w:rsidRPr="009E2819">
        <w:rPr>
          <w:lang w:val="es-HN"/>
        </w:rPr>
        <w:t>S</w:t>
      </w:r>
      <w:r w:rsidRPr="009E2819">
        <w:rPr>
          <w:lang w:val="es-HN"/>
        </w:rPr>
        <w:t xml:space="preserve"> Y PROCEDIMIENTOS APLICADOS</w:t>
      </w:r>
      <w:bookmarkEnd w:id="62"/>
    </w:p>
    <w:tbl>
      <w:tblPr>
        <w:tblStyle w:val="TableGrid"/>
        <w:tblpPr w:leftFromText="180" w:rightFromText="180" w:vertAnchor="text" w:horzAnchor="margin" w:tblpY="1170"/>
        <w:tblW w:w="9639" w:type="dxa"/>
        <w:tblLook w:val="04A0" w:firstRow="1" w:lastRow="0" w:firstColumn="1" w:lastColumn="0" w:noHBand="0" w:noVBand="1"/>
      </w:tblPr>
      <w:tblGrid>
        <w:gridCol w:w="4531"/>
        <w:gridCol w:w="5108"/>
      </w:tblGrid>
      <w:tr w:rsidR="00C76590" w:rsidRPr="009E2819" w14:paraId="65BA807D" w14:textId="77777777" w:rsidTr="00C76590">
        <w:tc>
          <w:tcPr>
            <w:tcW w:w="4531" w:type="dxa"/>
            <w:shd w:val="clear" w:color="auto" w:fill="D9D9D9" w:themeFill="background1" w:themeFillShade="D9"/>
          </w:tcPr>
          <w:p w14:paraId="0F7CC830" w14:textId="77777777" w:rsidR="00C76590" w:rsidRPr="009E2819" w:rsidRDefault="00C76590" w:rsidP="00C76590">
            <w:pPr>
              <w:pStyle w:val="TextoPrincipal"/>
              <w:spacing w:before="0" w:after="0" w:line="240" w:lineRule="auto"/>
              <w:ind w:firstLine="0"/>
              <w:jc w:val="center"/>
              <w:rPr>
                <w:b/>
                <w:bCs/>
              </w:rPr>
            </w:pPr>
            <w:r w:rsidRPr="009E2819">
              <w:rPr>
                <w:b/>
                <w:bCs/>
              </w:rPr>
              <w:t>NOMBRE</w:t>
            </w:r>
          </w:p>
        </w:tc>
        <w:tc>
          <w:tcPr>
            <w:tcW w:w="5108" w:type="dxa"/>
            <w:shd w:val="clear" w:color="auto" w:fill="D9D9D9" w:themeFill="background1" w:themeFillShade="D9"/>
          </w:tcPr>
          <w:p w14:paraId="41188BDD" w14:textId="77777777" w:rsidR="00C76590" w:rsidRPr="009E2819" w:rsidRDefault="00C76590" w:rsidP="00C76590">
            <w:pPr>
              <w:pStyle w:val="TextoPrincipal"/>
              <w:spacing w:before="0" w:after="0" w:line="240" w:lineRule="auto"/>
              <w:ind w:firstLine="0"/>
              <w:jc w:val="center"/>
              <w:rPr>
                <w:b/>
                <w:bCs/>
              </w:rPr>
            </w:pPr>
            <w:r w:rsidRPr="009E2819">
              <w:rPr>
                <w:b/>
                <w:bCs/>
              </w:rPr>
              <w:t>UTILIZACIÓN</w:t>
            </w:r>
          </w:p>
        </w:tc>
      </w:tr>
      <w:tr w:rsidR="00C76590" w:rsidRPr="009E2819" w14:paraId="4B85B892" w14:textId="77777777" w:rsidTr="00C76590">
        <w:tc>
          <w:tcPr>
            <w:tcW w:w="4531" w:type="dxa"/>
            <w:vAlign w:val="center"/>
          </w:tcPr>
          <w:p w14:paraId="3EE02822" w14:textId="24F7F01A" w:rsidR="00C76590" w:rsidRPr="009E2819" w:rsidRDefault="00C76590" w:rsidP="00C76590">
            <w:pPr>
              <w:pStyle w:val="TextoPrincipal"/>
              <w:spacing w:before="0" w:after="0" w:line="240" w:lineRule="auto"/>
              <w:ind w:firstLine="0"/>
              <w:jc w:val="left"/>
            </w:pPr>
            <w:r w:rsidRPr="009E2819">
              <w:t>Sonómetro</w:t>
            </w:r>
          </w:p>
        </w:tc>
        <w:tc>
          <w:tcPr>
            <w:tcW w:w="5108" w:type="dxa"/>
            <w:vAlign w:val="center"/>
          </w:tcPr>
          <w:p w14:paraId="38706955" w14:textId="77777777" w:rsidR="00C76590" w:rsidRPr="009E2819" w:rsidRDefault="00C76590" w:rsidP="00C76590">
            <w:pPr>
              <w:pStyle w:val="TextoPrincipal"/>
              <w:spacing w:before="0" w:after="0" w:line="240" w:lineRule="auto"/>
              <w:ind w:firstLine="0"/>
              <w:jc w:val="left"/>
            </w:pPr>
            <w:r w:rsidRPr="009E2819">
              <w:t>Lectura de niveles de presión sonora</w:t>
            </w:r>
          </w:p>
        </w:tc>
      </w:tr>
      <w:tr w:rsidR="00C76590" w:rsidRPr="009E2819" w14:paraId="18947DAE" w14:textId="77777777" w:rsidTr="00C76590">
        <w:tc>
          <w:tcPr>
            <w:tcW w:w="4531" w:type="dxa"/>
            <w:vAlign w:val="center"/>
          </w:tcPr>
          <w:p w14:paraId="640698F2" w14:textId="77777777" w:rsidR="00C76590" w:rsidRPr="009E2819" w:rsidRDefault="00C76590" w:rsidP="00C76590">
            <w:pPr>
              <w:pStyle w:val="TextoPrincipal"/>
              <w:spacing w:before="0" w:after="0" w:line="240" w:lineRule="auto"/>
              <w:ind w:firstLine="0"/>
              <w:jc w:val="left"/>
            </w:pPr>
            <w:r w:rsidRPr="009E2819">
              <w:t>Luxómetro</w:t>
            </w:r>
          </w:p>
        </w:tc>
        <w:tc>
          <w:tcPr>
            <w:tcW w:w="5108" w:type="dxa"/>
            <w:vAlign w:val="center"/>
          </w:tcPr>
          <w:p w14:paraId="6C2668EF" w14:textId="77777777" w:rsidR="00C76590" w:rsidRPr="009E2819" w:rsidRDefault="00C76590" w:rsidP="00C76590">
            <w:pPr>
              <w:pStyle w:val="TextoPrincipal"/>
              <w:spacing w:before="0" w:after="0" w:line="240" w:lineRule="auto"/>
              <w:ind w:firstLine="0"/>
              <w:jc w:val="left"/>
            </w:pPr>
            <w:r w:rsidRPr="009E2819">
              <w:t>Lectura de niveles de iluminación</w:t>
            </w:r>
          </w:p>
        </w:tc>
      </w:tr>
      <w:tr w:rsidR="00C76590" w:rsidRPr="009E2819" w14:paraId="06252A83" w14:textId="77777777" w:rsidTr="00C76590">
        <w:tc>
          <w:tcPr>
            <w:tcW w:w="4531" w:type="dxa"/>
            <w:vAlign w:val="center"/>
          </w:tcPr>
          <w:p w14:paraId="13A64292" w14:textId="77777777" w:rsidR="00C76590" w:rsidRPr="009E2819" w:rsidRDefault="00C76590" w:rsidP="00C76590">
            <w:pPr>
              <w:pStyle w:val="TextoPrincipal"/>
              <w:spacing w:before="0" w:after="0" w:line="240" w:lineRule="auto"/>
              <w:ind w:firstLine="0"/>
              <w:jc w:val="left"/>
            </w:pPr>
            <w:r w:rsidRPr="009E2819">
              <w:t>Cuestionario psicosocial MPF</w:t>
            </w:r>
          </w:p>
        </w:tc>
        <w:tc>
          <w:tcPr>
            <w:tcW w:w="5108" w:type="dxa"/>
            <w:vAlign w:val="center"/>
          </w:tcPr>
          <w:p w14:paraId="6C54A404" w14:textId="77777777" w:rsidR="00C76590" w:rsidRPr="009E2819" w:rsidRDefault="00C76590" w:rsidP="00C76590">
            <w:pPr>
              <w:pStyle w:val="TextoPrincipal"/>
              <w:spacing w:before="0" w:after="0" w:line="240" w:lineRule="auto"/>
              <w:ind w:firstLine="0"/>
              <w:jc w:val="left"/>
            </w:pPr>
            <w:r w:rsidRPr="009E2819">
              <w:t>Recopilación de respuestas a entrevistas</w:t>
            </w:r>
          </w:p>
        </w:tc>
      </w:tr>
      <w:tr w:rsidR="00C76590" w:rsidRPr="009E2819" w14:paraId="65CBA141" w14:textId="77777777" w:rsidTr="00C76590">
        <w:tc>
          <w:tcPr>
            <w:tcW w:w="4531" w:type="dxa"/>
            <w:vAlign w:val="center"/>
          </w:tcPr>
          <w:p w14:paraId="5ADC9D35" w14:textId="77777777" w:rsidR="00C76590" w:rsidRPr="009E2819" w:rsidRDefault="00C76590" w:rsidP="00C76590">
            <w:pPr>
              <w:pStyle w:val="TextoPrincipal"/>
              <w:spacing w:before="0" w:after="0" w:line="240" w:lineRule="auto"/>
              <w:ind w:firstLine="0"/>
              <w:jc w:val="left"/>
            </w:pPr>
            <w:r w:rsidRPr="009E2819">
              <w:t>Análisis del método RULA</w:t>
            </w:r>
          </w:p>
        </w:tc>
        <w:tc>
          <w:tcPr>
            <w:tcW w:w="5108" w:type="dxa"/>
            <w:vAlign w:val="center"/>
          </w:tcPr>
          <w:p w14:paraId="5C87EE3E" w14:textId="77777777" w:rsidR="00C76590" w:rsidRPr="009E2819" w:rsidRDefault="00C76590" w:rsidP="00C76590">
            <w:pPr>
              <w:pStyle w:val="TextoPrincipal"/>
              <w:spacing w:before="0" w:after="0" w:line="240" w:lineRule="auto"/>
              <w:ind w:firstLine="0"/>
              <w:jc w:val="left"/>
            </w:pPr>
            <w:r w:rsidRPr="009E2819">
              <w:t>Recopilación de valores observados en función a la escala definida en el método</w:t>
            </w:r>
          </w:p>
        </w:tc>
      </w:tr>
      <w:tr w:rsidR="00496552" w:rsidRPr="009E2819" w14:paraId="47752E6D" w14:textId="77777777" w:rsidTr="00C76590">
        <w:tc>
          <w:tcPr>
            <w:tcW w:w="4531" w:type="dxa"/>
            <w:vAlign w:val="center"/>
          </w:tcPr>
          <w:p w14:paraId="172C0587" w14:textId="5CBF20F3" w:rsidR="00496552" w:rsidRPr="009E2819" w:rsidRDefault="00496552" w:rsidP="00496552">
            <w:pPr>
              <w:pStyle w:val="TextoPrincipal"/>
              <w:spacing w:before="0" w:after="0" w:line="240" w:lineRule="auto"/>
              <w:ind w:firstLine="0"/>
              <w:jc w:val="left"/>
            </w:pPr>
            <w:r w:rsidRPr="009E2819">
              <w:t>Análisis del método R</w:t>
            </w:r>
            <w:r>
              <w:t>OSA</w:t>
            </w:r>
          </w:p>
        </w:tc>
        <w:tc>
          <w:tcPr>
            <w:tcW w:w="5108" w:type="dxa"/>
            <w:vAlign w:val="center"/>
          </w:tcPr>
          <w:p w14:paraId="0EDCCB70" w14:textId="5CC7FEF1" w:rsidR="00496552" w:rsidRPr="009E2819" w:rsidRDefault="00496552" w:rsidP="00496552">
            <w:pPr>
              <w:pStyle w:val="TextoPrincipal"/>
              <w:spacing w:before="0" w:after="0" w:line="240" w:lineRule="auto"/>
              <w:ind w:firstLine="0"/>
              <w:jc w:val="left"/>
            </w:pPr>
            <w:r w:rsidRPr="009E2819">
              <w:t>Recopilación de valores observados en función a la escala definida en el método</w:t>
            </w:r>
          </w:p>
        </w:tc>
      </w:tr>
    </w:tbl>
    <w:p w14:paraId="667EC160" w14:textId="42454770" w:rsidR="00F46426" w:rsidRPr="009E2819" w:rsidRDefault="00C76590" w:rsidP="001D492F">
      <w:pPr>
        <w:pStyle w:val="TextoPrincipal"/>
      </w:pPr>
      <w:r w:rsidRPr="009E2819">
        <w:t>El resumen de los</w:t>
      </w:r>
      <w:r w:rsidR="001D492F" w:rsidRPr="009E2819">
        <w:t xml:space="preserve"> instrumentos de medición y recopilación de datos</w:t>
      </w:r>
      <w:r w:rsidR="0070624F" w:rsidRPr="009E2819">
        <w:t xml:space="preserve"> se encuentran enlistados</w:t>
      </w:r>
      <w:r w:rsidRPr="009E2819">
        <w:t xml:space="preserve"> </w:t>
      </w:r>
      <w:r w:rsidR="0070624F" w:rsidRPr="009E2819">
        <w:t>en la tabla 6.</w:t>
      </w:r>
    </w:p>
    <w:p w14:paraId="4809734C" w14:textId="2D9914EF" w:rsidR="0070624F" w:rsidRPr="009E2819" w:rsidRDefault="0070624F" w:rsidP="0070624F">
      <w:pPr>
        <w:pStyle w:val="Caption"/>
        <w:tabs>
          <w:tab w:val="left" w:pos="1823"/>
        </w:tabs>
        <w:spacing w:after="0"/>
        <w:ind w:left="360"/>
        <w:rPr>
          <w:lang w:val="es-HN"/>
        </w:rPr>
      </w:pPr>
      <w:r w:rsidRPr="009E2819">
        <w:rPr>
          <w:lang w:val="es-HN"/>
        </w:rPr>
        <w:tab/>
      </w:r>
    </w:p>
    <w:p w14:paraId="791F2589" w14:textId="5FE079C1" w:rsidR="00F46426" w:rsidRPr="009E2819" w:rsidRDefault="00F46426" w:rsidP="00F46426">
      <w:pPr>
        <w:pStyle w:val="Caption"/>
        <w:ind w:left="360"/>
        <w:rPr>
          <w:lang w:val="es-HN"/>
        </w:rPr>
      </w:pPr>
      <w:bookmarkStart w:id="63" w:name="_Toc153637736"/>
      <w:r w:rsidRPr="009E2819">
        <w:rPr>
          <w:lang w:val="es-HN"/>
        </w:rPr>
        <w:t xml:space="preserve">Tabla </w:t>
      </w:r>
      <w:r w:rsidRPr="009E2819">
        <w:rPr>
          <w:lang w:val="es-HN"/>
        </w:rPr>
        <w:fldChar w:fldCharType="begin"/>
      </w:r>
      <w:r w:rsidRPr="009E2819">
        <w:rPr>
          <w:lang w:val="es-HN"/>
        </w:rPr>
        <w:instrText xml:space="preserve"> SEQ Tabla \* ARABIC </w:instrText>
      </w:r>
      <w:r w:rsidRPr="009E2819">
        <w:rPr>
          <w:lang w:val="es-HN"/>
        </w:rPr>
        <w:fldChar w:fldCharType="separate"/>
      </w:r>
      <w:r w:rsidR="000308BA">
        <w:rPr>
          <w:noProof/>
          <w:lang w:val="es-HN"/>
        </w:rPr>
        <w:t>6</w:t>
      </w:r>
      <w:r w:rsidRPr="009E2819">
        <w:rPr>
          <w:lang w:val="es-HN"/>
        </w:rPr>
        <w:fldChar w:fldCharType="end"/>
      </w:r>
      <w:r w:rsidRPr="009E2819">
        <w:rPr>
          <w:lang w:val="es-HN"/>
        </w:rPr>
        <w:t xml:space="preserve"> Instrumentos de medición a utilizar</w:t>
      </w:r>
      <w:bookmarkEnd w:id="63"/>
    </w:p>
    <w:p w14:paraId="3AEFE411" w14:textId="77777777" w:rsidR="00F46426" w:rsidRPr="009E2819" w:rsidRDefault="00F46426" w:rsidP="00F46426">
      <w:pPr>
        <w:pStyle w:val="ListParagraph"/>
        <w:ind w:left="360" w:firstLine="0"/>
        <w:rPr>
          <w:lang w:val="es-HN"/>
        </w:rPr>
      </w:pPr>
      <w:r w:rsidRPr="009E2819">
        <w:rPr>
          <w:lang w:val="es-HN"/>
        </w:rPr>
        <w:t>Fuente: Elaboración propia</w:t>
      </w:r>
    </w:p>
    <w:p w14:paraId="4A26EADB" w14:textId="77777777" w:rsidR="0070624F" w:rsidRPr="009E2819" w:rsidRDefault="0070624F" w:rsidP="00F46426">
      <w:pPr>
        <w:pStyle w:val="ListParagraph"/>
        <w:ind w:left="360" w:firstLine="0"/>
        <w:rPr>
          <w:lang w:val="es-HN"/>
        </w:rPr>
      </w:pPr>
    </w:p>
    <w:p w14:paraId="43501796" w14:textId="77777777" w:rsidR="00C76590" w:rsidRPr="009E2819" w:rsidRDefault="00C76590" w:rsidP="00E71591">
      <w:pPr>
        <w:pStyle w:val="ListParagraph"/>
        <w:numPr>
          <w:ilvl w:val="1"/>
          <w:numId w:val="17"/>
        </w:numPr>
        <w:spacing w:before="40" w:line="360" w:lineRule="auto"/>
        <w:outlineLvl w:val="2"/>
        <w:rPr>
          <w:bCs/>
          <w:caps/>
          <w:vanish/>
          <w:sz w:val="24"/>
          <w:szCs w:val="24"/>
          <w:lang w:val="es-HN"/>
        </w:rPr>
      </w:pPr>
      <w:bookmarkStart w:id="64" w:name="_Toc146099131"/>
      <w:bookmarkStart w:id="65" w:name="_Toc146273582"/>
      <w:bookmarkStart w:id="66" w:name="_Toc146273630"/>
      <w:bookmarkStart w:id="67" w:name="_Toc146274388"/>
      <w:bookmarkStart w:id="68" w:name="_Toc149931653"/>
      <w:bookmarkStart w:id="69" w:name="_Toc150923503"/>
      <w:bookmarkStart w:id="70" w:name="_Toc152176976"/>
      <w:bookmarkStart w:id="71" w:name="_Toc152869240"/>
      <w:bookmarkStart w:id="72" w:name="_Toc152875078"/>
      <w:bookmarkStart w:id="73" w:name="_Toc153637663"/>
      <w:bookmarkEnd w:id="64"/>
      <w:bookmarkEnd w:id="65"/>
      <w:bookmarkEnd w:id="66"/>
      <w:bookmarkEnd w:id="67"/>
      <w:bookmarkEnd w:id="68"/>
      <w:bookmarkEnd w:id="69"/>
      <w:bookmarkEnd w:id="70"/>
      <w:bookmarkEnd w:id="71"/>
      <w:bookmarkEnd w:id="72"/>
      <w:bookmarkEnd w:id="73"/>
    </w:p>
    <w:p w14:paraId="24E038A7" w14:textId="0E257AE0" w:rsidR="00C76590" w:rsidRPr="009E2819" w:rsidRDefault="00C76590" w:rsidP="00C76590">
      <w:pPr>
        <w:pStyle w:val="TextoPrincipal"/>
      </w:pPr>
      <w:r w:rsidRPr="009E2819">
        <w:t>Dentro de las técnicas elegidas se encuentran el cuestionario psicosocial MPF y el método RULA. En el caso del primero</w:t>
      </w:r>
      <w:r w:rsidR="00A2245E" w:rsidRPr="009E2819">
        <w:t>, es un instrumento que presenta un número corto de preguntas que lleva a un tiempo reducido para poder llenar. El método RULA es un conocido método para estudiar riesgos orientados a la carga postural, enfocado específicamente en el análisis de miembros superiores.</w:t>
      </w:r>
    </w:p>
    <w:p w14:paraId="7DC7A9AA" w14:textId="77777777" w:rsidR="00C03660" w:rsidRPr="009E2819" w:rsidRDefault="00C03660" w:rsidP="00C76590">
      <w:pPr>
        <w:pStyle w:val="TextoPrincipal"/>
      </w:pPr>
    </w:p>
    <w:p w14:paraId="2784447F" w14:textId="37FE6851" w:rsidR="00A2245E" w:rsidRPr="009E2819" w:rsidRDefault="00A2245E" w:rsidP="00B23F65">
      <w:pPr>
        <w:pStyle w:val="Heading3"/>
      </w:pPr>
      <w:bookmarkStart w:id="74" w:name="_Toc153637664"/>
      <w:r w:rsidRPr="009E2819">
        <w:t>CUESTIONARIO PSICOSOCIAL MPF</w:t>
      </w:r>
      <w:bookmarkEnd w:id="74"/>
    </w:p>
    <w:p w14:paraId="73835C49" w14:textId="77777777" w:rsidR="00EA0753" w:rsidRPr="009E2819" w:rsidRDefault="00EA0753" w:rsidP="00EA0753">
      <w:pPr>
        <w:pStyle w:val="TextoPrincipal"/>
      </w:pPr>
      <w:r w:rsidRPr="009E2819">
        <w:t xml:space="preserve">Este cuestionario tiene gran utilidad para la identificación y evaluación inicial del riesgo psicosocial organizaciones de diferentes tamaños. Fue creado por Emilio Ruiz, ergónomo y Víctor </w:t>
      </w:r>
      <w:proofErr w:type="spellStart"/>
      <w:r w:rsidRPr="009E2819">
        <w:t>Idoate</w:t>
      </w:r>
      <w:proofErr w:type="spellEnd"/>
      <w:r w:rsidRPr="009E2819">
        <w:t xml:space="preserve">, médico ergónomo. </w:t>
      </w:r>
    </w:p>
    <w:p w14:paraId="70049AE4" w14:textId="1ADDFF44" w:rsidR="00EA0753" w:rsidRPr="009E2819" w:rsidRDefault="00EA0753" w:rsidP="00EA0753">
      <w:pPr>
        <w:pStyle w:val="TextoPrincipal"/>
      </w:pPr>
      <w:r w:rsidRPr="009E2819">
        <w:t xml:space="preserve">MPF, por sus siglas en inglés (Mini </w:t>
      </w:r>
      <w:proofErr w:type="spellStart"/>
      <w:r w:rsidRPr="009E2819">
        <w:t>Psycological</w:t>
      </w:r>
      <w:proofErr w:type="spellEnd"/>
      <w:r w:rsidRPr="009E2819">
        <w:t xml:space="preserve"> </w:t>
      </w:r>
      <w:proofErr w:type="spellStart"/>
      <w:r w:rsidRPr="009E2819">
        <w:t>Factors</w:t>
      </w:r>
      <w:proofErr w:type="spellEnd"/>
      <w:r w:rsidRPr="009E2819">
        <w:t>), se presenta como entrevista de sencilla comprensión, manejo, alta capacidad de identificación de riesgos psicosociales y probablemente muy importante para algunas organizaciones, de tiempo de aplicación sumamente reducido. Por lo anterior, se presenta como una herramienta sumamente valiosa para organizaciones especialmente grandes, pero con aplicabilidad real para operaciones de un orden menor</w:t>
      </w:r>
      <w:r w:rsidR="00597A8A" w:rsidRPr="009E2819">
        <w:t xml:space="preserve"> </w:t>
      </w:r>
      <w:r w:rsidR="00597A8A" w:rsidRPr="009E2819">
        <w:rPr>
          <w:kern w:val="0"/>
        </w:rPr>
        <w:t>(Llaneza Álvarez, 2009)</w:t>
      </w:r>
      <w:r w:rsidRPr="009E2819">
        <w:t>. Otra de sus bondades viene en la simple gestión de los resultados, los cuales pueden ser procesados en cualquier plataforma informática, como, por ejemplo, Excel.</w:t>
      </w:r>
    </w:p>
    <w:p w14:paraId="2947AAD5" w14:textId="4D5B3054" w:rsidR="00EA0753" w:rsidRPr="009E2819" w:rsidRDefault="00EA0753" w:rsidP="00EA0753">
      <w:pPr>
        <w:pStyle w:val="TextoPrincipal"/>
      </w:pPr>
      <w:r w:rsidRPr="009E2819">
        <w:t xml:space="preserve">El cuestionario MPF presenta 15 preguntas, que se pueden responder en un tiempo promedio no mayor a 9 minutos, gestionables en un solo documento por trabajador, con alertas de riesgo en variables básicas tales como: ritmo de trabajo, acoso laboral, relaciones humanas y laborales, reconocimiento del trabajo, grado de autonomía, implicación emocional en el trabajo, percepción del estado de salud, niveles de apoyo y compensación en el trabajo, grado de control, demandas de trabajo y carga mental </w:t>
      </w:r>
      <w:r w:rsidR="00597A8A" w:rsidRPr="009E2819">
        <w:rPr>
          <w:kern w:val="0"/>
        </w:rPr>
        <w:t>(Llaneza Álvarez, 2009)</w:t>
      </w:r>
      <w:r w:rsidRPr="009E2819">
        <w:t>.</w:t>
      </w:r>
    </w:p>
    <w:p w14:paraId="7C033503" w14:textId="5F8B059F" w:rsidR="00597A8A" w:rsidRPr="009E2819" w:rsidRDefault="00597A8A" w:rsidP="00EA0753">
      <w:pPr>
        <w:pStyle w:val="TextoPrincipal"/>
      </w:pPr>
      <w:r w:rsidRPr="009E2819">
        <w:t>La intención de su diseño mismo permite de manera rápida y eficaz la visión y revisión de aquellos riesgos psicosociales presentes en las organizaciones para poder adecuar a nivel operativo las actividades que potencialmente pudieran estar afectando a un grupo determinado de colaboradores</w:t>
      </w:r>
      <w:r w:rsidR="00947937" w:rsidRPr="009E2819">
        <w:t xml:space="preserve"> </w:t>
      </w:r>
      <w:r w:rsidR="00CA327B" w:rsidRPr="009E2819">
        <w:rPr>
          <w:kern w:val="0"/>
        </w:rPr>
        <w:t xml:space="preserve">(Ruíz &amp; </w:t>
      </w:r>
      <w:proofErr w:type="spellStart"/>
      <w:r w:rsidR="00CA327B" w:rsidRPr="009E2819">
        <w:rPr>
          <w:kern w:val="0"/>
        </w:rPr>
        <w:t>Idoate</w:t>
      </w:r>
      <w:proofErr w:type="spellEnd"/>
      <w:r w:rsidR="00CA327B" w:rsidRPr="009E2819">
        <w:rPr>
          <w:kern w:val="0"/>
        </w:rPr>
        <w:t>, 2005)</w:t>
      </w:r>
      <w:r w:rsidRPr="009E2819">
        <w:t>.</w:t>
      </w:r>
    </w:p>
    <w:p w14:paraId="20608B44" w14:textId="668B0B09" w:rsidR="005133C5" w:rsidRPr="009E2819" w:rsidRDefault="005133C5" w:rsidP="00EA0753">
      <w:pPr>
        <w:pStyle w:val="TextoPrincipal"/>
      </w:pPr>
      <w:r w:rsidRPr="009E2819">
        <w:t>Las respuestas se encuentran distribuidas en una escala de Likert</w:t>
      </w:r>
      <w:r w:rsidR="00FD749B" w:rsidRPr="009E2819">
        <w:t xml:space="preserve"> en 5 grupos (nada/muy poco, poco, normal, bastante y mucho). A esta escala se están asociados valores del 1-10. Para </w:t>
      </w:r>
      <w:proofErr w:type="gramStart"/>
      <w:r w:rsidR="00FD749B" w:rsidRPr="009E2819">
        <w:t>el primer</w:t>
      </w:r>
      <w:proofErr w:type="gramEnd"/>
      <w:r w:rsidR="00FD749B" w:rsidRPr="009E2819">
        <w:t xml:space="preserve"> cohorte, se le asigna valores de 1-2, para el segundo 2-3, tercero 4-5 y así sucesivamente hasta llegar al último de 9-10.</w:t>
      </w:r>
    </w:p>
    <w:p w14:paraId="6E888618" w14:textId="08D36584" w:rsidR="00FD749B" w:rsidRPr="009E2819" w:rsidRDefault="00D15466" w:rsidP="00EA0753">
      <w:pPr>
        <w:pStyle w:val="TextoPrincipal"/>
      </w:pPr>
      <w:r w:rsidRPr="009E2819">
        <w:lastRenderedPageBreak/>
        <w:t>Los resultados que se registran tras haber realizado la aplicación de los cuestionarios</w:t>
      </w:r>
      <w:r w:rsidR="00947937" w:rsidRPr="009E2819">
        <w:t xml:space="preserve"> se utilizan para evaluar 12 variables. Cada pregunta </w:t>
      </w:r>
      <w:r w:rsidR="00DC707E" w:rsidRPr="009E2819">
        <w:t>está</w:t>
      </w:r>
      <w:r w:rsidR="00947937" w:rsidRPr="009E2819">
        <w:t xml:space="preserve"> relacionada con una variable específica. En la tabla se resumen las variables, su explicación y la relación con las preguntas del cuestionario: </w:t>
      </w:r>
    </w:p>
    <w:tbl>
      <w:tblPr>
        <w:tblStyle w:val="TableGrid"/>
        <w:tblW w:w="10573" w:type="dxa"/>
        <w:tblInd w:w="-289" w:type="dxa"/>
        <w:tblLook w:val="04A0" w:firstRow="1" w:lastRow="0" w:firstColumn="1" w:lastColumn="0" w:noHBand="0" w:noVBand="1"/>
      </w:tblPr>
      <w:tblGrid>
        <w:gridCol w:w="486"/>
        <w:gridCol w:w="1789"/>
        <w:gridCol w:w="6627"/>
        <w:gridCol w:w="1671"/>
      </w:tblGrid>
      <w:tr w:rsidR="00947937" w:rsidRPr="009E2819" w14:paraId="33E1828B" w14:textId="77777777" w:rsidTr="00C06E09">
        <w:tc>
          <w:tcPr>
            <w:tcW w:w="486" w:type="dxa"/>
            <w:shd w:val="clear" w:color="auto" w:fill="D9D9D9" w:themeFill="background1" w:themeFillShade="D9"/>
          </w:tcPr>
          <w:p w14:paraId="57D680EB" w14:textId="4A386DBE" w:rsidR="00947937" w:rsidRPr="009E2819" w:rsidRDefault="00947937" w:rsidP="00947937">
            <w:pPr>
              <w:pStyle w:val="TextoPrincipal"/>
              <w:spacing w:before="0" w:after="0"/>
              <w:ind w:firstLine="0"/>
              <w:jc w:val="center"/>
              <w:rPr>
                <w:b/>
                <w:bCs/>
              </w:rPr>
            </w:pPr>
            <w:r w:rsidRPr="009E2819">
              <w:rPr>
                <w:b/>
                <w:bCs/>
              </w:rPr>
              <w:t>N°</w:t>
            </w:r>
          </w:p>
        </w:tc>
        <w:tc>
          <w:tcPr>
            <w:tcW w:w="1789" w:type="dxa"/>
            <w:shd w:val="clear" w:color="auto" w:fill="D9D9D9" w:themeFill="background1" w:themeFillShade="D9"/>
          </w:tcPr>
          <w:p w14:paraId="5B1C9182" w14:textId="6AC19A6D" w:rsidR="00947937" w:rsidRPr="009E2819" w:rsidRDefault="00947937" w:rsidP="00947937">
            <w:pPr>
              <w:pStyle w:val="TextoPrincipal"/>
              <w:spacing w:before="0" w:after="0"/>
              <w:ind w:firstLine="0"/>
              <w:jc w:val="center"/>
              <w:rPr>
                <w:b/>
                <w:bCs/>
              </w:rPr>
            </w:pPr>
            <w:r w:rsidRPr="009E2819">
              <w:rPr>
                <w:b/>
                <w:bCs/>
              </w:rPr>
              <w:t>Variable</w:t>
            </w:r>
          </w:p>
        </w:tc>
        <w:tc>
          <w:tcPr>
            <w:tcW w:w="6627" w:type="dxa"/>
            <w:shd w:val="clear" w:color="auto" w:fill="D9D9D9" w:themeFill="background1" w:themeFillShade="D9"/>
          </w:tcPr>
          <w:p w14:paraId="720715C5" w14:textId="74599586" w:rsidR="00947937" w:rsidRPr="009E2819" w:rsidRDefault="00947937" w:rsidP="00947937">
            <w:pPr>
              <w:pStyle w:val="TextoPrincipal"/>
              <w:spacing w:before="0" w:after="0"/>
              <w:ind w:firstLine="0"/>
              <w:jc w:val="center"/>
              <w:rPr>
                <w:b/>
                <w:bCs/>
              </w:rPr>
            </w:pPr>
            <w:r w:rsidRPr="009E2819">
              <w:rPr>
                <w:b/>
                <w:bCs/>
              </w:rPr>
              <w:t>Explicación</w:t>
            </w:r>
          </w:p>
        </w:tc>
        <w:tc>
          <w:tcPr>
            <w:tcW w:w="1671" w:type="dxa"/>
            <w:shd w:val="clear" w:color="auto" w:fill="D9D9D9" w:themeFill="background1" w:themeFillShade="D9"/>
          </w:tcPr>
          <w:p w14:paraId="14DB15D6" w14:textId="6DD5BE38" w:rsidR="00947937" w:rsidRPr="009E2819" w:rsidRDefault="00947937" w:rsidP="00947937">
            <w:pPr>
              <w:pStyle w:val="TextoPrincipal"/>
              <w:spacing w:before="0" w:after="0"/>
              <w:ind w:firstLine="0"/>
              <w:jc w:val="center"/>
              <w:rPr>
                <w:b/>
                <w:bCs/>
              </w:rPr>
            </w:pPr>
            <w:r w:rsidRPr="009E2819">
              <w:rPr>
                <w:b/>
                <w:bCs/>
              </w:rPr>
              <w:t>Preguntas</w:t>
            </w:r>
          </w:p>
        </w:tc>
      </w:tr>
      <w:tr w:rsidR="00947937" w:rsidRPr="009E2819" w14:paraId="188AD699" w14:textId="77777777" w:rsidTr="00C06E09">
        <w:tc>
          <w:tcPr>
            <w:tcW w:w="486" w:type="dxa"/>
            <w:vAlign w:val="center"/>
          </w:tcPr>
          <w:p w14:paraId="7E3E790C" w14:textId="3BEF54F8" w:rsidR="00947937" w:rsidRPr="009E2819" w:rsidRDefault="00947937" w:rsidP="00947937">
            <w:pPr>
              <w:pStyle w:val="TextoPrincipal"/>
              <w:spacing w:before="0" w:after="0"/>
              <w:ind w:firstLine="0"/>
              <w:jc w:val="center"/>
            </w:pPr>
            <w:r w:rsidRPr="009E2819">
              <w:t>1</w:t>
            </w:r>
          </w:p>
        </w:tc>
        <w:tc>
          <w:tcPr>
            <w:tcW w:w="1789" w:type="dxa"/>
            <w:vAlign w:val="center"/>
          </w:tcPr>
          <w:p w14:paraId="3DB6B92C" w14:textId="278D3642" w:rsidR="00947937" w:rsidRPr="009E2819" w:rsidRDefault="00947937" w:rsidP="00947937">
            <w:pPr>
              <w:pStyle w:val="TextoPrincipal"/>
              <w:spacing w:before="0" w:after="0"/>
              <w:ind w:firstLine="0"/>
              <w:jc w:val="center"/>
            </w:pPr>
            <w:r w:rsidRPr="009E2819">
              <w:t>Ritmo</w:t>
            </w:r>
          </w:p>
        </w:tc>
        <w:tc>
          <w:tcPr>
            <w:tcW w:w="6627" w:type="dxa"/>
            <w:vAlign w:val="center"/>
          </w:tcPr>
          <w:p w14:paraId="25EA918C" w14:textId="561CA99F" w:rsidR="00947937" w:rsidRPr="009E2819" w:rsidRDefault="00947937" w:rsidP="00947937">
            <w:pPr>
              <w:pStyle w:val="TextoPrincipal"/>
              <w:spacing w:before="0" w:after="0"/>
              <w:ind w:firstLine="0"/>
              <w:jc w:val="left"/>
            </w:pPr>
            <w:r w:rsidRPr="009E2819">
              <w:t>Describe el ritmo al que el trabajador está sometido. Incluye al equipo de trabajo.</w:t>
            </w:r>
          </w:p>
        </w:tc>
        <w:tc>
          <w:tcPr>
            <w:tcW w:w="1671" w:type="dxa"/>
            <w:vAlign w:val="center"/>
          </w:tcPr>
          <w:p w14:paraId="32DE630E" w14:textId="0D723941" w:rsidR="00947937" w:rsidRPr="009E2819" w:rsidRDefault="00947937" w:rsidP="00947937">
            <w:pPr>
              <w:pStyle w:val="TextoPrincipal"/>
              <w:spacing w:before="0" w:after="0"/>
              <w:ind w:firstLine="0"/>
              <w:jc w:val="center"/>
            </w:pPr>
            <w:r w:rsidRPr="009E2819">
              <w:t>4 y 12</w:t>
            </w:r>
          </w:p>
        </w:tc>
      </w:tr>
      <w:tr w:rsidR="00947937" w:rsidRPr="009E2819" w14:paraId="4BE30A43" w14:textId="77777777" w:rsidTr="00C06E09">
        <w:tc>
          <w:tcPr>
            <w:tcW w:w="486" w:type="dxa"/>
            <w:vAlign w:val="center"/>
          </w:tcPr>
          <w:p w14:paraId="4EC723A1" w14:textId="679B73DA" w:rsidR="00947937" w:rsidRPr="009E2819" w:rsidRDefault="00947937" w:rsidP="00947937">
            <w:pPr>
              <w:pStyle w:val="TextoPrincipal"/>
              <w:spacing w:before="0" w:after="0"/>
              <w:ind w:firstLine="0"/>
              <w:jc w:val="center"/>
            </w:pPr>
            <w:r w:rsidRPr="009E2819">
              <w:t>2</w:t>
            </w:r>
          </w:p>
        </w:tc>
        <w:tc>
          <w:tcPr>
            <w:tcW w:w="1789" w:type="dxa"/>
            <w:vAlign w:val="center"/>
          </w:tcPr>
          <w:p w14:paraId="48AEA869" w14:textId="380AC9E3" w:rsidR="00947937" w:rsidRPr="009E2819" w:rsidRDefault="00947937" w:rsidP="00947937">
            <w:pPr>
              <w:pStyle w:val="TextoPrincipal"/>
              <w:spacing w:before="0" w:after="0"/>
              <w:ind w:firstLine="0"/>
              <w:jc w:val="center"/>
            </w:pPr>
            <w:r w:rsidRPr="009E2819">
              <w:t>Acoso laboral</w:t>
            </w:r>
          </w:p>
        </w:tc>
        <w:tc>
          <w:tcPr>
            <w:tcW w:w="6627" w:type="dxa"/>
            <w:vAlign w:val="center"/>
          </w:tcPr>
          <w:p w14:paraId="6F7FA493" w14:textId="33D75B55" w:rsidR="00947937" w:rsidRPr="009E2819" w:rsidRDefault="00947937" w:rsidP="00947937">
            <w:pPr>
              <w:pStyle w:val="TextoPrincipal"/>
              <w:spacing w:before="0" w:after="0"/>
              <w:ind w:firstLine="0"/>
              <w:jc w:val="left"/>
            </w:pPr>
            <w:r w:rsidRPr="009E2819">
              <w:t>Son elementos conductuales que pueden llevar al acoso del individuo.</w:t>
            </w:r>
          </w:p>
        </w:tc>
        <w:tc>
          <w:tcPr>
            <w:tcW w:w="1671" w:type="dxa"/>
            <w:vAlign w:val="center"/>
          </w:tcPr>
          <w:p w14:paraId="0ED992D7" w14:textId="31EB3196" w:rsidR="00947937" w:rsidRPr="009E2819" w:rsidRDefault="00947937" w:rsidP="00947937">
            <w:pPr>
              <w:pStyle w:val="TextoPrincipal"/>
              <w:spacing w:before="0" w:after="0"/>
              <w:ind w:firstLine="0"/>
              <w:jc w:val="center"/>
            </w:pPr>
            <w:r w:rsidRPr="009E2819">
              <w:t>6 y 13</w:t>
            </w:r>
          </w:p>
        </w:tc>
      </w:tr>
      <w:tr w:rsidR="00947937" w:rsidRPr="009E2819" w14:paraId="4BF78BE3" w14:textId="77777777" w:rsidTr="00C06E09">
        <w:tc>
          <w:tcPr>
            <w:tcW w:w="486" w:type="dxa"/>
            <w:vAlign w:val="center"/>
          </w:tcPr>
          <w:p w14:paraId="1958E9A1" w14:textId="51B85028" w:rsidR="00947937" w:rsidRPr="009E2819" w:rsidRDefault="00947937" w:rsidP="00947937">
            <w:pPr>
              <w:pStyle w:val="TextoPrincipal"/>
              <w:spacing w:before="0" w:after="0"/>
              <w:ind w:firstLine="0"/>
              <w:jc w:val="center"/>
            </w:pPr>
            <w:r w:rsidRPr="009E2819">
              <w:t>3</w:t>
            </w:r>
          </w:p>
        </w:tc>
        <w:tc>
          <w:tcPr>
            <w:tcW w:w="1789" w:type="dxa"/>
            <w:vAlign w:val="center"/>
          </w:tcPr>
          <w:p w14:paraId="03077A9E" w14:textId="4128DB56" w:rsidR="00947937" w:rsidRPr="009E2819" w:rsidRDefault="00947937" w:rsidP="00947937">
            <w:pPr>
              <w:pStyle w:val="TextoPrincipal"/>
              <w:spacing w:before="0" w:after="0"/>
              <w:ind w:firstLine="0"/>
              <w:jc w:val="center"/>
            </w:pPr>
            <w:r w:rsidRPr="009E2819">
              <w:t>Relaciones</w:t>
            </w:r>
          </w:p>
        </w:tc>
        <w:tc>
          <w:tcPr>
            <w:tcW w:w="6627" w:type="dxa"/>
            <w:vAlign w:val="center"/>
          </w:tcPr>
          <w:p w14:paraId="50F7AA8E" w14:textId="572A8AB7" w:rsidR="00947937" w:rsidRPr="009E2819" w:rsidRDefault="00947937" w:rsidP="00947937">
            <w:pPr>
              <w:pStyle w:val="TextoPrincipal"/>
              <w:spacing w:before="0" w:after="0"/>
              <w:ind w:firstLine="0"/>
              <w:jc w:val="left"/>
            </w:pPr>
            <w:r w:rsidRPr="009E2819">
              <w:t>Describe las relaciones interpersonales entre los diferentes colaboradores</w:t>
            </w:r>
            <w:r w:rsidR="00CA327B" w:rsidRPr="009E2819">
              <w:t>.</w:t>
            </w:r>
          </w:p>
        </w:tc>
        <w:tc>
          <w:tcPr>
            <w:tcW w:w="1671" w:type="dxa"/>
            <w:vAlign w:val="center"/>
          </w:tcPr>
          <w:p w14:paraId="4856FB67" w14:textId="1023DFB9" w:rsidR="00947937" w:rsidRPr="009E2819" w:rsidRDefault="00947937" w:rsidP="00947937">
            <w:pPr>
              <w:pStyle w:val="TextoPrincipal"/>
              <w:spacing w:before="0" w:after="0"/>
              <w:ind w:firstLine="0"/>
              <w:jc w:val="center"/>
            </w:pPr>
            <w:r w:rsidRPr="009E2819">
              <w:t>2, 11 y 15</w:t>
            </w:r>
          </w:p>
        </w:tc>
      </w:tr>
      <w:tr w:rsidR="00947937" w:rsidRPr="009E2819" w14:paraId="71B941C3" w14:textId="77777777" w:rsidTr="00C06E09">
        <w:tc>
          <w:tcPr>
            <w:tcW w:w="486" w:type="dxa"/>
            <w:vAlign w:val="center"/>
          </w:tcPr>
          <w:p w14:paraId="7391A57B" w14:textId="26E7DFD5" w:rsidR="00947937" w:rsidRPr="009E2819" w:rsidRDefault="00947937" w:rsidP="00947937">
            <w:pPr>
              <w:pStyle w:val="TextoPrincipal"/>
              <w:spacing w:before="0" w:after="0"/>
              <w:ind w:firstLine="0"/>
              <w:jc w:val="center"/>
            </w:pPr>
            <w:r w:rsidRPr="009E2819">
              <w:t>4</w:t>
            </w:r>
          </w:p>
        </w:tc>
        <w:tc>
          <w:tcPr>
            <w:tcW w:w="1789" w:type="dxa"/>
            <w:vAlign w:val="center"/>
          </w:tcPr>
          <w:p w14:paraId="35865F5D" w14:textId="350D0D8C" w:rsidR="00947937" w:rsidRPr="009E2819" w:rsidRDefault="00CA327B" w:rsidP="00947937">
            <w:pPr>
              <w:pStyle w:val="TextoPrincipal"/>
              <w:spacing w:before="0" w:after="0"/>
              <w:ind w:firstLine="0"/>
              <w:jc w:val="center"/>
            </w:pPr>
            <w:r w:rsidRPr="009E2819">
              <w:t>Salud</w:t>
            </w:r>
          </w:p>
        </w:tc>
        <w:tc>
          <w:tcPr>
            <w:tcW w:w="6627" w:type="dxa"/>
            <w:vAlign w:val="center"/>
          </w:tcPr>
          <w:p w14:paraId="7F053A0A" w14:textId="1618719D" w:rsidR="00947937" w:rsidRPr="009E2819" w:rsidRDefault="00CA327B" w:rsidP="00947937">
            <w:pPr>
              <w:pStyle w:val="TextoPrincipal"/>
              <w:spacing w:before="0" w:after="0"/>
              <w:ind w:firstLine="0"/>
              <w:jc w:val="left"/>
            </w:pPr>
            <w:r w:rsidRPr="009E2819">
              <w:t>Es la percepción individual y colectiva del estado de salud físico y mental.</w:t>
            </w:r>
          </w:p>
        </w:tc>
        <w:tc>
          <w:tcPr>
            <w:tcW w:w="1671" w:type="dxa"/>
            <w:vAlign w:val="center"/>
          </w:tcPr>
          <w:p w14:paraId="069087E0" w14:textId="79D40E03" w:rsidR="00947937" w:rsidRPr="009E2819" w:rsidRDefault="00CA327B" w:rsidP="00947937">
            <w:pPr>
              <w:pStyle w:val="TextoPrincipal"/>
              <w:spacing w:before="0" w:after="0"/>
              <w:ind w:firstLine="0"/>
              <w:jc w:val="center"/>
            </w:pPr>
            <w:r w:rsidRPr="009E2819">
              <w:t>1</w:t>
            </w:r>
          </w:p>
        </w:tc>
      </w:tr>
      <w:tr w:rsidR="00947937" w:rsidRPr="009E2819" w14:paraId="736DEB5F" w14:textId="77777777" w:rsidTr="00C06E09">
        <w:tc>
          <w:tcPr>
            <w:tcW w:w="486" w:type="dxa"/>
            <w:vAlign w:val="center"/>
          </w:tcPr>
          <w:p w14:paraId="6D59D321" w14:textId="2882A4EE" w:rsidR="00947937" w:rsidRPr="009E2819" w:rsidRDefault="00947937" w:rsidP="00947937">
            <w:pPr>
              <w:pStyle w:val="TextoPrincipal"/>
              <w:spacing w:before="0" w:after="0"/>
              <w:ind w:firstLine="0"/>
              <w:jc w:val="center"/>
            </w:pPr>
            <w:r w:rsidRPr="009E2819">
              <w:t>5</w:t>
            </w:r>
          </w:p>
        </w:tc>
        <w:tc>
          <w:tcPr>
            <w:tcW w:w="1789" w:type="dxa"/>
            <w:vAlign w:val="center"/>
          </w:tcPr>
          <w:p w14:paraId="2A058184" w14:textId="610BA343" w:rsidR="00947937" w:rsidRPr="009E2819" w:rsidRDefault="00CA327B" w:rsidP="00947937">
            <w:pPr>
              <w:pStyle w:val="TextoPrincipal"/>
              <w:spacing w:before="0" w:after="0"/>
              <w:ind w:firstLine="0"/>
              <w:jc w:val="center"/>
            </w:pPr>
            <w:r w:rsidRPr="009E2819">
              <w:t>Reconocimiento</w:t>
            </w:r>
          </w:p>
        </w:tc>
        <w:tc>
          <w:tcPr>
            <w:tcW w:w="6627" w:type="dxa"/>
            <w:vAlign w:val="center"/>
          </w:tcPr>
          <w:p w14:paraId="3046676A" w14:textId="3CA2A3D9" w:rsidR="00947937" w:rsidRPr="009E2819" w:rsidRDefault="00CA327B" w:rsidP="00947937">
            <w:pPr>
              <w:pStyle w:val="TextoPrincipal"/>
              <w:spacing w:before="0" w:after="0"/>
              <w:ind w:firstLine="0"/>
              <w:jc w:val="left"/>
            </w:pPr>
            <w:r w:rsidRPr="009E2819">
              <w:t>Es el reconocimiento por el trabajo realizado, así como los logros</w:t>
            </w:r>
          </w:p>
        </w:tc>
        <w:tc>
          <w:tcPr>
            <w:tcW w:w="1671" w:type="dxa"/>
            <w:vAlign w:val="center"/>
          </w:tcPr>
          <w:p w14:paraId="17FA2BC5" w14:textId="4674972B" w:rsidR="00947937" w:rsidRPr="009E2819" w:rsidRDefault="00CA327B" w:rsidP="00947937">
            <w:pPr>
              <w:pStyle w:val="TextoPrincipal"/>
              <w:spacing w:before="0" w:after="0"/>
              <w:ind w:firstLine="0"/>
              <w:jc w:val="center"/>
            </w:pPr>
            <w:r w:rsidRPr="009E2819">
              <w:t>8</w:t>
            </w:r>
          </w:p>
        </w:tc>
      </w:tr>
      <w:tr w:rsidR="00947937" w:rsidRPr="009E2819" w14:paraId="1086AF4A" w14:textId="77777777" w:rsidTr="00C06E09">
        <w:tc>
          <w:tcPr>
            <w:tcW w:w="486" w:type="dxa"/>
            <w:vAlign w:val="center"/>
          </w:tcPr>
          <w:p w14:paraId="036357EB" w14:textId="1F0C69EF" w:rsidR="00947937" w:rsidRPr="009E2819" w:rsidRDefault="00947937" w:rsidP="00947937">
            <w:pPr>
              <w:pStyle w:val="TextoPrincipal"/>
              <w:spacing w:before="0" w:after="0"/>
              <w:ind w:firstLine="0"/>
              <w:jc w:val="center"/>
            </w:pPr>
            <w:r w:rsidRPr="009E2819">
              <w:t>6</w:t>
            </w:r>
          </w:p>
        </w:tc>
        <w:tc>
          <w:tcPr>
            <w:tcW w:w="1789" w:type="dxa"/>
            <w:vAlign w:val="center"/>
          </w:tcPr>
          <w:p w14:paraId="15308CF8" w14:textId="76604E0D" w:rsidR="00947937" w:rsidRPr="009E2819" w:rsidRDefault="00CA327B" w:rsidP="00947937">
            <w:pPr>
              <w:pStyle w:val="TextoPrincipal"/>
              <w:spacing w:before="0" w:after="0"/>
              <w:ind w:firstLine="0"/>
              <w:jc w:val="center"/>
            </w:pPr>
            <w:r w:rsidRPr="009E2819">
              <w:t>Autonomía</w:t>
            </w:r>
          </w:p>
        </w:tc>
        <w:tc>
          <w:tcPr>
            <w:tcW w:w="6627" w:type="dxa"/>
            <w:vAlign w:val="center"/>
          </w:tcPr>
          <w:p w14:paraId="029CD237" w14:textId="0508A527" w:rsidR="00947937" w:rsidRPr="009E2819" w:rsidRDefault="00CA327B" w:rsidP="00947937">
            <w:pPr>
              <w:pStyle w:val="TextoPrincipal"/>
              <w:spacing w:before="0" w:after="0"/>
              <w:ind w:firstLine="0"/>
              <w:jc w:val="left"/>
            </w:pPr>
            <w:r w:rsidRPr="009E2819">
              <w:t>Grado y capacidad de autonomía para la toma de decisiones que emanan del trabajo cotidiano.</w:t>
            </w:r>
          </w:p>
        </w:tc>
        <w:tc>
          <w:tcPr>
            <w:tcW w:w="1671" w:type="dxa"/>
            <w:vAlign w:val="center"/>
          </w:tcPr>
          <w:p w14:paraId="55394130" w14:textId="37B47633" w:rsidR="00947937" w:rsidRPr="009E2819" w:rsidRDefault="00CA327B" w:rsidP="00947937">
            <w:pPr>
              <w:pStyle w:val="TextoPrincipal"/>
              <w:spacing w:before="0" w:after="0"/>
              <w:ind w:firstLine="0"/>
              <w:jc w:val="center"/>
            </w:pPr>
            <w:r w:rsidRPr="009E2819">
              <w:t>5</w:t>
            </w:r>
          </w:p>
        </w:tc>
      </w:tr>
      <w:tr w:rsidR="00947937" w:rsidRPr="009E2819" w14:paraId="07E27CA5" w14:textId="77777777" w:rsidTr="00C06E09">
        <w:tc>
          <w:tcPr>
            <w:tcW w:w="486" w:type="dxa"/>
            <w:vAlign w:val="center"/>
          </w:tcPr>
          <w:p w14:paraId="55CCECD3" w14:textId="3A48B344" w:rsidR="00947937" w:rsidRPr="009E2819" w:rsidRDefault="00947937" w:rsidP="00947937">
            <w:pPr>
              <w:pStyle w:val="TextoPrincipal"/>
              <w:spacing w:before="0" w:after="0"/>
              <w:ind w:firstLine="0"/>
              <w:jc w:val="center"/>
            </w:pPr>
            <w:r w:rsidRPr="009E2819">
              <w:t>7</w:t>
            </w:r>
          </w:p>
        </w:tc>
        <w:tc>
          <w:tcPr>
            <w:tcW w:w="1789" w:type="dxa"/>
            <w:vAlign w:val="center"/>
          </w:tcPr>
          <w:p w14:paraId="31A6443A" w14:textId="240E152D" w:rsidR="00947937" w:rsidRPr="009E2819" w:rsidRDefault="00CA327B" w:rsidP="00947937">
            <w:pPr>
              <w:pStyle w:val="TextoPrincipal"/>
              <w:spacing w:before="0" w:after="0"/>
              <w:ind w:firstLine="0"/>
              <w:jc w:val="center"/>
            </w:pPr>
            <w:r w:rsidRPr="009E2819">
              <w:t>Emocional</w:t>
            </w:r>
          </w:p>
        </w:tc>
        <w:tc>
          <w:tcPr>
            <w:tcW w:w="6627" w:type="dxa"/>
            <w:vAlign w:val="center"/>
          </w:tcPr>
          <w:p w14:paraId="52943C49" w14:textId="24D9F437" w:rsidR="00947937" w:rsidRPr="009E2819" w:rsidRDefault="00CA327B" w:rsidP="00947937">
            <w:pPr>
              <w:pStyle w:val="TextoPrincipal"/>
              <w:spacing w:before="0" w:after="0"/>
              <w:ind w:firstLine="0"/>
              <w:jc w:val="left"/>
            </w:pPr>
            <w:r w:rsidRPr="009E2819">
              <w:t>Describe el grado de implicación emocional en relación con el desempeño de las tareas.</w:t>
            </w:r>
          </w:p>
        </w:tc>
        <w:tc>
          <w:tcPr>
            <w:tcW w:w="1671" w:type="dxa"/>
            <w:vAlign w:val="center"/>
          </w:tcPr>
          <w:p w14:paraId="1BD9A6D8" w14:textId="77AB22C6" w:rsidR="00947937" w:rsidRPr="009E2819" w:rsidRDefault="00CA327B" w:rsidP="00947937">
            <w:pPr>
              <w:pStyle w:val="TextoPrincipal"/>
              <w:spacing w:before="0" w:after="0"/>
              <w:ind w:firstLine="0"/>
              <w:jc w:val="center"/>
            </w:pPr>
            <w:r w:rsidRPr="009E2819">
              <w:t>11</w:t>
            </w:r>
          </w:p>
        </w:tc>
      </w:tr>
      <w:tr w:rsidR="00947937" w:rsidRPr="009E2819" w14:paraId="55C20AD4" w14:textId="77777777" w:rsidTr="00C06E09">
        <w:tc>
          <w:tcPr>
            <w:tcW w:w="486" w:type="dxa"/>
            <w:vAlign w:val="center"/>
          </w:tcPr>
          <w:p w14:paraId="61E17914" w14:textId="12120F73" w:rsidR="00947937" w:rsidRPr="009E2819" w:rsidRDefault="00947937" w:rsidP="00947937">
            <w:pPr>
              <w:pStyle w:val="TextoPrincipal"/>
              <w:spacing w:before="0" w:after="0"/>
              <w:ind w:firstLine="0"/>
              <w:jc w:val="center"/>
            </w:pPr>
            <w:r w:rsidRPr="009E2819">
              <w:t>8</w:t>
            </w:r>
          </w:p>
        </w:tc>
        <w:tc>
          <w:tcPr>
            <w:tcW w:w="1789" w:type="dxa"/>
            <w:vAlign w:val="center"/>
          </w:tcPr>
          <w:p w14:paraId="21EEEBEE" w14:textId="4F632908" w:rsidR="00947937" w:rsidRPr="009E2819" w:rsidRDefault="00CA327B" w:rsidP="00947937">
            <w:pPr>
              <w:pStyle w:val="TextoPrincipal"/>
              <w:spacing w:before="0" w:after="0"/>
              <w:ind w:firstLine="0"/>
              <w:jc w:val="center"/>
            </w:pPr>
            <w:r w:rsidRPr="009E2819">
              <w:t>Apoyo</w:t>
            </w:r>
          </w:p>
        </w:tc>
        <w:tc>
          <w:tcPr>
            <w:tcW w:w="6627" w:type="dxa"/>
            <w:vAlign w:val="center"/>
          </w:tcPr>
          <w:p w14:paraId="65DDC002" w14:textId="557D729C" w:rsidR="00947937" w:rsidRPr="009E2819" w:rsidRDefault="00CA327B" w:rsidP="00947937">
            <w:pPr>
              <w:pStyle w:val="TextoPrincipal"/>
              <w:spacing w:before="0" w:after="0"/>
              <w:ind w:firstLine="0"/>
              <w:jc w:val="left"/>
            </w:pPr>
            <w:r w:rsidRPr="009E2819">
              <w:t>Grado de apoyo de los compañeros y superiores, no solo para realizar las tareas sino elementos como armonía y respeto.</w:t>
            </w:r>
          </w:p>
        </w:tc>
        <w:tc>
          <w:tcPr>
            <w:tcW w:w="1671" w:type="dxa"/>
            <w:vAlign w:val="center"/>
          </w:tcPr>
          <w:p w14:paraId="071BEF90" w14:textId="2254C50F" w:rsidR="00947937" w:rsidRPr="009E2819" w:rsidRDefault="00CA327B" w:rsidP="00947937">
            <w:pPr>
              <w:pStyle w:val="TextoPrincipal"/>
              <w:spacing w:before="0" w:after="0"/>
              <w:ind w:firstLine="0"/>
              <w:jc w:val="center"/>
            </w:pPr>
            <w:r w:rsidRPr="009E2819">
              <w:t>2 y 9</w:t>
            </w:r>
          </w:p>
        </w:tc>
      </w:tr>
      <w:tr w:rsidR="00947937" w:rsidRPr="009E2819" w14:paraId="3D5BE6C9" w14:textId="77777777" w:rsidTr="00C06E09">
        <w:tc>
          <w:tcPr>
            <w:tcW w:w="486" w:type="dxa"/>
            <w:vAlign w:val="center"/>
          </w:tcPr>
          <w:p w14:paraId="0FF16F18" w14:textId="59E756CA" w:rsidR="00947937" w:rsidRPr="009E2819" w:rsidRDefault="00947937" w:rsidP="00947937">
            <w:pPr>
              <w:pStyle w:val="TextoPrincipal"/>
              <w:spacing w:before="0" w:after="0"/>
              <w:ind w:firstLine="0"/>
              <w:jc w:val="center"/>
            </w:pPr>
            <w:r w:rsidRPr="009E2819">
              <w:t>9</w:t>
            </w:r>
          </w:p>
        </w:tc>
        <w:tc>
          <w:tcPr>
            <w:tcW w:w="1789" w:type="dxa"/>
            <w:vAlign w:val="center"/>
          </w:tcPr>
          <w:p w14:paraId="3C3FA4D1" w14:textId="5B0F5A54" w:rsidR="00947937" w:rsidRPr="009E2819" w:rsidRDefault="00CA327B" w:rsidP="00947937">
            <w:pPr>
              <w:pStyle w:val="TextoPrincipal"/>
              <w:spacing w:before="0" w:after="0"/>
              <w:ind w:firstLine="0"/>
              <w:jc w:val="center"/>
            </w:pPr>
            <w:r w:rsidRPr="009E2819">
              <w:t>Compensación</w:t>
            </w:r>
          </w:p>
        </w:tc>
        <w:tc>
          <w:tcPr>
            <w:tcW w:w="6627" w:type="dxa"/>
            <w:vAlign w:val="center"/>
          </w:tcPr>
          <w:p w14:paraId="70A2A922" w14:textId="50BF94F8" w:rsidR="00947937" w:rsidRPr="009E2819" w:rsidRDefault="00CA327B" w:rsidP="00947937">
            <w:pPr>
              <w:pStyle w:val="TextoPrincipal"/>
              <w:spacing w:before="0" w:after="0"/>
              <w:ind w:firstLine="0"/>
              <w:jc w:val="left"/>
            </w:pPr>
            <w:r w:rsidRPr="009E2819">
              <w:t>Es el grado de percepción de los clientes internos y externos en términos de la estima y valoración del trabajo</w:t>
            </w:r>
          </w:p>
        </w:tc>
        <w:tc>
          <w:tcPr>
            <w:tcW w:w="1671" w:type="dxa"/>
            <w:vAlign w:val="center"/>
          </w:tcPr>
          <w:p w14:paraId="2B3F7AEF" w14:textId="652DEF61" w:rsidR="00947937" w:rsidRPr="009E2819" w:rsidRDefault="00CA327B" w:rsidP="00947937">
            <w:pPr>
              <w:pStyle w:val="TextoPrincipal"/>
              <w:spacing w:before="0" w:after="0"/>
              <w:ind w:firstLine="0"/>
              <w:jc w:val="center"/>
            </w:pPr>
            <w:r w:rsidRPr="009E2819">
              <w:t>3 y 8</w:t>
            </w:r>
          </w:p>
        </w:tc>
      </w:tr>
      <w:tr w:rsidR="00947937" w:rsidRPr="009E2819" w14:paraId="102668DE" w14:textId="77777777" w:rsidTr="00C06E09">
        <w:tc>
          <w:tcPr>
            <w:tcW w:w="486" w:type="dxa"/>
            <w:vAlign w:val="center"/>
          </w:tcPr>
          <w:p w14:paraId="09F965B6" w14:textId="6B7465A3" w:rsidR="00947937" w:rsidRPr="009E2819" w:rsidRDefault="00947937" w:rsidP="00947937">
            <w:pPr>
              <w:pStyle w:val="TextoPrincipal"/>
              <w:spacing w:before="0" w:after="0"/>
              <w:ind w:firstLine="0"/>
              <w:jc w:val="center"/>
            </w:pPr>
            <w:r w:rsidRPr="009E2819">
              <w:t>10</w:t>
            </w:r>
          </w:p>
        </w:tc>
        <w:tc>
          <w:tcPr>
            <w:tcW w:w="1789" w:type="dxa"/>
            <w:vAlign w:val="center"/>
          </w:tcPr>
          <w:p w14:paraId="3FBFA7BF" w14:textId="1931D322" w:rsidR="00947937" w:rsidRPr="009E2819" w:rsidRDefault="00CA327B" w:rsidP="00947937">
            <w:pPr>
              <w:pStyle w:val="TextoPrincipal"/>
              <w:spacing w:before="0" w:after="0"/>
              <w:ind w:firstLine="0"/>
              <w:jc w:val="center"/>
            </w:pPr>
            <w:r w:rsidRPr="009E2819">
              <w:t>Control</w:t>
            </w:r>
          </w:p>
        </w:tc>
        <w:tc>
          <w:tcPr>
            <w:tcW w:w="6627" w:type="dxa"/>
            <w:vAlign w:val="center"/>
          </w:tcPr>
          <w:p w14:paraId="36931FCE" w14:textId="5ADF1D6D" w:rsidR="00947937" w:rsidRPr="009E2819" w:rsidRDefault="00CA327B" w:rsidP="00947937">
            <w:pPr>
              <w:pStyle w:val="TextoPrincipal"/>
              <w:spacing w:before="0" w:after="0"/>
              <w:ind w:firstLine="0"/>
              <w:jc w:val="left"/>
            </w:pPr>
            <w:r w:rsidRPr="009E2819">
              <w:t xml:space="preserve">Capacidad del trabajo para desarrollar habilidades, aprendizaje que permitan asegurar respuestas adecuadas y eficaces. </w:t>
            </w:r>
          </w:p>
        </w:tc>
        <w:tc>
          <w:tcPr>
            <w:tcW w:w="1671" w:type="dxa"/>
            <w:vAlign w:val="center"/>
          </w:tcPr>
          <w:p w14:paraId="4537FE5F" w14:textId="264208C9" w:rsidR="00947937" w:rsidRPr="009E2819" w:rsidRDefault="00CA327B" w:rsidP="00947937">
            <w:pPr>
              <w:pStyle w:val="TextoPrincipal"/>
              <w:spacing w:before="0" w:after="0"/>
              <w:ind w:firstLine="0"/>
              <w:jc w:val="center"/>
            </w:pPr>
            <w:r w:rsidRPr="009E2819">
              <w:t>5 y 12</w:t>
            </w:r>
          </w:p>
        </w:tc>
      </w:tr>
      <w:tr w:rsidR="00947937" w:rsidRPr="009E2819" w14:paraId="49D582EC" w14:textId="77777777" w:rsidTr="00C06E09">
        <w:tc>
          <w:tcPr>
            <w:tcW w:w="486" w:type="dxa"/>
            <w:vAlign w:val="center"/>
          </w:tcPr>
          <w:p w14:paraId="56961192" w14:textId="2942F562" w:rsidR="00947937" w:rsidRPr="009E2819" w:rsidRDefault="00947937" w:rsidP="00947937">
            <w:pPr>
              <w:pStyle w:val="TextoPrincipal"/>
              <w:spacing w:before="0" w:after="0"/>
              <w:ind w:firstLine="0"/>
              <w:jc w:val="center"/>
            </w:pPr>
            <w:r w:rsidRPr="009E2819">
              <w:t>11</w:t>
            </w:r>
          </w:p>
        </w:tc>
        <w:tc>
          <w:tcPr>
            <w:tcW w:w="1789" w:type="dxa"/>
            <w:vAlign w:val="center"/>
          </w:tcPr>
          <w:p w14:paraId="562CF0B8" w14:textId="19F17572" w:rsidR="00947937" w:rsidRPr="009E2819" w:rsidRDefault="00CA327B" w:rsidP="00947937">
            <w:pPr>
              <w:pStyle w:val="TextoPrincipal"/>
              <w:spacing w:before="0" w:after="0"/>
              <w:ind w:firstLine="0"/>
              <w:jc w:val="center"/>
            </w:pPr>
            <w:r w:rsidRPr="009E2819">
              <w:t>Demandas</w:t>
            </w:r>
          </w:p>
        </w:tc>
        <w:tc>
          <w:tcPr>
            <w:tcW w:w="6627" w:type="dxa"/>
            <w:vAlign w:val="center"/>
          </w:tcPr>
          <w:p w14:paraId="151BA527" w14:textId="20EB055B" w:rsidR="00947937" w:rsidRPr="009E2819" w:rsidRDefault="00CA327B" w:rsidP="00947937">
            <w:pPr>
              <w:pStyle w:val="TextoPrincipal"/>
              <w:spacing w:before="0" w:after="0"/>
              <w:ind w:firstLine="0"/>
              <w:jc w:val="left"/>
            </w:pPr>
            <w:r w:rsidRPr="009E2819">
              <w:t>Exigencias psicológicas que emanan del trabajo</w:t>
            </w:r>
          </w:p>
        </w:tc>
        <w:tc>
          <w:tcPr>
            <w:tcW w:w="1671" w:type="dxa"/>
            <w:vAlign w:val="center"/>
          </w:tcPr>
          <w:p w14:paraId="609B88A1" w14:textId="165CC3C2" w:rsidR="00947937" w:rsidRPr="009E2819" w:rsidRDefault="00CA327B" w:rsidP="00947937">
            <w:pPr>
              <w:pStyle w:val="TextoPrincipal"/>
              <w:spacing w:before="0" w:after="0"/>
              <w:ind w:firstLine="0"/>
              <w:jc w:val="center"/>
            </w:pPr>
            <w:r w:rsidRPr="009E2819">
              <w:t>4, 7, 10 y 14</w:t>
            </w:r>
          </w:p>
        </w:tc>
      </w:tr>
      <w:tr w:rsidR="00947937" w:rsidRPr="009E2819" w14:paraId="5BC6447E" w14:textId="77777777" w:rsidTr="00C06E09">
        <w:tc>
          <w:tcPr>
            <w:tcW w:w="486" w:type="dxa"/>
            <w:vAlign w:val="center"/>
          </w:tcPr>
          <w:p w14:paraId="39A4CBF4" w14:textId="587A699F" w:rsidR="00947937" w:rsidRPr="009E2819" w:rsidRDefault="00947937" w:rsidP="00947937">
            <w:pPr>
              <w:pStyle w:val="TextoPrincipal"/>
              <w:spacing w:before="0" w:after="0"/>
              <w:ind w:firstLine="0"/>
              <w:jc w:val="center"/>
            </w:pPr>
            <w:r w:rsidRPr="009E2819">
              <w:t>12</w:t>
            </w:r>
          </w:p>
        </w:tc>
        <w:tc>
          <w:tcPr>
            <w:tcW w:w="1789" w:type="dxa"/>
            <w:vAlign w:val="center"/>
          </w:tcPr>
          <w:p w14:paraId="02311B9F" w14:textId="2B38B5C4" w:rsidR="00947937" w:rsidRPr="009E2819" w:rsidRDefault="00CA327B" w:rsidP="00947937">
            <w:pPr>
              <w:pStyle w:val="TextoPrincipal"/>
              <w:spacing w:before="0" w:after="0"/>
              <w:ind w:firstLine="0"/>
              <w:jc w:val="center"/>
            </w:pPr>
            <w:r w:rsidRPr="009E2819">
              <w:t>Carga mental</w:t>
            </w:r>
          </w:p>
        </w:tc>
        <w:tc>
          <w:tcPr>
            <w:tcW w:w="6627" w:type="dxa"/>
            <w:vAlign w:val="center"/>
          </w:tcPr>
          <w:p w14:paraId="30FD5D48" w14:textId="1FF58768" w:rsidR="00947937" w:rsidRPr="009E2819" w:rsidRDefault="00CA327B" w:rsidP="00947937">
            <w:pPr>
              <w:pStyle w:val="TextoPrincipal"/>
              <w:spacing w:before="0" w:after="0"/>
              <w:ind w:firstLine="0"/>
              <w:jc w:val="left"/>
            </w:pPr>
            <w:r w:rsidRPr="009E2819">
              <w:t>Es grado de demanda y esfuerzo intelectual que debe realizar el trabajador para hacerle frente a las demandas del trabajo.</w:t>
            </w:r>
          </w:p>
        </w:tc>
        <w:tc>
          <w:tcPr>
            <w:tcW w:w="1671" w:type="dxa"/>
            <w:vAlign w:val="center"/>
          </w:tcPr>
          <w:p w14:paraId="02F067AF" w14:textId="6FCC2C9D" w:rsidR="00947937" w:rsidRPr="009E2819" w:rsidRDefault="00CA327B" w:rsidP="00947937">
            <w:pPr>
              <w:pStyle w:val="TextoPrincipal"/>
              <w:spacing w:before="0" w:after="0"/>
              <w:ind w:firstLine="0"/>
              <w:jc w:val="center"/>
            </w:pPr>
            <w:r w:rsidRPr="009E2819">
              <w:t>Suma de variable 8, 9, 10 y 11</w:t>
            </w:r>
          </w:p>
        </w:tc>
      </w:tr>
    </w:tbl>
    <w:p w14:paraId="0E6E4082" w14:textId="77777777" w:rsidR="005E6EC6" w:rsidRPr="009E2819" w:rsidRDefault="005E6EC6" w:rsidP="005E6EC6">
      <w:pPr>
        <w:pStyle w:val="Caption"/>
        <w:rPr>
          <w:lang w:val="es-HN"/>
        </w:rPr>
      </w:pPr>
    </w:p>
    <w:p w14:paraId="631997A2" w14:textId="13FE6D78" w:rsidR="00D56331" w:rsidRDefault="005E6EC6" w:rsidP="00D56331">
      <w:pPr>
        <w:pStyle w:val="Caption"/>
        <w:spacing w:after="0"/>
        <w:rPr>
          <w:lang w:val="es-HN"/>
        </w:rPr>
      </w:pPr>
      <w:bookmarkStart w:id="75" w:name="_Toc153637737"/>
      <w:r w:rsidRPr="009E2819">
        <w:rPr>
          <w:lang w:val="es-HN"/>
        </w:rPr>
        <w:t xml:space="preserve">Tabla </w:t>
      </w:r>
      <w:r w:rsidRPr="009E2819">
        <w:rPr>
          <w:lang w:val="es-HN"/>
        </w:rPr>
        <w:fldChar w:fldCharType="begin"/>
      </w:r>
      <w:r w:rsidRPr="009E2819">
        <w:rPr>
          <w:lang w:val="es-HN"/>
        </w:rPr>
        <w:instrText xml:space="preserve"> SEQ Tabla \* ARABIC </w:instrText>
      </w:r>
      <w:r w:rsidRPr="009E2819">
        <w:rPr>
          <w:lang w:val="es-HN"/>
        </w:rPr>
        <w:fldChar w:fldCharType="separate"/>
      </w:r>
      <w:r w:rsidR="000308BA">
        <w:rPr>
          <w:noProof/>
          <w:lang w:val="es-HN"/>
        </w:rPr>
        <w:t>7</w:t>
      </w:r>
      <w:r w:rsidRPr="009E2819">
        <w:rPr>
          <w:lang w:val="es-HN"/>
        </w:rPr>
        <w:fldChar w:fldCharType="end"/>
      </w:r>
      <w:r w:rsidRPr="009E2819">
        <w:rPr>
          <w:lang w:val="es-HN"/>
        </w:rPr>
        <w:t xml:space="preserve"> Variables de estudio para el cuestionario MPF</w:t>
      </w:r>
      <w:bookmarkEnd w:id="75"/>
    </w:p>
    <w:p w14:paraId="059131C4" w14:textId="3091C404" w:rsidR="00B91FFE" w:rsidRPr="00D56331" w:rsidRDefault="00FD43E9" w:rsidP="00D56331">
      <w:pPr>
        <w:pStyle w:val="Caption"/>
        <w:spacing w:after="0"/>
        <w:rPr>
          <w:b w:val="0"/>
          <w:bCs/>
        </w:rPr>
        <w:sectPr w:rsidR="00B91FFE" w:rsidRPr="00D56331" w:rsidSect="008A719D">
          <w:pgSz w:w="12240" w:h="15840"/>
          <w:pgMar w:top="1440" w:right="1440" w:bottom="1440" w:left="1440" w:header="720" w:footer="720" w:gutter="0"/>
          <w:cols w:space="720"/>
          <w:docGrid w:linePitch="360"/>
        </w:sectPr>
      </w:pPr>
      <w:r w:rsidRPr="00D56331">
        <w:rPr>
          <w:b w:val="0"/>
          <w:bCs/>
        </w:rPr>
        <w:t xml:space="preserve">Fuente: </w:t>
      </w:r>
      <w:r w:rsidRPr="00D56331">
        <w:rPr>
          <w:b w:val="0"/>
          <w:bCs/>
          <w:sz w:val="22"/>
        </w:rPr>
        <w:t xml:space="preserve">(Ruíz &amp; </w:t>
      </w:r>
      <w:proofErr w:type="spellStart"/>
      <w:r w:rsidRPr="00D56331">
        <w:rPr>
          <w:b w:val="0"/>
          <w:bCs/>
          <w:sz w:val="22"/>
        </w:rPr>
        <w:t>Idoate</w:t>
      </w:r>
      <w:proofErr w:type="spellEnd"/>
      <w:r w:rsidRPr="00D56331">
        <w:rPr>
          <w:b w:val="0"/>
          <w:bCs/>
          <w:sz w:val="22"/>
        </w:rPr>
        <w:t>, 2005)</w:t>
      </w:r>
      <w:r w:rsidRPr="00D56331">
        <w:rPr>
          <w:b w:val="0"/>
          <w:bCs/>
        </w:rPr>
        <w:t>, Elaboración propi</w:t>
      </w:r>
      <w:r w:rsidR="00B91FFE" w:rsidRPr="00D56331">
        <w:rPr>
          <w:b w:val="0"/>
          <w:bCs/>
        </w:rPr>
        <w:t>a</w:t>
      </w:r>
    </w:p>
    <w:p w14:paraId="18C9DF55" w14:textId="25D6A940" w:rsidR="00A528D0" w:rsidRPr="009E2819" w:rsidRDefault="00A528D0" w:rsidP="00B91FFE">
      <w:pPr>
        <w:pStyle w:val="TextoPrincipal"/>
        <w:ind w:firstLine="0"/>
      </w:pPr>
      <w:r w:rsidRPr="009E2819">
        <w:lastRenderedPageBreak/>
        <w:t>La puntuación se realiza verificando las 12 variables en función de las puntuaciones asignadas para cada pregunta a la cual depende la variable. Paso siguiente se utilizan las siguientes escalas:</w:t>
      </w:r>
    </w:p>
    <w:tbl>
      <w:tblPr>
        <w:tblStyle w:val="TableGrid"/>
        <w:tblW w:w="14743" w:type="dxa"/>
        <w:tblInd w:w="-856" w:type="dxa"/>
        <w:tblLook w:val="04A0" w:firstRow="1" w:lastRow="0" w:firstColumn="1" w:lastColumn="0" w:noHBand="0" w:noVBand="1"/>
      </w:tblPr>
      <w:tblGrid>
        <w:gridCol w:w="870"/>
        <w:gridCol w:w="1068"/>
        <w:gridCol w:w="1198"/>
        <w:gridCol w:w="1190"/>
        <w:gridCol w:w="1046"/>
        <w:gridCol w:w="1458"/>
        <w:gridCol w:w="1083"/>
        <w:gridCol w:w="1066"/>
        <w:gridCol w:w="1086"/>
        <w:gridCol w:w="1356"/>
        <w:gridCol w:w="1086"/>
        <w:gridCol w:w="1150"/>
        <w:gridCol w:w="1086"/>
      </w:tblGrid>
      <w:tr w:rsidR="00FD43E9" w:rsidRPr="009E2819" w14:paraId="656D2A85" w14:textId="4FF089FE" w:rsidTr="00FD43E9">
        <w:trPr>
          <w:trHeight w:val="600"/>
        </w:trPr>
        <w:tc>
          <w:tcPr>
            <w:tcW w:w="870" w:type="dxa"/>
            <w:shd w:val="clear" w:color="auto" w:fill="D9D9D9" w:themeFill="background1" w:themeFillShade="D9"/>
            <w:vAlign w:val="center"/>
          </w:tcPr>
          <w:p w14:paraId="3C9C498C" w14:textId="77777777" w:rsidR="00FD43E9" w:rsidRPr="009E2819" w:rsidRDefault="00A528D0" w:rsidP="00A528D0">
            <w:pPr>
              <w:pStyle w:val="TextoPrincipal"/>
              <w:spacing w:before="0" w:after="0"/>
              <w:ind w:firstLine="0"/>
              <w:jc w:val="center"/>
              <w:rPr>
                <w:b/>
                <w:bCs/>
                <w:sz w:val="18"/>
                <w:szCs w:val="18"/>
              </w:rPr>
            </w:pPr>
            <w:r w:rsidRPr="009E2819">
              <w:rPr>
                <w:b/>
                <w:bCs/>
                <w:sz w:val="18"/>
                <w:szCs w:val="18"/>
              </w:rPr>
              <w:t>Escala/</w:t>
            </w:r>
          </w:p>
          <w:p w14:paraId="67BDEEBE" w14:textId="3E1166A9" w:rsidR="00A528D0" w:rsidRPr="009E2819" w:rsidRDefault="00A528D0" w:rsidP="00A528D0">
            <w:pPr>
              <w:pStyle w:val="TextoPrincipal"/>
              <w:spacing w:before="0" w:after="0"/>
              <w:ind w:firstLine="0"/>
              <w:jc w:val="center"/>
              <w:rPr>
                <w:b/>
                <w:bCs/>
                <w:sz w:val="18"/>
                <w:szCs w:val="18"/>
              </w:rPr>
            </w:pPr>
            <w:r w:rsidRPr="009E2819">
              <w:rPr>
                <w:b/>
                <w:bCs/>
                <w:sz w:val="18"/>
                <w:szCs w:val="18"/>
              </w:rPr>
              <w:t>Variable</w:t>
            </w:r>
          </w:p>
        </w:tc>
        <w:tc>
          <w:tcPr>
            <w:tcW w:w="1220" w:type="dxa"/>
            <w:shd w:val="clear" w:color="auto" w:fill="D9D9D9" w:themeFill="background1" w:themeFillShade="D9"/>
            <w:vAlign w:val="center"/>
          </w:tcPr>
          <w:p w14:paraId="7C7CD84B" w14:textId="601C03B7" w:rsidR="00A528D0" w:rsidRPr="009E2819" w:rsidRDefault="00A528D0" w:rsidP="00A528D0">
            <w:pPr>
              <w:pStyle w:val="TextoPrincipal"/>
              <w:spacing w:before="0" w:after="0"/>
              <w:ind w:firstLine="0"/>
              <w:jc w:val="center"/>
              <w:rPr>
                <w:b/>
                <w:bCs/>
                <w:sz w:val="18"/>
                <w:szCs w:val="18"/>
              </w:rPr>
            </w:pPr>
            <w:r w:rsidRPr="009E2819">
              <w:rPr>
                <w:b/>
                <w:bCs/>
                <w:sz w:val="18"/>
                <w:szCs w:val="18"/>
              </w:rPr>
              <w:t>Ritmo</w:t>
            </w:r>
          </w:p>
        </w:tc>
        <w:tc>
          <w:tcPr>
            <w:tcW w:w="1299" w:type="dxa"/>
            <w:shd w:val="clear" w:color="auto" w:fill="D9D9D9" w:themeFill="background1" w:themeFillShade="D9"/>
            <w:vAlign w:val="center"/>
          </w:tcPr>
          <w:p w14:paraId="5C82BD50" w14:textId="189A6F5A" w:rsidR="00A528D0" w:rsidRPr="009E2819" w:rsidRDefault="00A528D0" w:rsidP="00A528D0">
            <w:pPr>
              <w:pStyle w:val="TextoPrincipal"/>
              <w:spacing w:before="0" w:after="0"/>
              <w:ind w:firstLine="0"/>
              <w:jc w:val="center"/>
              <w:rPr>
                <w:b/>
                <w:bCs/>
                <w:sz w:val="18"/>
                <w:szCs w:val="18"/>
              </w:rPr>
            </w:pPr>
            <w:r w:rsidRPr="009E2819">
              <w:rPr>
                <w:b/>
                <w:bCs/>
                <w:sz w:val="18"/>
                <w:szCs w:val="18"/>
              </w:rPr>
              <w:t>Acoso laboral</w:t>
            </w:r>
          </w:p>
        </w:tc>
        <w:tc>
          <w:tcPr>
            <w:tcW w:w="1238" w:type="dxa"/>
            <w:shd w:val="clear" w:color="auto" w:fill="D9D9D9" w:themeFill="background1" w:themeFillShade="D9"/>
            <w:vAlign w:val="center"/>
          </w:tcPr>
          <w:p w14:paraId="1EA5A0DF" w14:textId="4ED1344B" w:rsidR="00A528D0" w:rsidRPr="009E2819" w:rsidRDefault="00A528D0" w:rsidP="00A528D0">
            <w:pPr>
              <w:pStyle w:val="TextoPrincipal"/>
              <w:spacing w:before="0" w:after="0"/>
              <w:ind w:firstLine="0"/>
              <w:jc w:val="center"/>
              <w:rPr>
                <w:b/>
                <w:bCs/>
                <w:sz w:val="18"/>
                <w:szCs w:val="18"/>
              </w:rPr>
            </w:pPr>
            <w:r w:rsidRPr="009E2819">
              <w:rPr>
                <w:b/>
                <w:bCs/>
                <w:sz w:val="18"/>
                <w:szCs w:val="18"/>
              </w:rPr>
              <w:t>Relaciones</w:t>
            </w:r>
          </w:p>
        </w:tc>
        <w:tc>
          <w:tcPr>
            <w:tcW w:w="1046" w:type="dxa"/>
            <w:shd w:val="clear" w:color="auto" w:fill="D9D9D9" w:themeFill="background1" w:themeFillShade="D9"/>
            <w:vAlign w:val="center"/>
          </w:tcPr>
          <w:p w14:paraId="531959B0" w14:textId="3CB1ECD3" w:rsidR="00A528D0" w:rsidRPr="009E2819" w:rsidRDefault="00A528D0" w:rsidP="00A528D0">
            <w:pPr>
              <w:pStyle w:val="TextoPrincipal"/>
              <w:spacing w:before="0" w:after="0"/>
              <w:ind w:firstLine="0"/>
              <w:jc w:val="center"/>
              <w:rPr>
                <w:b/>
                <w:bCs/>
                <w:sz w:val="18"/>
                <w:szCs w:val="18"/>
              </w:rPr>
            </w:pPr>
            <w:r w:rsidRPr="009E2819">
              <w:rPr>
                <w:b/>
                <w:bCs/>
                <w:sz w:val="18"/>
                <w:szCs w:val="18"/>
              </w:rPr>
              <w:t>Salud</w:t>
            </w:r>
          </w:p>
        </w:tc>
        <w:tc>
          <w:tcPr>
            <w:tcW w:w="1473" w:type="dxa"/>
            <w:shd w:val="clear" w:color="auto" w:fill="D9D9D9" w:themeFill="background1" w:themeFillShade="D9"/>
            <w:vAlign w:val="center"/>
          </w:tcPr>
          <w:p w14:paraId="0E928424" w14:textId="1B4FD616" w:rsidR="00A528D0" w:rsidRPr="009E2819" w:rsidRDefault="00A528D0" w:rsidP="00A528D0">
            <w:pPr>
              <w:pStyle w:val="TextoPrincipal"/>
              <w:spacing w:before="0" w:after="0"/>
              <w:ind w:firstLine="0"/>
              <w:jc w:val="center"/>
              <w:rPr>
                <w:b/>
                <w:bCs/>
                <w:sz w:val="18"/>
                <w:szCs w:val="18"/>
              </w:rPr>
            </w:pPr>
            <w:r w:rsidRPr="009E2819">
              <w:rPr>
                <w:b/>
                <w:bCs/>
                <w:sz w:val="18"/>
                <w:szCs w:val="18"/>
              </w:rPr>
              <w:t>Reconocimiento</w:t>
            </w:r>
          </w:p>
        </w:tc>
        <w:tc>
          <w:tcPr>
            <w:tcW w:w="1091" w:type="dxa"/>
            <w:shd w:val="clear" w:color="auto" w:fill="D9D9D9" w:themeFill="background1" w:themeFillShade="D9"/>
            <w:vAlign w:val="center"/>
          </w:tcPr>
          <w:p w14:paraId="25E40C55" w14:textId="2F9F9D1C" w:rsidR="00A528D0" w:rsidRPr="009E2819" w:rsidRDefault="00A528D0" w:rsidP="00A528D0">
            <w:pPr>
              <w:pStyle w:val="TextoPrincipal"/>
              <w:spacing w:before="0" w:after="0"/>
              <w:ind w:firstLine="0"/>
              <w:jc w:val="center"/>
              <w:rPr>
                <w:b/>
                <w:bCs/>
                <w:sz w:val="18"/>
                <w:szCs w:val="18"/>
              </w:rPr>
            </w:pPr>
            <w:r w:rsidRPr="009E2819">
              <w:rPr>
                <w:b/>
                <w:bCs/>
                <w:sz w:val="18"/>
                <w:szCs w:val="18"/>
              </w:rPr>
              <w:t>Autonomía</w:t>
            </w:r>
          </w:p>
        </w:tc>
        <w:tc>
          <w:tcPr>
            <w:tcW w:w="1066" w:type="dxa"/>
            <w:shd w:val="clear" w:color="auto" w:fill="D9D9D9" w:themeFill="background1" w:themeFillShade="D9"/>
            <w:vAlign w:val="center"/>
          </w:tcPr>
          <w:p w14:paraId="38B9D5A6" w14:textId="0EC36054" w:rsidR="00A528D0" w:rsidRPr="009E2819" w:rsidRDefault="00A528D0" w:rsidP="00A528D0">
            <w:pPr>
              <w:pStyle w:val="TextoPrincipal"/>
              <w:spacing w:before="0" w:after="0"/>
              <w:ind w:firstLine="0"/>
              <w:jc w:val="center"/>
              <w:rPr>
                <w:b/>
                <w:bCs/>
                <w:sz w:val="18"/>
                <w:szCs w:val="18"/>
              </w:rPr>
            </w:pPr>
            <w:r w:rsidRPr="009E2819">
              <w:rPr>
                <w:b/>
                <w:bCs/>
                <w:sz w:val="18"/>
                <w:szCs w:val="18"/>
              </w:rPr>
              <w:t>Emocional</w:t>
            </w:r>
          </w:p>
        </w:tc>
        <w:tc>
          <w:tcPr>
            <w:tcW w:w="1086" w:type="dxa"/>
            <w:shd w:val="clear" w:color="auto" w:fill="D9D9D9" w:themeFill="background1" w:themeFillShade="D9"/>
            <w:vAlign w:val="center"/>
          </w:tcPr>
          <w:p w14:paraId="4C4600B2" w14:textId="3A61160C" w:rsidR="00A528D0" w:rsidRPr="009E2819" w:rsidRDefault="00A528D0" w:rsidP="00A528D0">
            <w:pPr>
              <w:pStyle w:val="TextoPrincipal"/>
              <w:spacing w:before="0" w:after="0"/>
              <w:ind w:firstLine="0"/>
              <w:jc w:val="center"/>
              <w:rPr>
                <w:b/>
                <w:bCs/>
                <w:sz w:val="18"/>
                <w:szCs w:val="18"/>
              </w:rPr>
            </w:pPr>
            <w:r w:rsidRPr="009E2819">
              <w:rPr>
                <w:b/>
                <w:bCs/>
                <w:sz w:val="18"/>
                <w:szCs w:val="18"/>
              </w:rPr>
              <w:t>Apoyo</w:t>
            </w:r>
          </w:p>
        </w:tc>
        <w:tc>
          <w:tcPr>
            <w:tcW w:w="1368" w:type="dxa"/>
            <w:shd w:val="clear" w:color="auto" w:fill="D9D9D9" w:themeFill="background1" w:themeFillShade="D9"/>
            <w:vAlign w:val="center"/>
          </w:tcPr>
          <w:p w14:paraId="349579C4" w14:textId="7CD63EF7" w:rsidR="00A528D0" w:rsidRPr="009E2819" w:rsidRDefault="00A528D0" w:rsidP="00A528D0">
            <w:pPr>
              <w:pStyle w:val="TextoPrincipal"/>
              <w:spacing w:before="0" w:after="0"/>
              <w:ind w:firstLine="0"/>
              <w:jc w:val="center"/>
              <w:rPr>
                <w:b/>
                <w:bCs/>
                <w:sz w:val="18"/>
                <w:szCs w:val="18"/>
              </w:rPr>
            </w:pPr>
            <w:r w:rsidRPr="009E2819">
              <w:rPr>
                <w:b/>
                <w:bCs/>
                <w:sz w:val="18"/>
                <w:szCs w:val="18"/>
              </w:rPr>
              <w:t>Compensación</w:t>
            </w:r>
          </w:p>
        </w:tc>
        <w:tc>
          <w:tcPr>
            <w:tcW w:w="871" w:type="dxa"/>
            <w:shd w:val="clear" w:color="auto" w:fill="D9D9D9" w:themeFill="background1" w:themeFillShade="D9"/>
            <w:vAlign w:val="center"/>
          </w:tcPr>
          <w:p w14:paraId="04828A9F" w14:textId="5CC47A91" w:rsidR="00A528D0" w:rsidRPr="009E2819" w:rsidRDefault="00A528D0" w:rsidP="00A528D0">
            <w:pPr>
              <w:pStyle w:val="TextoPrincipal"/>
              <w:spacing w:before="0" w:after="0"/>
              <w:ind w:firstLine="0"/>
              <w:jc w:val="center"/>
              <w:rPr>
                <w:b/>
                <w:bCs/>
                <w:sz w:val="18"/>
                <w:szCs w:val="18"/>
              </w:rPr>
            </w:pPr>
            <w:r w:rsidRPr="009E2819">
              <w:rPr>
                <w:b/>
                <w:bCs/>
                <w:sz w:val="18"/>
                <w:szCs w:val="18"/>
              </w:rPr>
              <w:t>Control</w:t>
            </w:r>
          </w:p>
        </w:tc>
        <w:tc>
          <w:tcPr>
            <w:tcW w:w="1235" w:type="dxa"/>
            <w:shd w:val="clear" w:color="auto" w:fill="D9D9D9" w:themeFill="background1" w:themeFillShade="D9"/>
            <w:vAlign w:val="center"/>
          </w:tcPr>
          <w:p w14:paraId="6F501813" w14:textId="30E9D0B5" w:rsidR="00A528D0" w:rsidRPr="009E2819" w:rsidRDefault="00A528D0" w:rsidP="00A528D0">
            <w:pPr>
              <w:pStyle w:val="TextoPrincipal"/>
              <w:spacing w:before="0" w:after="0"/>
              <w:ind w:firstLine="0"/>
              <w:jc w:val="center"/>
              <w:rPr>
                <w:b/>
                <w:bCs/>
                <w:sz w:val="18"/>
                <w:szCs w:val="18"/>
              </w:rPr>
            </w:pPr>
            <w:r w:rsidRPr="009E2819">
              <w:rPr>
                <w:b/>
                <w:bCs/>
                <w:sz w:val="18"/>
                <w:szCs w:val="18"/>
              </w:rPr>
              <w:t>Demandas</w:t>
            </w:r>
          </w:p>
        </w:tc>
        <w:tc>
          <w:tcPr>
            <w:tcW w:w="880" w:type="dxa"/>
            <w:shd w:val="clear" w:color="auto" w:fill="D9D9D9" w:themeFill="background1" w:themeFillShade="D9"/>
            <w:vAlign w:val="center"/>
          </w:tcPr>
          <w:p w14:paraId="59EAB16F" w14:textId="1155F64C" w:rsidR="00A528D0" w:rsidRPr="009E2819" w:rsidRDefault="00A528D0" w:rsidP="00A528D0">
            <w:pPr>
              <w:pStyle w:val="TextoPrincipal"/>
              <w:spacing w:before="0" w:after="0"/>
              <w:ind w:firstLine="0"/>
              <w:jc w:val="center"/>
              <w:rPr>
                <w:b/>
                <w:bCs/>
                <w:sz w:val="18"/>
                <w:szCs w:val="18"/>
              </w:rPr>
            </w:pPr>
            <w:r w:rsidRPr="009E2819">
              <w:rPr>
                <w:b/>
                <w:bCs/>
                <w:sz w:val="18"/>
                <w:szCs w:val="18"/>
              </w:rPr>
              <w:t>Carga mental</w:t>
            </w:r>
          </w:p>
        </w:tc>
      </w:tr>
      <w:tr w:rsidR="00FD43E9" w:rsidRPr="009E2819" w14:paraId="112B3103" w14:textId="1BA5D933" w:rsidTr="00FD43E9">
        <w:tc>
          <w:tcPr>
            <w:tcW w:w="870" w:type="dxa"/>
            <w:shd w:val="clear" w:color="auto" w:fill="F2F2F2" w:themeFill="background1" w:themeFillShade="F2"/>
          </w:tcPr>
          <w:p w14:paraId="280513BF" w14:textId="3D14BA00" w:rsidR="00A528D0" w:rsidRPr="009E2819" w:rsidRDefault="00A528D0" w:rsidP="00A528D0">
            <w:pPr>
              <w:pStyle w:val="TextoPrincipal"/>
              <w:ind w:firstLine="0"/>
              <w:jc w:val="center"/>
              <w:rPr>
                <w:b/>
                <w:bCs/>
                <w:sz w:val="18"/>
                <w:szCs w:val="18"/>
              </w:rPr>
            </w:pPr>
            <w:r w:rsidRPr="009E2819">
              <w:rPr>
                <w:b/>
                <w:bCs/>
                <w:sz w:val="18"/>
                <w:szCs w:val="18"/>
              </w:rPr>
              <w:t>[1-4]</w:t>
            </w:r>
          </w:p>
        </w:tc>
        <w:tc>
          <w:tcPr>
            <w:tcW w:w="1220" w:type="dxa"/>
          </w:tcPr>
          <w:p w14:paraId="65D361A6" w14:textId="1D8F111B" w:rsidR="00A528D0" w:rsidRPr="009E2819" w:rsidRDefault="00A528D0" w:rsidP="00A2245E">
            <w:pPr>
              <w:pStyle w:val="TextoPrincipal"/>
              <w:ind w:firstLine="0"/>
              <w:rPr>
                <w:sz w:val="18"/>
                <w:szCs w:val="18"/>
              </w:rPr>
            </w:pPr>
            <w:r w:rsidRPr="009E2819">
              <w:rPr>
                <w:sz w:val="18"/>
                <w:szCs w:val="18"/>
              </w:rPr>
              <w:t>Riesgo evidente, ritmo alto</w:t>
            </w:r>
          </w:p>
        </w:tc>
        <w:tc>
          <w:tcPr>
            <w:tcW w:w="1299" w:type="dxa"/>
          </w:tcPr>
          <w:p w14:paraId="79560048" w14:textId="6BC12232" w:rsidR="00A528D0" w:rsidRPr="009E2819" w:rsidRDefault="00A528D0" w:rsidP="00A2245E">
            <w:pPr>
              <w:pStyle w:val="TextoPrincipal"/>
              <w:ind w:firstLine="0"/>
              <w:rPr>
                <w:sz w:val="18"/>
                <w:szCs w:val="18"/>
              </w:rPr>
            </w:pPr>
            <w:r w:rsidRPr="009E2819">
              <w:rPr>
                <w:sz w:val="18"/>
                <w:szCs w:val="18"/>
              </w:rPr>
              <w:t xml:space="preserve">Riesgo de acoso, </w:t>
            </w:r>
            <w:r w:rsidR="00FD43E9" w:rsidRPr="009E2819">
              <w:rPr>
                <w:sz w:val="18"/>
                <w:szCs w:val="18"/>
              </w:rPr>
              <w:t>evidencia de</w:t>
            </w:r>
            <w:r w:rsidRPr="009E2819">
              <w:rPr>
                <w:sz w:val="18"/>
                <w:szCs w:val="18"/>
              </w:rPr>
              <w:t xml:space="preserve"> sospecha de riesgo</w:t>
            </w:r>
          </w:p>
        </w:tc>
        <w:tc>
          <w:tcPr>
            <w:tcW w:w="1238" w:type="dxa"/>
          </w:tcPr>
          <w:p w14:paraId="7355C855" w14:textId="2C193D6B" w:rsidR="00A528D0" w:rsidRPr="009E2819" w:rsidRDefault="00FD43E9" w:rsidP="00A2245E">
            <w:pPr>
              <w:pStyle w:val="TextoPrincipal"/>
              <w:ind w:firstLine="0"/>
              <w:rPr>
                <w:sz w:val="18"/>
                <w:szCs w:val="18"/>
              </w:rPr>
            </w:pPr>
            <w:r w:rsidRPr="009E2819">
              <w:rPr>
                <w:sz w:val="18"/>
                <w:szCs w:val="18"/>
              </w:rPr>
              <w:t>Inadecuadas, riesgo evidente</w:t>
            </w:r>
          </w:p>
        </w:tc>
        <w:tc>
          <w:tcPr>
            <w:tcW w:w="1046" w:type="dxa"/>
          </w:tcPr>
          <w:p w14:paraId="3CF36096" w14:textId="781158B8" w:rsidR="00A528D0" w:rsidRPr="009E2819" w:rsidRDefault="00FD43E9" w:rsidP="00A2245E">
            <w:pPr>
              <w:pStyle w:val="TextoPrincipal"/>
              <w:ind w:firstLine="0"/>
              <w:rPr>
                <w:sz w:val="18"/>
                <w:szCs w:val="18"/>
              </w:rPr>
            </w:pPr>
            <w:r w:rsidRPr="009E2819">
              <w:rPr>
                <w:sz w:val="18"/>
                <w:szCs w:val="18"/>
              </w:rPr>
              <w:t>Riesgo evidente, existencia de problema de salud</w:t>
            </w:r>
          </w:p>
        </w:tc>
        <w:tc>
          <w:tcPr>
            <w:tcW w:w="1473" w:type="dxa"/>
          </w:tcPr>
          <w:p w14:paraId="5FCD3022" w14:textId="2A46F1A1" w:rsidR="00A528D0" w:rsidRPr="009E2819" w:rsidRDefault="00FD43E9" w:rsidP="00A2245E">
            <w:pPr>
              <w:pStyle w:val="TextoPrincipal"/>
              <w:ind w:firstLine="0"/>
              <w:rPr>
                <w:sz w:val="18"/>
                <w:szCs w:val="18"/>
              </w:rPr>
            </w:pPr>
            <w:r w:rsidRPr="009E2819">
              <w:rPr>
                <w:sz w:val="18"/>
                <w:szCs w:val="18"/>
              </w:rPr>
              <w:t>Escaso o nulo, riesgo de frustración</w:t>
            </w:r>
          </w:p>
        </w:tc>
        <w:tc>
          <w:tcPr>
            <w:tcW w:w="1091" w:type="dxa"/>
          </w:tcPr>
          <w:p w14:paraId="5DBC79CB" w14:textId="48540982" w:rsidR="00A528D0" w:rsidRPr="009E2819" w:rsidRDefault="00FD43E9" w:rsidP="00A2245E">
            <w:pPr>
              <w:pStyle w:val="TextoPrincipal"/>
              <w:ind w:firstLine="0"/>
              <w:rPr>
                <w:sz w:val="18"/>
                <w:szCs w:val="18"/>
              </w:rPr>
            </w:pPr>
            <w:r w:rsidRPr="009E2819">
              <w:rPr>
                <w:sz w:val="18"/>
                <w:szCs w:val="18"/>
              </w:rPr>
              <w:t>Escasa autonomía, riesgo evidente</w:t>
            </w:r>
          </w:p>
        </w:tc>
        <w:tc>
          <w:tcPr>
            <w:tcW w:w="1066" w:type="dxa"/>
          </w:tcPr>
          <w:p w14:paraId="22993ABD" w14:textId="6F98F4F8" w:rsidR="00A528D0" w:rsidRPr="009E2819" w:rsidRDefault="00FD43E9" w:rsidP="00A2245E">
            <w:pPr>
              <w:pStyle w:val="TextoPrincipal"/>
              <w:ind w:firstLine="0"/>
              <w:rPr>
                <w:sz w:val="18"/>
                <w:szCs w:val="18"/>
              </w:rPr>
            </w:pPr>
            <w:r w:rsidRPr="009E2819">
              <w:rPr>
                <w:sz w:val="18"/>
                <w:szCs w:val="18"/>
              </w:rPr>
              <w:t>Baja implicación emocional</w:t>
            </w:r>
          </w:p>
        </w:tc>
        <w:tc>
          <w:tcPr>
            <w:tcW w:w="1086" w:type="dxa"/>
          </w:tcPr>
          <w:p w14:paraId="6B6F1DE7" w14:textId="5FAC4A34" w:rsidR="00A528D0" w:rsidRPr="009E2819" w:rsidRDefault="00FD43E9" w:rsidP="00A2245E">
            <w:pPr>
              <w:pStyle w:val="TextoPrincipal"/>
              <w:ind w:firstLine="0"/>
              <w:rPr>
                <w:sz w:val="18"/>
                <w:szCs w:val="18"/>
              </w:rPr>
            </w:pPr>
            <w:r w:rsidRPr="009E2819">
              <w:rPr>
                <w:sz w:val="18"/>
                <w:szCs w:val="18"/>
              </w:rPr>
              <w:t>Riesgo evidente, bajo nivel de apoyo</w:t>
            </w:r>
          </w:p>
        </w:tc>
        <w:tc>
          <w:tcPr>
            <w:tcW w:w="1368" w:type="dxa"/>
          </w:tcPr>
          <w:p w14:paraId="20DB1E6E" w14:textId="1E577D80" w:rsidR="00A528D0" w:rsidRPr="009E2819" w:rsidRDefault="00FD43E9" w:rsidP="00A2245E">
            <w:pPr>
              <w:pStyle w:val="TextoPrincipal"/>
              <w:ind w:firstLine="0"/>
              <w:rPr>
                <w:sz w:val="18"/>
                <w:szCs w:val="18"/>
              </w:rPr>
            </w:pPr>
            <w:r w:rsidRPr="009E2819">
              <w:rPr>
                <w:sz w:val="18"/>
                <w:szCs w:val="18"/>
              </w:rPr>
              <w:t>Riesgo evidente, bajo nivel de compensación</w:t>
            </w:r>
          </w:p>
        </w:tc>
        <w:tc>
          <w:tcPr>
            <w:tcW w:w="871" w:type="dxa"/>
          </w:tcPr>
          <w:p w14:paraId="41D6F114" w14:textId="7DAE3BB3" w:rsidR="00A528D0" w:rsidRPr="009E2819" w:rsidRDefault="00FD43E9" w:rsidP="00A2245E">
            <w:pPr>
              <w:pStyle w:val="TextoPrincipal"/>
              <w:ind w:firstLine="0"/>
              <w:rPr>
                <w:sz w:val="18"/>
                <w:szCs w:val="18"/>
              </w:rPr>
            </w:pPr>
            <w:r w:rsidRPr="009E2819">
              <w:rPr>
                <w:sz w:val="18"/>
                <w:szCs w:val="18"/>
              </w:rPr>
              <w:t>Riesgo evidente, bajo nivel de control sobre la tarea</w:t>
            </w:r>
          </w:p>
        </w:tc>
        <w:tc>
          <w:tcPr>
            <w:tcW w:w="1235" w:type="dxa"/>
          </w:tcPr>
          <w:p w14:paraId="35DDB603" w14:textId="204EDD90" w:rsidR="00A528D0" w:rsidRPr="009E2819" w:rsidRDefault="00FD43E9" w:rsidP="00A2245E">
            <w:pPr>
              <w:pStyle w:val="TextoPrincipal"/>
              <w:ind w:firstLine="0"/>
              <w:rPr>
                <w:sz w:val="18"/>
                <w:szCs w:val="18"/>
              </w:rPr>
            </w:pPr>
            <w:r w:rsidRPr="009E2819">
              <w:rPr>
                <w:sz w:val="18"/>
                <w:szCs w:val="18"/>
              </w:rPr>
              <w:t>Demandas adecuadas al trabajo, no suponen riesgo</w:t>
            </w:r>
          </w:p>
        </w:tc>
        <w:tc>
          <w:tcPr>
            <w:tcW w:w="880" w:type="dxa"/>
          </w:tcPr>
          <w:p w14:paraId="448A4641" w14:textId="3A225B1D" w:rsidR="00A528D0" w:rsidRPr="009E2819" w:rsidRDefault="00FD43E9" w:rsidP="00A2245E">
            <w:pPr>
              <w:pStyle w:val="TextoPrincipal"/>
              <w:ind w:firstLine="0"/>
              <w:rPr>
                <w:sz w:val="18"/>
                <w:szCs w:val="18"/>
              </w:rPr>
            </w:pPr>
            <w:r w:rsidRPr="009E2819">
              <w:rPr>
                <w:sz w:val="18"/>
                <w:szCs w:val="18"/>
              </w:rPr>
              <w:t>Riesgo alto, reorganizar tareas</w:t>
            </w:r>
          </w:p>
        </w:tc>
      </w:tr>
      <w:tr w:rsidR="00FD43E9" w:rsidRPr="009E2819" w14:paraId="0AAC9030" w14:textId="07B60575" w:rsidTr="00FD43E9">
        <w:tc>
          <w:tcPr>
            <w:tcW w:w="870" w:type="dxa"/>
            <w:shd w:val="clear" w:color="auto" w:fill="F2F2F2" w:themeFill="background1" w:themeFillShade="F2"/>
          </w:tcPr>
          <w:p w14:paraId="41040BC5" w14:textId="2A873836" w:rsidR="00FD43E9" w:rsidRPr="009E2819" w:rsidRDefault="00FD43E9" w:rsidP="00FD43E9">
            <w:pPr>
              <w:pStyle w:val="TextoPrincipal"/>
              <w:ind w:firstLine="0"/>
              <w:jc w:val="center"/>
              <w:rPr>
                <w:b/>
                <w:bCs/>
                <w:sz w:val="18"/>
                <w:szCs w:val="18"/>
              </w:rPr>
            </w:pPr>
            <w:r w:rsidRPr="009E2819">
              <w:rPr>
                <w:b/>
                <w:bCs/>
                <w:sz w:val="18"/>
                <w:szCs w:val="18"/>
              </w:rPr>
              <w:t>[4-7]</w:t>
            </w:r>
          </w:p>
        </w:tc>
        <w:tc>
          <w:tcPr>
            <w:tcW w:w="1220" w:type="dxa"/>
          </w:tcPr>
          <w:p w14:paraId="53444993" w14:textId="469D1683" w:rsidR="00FD43E9" w:rsidRPr="009E2819" w:rsidRDefault="00FD43E9" w:rsidP="00FD43E9">
            <w:pPr>
              <w:pStyle w:val="TextoPrincipal"/>
              <w:ind w:firstLine="0"/>
              <w:rPr>
                <w:sz w:val="18"/>
                <w:szCs w:val="18"/>
              </w:rPr>
            </w:pPr>
            <w:r w:rsidRPr="009E2819">
              <w:rPr>
                <w:sz w:val="18"/>
                <w:szCs w:val="18"/>
              </w:rPr>
              <w:t>Sospecha de riesgo, indicios, ritmo ajustado a límites</w:t>
            </w:r>
          </w:p>
        </w:tc>
        <w:tc>
          <w:tcPr>
            <w:tcW w:w="1299" w:type="dxa"/>
          </w:tcPr>
          <w:p w14:paraId="7DC77167" w14:textId="60D2D4FB" w:rsidR="00FD43E9" w:rsidRPr="009E2819" w:rsidRDefault="00FD43E9" w:rsidP="00FD43E9">
            <w:pPr>
              <w:pStyle w:val="TextoPrincipal"/>
              <w:ind w:firstLine="0"/>
              <w:rPr>
                <w:sz w:val="18"/>
                <w:szCs w:val="18"/>
              </w:rPr>
            </w:pPr>
            <w:r w:rsidRPr="009E2819">
              <w:rPr>
                <w:sz w:val="18"/>
                <w:szCs w:val="18"/>
              </w:rPr>
              <w:t>Condiciones probables de riesgo</w:t>
            </w:r>
          </w:p>
        </w:tc>
        <w:tc>
          <w:tcPr>
            <w:tcW w:w="1238" w:type="dxa"/>
          </w:tcPr>
          <w:p w14:paraId="675676EC" w14:textId="1462DC1B" w:rsidR="00FD43E9" w:rsidRPr="009E2819" w:rsidRDefault="00FD43E9" w:rsidP="00FD43E9">
            <w:pPr>
              <w:pStyle w:val="TextoPrincipal"/>
              <w:ind w:firstLine="0"/>
              <w:rPr>
                <w:sz w:val="18"/>
                <w:szCs w:val="18"/>
              </w:rPr>
            </w:pPr>
            <w:r w:rsidRPr="009E2819">
              <w:rPr>
                <w:sz w:val="18"/>
                <w:szCs w:val="18"/>
              </w:rPr>
              <w:t>Limitadas, sospecha e indicios de riesgo</w:t>
            </w:r>
          </w:p>
        </w:tc>
        <w:tc>
          <w:tcPr>
            <w:tcW w:w="1046" w:type="dxa"/>
          </w:tcPr>
          <w:p w14:paraId="7B1D3B55" w14:textId="04F153A1" w:rsidR="00FD43E9" w:rsidRPr="009E2819" w:rsidRDefault="00FD43E9" w:rsidP="00FD43E9">
            <w:pPr>
              <w:pStyle w:val="TextoPrincipal"/>
              <w:ind w:firstLine="0"/>
              <w:rPr>
                <w:sz w:val="18"/>
                <w:szCs w:val="18"/>
              </w:rPr>
            </w:pPr>
            <w:r w:rsidRPr="009E2819">
              <w:rPr>
                <w:sz w:val="18"/>
                <w:szCs w:val="18"/>
              </w:rPr>
              <w:t>Situaciones dentro de la normalidad</w:t>
            </w:r>
          </w:p>
        </w:tc>
        <w:tc>
          <w:tcPr>
            <w:tcW w:w="1473" w:type="dxa"/>
          </w:tcPr>
          <w:p w14:paraId="2B7A38E5" w14:textId="47BE9D08" w:rsidR="00FD43E9" w:rsidRPr="009E2819" w:rsidRDefault="00FD43E9" w:rsidP="00FD43E9">
            <w:pPr>
              <w:pStyle w:val="TextoPrincipal"/>
              <w:ind w:firstLine="0"/>
              <w:rPr>
                <w:sz w:val="18"/>
                <w:szCs w:val="18"/>
              </w:rPr>
            </w:pPr>
            <w:r w:rsidRPr="009E2819">
              <w:rPr>
                <w:sz w:val="18"/>
                <w:szCs w:val="18"/>
              </w:rPr>
              <w:t>Normal, situación media de trabajo con oportunidad de mejora</w:t>
            </w:r>
          </w:p>
        </w:tc>
        <w:tc>
          <w:tcPr>
            <w:tcW w:w="1091" w:type="dxa"/>
          </w:tcPr>
          <w:p w14:paraId="0AE57D57" w14:textId="0170DD95" w:rsidR="00FD43E9" w:rsidRPr="009E2819" w:rsidRDefault="00FD43E9" w:rsidP="00FD43E9">
            <w:pPr>
              <w:pStyle w:val="TextoPrincipal"/>
              <w:ind w:firstLine="0"/>
              <w:rPr>
                <w:sz w:val="18"/>
                <w:szCs w:val="18"/>
              </w:rPr>
            </w:pPr>
            <w:r w:rsidRPr="009E2819">
              <w:rPr>
                <w:sz w:val="18"/>
                <w:szCs w:val="18"/>
              </w:rPr>
              <w:t>Percepción normal</w:t>
            </w:r>
          </w:p>
        </w:tc>
        <w:tc>
          <w:tcPr>
            <w:tcW w:w="1066" w:type="dxa"/>
          </w:tcPr>
          <w:p w14:paraId="21062569" w14:textId="7419E11E" w:rsidR="00FD43E9" w:rsidRPr="009E2819" w:rsidRDefault="00FD43E9" w:rsidP="00FD43E9">
            <w:pPr>
              <w:pStyle w:val="TextoPrincipal"/>
              <w:ind w:firstLine="0"/>
              <w:rPr>
                <w:sz w:val="18"/>
                <w:szCs w:val="18"/>
              </w:rPr>
            </w:pPr>
            <w:r w:rsidRPr="009E2819">
              <w:rPr>
                <w:sz w:val="18"/>
                <w:szCs w:val="18"/>
              </w:rPr>
              <w:t>Media implicación emocional</w:t>
            </w:r>
          </w:p>
        </w:tc>
        <w:tc>
          <w:tcPr>
            <w:tcW w:w="1086" w:type="dxa"/>
          </w:tcPr>
          <w:p w14:paraId="03D5E678" w14:textId="6BC4BCFA" w:rsidR="00FD43E9" w:rsidRPr="009E2819" w:rsidRDefault="00FD43E9" w:rsidP="00FD43E9">
            <w:pPr>
              <w:pStyle w:val="TextoPrincipal"/>
              <w:ind w:firstLine="0"/>
              <w:rPr>
                <w:sz w:val="18"/>
                <w:szCs w:val="18"/>
              </w:rPr>
            </w:pPr>
            <w:r w:rsidRPr="009E2819">
              <w:rPr>
                <w:sz w:val="18"/>
                <w:szCs w:val="18"/>
              </w:rPr>
              <w:t>Nivel medio de percepción de normalidad, oportunidad de mejora</w:t>
            </w:r>
          </w:p>
        </w:tc>
        <w:tc>
          <w:tcPr>
            <w:tcW w:w="1368" w:type="dxa"/>
          </w:tcPr>
          <w:p w14:paraId="3FF73B59" w14:textId="703DFB37" w:rsidR="00FD43E9" w:rsidRPr="009E2819" w:rsidRDefault="00FD43E9" w:rsidP="00FD43E9">
            <w:pPr>
              <w:pStyle w:val="TextoPrincipal"/>
              <w:ind w:firstLine="0"/>
              <w:rPr>
                <w:sz w:val="18"/>
                <w:szCs w:val="18"/>
              </w:rPr>
            </w:pPr>
            <w:r w:rsidRPr="009E2819">
              <w:rPr>
                <w:sz w:val="18"/>
                <w:szCs w:val="18"/>
              </w:rPr>
              <w:t>Normal, situación media de trabajo con oportunidad de mejora</w:t>
            </w:r>
          </w:p>
        </w:tc>
        <w:tc>
          <w:tcPr>
            <w:tcW w:w="871" w:type="dxa"/>
          </w:tcPr>
          <w:p w14:paraId="77A54EEA" w14:textId="02F4EC9F" w:rsidR="00FD43E9" w:rsidRPr="009E2819" w:rsidRDefault="00FD43E9" w:rsidP="00FD43E9">
            <w:pPr>
              <w:pStyle w:val="TextoPrincipal"/>
              <w:ind w:firstLine="0"/>
              <w:rPr>
                <w:sz w:val="18"/>
                <w:szCs w:val="18"/>
              </w:rPr>
            </w:pPr>
            <w:r w:rsidRPr="009E2819">
              <w:rPr>
                <w:sz w:val="18"/>
                <w:szCs w:val="18"/>
              </w:rPr>
              <w:t>Normal, situación media de trabajo con oportunidad de mejora</w:t>
            </w:r>
          </w:p>
        </w:tc>
        <w:tc>
          <w:tcPr>
            <w:tcW w:w="1235" w:type="dxa"/>
          </w:tcPr>
          <w:p w14:paraId="28862EC3" w14:textId="2B8528B7" w:rsidR="00FD43E9" w:rsidRPr="009E2819" w:rsidRDefault="00FD43E9" w:rsidP="00FD43E9">
            <w:pPr>
              <w:pStyle w:val="TextoPrincipal"/>
              <w:ind w:firstLine="0"/>
              <w:rPr>
                <w:sz w:val="18"/>
                <w:szCs w:val="18"/>
              </w:rPr>
            </w:pPr>
            <w:r w:rsidRPr="009E2819">
              <w:rPr>
                <w:sz w:val="18"/>
                <w:szCs w:val="18"/>
              </w:rPr>
              <w:t>Nivel medio de demandas de normalidad, nivel a controlar</w:t>
            </w:r>
          </w:p>
        </w:tc>
        <w:tc>
          <w:tcPr>
            <w:tcW w:w="880" w:type="dxa"/>
          </w:tcPr>
          <w:p w14:paraId="6CFC04CF" w14:textId="1364333F" w:rsidR="00FD43E9" w:rsidRPr="009E2819" w:rsidRDefault="00FD43E9" w:rsidP="00FD43E9">
            <w:pPr>
              <w:pStyle w:val="TextoPrincipal"/>
              <w:ind w:firstLine="0"/>
              <w:rPr>
                <w:sz w:val="18"/>
                <w:szCs w:val="18"/>
              </w:rPr>
            </w:pPr>
            <w:r w:rsidRPr="009E2819">
              <w:rPr>
                <w:sz w:val="18"/>
                <w:szCs w:val="18"/>
              </w:rPr>
              <w:t>Nivel medio de percepción de carga mental, oportunidad de mejora</w:t>
            </w:r>
          </w:p>
        </w:tc>
      </w:tr>
      <w:tr w:rsidR="00FD43E9" w:rsidRPr="009E2819" w14:paraId="26131B05" w14:textId="1B5178F4" w:rsidTr="00FD43E9">
        <w:tc>
          <w:tcPr>
            <w:tcW w:w="870" w:type="dxa"/>
            <w:shd w:val="clear" w:color="auto" w:fill="F2F2F2" w:themeFill="background1" w:themeFillShade="F2"/>
          </w:tcPr>
          <w:p w14:paraId="19244686" w14:textId="0E622662" w:rsidR="00FD43E9" w:rsidRPr="009E2819" w:rsidRDefault="00FD43E9" w:rsidP="00FD43E9">
            <w:pPr>
              <w:pStyle w:val="TextoPrincipal"/>
              <w:ind w:firstLine="0"/>
              <w:jc w:val="center"/>
              <w:rPr>
                <w:b/>
                <w:bCs/>
                <w:sz w:val="18"/>
                <w:szCs w:val="18"/>
              </w:rPr>
            </w:pPr>
            <w:r w:rsidRPr="009E2819">
              <w:rPr>
                <w:b/>
                <w:bCs/>
                <w:sz w:val="18"/>
                <w:szCs w:val="18"/>
              </w:rPr>
              <w:t>[7-10]</w:t>
            </w:r>
          </w:p>
        </w:tc>
        <w:tc>
          <w:tcPr>
            <w:tcW w:w="1220" w:type="dxa"/>
          </w:tcPr>
          <w:p w14:paraId="1FB2484A" w14:textId="28190535" w:rsidR="00FD43E9" w:rsidRPr="009E2819" w:rsidRDefault="00FD43E9" w:rsidP="00FD43E9">
            <w:pPr>
              <w:pStyle w:val="TextoPrincipal"/>
              <w:ind w:firstLine="0"/>
              <w:rPr>
                <w:sz w:val="18"/>
                <w:szCs w:val="18"/>
              </w:rPr>
            </w:pPr>
            <w:r w:rsidRPr="009E2819">
              <w:rPr>
                <w:sz w:val="18"/>
                <w:szCs w:val="18"/>
              </w:rPr>
              <w:t>Adecuado al trabajo, sin riesgos para la salud</w:t>
            </w:r>
          </w:p>
        </w:tc>
        <w:tc>
          <w:tcPr>
            <w:tcW w:w="1299" w:type="dxa"/>
          </w:tcPr>
          <w:p w14:paraId="158C0EE9" w14:textId="0A1BDB12" w:rsidR="00FD43E9" w:rsidRPr="009E2819" w:rsidRDefault="00FD43E9" w:rsidP="00FD43E9">
            <w:pPr>
              <w:pStyle w:val="TextoPrincipal"/>
              <w:ind w:firstLine="0"/>
              <w:rPr>
                <w:sz w:val="18"/>
                <w:szCs w:val="18"/>
              </w:rPr>
            </w:pPr>
            <w:r w:rsidRPr="009E2819">
              <w:rPr>
                <w:sz w:val="18"/>
                <w:szCs w:val="18"/>
              </w:rPr>
              <w:t>No hay sospecha, sin riesgo</w:t>
            </w:r>
          </w:p>
        </w:tc>
        <w:tc>
          <w:tcPr>
            <w:tcW w:w="1238" w:type="dxa"/>
          </w:tcPr>
          <w:p w14:paraId="3924B3D2" w14:textId="7B97B2A3" w:rsidR="00FD43E9" w:rsidRPr="009E2819" w:rsidRDefault="00FD43E9" w:rsidP="00FD43E9">
            <w:pPr>
              <w:pStyle w:val="TextoPrincipal"/>
              <w:ind w:firstLine="0"/>
              <w:rPr>
                <w:sz w:val="18"/>
                <w:szCs w:val="18"/>
              </w:rPr>
            </w:pPr>
            <w:r w:rsidRPr="009E2819">
              <w:rPr>
                <w:sz w:val="18"/>
                <w:szCs w:val="18"/>
              </w:rPr>
              <w:t>Adecuado al trabajo, sin riesgos</w:t>
            </w:r>
          </w:p>
        </w:tc>
        <w:tc>
          <w:tcPr>
            <w:tcW w:w="1046" w:type="dxa"/>
          </w:tcPr>
          <w:p w14:paraId="50135B73" w14:textId="6449B3B4" w:rsidR="00FD43E9" w:rsidRPr="009E2819" w:rsidRDefault="00FD43E9" w:rsidP="00FD43E9">
            <w:pPr>
              <w:pStyle w:val="TextoPrincipal"/>
              <w:ind w:firstLine="0"/>
              <w:rPr>
                <w:sz w:val="18"/>
                <w:szCs w:val="18"/>
              </w:rPr>
            </w:pPr>
            <w:r w:rsidRPr="009E2819">
              <w:rPr>
                <w:sz w:val="18"/>
                <w:szCs w:val="18"/>
              </w:rPr>
              <w:t>Estado de salud, individual y colectivo, óptimo</w:t>
            </w:r>
          </w:p>
        </w:tc>
        <w:tc>
          <w:tcPr>
            <w:tcW w:w="1473" w:type="dxa"/>
          </w:tcPr>
          <w:p w14:paraId="11A834A7" w14:textId="6951B58F" w:rsidR="00FD43E9" w:rsidRPr="009E2819" w:rsidRDefault="00FD43E9" w:rsidP="00FD43E9">
            <w:pPr>
              <w:pStyle w:val="TextoPrincipal"/>
              <w:ind w:firstLine="0"/>
              <w:rPr>
                <w:sz w:val="18"/>
                <w:szCs w:val="18"/>
              </w:rPr>
            </w:pPr>
            <w:r w:rsidRPr="009E2819">
              <w:rPr>
                <w:sz w:val="18"/>
                <w:szCs w:val="18"/>
              </w:rPr>
              <w:t>Óptimo, situación ideal de reconocimiento</w:t>
            </w:r>
          </w:p>
        </w:tc>
        <w:tc>
          <w:tcPr>
            <w:tcW w:w="1091" w:type="dxa"/>
          </w:tcPr>
          <w:p w14:paraId="7CF8B764" w14:textId="1FB6803D" w:rsidR="00FD43E9" w:rsidRPr="009E2819" w:rsidRDefault="00FD43E9" w:rsidP="00FD43E9">
            <w:pPr>
              <w:pStyle w:val="TextoPrincipal"/>
              <w:ind w:firstLine="0"/>
              <w:rPr>
                <w:sz w:val="18"/>
                <w:szCs w:val="18"/>
              </w:rPr>
            </w:pPr>
            <w:r w:rsidRPr="009E2819">
              <w:rPr>
                <w:sz w:val="18"/>
                <w:szCs w:val="18"/>
              </w:rPr>
              <w:t>Excelente capacidad de decisión</w:t>
            </w:r>
          </w:p>
        </w:tc>
        <w:tc>
          <w:tcPr>
            <w:tcW w:w="1066" w:type="dxa"/>
          </w:tcPr>
          <w:p w14:paraId="6CA07787" w14:textId="1A129A5B" w:rsidR="00FD43E9" w:rsidRPr="009E2819" w:rsidRDefault="00FD43E9" w:rsidP="00FD43E9">
            <w:pPr>
              <w:pStyle w:val="TextoPrincipal"/>
              <w:ind w:firstLine="0"/>
              <w:rPr>
                <w:sz w:val="18"/>
                <w:szCs w:val="18"/>
              </w:rPr>
            </w:pPr>
            <w:r w:rsidRPr="009E2819">
              <w:rPr>
                <w:sz w:val="18"/>
                <w:szCs w:val="18"/>
              </w:rPr>
              <w:t>Alta implicación emocional</w:t>
            </w:r>
          </w:p>
        </w:tc>
        <w:tc>
          <w:tcPr>
            <w:tcW w:w="1086" w:type="dxa"/>
          </w:tcPr>
          <w:p w14:paraId="63166E27" w14:textId="147D6714" w:rsidR="00FD43E9" w:rsidRPr="009E2819" w:rsidRDefault="00FD43E9" w:rsidP="00FD43E9">
            <w:pPr>
              <w:pStyle w:val="TextoPrincipal"/>
              <w:ind w:firstLine="0"/>
              <w:rPr>
                <w:sz w:val="18"/>
                <w:szCs w:val="18"/>
              </w:rPr>
            </w:pPr>
            <w:r w:rsidRPr="009E2819">
              <w:rPr>
                <w:sz w:val="18"/>
                <w:szCs w:val="18"/>
              </w:rPr>
              <w:t>Adecuado al trabajo, alto nivel de apoyo</w:t>
            </w:r>
          </w:p>
        </w:tc>
        <w:tc>
          <w:tcPr>
            <w:tcW w:w="1368" w:type="dxa"/>
          </w:tcPr>
          <w:p w14:paraId="6E8CAE99" w14:textId="7C79A637" w:rsidR="00FD43E9" w:rsidRPr="009E2819" w:rsidRDefault="00FD43E9" w:rsidP="00FD43E9">
            <w:pPr>
              <w:pStyle w:val="TextoPrincipal"/>
              <w:ind w:firstLine="0"/>
              <w:rPr>
                <w:sz w:val="18"/>
                <w:szCs w:val="18"/>
              </w:rPr>
            </w:pPr>
            <w:r w:rsidRPr="009E2819">
              <w:rPr>
                <w:sz w:val="18"/>
                <w:szCs w:val="18"/>
              </w:rPr>
              <w:t>Adecuado al trabajo, alto nivel de compensación</w:t>
            </w:r>
          </w:p>
        </w:tc>
        <w:tc>
          <w:tcPr>
            <w:tcW w:w="871" w:type="dxa"/>
          </w:tcPr>
          <w:p w14:paraId="481E7AA5" w14:textId="79DB6273" w:rsidR="00FD43E9" w:rsidRPr="009E2819" w:rsidRDefault="00FD43E9" w:rsidP="00FD43E9">
            <w:pPr>
              <w:pStyle w:val="TextoPrincipal"/>
              <w:ind w:firstLine="0"/>
              <w:rPr>
                <w:sz w:val="18"/>
                <w:szCs w:val="18"/>
              </w:rPr>
            </w:pPr>
            <w:r w:rsidRPr="009E2819">
              <w:rPr>
                <w:sz w:val="18"/>
                <w:szCs w:val="18"/>
              </w:rPr>
              <w:t>Adecuado al trabajo, alto nivel de control sobre las tareas</w:t>
            </w:r>
          </w:p>
        </w:tc>
        <w:tc>
          <w:tcPr>
            <w:tcW w:w="1235" w:type="dxa"/>
          </w:tcPr>
          <w:p w14:paraId="67D97602" w14:textId="01F7C703" w:rsidR="00FD43E9" w:rsidRPr="009E2819" w:rsidRDefault="00FD43E9" w:rsidP="00FD43E9">
            <w:pPr>
              <w:pStyle w:val="TextoPrincipal"/>
              <w:ind w:firstLine="0"/>
              <w:rPr>
                <w:sz w:val="18"/>
                <w:szCs w:val="18"/>
              </w:rPr>
            </w:pPr>
            <w:r w:rsidRPr="009E2819">
              <w:rPr>
                <w:sz w:val="18"/>
                <w:szCs w:val="18"/>
              </w:rPr>
              <w:t>Riesgo evidente, alto nivel de demandas en el trabajo</w:t>
            </w:r>
          </w:p>
        </w:tc>
        <w:tc>
          <w:tcPr>
            <w:tcW w:w="880" w:type="dxa"/>
          </w:tcPr>
          <w:p w14:paraId="1F99F6F1" w14:textId="472547FA" w:rsidR="00FD43E9" w:rsidRPr="009E2819" w:rsidRDefault="00FD43E9" w:rsidP="00FD43E9">
            <w:pPr>
              <w:pStyle w:val="TextoPrincipal"/>
              <w:ind w:firstLine="0"/>
              <w:rPr>
                <w:sz w:val="18"/>
                <w:szCs w:val="18"/>
              </w:rPr>
            </w:pPr>
            <w:r w:rsidRPr="009E2819">
              <w:rPr>
                <w:sz w:val="18"/>
                <w:szCs w:val="18"/>
              </w:rPr>
              <w:t>Sin riesgo alguno.</w:t>
            </w:r>
          </w:p>
        </w:tc>
      </w:tr>
    </w:tbl>
    <w:p w14:paraId="6CE50FE3" w14:textId="77777777" w:rsidR="00FD43E9" w:rsidRPr="009E2819" w:rsidRDefault="00FD43E9" w:rsidP="00FD43E9">
      <w:pPr>
        <w:pStyle w:val="Caption"/>
        <w:spacing w:after="0"/>
        <w:rPr>
          <w:lang w:val="es-HN"/>
        </w:rPr>
      </w:pPr>
    </w:p>
    <w:p w14:paraId="75ACFF21" w14:textId="4D009457" w:rsidR="00A2245E" w:rsidRPr="009E2819" w:rsidRDefault="00FD43E9" w:rsidP="00FD43E9">
      <w:pPr>
        <w:pStyle w:val="Caption"/>
        <w:spacing w:after="0"/>
        <w:rPr>
          <w:lang w:val="es-HN"/>
        </w:rPr>
      </w:pPr>
      <w:bookmarkStart w:id="76" w:name="_Toc153637738"/>
      <w:r w:rsidRPr="009E2819">
        <w:rPr>
          <w:lang w:val="es-HN"/>
        </w:rPr>
        <w:t xml:space="preserve">Tabla </w:t>
      </w:r>
      <w:r w:rsidRPr="009E2819">
        <w:rPr>
          <w:lang w:val="es-HN"/>
        </w:rPr>
        <w:fldChar w:fldCharType="begin"/>
      </w:r>
      <w:r w:rsidRPr="009E2819">
        <w:rPr>
          <w:lang w:val="es-HN"/>
        </w:rPr>
        <w:instrText xml:space="preserve"> SEQ Tabla \* ARABIC </w:instrText>
      </w:r>
      <w:r w:rsidRPr="009E2819">
        <w:rPr>
          <w:lang w:val="es-HN"/>
        </w:rPr>
        <w:fldChar w:fldCharType="separate"/>
      </w:r>
      <w:r w:rsidR="000308BA">
        <w:rPr>
          <w:noProof/>
          <w:lang w:val="es-HN"/>
        </w:rPr>
        <w:t>8</w:t>
      </w:r>
      <w:r w:rsidRPr="009E2819">
        <w:rPr>
          <w:lang w:val="es-HN"/>
        </w:rPr>
        <w:fldChar w:fldCharType="end"/>
      </w:r>
      <w:r w:rsidRPr="009E2819">
        <w:rPr>
          <w:lang w:val="es-HN"/>
        </w:rPr>
        <w:t xml:space="preserve"> Tabla de evaluación de resultados para cuestionario MPF</w:t>
      </w:r>
      <w:bookmarkEnd w:id="76"/>
    </w:p>
    <w:p w14:paraId="430C2DFD" w14:textId="266D3D18" w:rsidR="00B91FFE" w:rsidRPr="009E2819" w:rsidRDefault="00FD43E9" w:rsidP="00853CDC">
      <w:pPr>
        <w:rPr>
          <w:kern w:val="2"/>
          <w:sz w:val="24"/>
          <w:szCs w:val="24"/>
          <w:lang w:val="es-HN" w:eastAsia="es-ES_tradnl"/>
        </w:rPr>
        <w:sectPr w:rsidR="00B91FFE" w:rsidRPr="009E2819" w:rsidSect="008A719D">
          <w:pgSz w:w="15840" w:h="12240" w:orient="landscape"/>
          <w:pgMar w:top="1440" w:right="1440" w:bottom="1440" w:left="1440" w:header="720" w:footer="720" w:gutter="0"/>
          <w:cols w:space="720"/>
          <w:docGrid w:linePitch="360"/>
        </w:sectPr>
      </w:pPr>
      <w:r w:rsidRPr="009E2819">
        <w:rPr>
          <w:lang w:val="es-HN"/>
        </w:rPr>
        <w:t xml:space="preserve">Fuente: </w:t>
      </w:r>
      <w:r w:rsidRPr="009E2819">
        <w:rPr>
          <w:szCs w:val="24"/>
          <w:lang w:val="es-HN"/>
        </w:rPr>
        <w:t xml:space="preserve">(Ruíz &amp; </w:t>
      </w:r>
      <w:proofErr w:type="spellStart"/>
      <w:r w:rsidRPr="009E2819">
        <w:rPr>
          <w:szCs w:val="24"/>
          <w:lang w:val="es-HN"/>
        </w:rPr>
        <w:t>Idoate</w:t>
      </w:r>
      <w:proofErr w:type="spellEnd"/>
      <w:r w:rsidRPr="009E2819">
        <w:rPr>
          <w:szCs w:val="24"/>
          <w:lang w:val="es-HN"/>
        </w:rPr>
        <w:t xml:space="preserve">, 2005), </w:t>
      </w:r>
      <w:r w:rsidRPr="009E2819">
        <w:rPr>
          <w:lang w:val="es-HN"/>
        </w:rPr>
        <w:t>Elaboración prop</w:t>
      </w:r>
      <w:r w:rsidR="00B91FFE" w:rsidRPr="009E2819">
        <w:rPr>
          <w:lang w:val="es-HN"/>
        </w:rPr>
        <w:t>ia</w:t>
      </w:r>
    </w:p>
    <w:p w14:paraId="009F9D48" w14:textId="2C36DE0E" w:rsidR="00B91FFE" w:rsidRPr="009E2819" w:rsidRDefault="00B91FFE" w:rsidP="00B91FFE">
      <w:pPr>
        <w:pStyle w:val="TextoPrincipal"/>
      </w:pPr>
      <w:r w:rsidRPr="009E2819">
        <w:lastRenderedPageBreak/>
        <w:t xml:space="preserve">Se utilizan a su vez, categorías de riesgo; riesgo alto (A), riesgo medio (M) y riesgo bajo (B) que concuerdan con las escalas de las variables (1-4, 4-7, 7-10). Finalmente, para realizar la caracterización de los riesgos psicosociales, es necesario analizar la frecuencia con la que aparecen los valores. Puede ser tentador utilizar una media, sin embargo, con el objetivo de poder priorizar los casos donde existen riesgos considerables, se toma como valor a analizar la frecuencia. </w:t>
      </w:r>
    </w:p>
    <w:p w14:paraId="75AA3883" w14:textId="77777777" w:rsidR="004E3C76" w:rsidRPr="00504D54" w:rsidRDefault="0034537A" w:rsidP="00B23F65">
      <w:pPr>
        <w:pStyle w:val="Heading3"/>
      </w:pPr>
      <w:bookmarkStart w:id="77" w:name="_Toc153637665"/>
      <w:r w:rsidRPr="00504D54">
        <w:t>APLICACIÓN DEL MÉTODO RULA</w:t>
      </w:r>
      <w:bookmarkEnd w:id="77"/>
    </w:p>
    <w:p w14:paraId="55BB99E9" w14:textId="77777777" w:rsidR="0034138E" w:rsidRPr="009E2819" w:rsidRDefault="0034138E" w:rsidP="00FA346F">
      <w:pPr>
        <w:pStyle w:val="TextoPrincipal"/>
      </w:pPr>
      <w:r w:rsidRPr="009E2819">
        <w:t xml:space="preserve">La carga postural </w:t>
      </w:r>
      <w:proofErr w:type="spellStart"/>
      <w:r w:rsidRPr="009E2819">
        <w:t>excesive</w:t>
      </w:r>
      <w:proofErr w:type="spellEnd"/>
      <w:r w:rsidRPr="009E2819">
        <w:t xml:space="preserve"> es probablemente uno de los factores de riesgo que más se asocian en la manifestación de trastornos </w:t>
      </w:r>
      <w:proofErr w:type="spellStart"/>
      <w:r w:rsidRPr="009E2819">
        <w:t>muscoesqueléticos</w:t>
      </w:r>
      <w:proofErr w:type="spellEnd"/>
      <w:r w:rsidRPr="009E2819">
        <w:t xml:space="preserve">. Es conocido ampliamente que posturas inadecuadas, de naturaleza repetitiva desembocan en la fatiga que a largo plazo tienen una posibilidad alta de llevar a problemas de salud crónicos. </w:t>
      </w:r>
    </w:p>
    <w:p w14:paraId="2D763D71" w14:textId="0FE8814D" w:rsidR="00FA346F" w:rsidRPr="009E2819" w:rsidRDefault="0034138E" w:rsidP="00FA346F">
      <w:pPr>
        <w:pStyle w:val="TextoPrincipal"/>
      </w:pPr>
      <w:r w:rsidRPr="009E2819">
        <w:t xml:space="preserve">Es evidente entonces, </w:t>
      </w:r>
      <w:r w:rsidR="00853CDC" w:rsidRPr="009E2819">
        <w:t>la necesidad de</w:t>
      </w:r>
      <w:r w:rsidRPr="009E2819">
        <w:t xml:space="preserve"> evaluar la carga postural. Para ello se pueden aplicar una amplia variedad de métodos. En la presente investigación se utilizará el método RULA (Evaluación de movimiento rápido de los miembros superiores, por sus siglas en inglés). El </w:t>
      </w:r>
      <w:r w:rsidR="00B947F7" w:rsidRPr="009E2819">
        <w:t>método fue</w:t>
      </w:r>
      <w:r w:rsidRPr="009E2819">
        <w:t xml:space="preserve"> desarrollado en 1993 por </w:t>
      </w:r>
      <w:proofErr w:type="spellStart"/>
      <w:r w:rsidRPr="009E2819">
        <w:t>McAtamney</w:t>
      </w:r>
      <w:proofErr w:type="spellEnd"/>
      <w:r w:rsidRPr="009E2819">
        <w:t xml:space="preserve"> y </w:t>
      </w:r>
      <w:proofErr w:type="spellStart"/>
      <w:r w:rsidRPr="009E2819">
        <w:t>Corlett</w:t>
      </w:r>
      <w:proofErr w:type="spellEnd"/>
      <w:r w:rsidRPr="009E2819">
        <w:t xml:space="preserve"> de la Universidad de </w:t>
      </w:r>
      <w:proofErr w:type="spellStart"/>
      <w:r w:rsidRPr="009E2819">
        <w:t>Nottingham</w:t>
      </w:r>
      <w:proofErr w:type="spellEnd"/>
      <w:r w:rsidRPr="009E2819">
        <w:t xml:space="preserve"> (</w:t>
      </w:r>
      <w:proofErr w:type="spellStart"/>
      <w:r w:rsidRPr="009E2819">
        <w:t>Institute</w:t>
      </w:r>
      <w:proofErr w:type="spellEnd"/>
      <w:r w:rsidRPr="009E2819">
        <w:t xml:space="preserve"> </w:t>
      </w:r>
      <w:proofErr w:type="spellStart"/>
      <w:r w:rsidRPr="009E2819">
        <w:t>for</w:t>
      </w:r>
      <w:proofErr w:type="spellEnd"/>
      <w:r w:rsidRPr="009E2819">
        <w:t xml:space="preserve"> </w:t>
      </w:r>
      <w:proofErr w:type="spellStart"/>
      <w:r w:rsidRPr="009E2819">
        <w:t>Occupational</w:t>
      </w:r>
      <w:proofErr w:type="spellEnd"/>
      <w:r w:rsidRPr="009E2819">
        <w:t xml:space="preserve"> </w:t>
      </w:r>
      <w:proofErr w:type="spellStart"/>
      <w:r w:rsidRPr="009E2819">
        <w:t>Ergonomics</w:t>
      </w:r>
      <w:proofErr w:type="spellEnd"/>
      <w:r w:rsidRPr="009E2819">
        <w:t>), y específicamente, tiene como objetivo evaluar la exposición de los trabajadores a factores de riesgo que generan una carga postural significativa y pueden dar lugar a trastornos en la parte superior del cuerpo</w:t>
      </w:r>
      <w:r w:rsidR="004B0208" w:rsidRPr="009E2819">
        <w:t xml:space="preserve"> </w:t>
      </w:r>
      <w:r w:rsidR="004B0208" w:rsidRPr="009E2819">
        <w:rPr>
          <w:kern w:val="0"/>
        </w:rPr>
        <w:t>(Diego-Más, 2015)</w:t>
      </w:r>
      <w:r w:rsidR="004B0208" w:rsidRPr="009E2819">
        <w:t>.</w:t>
      </w:r>
    </w:p>
    <w:p w14:paraId="3F92961B" w14:textId="18C6312E" w:rsidR="00853CDC" w:rsidRPr="009E2819" w:rsidRDefault="00853CDC" w:rsidP="00BD0E76">
      <w:pPr>
        <w:pStyle w:val="TextoPrincipal"/>
      </w:pPr>
      <w:r w:rsidRPr="009E2819">
        <w:t xml:space="preserve">El método RULA asigna una puntuación específica a cada postura, la cual se utiliza como referencia para determinar un Nivel de Actuación correspondiente. Este nivel ofrece una guía clara para determinar si la postura es adecuada o si se requieren ajustes o rediseños en el entorno laboral. El método </w:t>
      </w:r>
      <w:r w:rsidR="00BD0E76" w:rsidRPr="009E2819">
        <w:t xml:space="preserve">no se enfoca en la evaluación de posturas en conjunto, sino que su enfoque </w:t>
      </w:r>
      <w:r w:rsidR="00316887" w:rsidRPr="009E2819">
        <w:t>está</w:t>
      </w:r>
      <w:r w:rsidR="00BD0E76" w:rsidRPr="009E2819">
        <w:t xml:space="preserve"> en estudiar las posturas individuales, lo que hace clara la necesidad elegir apropiadamente las posturas que serán estudiadas. Dentro de los criterios para tomar tal decisión están la duración y frecuencia de las posturas, así como posibles desviaciones considerables con respecto a la posición neutra del trabajador.</w:t>
      </w:r>
    </w:p>
    <w:p w14:paraId="50AAD221" w14:textId="6AEECC10" w:rsidR="004B0208" w:rsidRPr="009E2819" w:rsidRDefault="00BD0E76" w:rsidP="004B0208">
      <w:pPr>
        <w:pStyle w:val="TextoPrincipal"/>
      </w:pPr>
      <w:r w:rsidRPr="009E2819">
        <w:t xml:space="preserve">El proceso inicia con la observación de las tareas que realiza el colaborador. Se analizan los ciclos de trabajo del mismo y se determinan las posturas que serán objeto de estudio. En casos en los que el ciclo de trabajo sea corto o de lapsos reducidos, </w:t>
      </w:r>
      <w:r w:rsidR="004B0208" w:rsidRPr="009E2819">
        <w:t xml:space="preserve">es posible realizar </w:t>
      </w:r>
      <w:r w:rsidR="004B0208" w:rsidRPr="009E2819">
        <w:lastRenderedPageBreak/>
        <w:t xml:space="preserve">evaluaciones periódicas en intervalos regulares teniendo en cuenta el tiempo que el trabajador pasa en cada postura </w:t>
      </w:r>
      <w:r w:rsidR="004B0208" w:rsidRPr="009E2819">
        <w:rPr>
          <w:kern w:val="0"/>
        </w:rPr>
        <w:t>(Diego-Más, 2015)</w:t>
      </w:r>
      <w:r w:rsidR="004B0208" w:rsidRPr="009E2819">
        <w:t xml:space="preserve">. Es importante denotar que el método debe ser aplicado al lado derecho e izquierdo del brazo de manera separada, quedando a decisión del evaluador </w:t>
      </w:r>
      <w:r w:rsidR="00316887" w:rsidRPr="009E2819">
        <w:t>cuál</w:t>
      </w:r>
      <w:r w:rsidR="004B0208" w:rsidRPr="009E2819">
        <w:t xml:space="preserve"> de los dos lados es el que se somete a mayor carga postural para ser evaluado primero. El método divide el cuerpo en dos grupos: Grupo A que consta de miembros superiores (brazos, antebrazos y muñeca) y el Grupo B que comprende piernas, el tronco y el cuello.</w:t>
      </w:r>
    </w:p>
    <w:p w14:paraId="7968CB0A" w14:textId="67085D18" w:rsidR="0025333F" w:rsidRPr="009E2819" w:rsidRDefault="0025333F" w:rsidP="004B0208">
      <w:pPr>
        <w:pStyle w:val="TextoPrincipal"/>
      </w:pPr>
      <w:r w:rsidRPr="009E2819">
        <w:t xml:space="preserve">Para la evaluación del Grupo </w:t>
      </w:r>
      <w:proofErr w:type="gramStart"/>
      <w:r w:rsidRPr="009E2819">
        <w:t>A</w:t>
      </w:r>
      <w:proofErr w:type="gramEnd"/>
      <w:r w:rsidRPr="009E2819">
        <w:t>, se realiza de la siguiente manera (Tablas de puntuación e ilustraciones de las posiciones se encuentran en el apartado de anexos</w:t>
      </w:r>
      <w:r w:rsidR="0065514E" w:rsidRPr="009E2819">
        <w:t>)</w:t>
      </w:r>
      <w:r w:rsidRPr="009E2819">
        <w:t>:</w:t>
      </w:r>
    </w:p>
    <w:p w14:paraId="0D122DE5" w14:textId="032FD0C9" w:rsidR="0025333F" w:rsidRPr="009E2819" w:rsidRDefault="0025333F" w:rsidP="00E71591">
      <w:pPr>
        <w:pStyle w:val="TextoPrincipal"/>
        <w:numPr>
          <w:ilvl w:val="0"/>
          <w:numId w:val="19"/>
        </w:numPr>
      </w:pPr>
      <w:r w:rsidRPr="009E2819">
        <w:rPr>
          <w:b/>
          <w:bCs/>
        </w:rPr>
        <w:t>Puntuación del brazo:</w:t>
      </w:r>
      <w:r w:rsidRPr="009E2819">
        <w:t xml:space="preserve"> La puntuación del brazo se evalúa tomando en cuenta su flexión/extensión. Para ello se medirá el ángulo formado por el eje del brazo y el eje del tronco. La puntuación dada puede elevarse un punto si existe elevación del hombro, si el brazo </w:t>
      </w:r>
      <w:r w:rsidR="0065514E" w:rsidRPr="009E2819">
        <w:t>se separa del hombro</w:t>
      </w:r>
      <w:r w:rsidRPr="009E2819">
        <w:t xml:space="preserve"> o existe rotación en este </w:t>
      </w:r>
      <w:r w:rsidRPr="009E2819">
        <w:rPr>
          <w:kern w:val="0"/>
        </w:rPr>
        <w:t>(Diego-Más, 2015)</w:t>
      </w:r>
      <w:r w:rsidRPr="009E2819">
        <w:t>.</w:t>
      </w:r>
    </w:p>
    <w:p w14:paraId="4B07C2C5" w14:textId="6269F121" w:rsidR="004B0208" w:rsidRPr="009E2819" w:rsidRDefault="0025333F" w:rsidP="00E71591">
      <w:pPr>
        <w:pStyle w:val="TextoPrincipal"/>
        <w:numPr>
          <w:ilvl w:val="0"/>
          <w:numId w:val="19"/>
        </w:numPr>
        <w:rPr>
          <w:b/>
          <w:bCs/>
        </w:rPr>
      </w:pPr>
      <w:r w:rsidRPr="009E2819">
        <w:rPr>
          <w:b/>
          <w:bCs/>
        </w:rPr>
        <w:t>Puntuación del antebrazo:</w:t>
      </w:r>
      <w:r w:rsidRPr="009E2819">
        <w:t xml:space="preserve"> </w:t>
      </w:r>
      <w:r w:rsidR="0065514E" w:rsidRPr="009E2819">
        <w:t xml:space="preserve">La puntuación del antebrazo se evalúa a partir de su ángulo de flexión, medido como el ángulo formado por el eje del antebrazo y el eje del brazo. La puntuación toma os casos en los que el antebrazo cruce la línea media del cuerpo o si este realiza alguna actividad a los lados del cuerpo. </w:t>
      </w:r>
      <w:proofErr w:type="spellStart"/>
      <w:r w:rsidR="0065514E" w:rsidRPr="009E2819">
        <w:t>Em</w:t>
      </w:r>
      <w:proofErr w:type="spellEnd"/>
      <w:r w:rsidR="0065514E" w:rsidRPr="009E2819">
        <w:t xml:space="preserve"> ambos casos se suma 1 punto a la evaluación.</w:t>
      </w:r>
    </w:p>
    <w:p w14:paraId="6383E4C9" w14:textId="3CD4E228" w:rsidR="0065514E" w:rsidRPr="009E2819" w:rsidRDefault="0065514E" w:rsidP="00E71591">
      <w:pPr>
        <w:pStyle w:val="TextoPrincipal"/>
        <w:numPr>
          <w:ilvl w:val="0"/>
          <w:numId w:val="19"/>
        </w:numPr>
        <w:rPr>
          <w:b/>
          <w:bCs/>
        </w:rPr>
      </w:pPr>
      <w:r w:rsidRPr="009E2819">
        <w:rPr>
          <w:b/>
          <w:bCs/>
        </w:rPr>
        <w:t xml:space="preserve">Puntuación de la muñeca: </w:t>
      </w:r>
      <w:r w:rsidRPr="009E2819">
        <w:t>La puntuación de la muñeca se obtiene a partir del ángulo de flexión o extensión medido desde la posición neutral de la mano. Puede modificarse la puntuación si la muñeca tiene movimientos radiales o cubitales. Una vez obtenida la puntuación de la muñeca su giro y el valor será independiente y no se sumará a las puntuaciones hechas, si no que su uso es una valoración global del Grupo A.</w:t>
      </w:r>
    </w:p>
    <w:p w14:paraId="46AFF2F4" w14:textId="160D07C2" w:rsidR="0065514E" w:rsidRPr="009E2819" w:rsidRDefault="0065514E" w:rsidP="0065514E">
      <w:pPr>
        <w:pStyle w:val="TextoPrincipal"/>
      </w:pPr>
      <w:r w:rsidRPr="009E2819">
        <w:t>Para la evaluación del Grupo B, se indica lo siguiente:</w:t>
      </w:r>
    </w:p>
    <w:p w14:paraId="54CAA942" w14:textId="2005ADD5" w:rsidR="0065514E" w:rsidRPr="009E2819" w:rsidRDefault="0065514E" w:rsidP="00E71591">
      <w:pPr>
        <w:pStyle w:val="TextoPrincipal"/>
        <w:numPr>
          <w:ilvl w:val="0"/>
          <w:numId w:val="20"/>
        </w:numPr>
      </w:pPr>
      <w:r w:rsidRPr="009E2819">
        <w:rPr>
          <w:b/>
          <w:bCs/>
        </w:rPr>
        <w:t xml:space="preserve">Puntuación del cuello: </w:t>
      </w:r>
      <w:r w:rsidRPr="009E2819">
        <w:t>La puntuación del cuello se obtiene a partir de la flexión/extensión medida por el ángulo formado por el eje de la cabeza y el eje del tronco</w:t>
      </w:r>
      <w:r w:rsidR="003E683F" w:rsidRPr="009E2819">
        <w:t xml:space="preserve">. Se le sumará un punto si se observa rotación o inclinación lateral de la </w:t>
      </w:r>
      <w:r w:rsidR="003E683F" w:rsidRPr="009E2819">
        <w:lastRenderedPageBreak/>
        <w:t xml:space="preserve">cabeza. Ambas circunstancias pueden ocurrir simultáneamente, por lo que la puntuación del cuello puede aumentar hasta en dos puntos </w:t>
      </w:r>
      <w:r w:rsidR="003E683F" w:rsidRPr="009E2819">
        <w:rPr>
          <w:kern w:val="0"/>
        </w:rPr>
        <w:t>(Diego-Más, 2015)</w:t>
      </w:r>
      <w:r w:rsidR="003E683F" w:rsidRPr="009E2819">
        <w:t>.</w:t>
      </w:r>
    </w:p>
    <w:p w14:paraId="6AA90876" w14:textId="0D19A1F4" w:rsidR="003E683F" w:rsidRPr="009E2819" w:rsidRDefault="003E683F" w:rsidP="00E71591">
      <w:pPr>
        <w:pStyle w:val="TextoPrincipal"/>
        <w:numPr>
          <w:ilvl w:val="0"/>
          <w:numId w:val="20"/>
        </w:numPr>
      </w:pPr>
      <w:r w:rsidRPr="009E2819">
        <w:rPr>
          <w:b/>
          <w:bCs/>
        </w:rPr>
        <w:t xml:space="preserve">Puntuación del tronco: </w:t>
      </w:r>
      <w:r w:rsidRPr="009E2819">
        <w:t xml:space="preserve">Esta valoración depende de si el trabajador está sentado o de pie. De estar de </w:t>
      </w:r>
      <w:proofErr w:type="spellStart"/>
      <w:r w:rsidRPr="009E2819">
        <w:t>pue</w:t>
      </w:r>
      <w:proofErr w:type="spellEnd"/>
      <w:r w:rsidRPr="009E2819">
        <w:t xml:space="preserve">, la puntuación dependerá de si el ángulo de flexión del medido por el ángulo entre el eje del tronco y la vertical. Se le sumará un punto si existe rotación o inclinación lateral del tronco. Al igual que la puntuación del cuello, ambas circunstancias pueden ocurrir simultáneamente, por lo que la puntuación del tronco puede aumentar hasta en dos puntos </w:t>
      </w:r>
      <w:r w:rsidRPr="009E2819">
        <w:rPr>
          <w:kern w:val="0"/>
        </w:rPr>
        <w:t>(Diego-Más, 2015)</w:t>
      </w:r>
      <w:r w:rsidRPr="009E2819">
        <w:t>.</w:t>
      </w:r>
    </w:p>
    <w:p w14:paraId="4CEE38AB" w14:textId="3FC4302F" w:rsidR="003E683F" w:rsidRPr="009E2819" w:rsidRDefault="003E683F" w:rsidP="00E71591">
      <w:pPr>
        <w:pStyle w:val="TextoPrincipal"/>
        <w:numPr>
          <w:ilvl w:val="0"/>
          <w:numId w:val="20"/>
        </w:numPr>
      </w:pPr>
      <w:r w:rsidRPr="009E2819">
        <w:rPr>
          <w:b/>
          <w:bCs/>
        </w:rPr>
        <w:t xml:space="preserve">Puntuación de las piernas: </w:t>
      </w:r>
      <w:r w:rsidRPr="009E2819">
        <w:t>Su valoración dependerá de la manera en la que se encuentra distribuido el peso entre las ellas, los apoyos existentes en las estas y si la posición del trabajador es sedentaria.</w:t>
      </w:r>
    </w:p>
    <w:p w14:paraId="479CF110" w14:textId="14004A75" w:rsidR="00222F1A" w:rsidRPr="009E2819" w:rsidRDefault="00AC0E25" w:rsidP="00222F1A">
      <w:pPr>
        <w:pStyle w:val="TextoPrincipal"/>
        <w:ind w:left="-142" w:firstLine="0"/>
        <w:jc w:val="center"/>
      </w:pPr>
      <w:r w:rsidRPr="00AC0E25">
        <w:rPr>
          <w:noProof/>
          <w:lang w:eastAsia="es-HN"/>
        </w:rPr>
        <w:drawing>
          <wp:inline distT="0" distB="0" distL="0" distR="0" wp14:anchorId="6A353129" wp14:editId="45716CAF">
            <wp:extent cx="5943600" cy="4052570"/>
            <wp:effectExtent l="19050" t="19050" r="19050" b="24130"/>
            <wp:docPr id="1535879873" name="Picture 1" descr="A diagram of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879873" name="Picture 1" descr="A diagram of a group&#10;&#10;Description automatically generated"/>
                    <pic:cNvPicPr/>
                  </pic:nvPicPr>
                  <pic:blipFill>
                    <a:blip r:embed="rId28"/>
                    <a:stretch>
                      <a:fillRect/>
                    </a:stretch>
                  </pic:blipFill>
                  <pic:spPr>
                    <a:xfrm>
                      <a:off x="0" y="0"/>
                      <a:ext cx="5943600" cy="4052570"/>
                    </a:xfrm>
                    <a:prstGeom prst="rect">
                      <a:avLst/>
                    </a:prstGeom>
                    <a:ln w="12700">
                      <a:solidFill>
                        <a:schemeClr val="tx1"/>
                      </a:solidFill>
                    </a:ln>
                  </pic:spPr>
                </pic:pic>
              </a:graphicData>
            </a:graphic>
          </wp:inline>
        </w:drawing>
      </w:r>
    </w:p>
    <w:p w14:paraId="6AD8D172" w14:textId="66E059E7" w:rsidR="00222F1A" w:rsidRPr="009E2819" w:rsidRDefault="00222F1A" w:rsidP="00222F1A">
      <w:pPr>
        <w:pStyle w:val="Caption"/>
        <w:ind w:left="-142"/>
        <w:jc w:val="center"/>
        <w:rPr>
          <w:lang w:val="es-HN"/>
        </w:rPr>
      </w:pPr>
      <w:bookmarkStart w:id="78" w:name="_Ref146185248"/>
      <w:bookmarkStart w:id="79" w:name="_Toc153638491"/>
      <w:r w:rsidRPr="009E2819">
        <w:rPr>
          <w:lang w:val="es-HN"/>
        </w:rPr>
        <w:t xml:space="preserve">Figura </w:t>
      </w:r>
      <w:r w:rsidRPr="009E2819">
        <w:rPr>
          <w:lang w:val="es-HN"/>
        </w:rPr>
        <w:fldChar w:fldCharType="begin"/>
      </w:r>
      <w:r w:rsidRPr="009E2819">
        <w:rPr>
          <w:lang w:val="es-HN"/>
        </w:rPr>
        <w:instrText xml:space="preserve"> SEQ Figura \* ARABIC </w:instrText>
      </w:r>
      <w:r w:rsidRPr="009E2819">
        <w:rPr>
          <w:lang w:val="es-HN"/>
        </w:rPr>
        <w:fldChar w:fldCharType="separate"/>
      </w:r>
      <w:r w:rsidR="000308BA">
        <w:rPr>
          <w:noProof/>
          <w:lang w:val="es-HN"/>
        </w:rPr>
        <w:t>6</w:t>
      </w:r>
      <w:r w:rsidRPr="009E2819">
        <w:rPr>
          <w:lang w:val="es-HN"/>
        </w:rPr>
        <w:fldChar w:fldCharType="end"/>
      </w:r>
      <w:bookmarkEnd w:id="78"/>
      <w:r w:rsidRPr="009E2819">
        <w:rPr>
          <w:lang w:val="es-HN"/>
        </w:rPr>
        <w:t xml:space="preserve"> Diagrama de flujo para la aplicación del método RULA</w:t>
      </w:r>
      <w:bookmarkEnd w:id="79"/>
    </w:p>
    <w:p w14:paraId="1AE7EC11" w14:textId="5E9F191D" w:rsidR="00222F1A" w:rsidRPr="009E2819" w:rsidRDefault="00222F1A" w:rsidP="00222F1A">
      <w:pPr>
        <w:pStyle w:val="TextoPrincipal"/>
        <w:spacing w:after="0"/>
        <w:ind w:left="-142" w:firstLine="0"/>
        <w:jc w:val="center"/>
      </w:pPr>
      <w:r w:rsidRPr="009E2819">
        <w:t xml:space="preserve">Fuente: </w:t>
      </w:r>
      <w:r w:rsidR="00C70E7E" w:rsidRPr="009E2819">
        <w:rPr>
          <w:kern w:val="0"/>
        </w:rPr>
        <w:t>(Diego-Más, 2015)</w:t>
      </w:r>
      <w:r w:rsidR="00C70E7E">
        <w:t xml:space="preserve">, </w:t>
      </w:r>
      <w:r w:rsidRPr="009E2819">
        <w:t>Elaboración propia</w:t>
      </w:r>
    </w:p>
    <w:p w14:paraId="6A613BE1" w14:textId="50FB748C" w:rsidR="009A6794" w:rsidRDefault="003E683F" w:rsidP="00222F1A">
      <w:pPr>
        <w:pStyle w:val="TextoPrincipal"/>
      </w:pPr>
      <w:r w:rsidRPr="009E2819">
        <w:lastRenderedPageBreak/>
        <w:t>Obtenidas las evaluaciones de todos los elementos bajo estudio, se calculan las puntuaciones globales</w:t>
      </w:r>
      <w:r w:rsidR="008B47F1" w:rsidRPr="009E2819">
        <w:t xml:space="preserve">. Las puntuaciones de ambos grupos, antes de ser contabilizadas por completo, requieren la suma final de la evaluación estática o dinámica de la postura y las potenciales fuerzas que se ejercen en dicha posición. Terminado esto, se nombran las puntuaciones finales de puntuación A y B, a puntuación C y D (haciendo alusión a un valor ponderado de diferente manera). Con estas nuevas puntuaciones se obtiene la puntuación final en una escala de 1 al 7, donde los valores de 1 a 2 representan un riesgo aceptable, 3 a 4 puede ser indicador del requerimiento de cambios posturales relacionados a la tarea, 5 a 6 requiere un rediseño de la tarea y 7 requiere un rediseño urgente de la esta. A modo de resumen, </w:t>
      </w:r>
      <w:r w:rsidR="00222F1A" w:rsidRPr="009E2819">
        <w:t xml:space="preserve">la </w:t>
      </w:r>
      <w:r w:rsidR="00222F1A" w:rsidRPr="009E2819">
        <w:fldChar w:fldCharType="begin"/>
      </w:r>
      <w:r w:rsidR="00222F1A" w:rsidRPr="009E2819">
        <w:instrText xml:space="preserve"> REF _Ref146185248 \h  \* MERGEFORMAT </w:instrText>
      </w:r>
      <w:r w:rsidR="00222F1A" w:rsidRPr="009E2819">
        <w:fldChar w:fldCharType="separate"/>
      </w:r>
      <w:r w:rsidR="000308BA" w:rsidRPr="009E2819">
        <w:t xml:space="preserve">Figura </w:t>
      </w:r>
      <w:r w:rsidR="000308BA">
        <w:rPr>
          <w:noProof/>
        </w:rPr>
        <w:t>6</w:t>
      </w:r>
      <w:r w:rsidR="00222F1A" w:rsidRPr="009E2819">
        <w:fldChar w:fldCharType="end"/>
      </w:r>
      <w:r w:rsidR="00222F1A" w:rsidRPr="009E2819">
        <w:t xml:space="preserve"> </w:t>
      </w:r>
      <w:r w:rsidR="008B47F1" w:rsidRPr="009E2819">
        <w:t>ilustra el proceso completo del método</w:t>
      </w:r>
      <w:r w:rsidR="00222F1A" w:rsidRPr="009E2819">
        <w:t>.</w:t>
      </w:r>
    </w:p>
    <w:p w14:paraId="6577866A" w14:textId="69EB42A0" w:rsidR="00D434ED" w:rsidRPr="00504D54" w:rsidRDefault="00D434ED" w:rsidP="00B23F65">
      <w:pPr>
        <w:pStyle w:val="Heading3"/>
      </w:pPr>
      <w:bookmarkStart w:id="80" w:name="_Toc153637666"/>
      <w:r w:rsidRPr="00504D54">
        <w:t>APLICACIÓN DEL MÉTODO R</w:t>
      </w:r>
      <w:r>
        <w:t>OSA</w:t>
      </w:r>
      <w:bookmarkEnd w:id="80"/>
    </w:p>
    <w:p w14:paraId="65B5017E" w14:textId="15EE817D" w:rsidR="00123C0C" w:rsidRDefault="00123C0C" w:rsidP="00123C0C">
      <w:pPr>
        <w:pStyle w:val="TextoPrincipal"/>
      </w:pPr>
      <w:r>
        <w:t>El Método ROSA</w:t>
      </w:r>
      <w:r w:rsidR="00DB3E9D">
        <w:t xml:space="preserve"> </w:t>
      </w:r>
      <w:r>
        <w:t xml:space="preserve">o Rapid Office </w:t>
      </w:r>
      <w:proofErr w:type="spellStart"/>
      <w:r>
        <w:t>Strain</w:t>
      </w:r>
      <w:proofErr w:type="spellEnd"/>
      <w:r>
        <w:t xml:space="preserve"> </w:t>
      </w:r>
      <w:proofErr w:type="spellStart"/>
      <w:r>
        <w:t>Assessment</w:t>
      </w:r>
      <w:proofErr w:type="spellEnd"/>
      <w:r w:rsidR="00DB3E9D">
        <w:t xml:space="preserve"> (</w:t>
      </w:r>
      <w:r w:rsidR="00DB3E9D" w:rsidRPr="00DB3E9D">
        <w:t>Evaluación Rápida de Carga en Oficinas</w:t>
      </w:r>
      <w:r w:rsidR="00DB3E9D">
        <w:t>)</w:t>
      </w:r>
      <w:r>
        <w:t>, diseñado por expertos en ergonomía canadienses,</w:t>
      </w:r>
      <w:r w:rsidRPr="00123C0C">
        <w:t xml:space="preserve"> Michael </w:t>
      </w:r>
      <w:proofErr w:type="spellStart"/>
      <w:r w:rsidRPr="00123C0C">
        <w:t>Sonne</w:t>
      </w:r>
      <w:proofErr w:type="spellEnd"/>
      <w:r w:rsidR="00DB3E9D">
        <w:t xml:space="preserve"> y</w:t>
      </w:r>
      <w:r w:rsidRPr="00123C0C">
        <w:t xml:space="preserve"> David </w:t>
      </w:r>
      <w:proofErr w:type="spellStart"/>
      <w:r w:rsidRPr="00123C0C">
        <w:t>Andrews</w:t>
      </w:r>
      <w:proofErr w:type="spellEnd"/>
      <w:r w:rsidR="00DB3E9D">
        <w:t>,</w:t>
      </w:r>
      <w:r>
        <w:t xml:space="preserve"> </w:t>
      </w:r>
      <w:r w:rsidR="00365BD5">
        <w:t xml:space="preserve">se </w:t>
      </w:r>
      <w:r>
        <w:t>emplea para evaluar los riesgos ergonómicos en un puesto de oficina.</w:t>
      </w:r>
      <w:r w:rsidR="00365BD5">
        <w:t xml:space="preserve"> Para ello compara las características del puesto que </w:t>
      </w:r>
      <w:proofErr w:type="spellStart"/>
      <w:r w:rsidR="00365BD5">
        <w:t>esta</w:t>
      </w:r>
      <w:proofErr w:type="spellEnd"/>
      <w:r w:rsidR="00365BD5">
        <w:t xml:space="preserve"> bajo evaluación, con las que se encontrarían en posiciones ideales. Esto se hace a través del uso de escalas de evaluación, cada una con una ponderación determinada, así como el uso de tablas para obtener el valor correspondiente. Se </w:t>
      </w:r>
      <w:r w:rsidR="00AC0E25">
        <w:t>enfoca,</w:t>
      </w:r>
      <w:r w:rsidR="00365BD5">
        <w:t xml:space="preserve"> además, en elementos claves del puesto, los cuales son la silla, la pantalla, el teclado, el ratón y el teléfono del usuario bajo evaluación.</w:t>
      </w:r>
    </w:p>
    <w:p w14:paraId="6BD15C75" w14:textId="31FB9074" w:rsidR="00123C0C" w:rsidRDefault="00365BD5" w:rsidP="00123C0C">
      <w:pPr>
        <w:pStyle w:val="TextoPrincipal"/>
      </w:pPr>
      <w:r>
        <w:t xml:space="preserve">Como es de imaginarse, para comenzar es necesario observar el puesto de trabajo mientras el colaborador realiza sus tareas cotidianas, sin alertar ni hacerle saber que está siendo evaluado para no generar sesgo en los resultados. Con el fin de que la toma de datos sea más ordenada, se </w:t>
      </w:r>
      <w:r w:rsidR="00145C02">
        <w:t>diferenciarían dos grupos mayores: la puntuación de la silla y la puntuación de la pantalla y periféricos</w:t>
      </w:r>
      <w:r w:rsidR="00AC0E25">
        <w:t xml:space="preserve"> </w:t>
      </w:r>
      <w:r w:rsidR="00AC0E25">
        <w:fldChar w:fldCharType="begin"/>
      </w:r>
      <w:r w:rsidR="00F43565">
        <w:instrText xml:space="preserve"> ADDIN ZOTERO_ITEM CSL_CITATION {"citationID":"secE7pGh","properties":{"formattedCitation":"(Diego-M\\uc0\\u225{}s, 2015b)","plainCitation":"(Diego-Más, 2015b)","noteIndex":0},"citationItems":[{"id":69,"uris":["http://zotero.org/users/local/OzkcJKb0/items/GNFLMJG8"],"itemData":{"id":69,"type":"article-journal","container-title":"Ergonautas, Universidad Politécnica de Valencia","title":"Método ROSA - Evaluación de la ergonomía de puestos de trabajo en oficinas","URL":"https://www.ergonautas.upv.es/metodos/rula/rula-ayuda.php","author":[{"family":"Diego-Más","given":"Jose Antonio"}],"accessed":{"date-parts":[["2023",9,20]]},"issued":{"date-parts":[["2015"]]}}}],"schema":"https://github.com/citation-style-language/schema/raw/master/csl-citation.json"} </w:instrText>
      </w:r>
      <w:r w:rsidR="00AC0E25">
        <w:fldChar w:fldCharType="separate"/>
      </w:r>
      <w:r w:rsidR="00F43565" w:rsidRPr="00F43565">
        <w:rPr>
          <w:kern w:val="0"/>
        </w:rPr>
        <w:t>(Diego-Más, 2015b)</w:t>
      </w:r>
      <w:r w:rsidR="00AC0E25">
        <w:fldChar w:fldCharType="end"/>
      </w:r>
      <w:r w:rsidR="00145C02">
        <w:t xml:space="preserve">. </w:t>
      </w:r>
    </w:p>
    <w:p w14:paraId="39616BE3" w14:textId="2D3220C9" w:rsidR="00145C02" w:rsidRDefault="00145C02" w:rsidP="00123C0C">
      <w:pPr>
        <w:pStyle w:val="TextoPrincipal"/>
      </w:pPr>
      <w:r>
        <w:t>La puntuación de la silla requiere la evaluación de dos subgrupos: en el primero se evalúa el reposabrazos y el respaldo de esta y en el otro se toma en cuenta la altura y anchura de la silla. Al obtener el resultado conjunto, se le sumará el tiempo de uso para obtener la puntuación de la silla. Luego, para obtener la puntuación de la pantalla y periféricos, se tendrán dos subgrupos igual que el caso anterior, uno que analiza la pantalla y el teléfono y el otro que analiza el teclado y el ratón.</w:t>
      </w:r>
    </w:p>
    <w:p w14:paraId="198A269A" w14:textId="38BF100D" w:rsidR="00123C0C" w:rsidRDefault="00145C02" w:rsidP="00123C0C">
      <w:pPr>
        <w:pStyle w:val="TextoPrincipal"/>
      </w:pPr>
      <w:r>
        <w:lastRenderedPageBreak/>
        <w:t>Al tomar estos dos valores, podemos entonces asignarle la puntuación rosa y consecuentemente, saber el riesgo y actuación.</w:t>
      </w:r>
      <w:r w:rsidR="00123C0C">
        <w:t xml:space="preserve"> El valor de la puntuación ROSA puede variar entre 1 y 10, siendo mayor cuando el riesgo para el empleado es más alto. Un valor de 1 indica que no se observa un riesgo significativo, mientras que valores entre 2 y 4 sugieren un riesgo bajo con margen para mejoras en el puesto. Valores iguales o superiores a 5 indican un riesgo elevado.</w:t>
      </w:r>
    </w:p>
    <w:p w14:paraId="0493B706" w14:textId="74A6E1D9" w:rsidR="00AC0E25" w:rsidRDefault="00C0724B" w:rsidP="00C0724B">
      <w:pPr>
        <w:pStyle w:val="TextoPrincipal"/>
        <w:ind w:firstLine="0"/>
      </w:pPr>
      <w:r w:rsidRPr="00C0724B">
        <w:rPr>
          <w:noProof/>
          <w:lang w:eastAsia="es-HN"/>
        </w:rPr>
        <w:drawing>
          <wp:anchor distT="0" distB="0" distL="114300" distR="114300" simplePos="0" relativeHeight="251661312" behindDoc="0" locked="0" layoutInCell="1" allowOverlap="1" wp14:anchorId="413342C9" wp14:editId="159D34EE">
            <wp:simplePos x="0" y="0"/>
            <wp:positionH relativeFrom="column">
              <wp:posOffset>95250</wp:posOffset>
            </wp:positionH>
            <wp:positionV relativeFrom="paragraph">
              <wp:posOffset>314325</wp:posOffset>
            </wp:positionV>
            <wp:extent cx="5943600" cy="3425190"/>
            <wp:effectExtent l="19050" t="19050" r="19050" b="22860"/>
            <wp:wrapSquare wrapText="bothSides"/>
            <wp:docPr id="346195196" name="Picture 1" descr="A diagram of a tele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95196" name="Picture 1" descr="A diagram of a telephone&#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943600" cy="3425190"/>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78917C67" w14:textId="64680DEF" w:rsidR="00C0724B" w:rsidRPr="009E2819" w:rsidRDefault="00C0724B" w:rsidP="00C0724B">
      <w:pPr>
        <w:pStyle w:val="Caption"/>
        <w:jc w:val="center"/>
        <w:rPr>
          <w:lang w:val="es-HN"/>
        </w:rPr>
      </w:pPr>
      <w:bookmarkStart w:id="81" w:name="_Toc153638492"/>
      <w:r>
        <w:t xml:space="preserve">Figura </w:t>
      </w:r>
      <w:r>
        <w:fldChar w:fldCharType="begin"/>
      </w:r>
      <w:r>
        <w:instrText xml:space="preserve"> SEQ Figura \* ARABIC </w:instrText>
      </w:r>
      <w:r>
        <w:fldChar w:fldCharType="separate"/>
      </w:r>
      <w:r w:rsidR="000308BA">
        <w:rPr>
          <w:noProof/>
        </w:rPr>
        <w:t>7</w:t>
      </w:r>
      <w:r>
        <w:fldChar w:fldCharType="end"/>
      </w:r>
      <w:r>
        <w:t xml:space="preserve"> Diagrama de flujo para la aplicación del método ROSA</w:t>
      </w:r>
      <w:bookmarkEnd w:id="81"/>
    </w:p>
    <w:p w14:paraId="005E7D6C" w14:textId="77777777" w:rsidR="00C0724B" w:rsidRPr="009E2819" w:rsidRDefault="00C0724B" w:rsidP="00C0724B">
      <w:pPr>
        <w:pStyle w:val="TextoPrincipal"/>
        <w:spacing w:after="0"/>
        <w:ind w:left="-142" w:firstLine="0"/>
        <w:jc w:val="center"/>
      </w:pPr>
      <w:r w:rsidRPr="009E2819">
        <w:t xml:space="preserve">Fuente: </w:t>
      </w:r>
      <w:r w:rsidRPr="009E2819">
        <w:rPr>
          <w:kern w:val="0"/>
        </w:rPr>
        <w:t>(Diego-Más, 2015)</w:t>
      </w:r>
      <w:r>
        <w:t xml:space="preserve">, </w:t>
      </w:r>
      <w:r w:rsidRPr="009E2819">
        <w:t>Elaboración propia</w:t>
      </w:r>
    </w:p>
    <w:p w14:paraId="3E372AF3" w14:textId="3449A9C9" w:rsidR="00D434ED" w:rsidRPr="009E2819" w:rsidRDefault="00123C0C" w:rsidP="00123C0C">
      <w:pPr>
        <w:pStyle w:val="TextoPrincipal"/>
      </w:pPr>
      <w:r>
        <w:t>A partir de la puntuación final ROSA, se establecen cinco Niveles de Actuación para el puesto, que determinan si se necesita realizar cambios en el entorno de trabajo y con qué urgencia. Los niveles varían desde 0 (sin necesidad de actuación) hasta 4 (actuación urgente). Estas acciones prioritarias pueden basarse en las puntuaciones parciales obtenidas para cada elemento del puesto</w:t>
      </w:r>
      <w:r w:rsidR="00AC0E25">
        <w:t xml:space="preserve"> </w:t>
      </w:r>
      <w:r w:rsidR="00AC0E25">
        <w:fldChar w:fldCharType="begin"/>
      </w:r>
      <w:r w:rsidR="00F43565">
        <w:instrText xml:space="preserve"> ADDIN ZOTERO_ITEM CSL_CITATION {"citationID":"zoOLAL1V","properties":{"formattedCitation":"(Diego-M\\uc0\\u225{}s, 2015b)","plainCitation":"(Diego-Más, 2015b)","noteIndex":0},"citationItems":[{"id":69,"uris":["http://zotero.org/users/local/OzkcJKb0/items/GNFLMJG8"],"itemData":{"id":69,"type":"article-journal","container-title":"Ergonautas, Universidad Politécnica de Valencia","title":"Método ROSA - Evaluación de la ergonomía de puestos de trabajo en oficinas","URL":"https://www.ergonautas.upv.es/metodos/rula/rula-ayuda.php","author":[{"family":"Diego-Más","given":"Jose Antonio"}],"accessed":{"date-parts":[["2023",9,20]]},"issued":{"date-parts":[["2015"]]}}}],"schema":"https://github.com/citation-style-language/schema/raw/master/csl-citation.json"} </w:instrText>
      </w:r>
      <w:r w:rsidR="00AC0E25">
        <w:fldChar w:fldCharType="separate"/>
      </w:r>
      <w:r w:rsidR="00F43565" w:rsidRPr="00F43565">
        <w:rPr>
          <w:kern w:val="0"/>
        </w:rPr>
        <w:t>(Diego-Más, 2015b)</w:t>
      </w:r>
      <w:r w:rsidR="00AC0E25">
        <w:fldChar w:fldCharType="end"/>
      </w:r>
      <w:r>
        <w:t xml:space="preserve">. </w:t>
      </w:r>
    </w:p>
    <w:p w14:paraId="2DA1F7EC" w14:textId="3478CC58" w:rsidR="0034537A" w:rsidRPr="009E2819" w:rsidRDefault="00B23F65" w:rsidP="00B23F65">
      <w:pPr>
        <w:pStyle w:val="Heading3"/>
      </w:pPr>
      <w:bookmarkStart w:id="82" w:name="_Toc153637667"/>
      <w:r w:rsidRPr="00B23F65">
        <w:t>PROCEDIMIENTO DE RECOLECCIÓN DE DATOS EN LA APLICACIÓN DEL MÉTODO RULA Y ROSA</w:t>
      </w:r>
      <w:r w:rsidR="002E0D3C" w:rsidRPr="009E2819">
        <w:t>HOJAS DE RECOGIDA DE DATOS</w:t>
      </w:r>
      <w:bookmarkEnd w:id="82"/>
    </w:p>
    <w:p w14:paraId="32C6D78E" w14:textId="614ED46B" w:rsidR="00CF7725" w:rsidRPr="009E2819" w:rsidRDefault="00C03660" w:rsidP="00CF7725">
      <w:pPr>
        <w:pStyle w:val="TextoPrincipal"/>
      </w:pPr>
      <w:r w:rsidRPr="009E2819">
        <w:lastRenderedPageBreak/>
        <w:t xml:space="preserve">Como se </w:t>
      </w:r>
      <w:r w:rsidR="001650E8" w:rsidRPr="009E2819">
        <w:t>mencionó</w:t>
      </w:r>
      <w:r w:rsidRPr="009E2819">
        <w:t xml:space="preserve"> en el capítulo II, esta herramienta desempeña un papel fundamental en la captura y el posterior análisis de información necesaria. Su valor principal radica en la utilización de datos objetivos para examinar de manera precisa un fenómeno específico. Dado que estos datos son fundamentales para la toma de decisiones, es crucial que tanto el método de recolección como el análisis de los datos mismos aseguren un análisis e interpretación lo más exacta posible del fenómeno que se busca estudiar y eventualmente resolver.</w:t>
      </w:r>
    </w:p>
    <w:p w14:paraId="544DB609" w14:textId="77777777" w:rsidR="004464D8" w:rsidRPr="004464D8" w:rsidRDefault="004464D8" w:rsidP="004464D8">
      <w:pPr>
        <w:pStyle w:val="ListParagraph"/>
        <w:numPr>
          <w:ilvl w:val="0"/>
          <w:numId w:val="17"/>
        </w:numPr>
        <w:outlineLvl w:val="3"/>
        <w:rPr>
          <w:bCs/>
          <w:caps/>
          <w:vanish/>
          <w:sz w:val="24"/>
          <w:szCs w:val="24"/>
          <w:lang w:val="es-HN"/>
        </w:rPr>
      </w:pPr>
    </w:p>
    <w:p w14:paraId="63C34123" w14:textId="77777777" w:rsidR="004464D8" w:rsidRPr="004464D8" w:rsidRDefault="004464D8" w:rsidP="004464D8">
      <w:pPr>
        <w:pStyle w:val="ListParagraph"/>
        <w:numPr>
          <w:ilvl w:val="0"/>
          <w:numId w:val="17"/>
        </w:numPr>
        <w:outlineLvl w:val="3"/>
        <w:rPr>
          <w:bCs/>
          <w:caps/>
          <w:vanish/>
          <w:sz w:val="24"/>
          <w:szCs w:val="24"/>
          <w:lang w:val="es-HN"/>
        </w:rPr>
      </w:pPr>
    </w:p>
    <w:p w14:paraId="1D92379A" w14:textId="77777777" w:rsidR="004464D8" w:rsidRPr="004464D8" w:rsidRDefault="004464D8" w:rsidP="004464D8">
      <w:pPr>
        <w:pStyle w:val="ListParagraph"/>
        <w:numPr>
          <w:ilvl w:val="1"/>
          <w:numId w:val="17"/>
        </w:numPr>
        <w:outlineLvl w:val="3"/>
        <w:rPr>
          <w:bCs/>
          <w:caps/>
          <w:vanish/>
          <w:sz w:val="24"/>
          <w:szCs w:val="24"/>
          <w:lang w:val="es-HN"/>
        </w:rPr>
      </w:pPr>
    </w:p>
    <w:p w14:paraId="7B33ADB6" w14:textId="77777777" w:rsidR="004464D8" w:rsidRPr="004464D8" w:rsidRDefault="004464D8" w:rsidP="004464D8">
      <w:pPr>
        <w:pStyle w:val="ListParagraph"/>
        <w:numPr>
          <w:ilvl w:val="1"/>
          <w:numId w:val="17"/>
        </w:numPr>
        <w:outlineLvl w:val="3"/>
        <w:rPr>
          <w:bCs/>
          <w:caps/>
          <w:vanish/>
          <w:sz w:val="24"/>
          <w:szCs w:val="24"/>
          <w:lang w:val="es-HN"/>
        </w:rPr>
      </w:pPr>
    </w:p>
    <w:p w14:paraId="68985C77" w14:textId="77777777" w:rsidR="004464D8" w:rsidRPr="004464D8" w:rsidRDefault="004464D8" w:rsidP="004464D8">
      <w:pPr>
        <w:pStyle w:val="ListParagraph"/>
        <w:numPr>
          <w:ilvl w:val="1"/>
          <w:numId w:val="17"/>
        </w:numPr>
        <w:outlineLvl w:val="3"/>
        <w:rPr>
          <w:bCs/>
          <w:caps/>
          <w:vanish/>
          <w:sz w:val="24"/>
          <w:szCs w:val="24"/>
          <w:lang w:val="es-HN"/>
        </w:rPr>
      </w:pPr>
    </w:p>
    <w:p w14:paraId="45535556" w14:textId="77777777" w:rsidR="004464D8" w:rsidRPr="004464D8" w:rsidRDefault="004464D8" w:rsidP="004464D8">
      <w:pPr>
        <w:pStyle w:val="ListParagraph"/>
        <w:numPr>
          <w:ilvl w:val="1"/>
          <w:numId w:val="17"/>
        </w:numPr>
        <w:outlineLvl w:val="3"/>
        <w:rPr>
          <w:bCs/>
          <w:caps/>
          <w:vanish/>
          <w:sz w:val="24"/>
          <w:szCs w:val="24"/>
          <w:lang w:val="es-HN"/>
        </w:rPr>
      </w:pPr>
    </w:p>
    <w:p w14:paraId="25A631CB" w14:textId="77777777" w:rsidR="004464D8" w:rsidRPr="004464D8" w:rsidRDefault="004464D8" w:rsidP="004464D8">
      <w:pPr>
        <w:pStyle w:val="ListParagraph"/>
        <w:numPr>
          <w:ilvl w:val="2"/>
          <w:numId w:val="17"/>
        </w:numPr>
        <w:outlineLvl w:val="3"/>
        <w:rPr>
          <w:bCs/>
          <w:caps/>
          <w:vanish/>
          <w:sz w:val="24"/>
          <w:szCs w:val="24"/>
          <w:lang w:val="es-HN"/>
        </w:rPr>
      </w:pPr>
    </w:p>
    <w:p w14:paraId="33789C0F" w14:textId="77777777" w:rsidR="004464D8" w:rsidRPr="004464D8" w:rsidRDefault="004464D8" w:rsidP="004464D8">
      <w:pPr>
        <w:pStyle w:val="ListParagraph"/>
        <w:numPr>
          <w:ilvl w:val="2"/>
          <w:numId w:val="17"/>
        </w:numPr>
        <w:outlineLvl w:val="3"/>
        <w:rPr>
          <w:bCs/>
          <w:caps/>
          <w:vanish/>
          <w:sz w:val="24"/>
          <w:szCs w:val="24"/>
          <w:lang w:val="es-HN"/>
        </w:rPr>
      </w:pPr>
    </w:p>
    <w:p w14:paraId="0314DCFE" w14:textId="77777777" w:rsidR="004464D8" w:rsidRPr="004464D8" w:rsidRDefault="004464D8" w:rsidP="004464D8">
      <w:pPr>
        <w:pStyle w:val="ListParagraph"/>
        <w:numPr>
          <w:ilvl w:val="2"/>
          <w:numId w:val="17"/>
        </w:numPr>
        <w:outlineLvl w:val="3"/>
        <w:rPr>
          <w:bCs/>
          <w:caps/>
          <w:vanish/>
          <w:sz w:val="24"/>
          <w:szCs w:val="24"/>
          <w:lang w:val="es-HN"/>
        </w:rPr>
      </w:pPr>
    </w:p>
    <w:p w14:paraId="7DC60E7D" w14:textId="77777777" w:rsidR="004464D8" w:rsidRPr="004464D8" w:rsidRDefault="004464D8" w:rsidP="004464D8">
      <w:pPr>
        <w:pStyle w:val="ListParagraph"/>
        <w:numPr>
          <w:ilvl w:val="2"/>
          <w:numId w:val="17"/>
        </w:numPr>
        <w:outlineLvl w:val="3"/>
        <w:rPr>
          <w:bCs/>
          <w:caps/>
          <w:vanish/>
          <w:sz w:val="24"/>
          <w:szCs w:val="24"/>
          <w:lang w:val="es-HN"/>
        </w:rPr>
      </w:pPr>
    </w:p>
    <w:p w14:paraId="57C3088C" w14:textId="526EBFEF" w:rsidR="00B8370F" w:rsidRPr="009E2819" w:rsidRDefault="00B8370F" w:rsidP="004464D8">
      <w:pPr>
        <w:pStyle w:val="Heading4"/>
        <w:numPr>
          <w:ilvl w:val="3"/>
          <w:numId w:val="17"/>
        </w:numPr>
      </w:pPr>
      <w:r w:rsidRPr="009E2819">
        <w:t>RECOGIDA DE DATOS PARA NIVELES DE PRESIÓN SONORA</w:t>
      </w:r>
    </w:p>
    <w:p w14:paraId="2B0FBB2C" w14:textId="1A89FD9B" w:rsidR="008D64E4" w:rsidRPr="009E2819" w:rsidRDefault="00B8370F" w:rsidP="008D64E4">
      <w:pPr>
        <w:pStyle w:val="TextoPrincipal"/>
      </w:pPr>
      <w:r w:rsidRPr="009E2819">
        <w:t xml:space="preserve">El ruido, como fenómeno acústico, es una preocupación importante en el entorno laboral debido a su potencial impacto en la salud de los trabajadores. </w:t>
      </w:r>
      <w:r w:rsidR="001650E8" w:rsidRPr="008D64E4">
        <w:t>El ruido se define como una perturbación acústica que provoca una sensación auditiva incómoda o molesta en el oyente.</w:t>
      </w:r>
      <w:r w:rsidR="001650E8" w:rsidRPr="009E2819">
        <w:t xml:space="preserve"> </w:t>
      </w:r>
      <w:r w:rsidRPr="009E2819">
        <w:t>La exposición prolongada a niveles de ruido elevados puede tener efectos perjudiciales, como la pérdida auditiva, trastornos del sueño, aumento del estrés y la fatiga, y en última instancia, problemas de salud más graves. Por lo tanto, es crucial evaluar y controlar adecuadamente la exposición al ruido en el lugar de trabajo.</w:t>
      </w:r>
      <w:r w:rsidR="000E3744">
        <w:t xml:space="preserve"> </w:t>
      </w:r>
      <w:r w:rsidR="008D64E4" w:rsidRPr="008D64E4">
        <w:t>(Cobo Parra &amp; Cuesta Ruiz, 2018)</w:t>
      </w:r>
      <w:r w:rsidR="008D64E4">
        <w:t>.</w:t>
      </w:r>
    </w:p>
    <w:p w14:paraId="0D79D851" w14:textId="35B6B5A9" w:rsidR="00D8174B" w:rsidRPr="009E2819" w:rsidRDefault="00B8370F" w:rsidP="0027352A">
      <w:pPr>
        <w:pStyle w:val="TextoPrincipal"/>
      </w:pPr>
      <w:r w:rsidRPr="009E2819">
        <w:t>En la presente investigación, se aplicó una hoja de recogida de datos utilizando un sonómetro buscando recopilar datos precisos sobre los niveles de ruido en diferentes áreas del centro de llamadas. Con esto, se busca identificar áreas donde la exposición al ruido pueda suponer un riesgo laboral y, por lo tanto, es posible que requiera atención especial.</w:t>
      </w:r>
      <w:r w:rsidR="0027352A">
        <w:t xml:space="preserve"> </w:t>
      </w:r>
      <w:r w:rsidR="00D8174B" w:rsidRPr="009E2819">
        <w:t>Para caracterizar el ruido, se emplean varias magnitudes fundamentales:</w:t>
      </w:r>
    </w:p>
    <w:p w14:paraId="07595EB9" w14:textId="77777777" w:rsidR="00D8174B" w:rsidRPr="002948A6" w:rsidRDefault="00D8174B" w:rsidP="00E71591">
      <w:pPr>
        <w:pStyle w:val="TextoPrincipal"/>
        <w:numPr>
          <w:ilvl w:val="0"/>
          <w:numId w:val="21"/>
        </w:numPr>
      </w:pPr>
      <w:r w:rsidRPr="002948A6">
        <w:rPr>
          <w:b/>
          <w:bCs/>
        </w:rPr>
        <w:t>Período:</w:t>
      </w:r>
      <w:r w:rsidRPr="002948A6">
        <w:t xml:space="preserve"> Se refiere al tiempo necesario para completar un ciclo completo de la onda sonora y se mide en segundos.</w:t>
      </w:r>
    </w:p>
    <w:p w14:paraId="6A41A811" w14:textId="77777777" w:rsidR="002948A6" w:rsidRDefault="00D8174B" w:rsidP="00E71591">
      <w:pPr>
        <w:pStyle w:val="TextoPrincipal"/>
        <w:numPr>
          <w:ilvl w:val="0"/>
          <w:numId w:val="21"/>
        </w:numPr>
      </w:pPr>
      <w:r w:rsidRPr="002948A6">
        <w:rPr>
          <w:b/>
          <w:bCs/>
        </w:rPr>
        <w:t>Amplitud:</w:t>
      </w:r>
      <w:r w:rsidRPr="002948A6">
        <w:t xml:space="preserve"> Corresponde a la altura de la onda sonora y está relacionada con la intensidad o potencia del sonido, lo que determina su sonoridad.</w:t>
      </w:r>
    </w:p>
    <w:p w14:paraId="58EDF213" w14:textId="3EBA7605" w:rsidR="00D8174B" w:rsidRPr="002948A6" w:rsidRDefault="00D8174B" w:rsidP="00E71591">
      <w:pPr>
        <w:pStyle w:val="TextoPrincipal"/>
        <w:numPr>
          <w:ilvl w:val="0"/>
          <w:numId w:val="21"/>
        </w:numPr>
      </w:pPr>
      <w:r w:rsidRPr="002948A6">
        <w:rPr>
          <w:b/>
          <w:bCs/>
        </w:rPr>
        <w:t>Frecuencia:</w:t>
      </w:r>
      <w:r w:rsidRPr="002948A6">
        <w:t xml:space="preserve"> Indica el número de ciclos completados por segundo y se mide en Hertz (Hz). El oído humano joven puede percibir frecuencias en el rango de 20 a 20,000 Hz</w:t>
      </w:r>
      <w:r w:rsidR="002948A6" w:rsidRPr="002948A6">
        <w:t xml:space="preserve">. </w:t>
      </w:r>
      <w:r w:rsidR="002948A6" w:rsidRPr="002948A6">
        <w:rPr>
          <w:highlight w:val="yellow"/>
        </w:rPr>
        <w:fldChar w:fldCharType="begin"/>
      </w:r>
      <w:r w:rsidR="00E10E98">
        <w:rPr>
          <w:highlight w:val="yellow"/>
        </w:rPr>
        <w:instrText xml:space="preserve"> ADDIN ZOTERO_ITEM CSL_CITATION {"citationID":"LWfftEZt","properties":{"formattedCitation":"(\\uc0\\u193{}lvarez Heredia, 2011)","plainCitation":"(Álvarez Heredia, 2011)","noteIndex":0},"citationItems":[{"id":"vQYsJuBV/qA0rbFnT","uris":["http://zotero.org/users/12181012/items/JWW6MMGL"],"itemData":{"id":58,"type":"book","ISBN":"978-1-4492-5353-0","language":"es","publisher":"Ecoe Ediciones","source":"elibro.net","title":"Salud ocupacional","URL":"https://elibro.net/es/lc/unitechn/titulos/69028","author":[{"family":"Álvarez Heredia","given":"Francisco"}],"accessed":{"date-parts":[["2023",9,22]]},"issued":{"date-parts":[["2011"]]}}}],"schema":"https://github.com/citation-style-language/schema/raw/master/csl-citation.json"} </w:instrText>
      </w:r>
      <w:r w:rsidR="002948A6" w:rsidRPr="002948A6">
        <w:rPr>
          <w:highlight w:val="yellow"/>
        </w:rPr>
        <w:fldChar w:fldCharType="separate"/>
      </w:r>
      <w:r w:rsidR="002948A6" w:rsidRPr="002948A6">
        <w:t>(Álvarez Heredia, 2011)</w:t>
      </w:r>
      <w:r w:rsidR="002948A6" w:rsidRPr="002948A6">
        <w:rPr>
          <w:highlight w:val="yellow"/>
        </w:rPr>
        <w:fldChar w:fldCharType="end"/>
      </w:r>
      <w:r w:rsidR="002948A6">
        <w:t>.</w:t>
      </w:r>
    </w:p>
    <w:p w14:paraId="50A371C8" w14:textId="267CDC66" w:rsidR="009E2819" w:rsidRPr="0071605E" w:rsidRDefault="001D5F12" w:rsidP="0027352A">
      <w:pPr>
        <w:pStyle w:val="TextoPrincipal"/>
      </w:pPr>
      <w:r w:rsidRPr="009E2819">
        <w:t>En términos del instrumento utilizado para la medición</w:t>
      </w:r>
      <w:r w:rsidR="00B8370F" w:rsidRPr="009E2819">
        <w:t xml:space="preserve"> la presión acústica expresada en </w:t>
      </w:r>
      <w:r w:rsidRPr="009E2819">
        <w:t>decibeles</w:t>
      </w:r>
      <w:r w:rsidR="00B8370F" w:rsidRPr="009E2819">
        <w:t xml:space="preserve"> es el sonómetro; consiste básicamente en un micrófono y un amplificador con control, </w:t>
      </w:r>
      <w:r w:rsidR="00B8370F" w:rsidRPr="009E2819">
        <w:lastRenderedPageBreak/>
        <w:t>calibrado de volumen, cuya función es responder de la misma forma que el oído humano, dando como resultado mediciones objetivas y reproducibles en la unidad de lectura.</w:t>
      </w:r>
    </w:p>
    <w:p w14:paraId="702BB6B4" w14:textId="77777777" w:rsidR="00B8370F" w:rsidRPr="009E2819" w:rsidRDefault="00B8370F" w:rsidP="006E2BC6">
      <w:pPr>
        <w:pStyle w:val="Heading4"/>
        <w:numPr>
          <w:ilvl w:val="3"/>
          <w:numId w:val="17"/>
        </w:numPr>
      </w:pPr>
      <w:r w:rsidRPr="009E2819">
        <w:t>RECOGIDA DE DATOS PARA NIVELES DE ILUMINACIÓN</w:t>
      </w:r>
    </w:p>
    <w:p w14:paraId="4165B71C" w14:textId="77777777" w:rsidR="003E2B4D" w:rsidRPr="00C05A43" w:rsidRDefault="003E2B4D" w:rsidP="003E2B4D">
      <w:pPr>
        <w:pStyle w:val="TextoPrincipal"/>
      </w:pPr>
      <w:r w:rsidRPr="00C05A43">
        <w:t xml:space="preserve">La iluminación es una parte fundamental en el acondicionamiento ergonómico de los puestos de trabajo. Si bien, el ser humano tiene una gran capacidad para adaptarse a las diferentes calidades lumínicas, una deficiencia en la misma puede producir un aumento de la fatiga visual, una reducción en el rendimiento, un incremento en los errores y en ocasiones incluso accidentes. </w:t>
      </w:r>
    </w:p>
    <w:p w14:paraId="762E8A28" w14:textId="77777777" w:rsidR="003E2B4D" w:rsidRDefault="003E2B4D" w:rsidP="003E2B4D">
      <w:pPr>
        <w:pStyle w:val="TextoPrincipal"/>
      </w:pPr>
      <w:r w:rsidRPr="00C05A43">
        <w:t xml:space="preserve">Un adecuado análisis de las características que deben disponer los sistemas de iluminación, la adaptación a las tareas a realizar y las características individuales, son aspectos fundamentales que se deben considerar. </w:t>
      </w:r>
    </w:p>
    <w:p w14:paraId="3A29C84F" w14:textId="0E880548" w:rsidR="00F46426" w:rsidRPr="009E2819" w:rsidRDefault="00F46426" w:rsidP="00E71591">
      <w:pPr>
        <w:pStyle w:val="Heading2"/>
        <w:numPr>
          <w:ilvl w:val="1"/>
          <w:numId w:val="12"/>
        </w:numPr>
        <w:rPr>
          <w:lang w:val="es-HN"/>
        </w:rPr>
      </w:pPr>
      <w:bookmarkStart w:id="83" w:name="_Toc153637668"/>
      <w:r w:rsidRPr="009E2819">
        <w:rPr>
          <w:lang w:val="es-HN"/>
        </w:rPr>
        <w:t>FUENTES DE INFORMACIÓN</w:t>
      </w:r>
      <w:bookmarkEnd w:id="83"/>
    </w:p>
    <w:p w14:paraId="03D29C06" w14:textId="0AB8DEC6" w:rsidR="000C7DF8" w:rsidRDefault="000C7DF8" w:rsidP="000C7DF8">
      <w:pPr>
        <w:pStyle w:val="TextoPrincipal"/>
      </w:pPr>
      <w:r>
        <w:t>L</w:t>
      </w:r>
      <w:r w:rsidRPr="000C7DF8">
        <w:t xml:space="preserve">as fuentes de información son recursos o lugares donde se puede obtener datos, conocimiento o contenido que es relevante para un propósito específico, como la investigación, la toma de decisiones o el aprendizaje. </w:t>
      </w:r>
      <w:r>
        <w:t xml:space="preserve">Las fuentes de información establecen un paso de investigación que consiste en identificar, consultar y obtener la bibliografía y otros materiales para el estudio, de los cuales se extrae y recopila información relevante y necesaria para el tema de investigación </w:t>
      </w:r>
      <w:r w:rsidR="00294CDB" w:rsidRPr="00294CDB">
        <w:rPr>
          <w:kern w:val="0"/>
        </w:rPr>
        <w:t xml:space="preserve">(Hernández </w:t>
      </w:r>
      <w:proofErr w:type="spellStart"/>
      <w:r w:rsidR="00294CDB" w:rsidRPr="00294CDB">
        <w:rPr>
          <w:kern w:val="0"/>
        </w:rPr>
        <w:t>Sampieri</w:t>
      </w:r>
      <w:proofErr w:type="spellEnd"/>
      <w:r w:rsidR="00294CDB" w:rsidRPr="00294CDB">
        <w:rPr>
          <w:kern w:val="0"/>
        </w:rPr>
        <w:t xml:space="preserve"> et al., 2010)</w:t>
      </w:r>
    </w:p>
    <w:p w14:paraId="556DC5E5" w14:textId="394925FA" w:rsidR="000C7DF8" w:rsidRDefault="00414D0A" w:rsidP="000C7DF8">
      <w:pPr>
        <w:pStyle w:val="TextoPrincipal"/>
      </w:pPr>
      <w:r>
        <w:t xml:space="preserve">Es necesario tomar en cuenta que el objeto de la presente investigación no tiene precedentes en el centro de llamadas, ya que no se han hecho previamente estudios o análisis con respecto a los riesgos laborales en dicho espacio, por lo </w:t>
      </w:r>
      <w:r w:rsidR="00294CDB">
        <w:t>tanto,</w:t>
      </w:r>
      <w:r>
        <w:t xml:space="preserve"> no existen </w:t>
      </w:r>
      <w:r w:rsidR="00294CDB">
        <w:t xml:space="preserve">reportes o históricos que se hayan </w:t>
      </w:r>
      <w:proofErr w:type="spellStart"/>
      <w:r w:rsidR="00294CDB">
        <w:t>realizado.</w:t>
      </w:r>
      <w:r w:rsidR="000C7DF8">
        <w:t>La</w:t>
      </w:r>
      <w:proofErr w:type="spellEnd"/>
      <w:r w:rsidR="000C7DF8">
        <w:t xml:space="preserve"> siguiente tabla muestra a modo de resumen, las fuentes de información utilizadas</w:t>
      </w:r>
      <w:r w:rsidR="00403DEA">
        <w:t>:</w:t>
      </w:r>
    </w:p>
    <w:tbl>
      <w:tblPr>
        <w:tblStyle w:val="TableGrid"/>
        <w:tblW w:w="0" w:type="auto"/>
        <w:tblLook w:val="04A0" w:firstRow="1" w:lastRow="0" w:firstColumn="1" w:lastColumn="0" w:noHBand="0" w:noVBand="1"/>
      </w:tblPr>
      <w:tblGrid>
        <w:gridCol w:w="2405"/>
        <w:gridCol w:w="6945"/>
      </w:tblGrid>
      <w:tr w:rsidR="000C7DF8" w14:paraId="3F792F6D" w14:textId="77777777" w:rsidTr="00403DEA">
        <w:tc>
          <w:tcPr>
            <w:tcW w:w="2405" w:type="dxa"/>
            <w:shd w:val="clear" w:color="auto" w:fill="D9D9D9" w:themeFill="background1" w:themeFillShade="D9"/>
          </w:tcPr>
          <w:p w14:paraId="5E43E4B9" w14:textId="7A1A959A" w:rsidR="000C7DF8" w:rsidRPr="00403DEA" w:rsidRDefault="000C7DF8" w:rsidP="00403DEA">
            <w:pPr>
              <w:pStyle w:val="TextoPrincipal"/>
              <w:spacing w:after="0"/>
              <w:ind w:firstLine="0"/>
              <w:jc w:val="center"/>
              <w:rPr>
                <w:b/>
                <w:bCs/>
              </w:rPr>
            </w:pPr>
            <w:r w:rsidRPr="00403DEA">
              <w:rPr>
                <w:b/>
                <w:bCs/>
              </w:rPr>
              <w:t>TIPO DE FUENTE</w:t>
            </w:r>
          </w:p>
        </w:tc>
        <w:tc>
          <w:tcPr>
            <w:tcW w:w="6945" w:type="dxa"/>
            <w:shd w:val="clear" w:color="auto" w:fill="D9D9D9" w:themeFill="background1" w:themeFillShade="D9"/>
          </w:tcPr>
          <w:p w14:paraId="6DAA75E1" w14:textId="6892512B" w:rsidR="000C7DF8" w:rsidRPr="00403DEA" w:rsidRDefault="000C7DF8" w:rsidP="00403DEA">
            <w:pPr>
              <w:pStyle w:val="TextoPrincipal"/>
              <w:spacing w:after="0"/>
              <w:ind w:firstLine="0"/>
              <w:jc w:val="center"/>
              <w:rPr>
                <w:b/>
                <w:bCs/>
              </w:rPr>
            </w:pPr>
            <w:r w:rsidRPr="00403DEA">
              <w:rPr>
                <w:b/>
                <w:bCs/>
              </w:rPr>
              <w:t>NOMBRE DE LA FUENTE</w:t>
            </w:r>
          </w:p>
        </w:tc>
      </w:tr>
      <w:tr w:rsidR="00BC5D5E" w14:paraId="5FCED68E" w14:textId="77777777" w:rsidTr="00403DEA">
        <w:tc>
          <w:tcPr>
            <w:tcW w:w="2405" w:type="dxa"/>
            <w:vMerge w:val="restart"/>
            <w:vAlign w:val="center"/>
          </w:tcPr>
          <w:p w14:paraId="271D37A6" w14:textId="030DE2B0" w:rsidR="00BC5D5E" w:rsidRPr="00403DEA" w:rsidRDefault="00BC5D5E" w:rsidP="00403DEA">
            <w:pPr>
              <w:pStyle w:val="TextoPrincipal"/>
              <w:ind w:firstLine="0"/>
              <w:jc w:val="center"/>
              <w:rPr>
                <w:b/>
                <w:bCs/>
              </w:rPr>
            </w:pPr>
            <w:r w:rsidRPr="00403DEA">
              <w:rPr>
                <w:b/>
                <w:bCs/>
              </w:rPr>
              <w:t>Primarias</w:t>
            </w:r>
          </w:p>
        </w:tc>
        <w:tc>
          <w:tcPr>
            <w:tcW w:w="6945" w:type="dxa"/>
          </w:tcPr>
          <w:p w14:paraId="26ECA6FC" w14:textId="427043CE" w:rsidR="00BC5D5E" w:rsidRDefault="00BC5D5E" w:rsidP="000C7DF8">
            <w:pPr>
              <w:pStyle w:val="TextoPrincipal"/>
              <w:ind w:firstLine="0"/>
            </w:pPr>
            <w:r>
              <w:t>Cuestionarios a los trabajadores del centro de llamadas</w:t>
            </w:r>
          </w:p>
        </w:tc>
      </w:tr>
      <w:tr w:rsidR="00BC5D5E" w14:paraId="6ED7142A" w14:textId="77777777" w:rsidTr="00403DEA">
        <w:tc>
          <w:tcPr>
            <w:tcW w:w="2405" w:type="dxa"/>
            <w:vMerge/>
            <w:vAlign w:val="center"/>
          </w:tcPr>
          <w:p w14:paraId="1D09EA97" w14:textId="77777777" w:rsidR="00BC5D5E" w:rsidRPr="00403DEA" w:rsidRDefault="00BC5D5E" w:rsidP="00403DEA">
            <w:pPr>
              <w:pStyle w:val="TextoPrincipal"/>
              <w:ind w:firstLine="0"/>
              <w:jc w:val="center"/>
              <w:rPr>
                <w:b/>
                <w:bCs/>
              </w:rPr>
            </w:pPr>
          </w:p>
        </w:tc>
        <w:tc>
          <w:tcPr>
            <w:tcW w:w="6945" w:type="dxa"/>
          </w:tcPr>
          <w:p w14:paraId="20797701" w14:textId="1D1FC547" w:rsidR="00BC5D5E" w:rsidRDefault="00BC5D5E" w:rsidP="000C7DF8">
            <w:pPr>
              <w:pStyle w:val="TextoPrincipal"/>
              <w:ind w:firstLine="0"/>
            </w:pPr>
            <w:r>
              <w:t>Expertos en seguridad e higiene laboral</w:t>
            </w:r>
          </w:p>
        </w:tc>
      </w:tr>
      <w:tr w:rsidR="00BC5D5E" w14:paraId="2C31A9D9" w14:textId="77777777" w:rsidTr="00403DEA">
        <w:tc>
          <w:tcPr>
            <w:tcW w:w="2405" w:type="dxa"/>
            <w:vMerge/>
            <w:vAlign w:val="center"/>
          </w:tcPr>
          <w:p w14:paraId="4C2D6EF1" w14:textId="77777777" w:rsidR="00BC5D5E" w:rsidRPr="00403DEA" w:rsidRDefault="00BC5D5E" w:rsidP="00403DEA">
            <w:pPr>
              <w:pStyle w:val="TextoPrincipal"/>
              <w:ind w:firstLine="0"/>
              <w:jc w:val="center"/>
              <w:rPr>
                <w:b/>
                <w:bCs/>
              </w:rPr>
            </w:pPr>
          </w:p>
        </w:tc>
        <w:tc>
          <w:tcPr>
            <w:tcW w:w="6945" w:type="dxa"/>
          </w:tcPr>
          <w:p w14:paraId="0605EBBF" w14:textId="23629D45" w:rsidR="00BC5D5E" w:rsidRDefault="00BC5D5E" w:rsidP="000C7DF8">
            <w:pPr>
              <w:pStyle w:val="TextoPrincipal"/>
              <w:ind w:firstLine="0"/>
            </w:pPr>
            <w:r>
              <w:t xml:space="preserve">Observación directa a las actividades operativas de los trabajadores </w:t>
            </w:r>
            <w:r>
              <w:lastRenderedPageBreak/>
              <w:t>del centro de llamadas</w:t>
            </w:r>
          </w:p>
        </w:tc>
      </w:tr>
      <w:tr w:rsidR="00BC5D5E" w14:paraId="1A5BD739" w14:textId="77777777" w:rsidTr="00403DEA">
        <w:tc>
          <w:tcPr>
            <w:tcW w:w="2405" w:type="dxa"/>
            <w:vMerge w:val="restart"/>
            <w:vAlign w:val="center"/>
          </w:tcPr>
          <w:p w14:paraId="084DAACC" w14:textId="057E4F09" w:rsidR="00BC5D5E" w:rsidRPr="00403DEA" w:rsidRDefault="00BC5D5E" w:rsidP="00403DEA">
            <w:pPr>
              <w:pStyle w:val="TextoPrincipal"/>
              <w:ind w:firstLine="0"/>
              <w:jc w:val="center"/>
              <w:rPr>
                <w:b/>
                <w:bCs/>
              </w:rPr>
            </w:pPr>
            <w:r w:rsidRPr="00403DEA">
              <w:rPr>
                <w:b/>
                <w:bCs/>
              </w:rPr>
              <w:lastRenderedPageBreak/>
              <w:t>Secundarias</w:t>
            </w:r>
          </w:p>
        </w:tc>
        <w:tc>
          <w:tcPr>
            <w:tcW w:w="6945" w:type="dxa"/>
          </w:tcPr>
          <w:p w14:paraId="269E1A18" w14:textId="3B5FBCCF" w:rsidR="00785DDB" w:rsidRDefault="00785DDB" w:rsidP="000C7DF8">
            <w:pPr>
              <w:pStyle w:val="TextoPrincipal"/>
              <w:ind w:firstLine="0"/>
            </w:pPr>
            <w:r>
              <w:t>Libros de consulta (Motores de búsqueda como e-</w:t>
            </w:r>
            <w:proofErr w:type="spellStart"/>
            <w:r>
              <w:t>book</w:t>
            </w:r>
            <w:proofErr w:type="spellEnd"/>
            <w:r>
              <w:t>, e-libro</w:t>
            </w:r>
            <w:r w:rsidR="00403DEA">
              <w:t>, Google académico</w:t>
            </w:r>
            <w:r>
              <w:t>)</w:t>
            </w:r>
          </w:p>
        </w:tc>
      </w:tr>
      <w:tr w:rsidR="00BC5D5E" w14:paraId="6F55A64C" w14:textId="77777777" w:rsidTr="00403DEA">
        <w:tc>
          <w:tcPr>
            <w:tcW w:w="2405" w:type="dxa"/>
            <w:vMerge/>
          </w:tcPr>
          <w:p w14:paraId="505C6AA4" w14:textId="77777777" w:rsidR="00BC5D5E" w:rsidRDefault="00BC5D5E" w:rsidP="000C7DF8">
            <w:pPr>
              <w:pStyle w:val="TextoPrincipal"/>
              <w:ind w:firstLine="0"/>
            </w:pPr>
          </w:p>
        </w:tc>
        <w:tc>
          <w:tcPr>
            <w:tcW w:w="6945" w:type="dxa"/>
          </w:tcPr>
          <w:p w14:paraId="0473F39E" w14:textId="6B487281" w:rsidR="00BC5D5E" w:rsidRDefault="00403DEA" w:rsidP="000C7DF8">
            <w:pPr>
              <w:pStyle w:val="TextoPrincipal"/>
              <w:ind w:firstLine="0"/>
            </w:pPr>
            <w:r>
              <w:t>Normas internacionales (ISO45001:201</w:t>
            </w:r>
            <w:r w:rsidR="009C0218">
              <w:t>8</w:t>
            </w:r>
            <w:r>
              <w:t>)</w:t>
            </w:r>
          </w:p>
        </w:tc>
      </w:tr>
      <w:tr w:rsidR="00403DEA" w14:paraId="6F52953A" w14:textId="77777777" w:rsidTr="00403DEA">
        <w:tc>
          <w:tcPr>
            <w:tcW w:w="2405" w:type="dxa"/>
            <w:vMerge/>
          </w:tcPr>
          <w:p w14:paraId="0D92C5A1" w14:textId="77777777" w:rsidR="00403DEA" w:rsidRDefault="00403DEA" w:rsidP="00403DEA">
            <w:pPr>
              <w:pStyle w:val="TextoPrincipal"/>
              <w:ind w:firstLine="0"/>
            </w:pPr>
          </w:p>
        </w:tc>
        <w:tc>
          <w:tcPr>
            <w:tcW w:w="6945" w:type="dxa"/>
          </w:tcPr>
          <w:p w14:paraId="52B470A7" w14:textId="7AA52669" w:rsidR="00403DEA" w:rsidRDefault="00403DEA" w:rsidP="00403DEA">
            <w:pPr>
              <w:pStyle w:val="TextoPrincipal"/>
              <w:ind w:firstLine="0"/>
            </w:pPr>
            <w:r>
              <w:t xml:space="preserve">Sitios web de plataformas gubernamentales </w:t>
            </w:r>
          </w:p>
        </w:tc>
      </w:tr>
    </w:tbl>
    <w:p w14:paraId="4B80FA50" w14:textId="6BE8554E" w:rsidR="00D741C8" w:rsidRDefault="00D741C8" w:rsidP="00403DEA">
      <w:pPr>
        <w:widowControl/>
        <w:autoSpaceDE/>
        <w:autoSpaceDN/>
        <w:spacing w:line="259" w:lineRule="auto"/>
        <w:rPr>
          <w:lang w:val="es-HN"/>
        </w:rPr>
      </w:pPr>
    </w:p>
    <w:p w14:paraId="44771A25" w14:textId="06BEA1CF" w:rsidR="00403DEA" w:rsidRDefault="00403DEA" w:rsidP="00403DEA">
      <w:pPr>
        <w:pStyle w:val="Caption"/>
        <w:spacing w:after="0"/>
      </w:pPr>
      <w:bookmarkStart w:id="84" w:name="_Toc153637739"/>
      <w:r>
        <w:t xml:space="preserve">Tabla </w:t>
      </w:r>
      <w:r>
        <w:fldChar w:fldCharType="begin"/>
      </w:r>
      <w:r>
        <w:instrText xml:space="preserve"> SEQ Tabla \* ARABIC </w:instrText>
      </w:r>
      <w:r>
        <w:fldChar w:fldCharType="separate"/>
      </w:r>
      <w:r w:rsidR="000308BA">
        <w:rPr>
          <w:noProof/>
        </w:rPr>
        <w:t>9</w:t>
      </w:r>
      <w:r>
        <w:fldChar w:fldCharType="end"/>
      </w:r>
      <w:r>
        <w:t xml:space="preserve"> Fuentes primarias y secundarias</w:t>
      </w:r>
      <w:bookmarkEnd w:id="84"/>
    </w:p>
    <w:p w14:paraId="2987FB9A" w14:textId="4EA9621C" w:rsidR="00403DEA" w:rsidRDefault="00403DEA" w:rsidP="00403DEA">
      <w:pPr>
        <w:rPr>
          <w:lang w:val="es-HN"/>
        </w:rPr>
      </w:pPr>
      <w:r w:rsidRPr="00403DEA">
        <w:rPr>
          <w:lang w:val="es-HN"/>
        </w:rPr>
        <w:t>Fuente: Elaboración propia</w:t>
      </w:r>
    </w:p>
    <w:p w14:paraId="4B03A109" w14:textId="77777777" w:rsidR="003144BB" w:rsidRDefault="003144BB" w:rsidP="00403DEA">
      <w:pPr>
        <w:rPr>
          <w:lang w:val="es-HN"/>
        </w:rPr>
      </w:pPr>
    </w:p>
    <w:p w14:paraId="0D331376" w14:textId="27B492BA" w:rsidR="00837DC1" w:rsidRDefault="00837DC1" w:rsidP="006369F1">
      <w:pPr>
        <w:pStyle w:val="Heading1"/>
        <w:rPr>
          <w:rStyle w:val="normaltextrun"/>
        </w:rPr>
      </w:pPr>
      <w:bookmarkStart w:id="85" w:name="_Toc153637669"/>
      <w:r w:rsidRPr="009E2819">
        <w:rPr>
          <w:rStyle w:val="normaltextrun"/>
        </w:rPr>
        <w:t>CAPITULO I</w:t>
      </w:r>
      <w:r>
        <w:rPr>
          <w:rStyle w:val="normaltextrun"/>
        </w:rPr>
        <w:t>V</w:t>
      </w:r>
      <w:r w:rsidRPr="009E2819">
        <w:rPr>
          <w:rStyle w:val="normaltextrun"/>
        </w:rPr>
        <w:t xml:space="preserve">. </w:t>
      </w:r>
      <w:r>
        <w:rPr>
          <w:rStyle w:val="normaltextrun"/>
        </w:rPr>
        <w:t>RESULTADOS Y ANÁLISIS</w:t>
      </w:r>
      <w:bookmarkEnd w:id="85"/>
    </w:p>
    <w:p w14:paraId="22F67116" w14:textId="77777777" w:rsidR="00CB07C3" w:rsidRDefault="00CB07C3" w:rsidP="00CB07C3">
      <w:pPr>
        <w:pStyle w:val="TextoPrincipal"/>
        <w:rPr>
          <w:rStyle w:val="normaltextrun"/>
        </w:rPr>
      </w:pPr>
      <w:r w:rsidRPr="00CB07C3">
        <w:rPr>
          <w:rStyle w:val="normaltextrun"/>
        </w:rPr>
        <w:t xml:space="preserve">En este capítulo, se aborda el proceso </w:t>
      </w:r>
      <w:r>
        <w:rPr>
          <w:rStyle w:val="normaltextrun"/>
        </w:rPr>
        <w:t>para la recolección,</w:t>
      </w:r>
      <w:r w:rsidRPr="00CB07C3">
        <w:rPr>
          <w:rStyle w:val="normaltextrun"/>
        </w:rPr>
        <w:t xml:space="preserve"> análisis y presentación de los resultados de la investigación</w:t>
      </w:r>
      <w:r>
        <w:rPr>
          <w:rStyle w:val="normaltextrun"/>
        </w:rPr>
        <w:t xml:space="preserve">. </w:t>
      </w:r>
    </w:p>
    <w:p w14:paraId="0E18276C" w14:textId="0E886E26" w:rsidR="00CB07C3" w:rsidRDefault="00CB07C3" w:rsidP="00CB07C3">
      <w:pPr>
        <w:pStyle w:val="TextoPrincipal"/>
        <w:rPr>
          <w:rStyle w:val="normaltextrun"/>
        </w:rPr>
      </w:pPr>
      <w:r w:rsidRPr="00CB07C3">
        <w:rPr>
          <w:rStyle w:val="normaltextrun"/>
        </w:rPr>
        <w:t xml:space="preserve">Estos elementos desempeñaron un papel fundamental en la formulación de la hipótesis de investigación y se convierten en la base sobre la cual se construye el análisis subsiguiente. Este capítulo se erige como una piedra angular del estudio, ya que </w:t>
      </w:r>
      <w:r>
        <w:rPr>
          <w:rStyle w:val="normaltextrun"/>
        </w:rPr>
        <w:t>es quién evidencia directamente el propósito de la presente investigación.</w:t>
      </w:r>
    </w:p>
    <w:p w14:paraId="121EC9EF" w14:textId="77777777" w:rsidR="00837DC1" w:rsidRPr="00837DC1" w:rsidRDefault="00837DC1" w:rsidP="00837DC1">
      <w:pPr>
        <w:pStyle w:val="ListParagraph"/>
        <w:numPr>
          <w:ilvl w:val="0"/>
          <w:numId w:val="22"/>
        </w:numPr>
        <w:spacing w:line="360" w:lineRule="auto"/>
        <w:outlineLvl w:val="1"/>
        <w:rPr>
          <w:b/>
          <w:bCs/>
          <w:caps/>
          <w:vanish/>
          <w:sz w:val="28"/>
          <w:szCs w:val="28"/>
        </w:rPr>
      </w:pPr>
      <w:bookmarkStart w:id="86" w:name="_Toc149931660"/>
      <w:bookmarkStart w:id="87" w:name="_Toc150923510"/>
      <w:bookmarkStart w:id="88" w:name="_Toc152176983"/>
      <w:bookmarkStart w:id="89" w:name="_Toc152869247"/>
      <w:bookmarkStart w:id="90" w:name="_Toc152875085"/>
      <w:bookmarkStart w:id="91" w:name="_Toc153637670"/>
      <w:bookmarkEnd w:id="86"/>
      <w:bookmarkEnd w:id="87"/>
      <w:bookmarkEnd w:id="88"/>
      <w:bookmarkEnd w:id="89"/>
      <w:bookmarkEnd w:id="90"/>
      <w:bookmarkEnd w:id="91"/>
    </w:p>
    <w:p w14:paraId="1A76C56F" w14:textId="77777777" w:rsidR="00837DC1" w:rsidRPr="00837DC1" w:rsidRDefault="00837DC1" w:rsidP="00837DC1">
      <w:pPr>
        <w:pStyle w:val="ListParagraph"/>
        <w:numPr>
          <w:ilvl w:val="0"/>
          <w:numId w:val="22"/>
        </w:numPr>
        <w:spacing w:line="360" w:lineRule="auto"/>
        <w:outlineLvl w:val="1"/>
        <w:rPr>
          <w:b/>
          <w:bCs/>
          <w:caps/>
          <w:vanish/>
          <w:sz w:val="28"/>
          <w:szCs w:val="28"/>
        </w:rPr>
      </w:pPr>
      <w:bookmarkStart w:id="92" w:name="_Toc149931661"/>
      <w:bookmarkStart w:id="93" w:name="_Toc150923511"/>
      <w:bookmarkStart w:id="94" w:name="_Toc152176984"/>
      <w:bookmarkStart w:id="95" w:name="_Toc152869248"/>
      <w:bookmarkStart w:id="96" w:name="_Toc152875086"/>
      <w:bookmarkStart w:id="97" w:name="_Toc153637671"/>
      <w:bookmarkEnd w:id="92"/>
      <w:bookmarkEnd w:id="93"/>
      <w:bookmarkEnd w:id="94"/>
      <w:bookmarkEnd w:id="95"/>
      <w:bookmarkEnd w:id="96"/>
      <w:bookmarkEnd w:id="97"/>
    </w:p>
    <w:p w14:paraId="12990535" w14:textId="1CA4495C" w:rsidR="00504D54" w:rsidRDefault="00837DC1" w:rsidP="00504D54">
      <w:pPr>
        <w:pStyle w:val="Heading2"/>
        <w:numPr>
          <w:ilvl w:val="1"/>
          <w:numId w:val="22"/>
        </w:numPr>
      </w:pPr>
      <w:bookmarkStart w:id="98" w:name="_Toc153637672"/>
      <w:r>
        <w:t>INFORME DE PROCESOS DE RECOLECCIÓN DE DATOS</w:t>
      </w:r>
      <w:bookmarkEnd w:id="98"/>
    </w:p>
    <w:p w14:paraId="35114A53" w14:textId="77777777" w:rsidR="00504D54" w:rsidRPr="00504D54" w:rsidRDefault="00504D54" w:rsidP="00504D54">
      <w:pPr>
        <w:pStyle w:val="ListParagraph"/>
        <w:numPr>
          <w:ilvl w:val="0"/>
          <w:numId w:val="3"/>
        </w:numPr>
        <w:spacing w:before="40" w:line="360" w:lineRule="auto"/>
        <w:outlineLvl w:val="2"/>
        <w:rPr>
          <w:bCs/>
          <w:caps/>
          <w:vanish/>
          <w:sz w:val="24"/>
          <w:szCs w:val="24"/>
          <w:lang w:val="es-HN"/>
        </w:rPr>
      </w:pPr>
      <w:bookmarkStart w:id="99" w:name="_Toc149931663"/>
      <w:bookmarkStart w:id="100" w:name="_Toc150923513"/>
      <w:bookmarkStart w:id="101" w:name="_Toc152176986"/>
      <w:bookmarkStart w:id="102" w:name="_Toc152869250"/>
      <w:bookmarkStart w:id="103" w:name="_Toc152875088"/>
      <w:bookmarkStart w:id="104" w:name="_Toc153637673"/>
      <w:bookmarkEnd w:id="99"/>
      <w:bookmarkEnd w:id="100"/>
      <w:bookmarkEnd w:id="101"/>
      <w:bookmarkEnd w:id="102"/>
      <w:bookmarkEnd w:id="103"/>
      <w:bookmarkEnd w:id="104"/>
    </w:p>
    <w:p w14:paraId="57CC8830" w14:textId="77777777" w:rsidR="00504D54" w:rsidRPr="00504D54" w:rsidRDefault="00504D54" w:rsidP="00504D54">
      <w:pPr>
        <w:pStyle w:val="ListParagraph"/>
        <w:numPr>
          <w:ilvl w:val="0"/>
          <w:numId w:val="3"/>
        </w:numPr>
        <w:spacing w:before="40" w:line="360" w:lineRule="auto"/>
        <w:outlineLvl w:val="2"/>
        <w:rPr>
          <w:bCs/>
          <w:caps/>
          <w:vanish/>
          <w:sz w:val="24"/>
          <w:szCs w:val="24"/>
          <w:lang w:val="es-HN"/>
        </w:rPr>
      </w:pPr>
      <w:bookmarkStart w:id="105" w:name="_Toc149931664"/>
      <w:bookmarkStart w:id="106" w:name="_Toc150923514"/>
      <w:bookmarkStart w:id="107" w:name="_Toc152176987"/>
      <w:bookmarkStart w:id="108" w:name="_Toc152869251"/>
      <w:bookmarkStart w:id="109" w:name="_Toc152875089"/>
      <w:bookmarkStart w:id="110" w:name="_Toc153637674"/>
      <w:bookmarkEnd w:id="105"/>
      <w:bookmarkEnd w:id="106"/>
      <w:bookmarkEnd w:id="107"/>
      <w:bookmarkEnd w:id="108"/>
      <w:bookmarkEnd w:id="109"/>
      <w:bookmarkEnd w:id="110"/>
    </w:p>
    <w:p w14:paraId="530BBBF2" w14:textId="77777777" w:rsidR="00504D54" w:rsidRPr="00504D54" w:rsidRDefault="00504D54" w:rsidP="00504D54">
      <w:pPr>
        <w:pStyle w:val="ListParagraph"/>
        <w:numPr>
          <w:ilvl w:val="0"/>
          <w:numId w:val="3"/>
        </w:numPr>
        <w:spacing w:before="40" w:line="360" w:lineRule="auto"/>
        <w:outlineLvl w:val="2"/>
        <w:rPr>
          <w:bCs/>
          <w:caps/>
          <w:vanish/>
          <w:sz w:val="24"/>
          <w:szCs w:val="24"/>
          <w:lang w:val="es-HN"/>
        </w:rPr>
      </w:pPr>
      <w:bookmarkStart w:id="111" w:name="_Toc149931665"/>
      <w:bookmarkStart w:id="112" w:name="_Toc150923515"/>
      <w:bookmarkStart w:id="113" w:name="_Toc152176988"/>
      <w:bookmarkStart w:id="114" w:name="_Toc152869252"/>
      <w:bookmarkStart w:id="115" w:name="_Toc152875090"/>
      <w:bookmarkStart w:id="116" w:name="_Toc153637675"/>
      <w:bookmarkEnd w:id="111"/>
      <w:bookmarkEnd w:id="112"/>
      <w:bookmarkEnd w:id="113"/>
      <w:bookmarkEnd w:id="114"/>
      <w:bookmarkEnd w:id="115"/>
      <w:bookmarkEnd w:id="116"/>
    </w:p>
    <w:p w14:paraId="2BCA34CD" w14:textId="77777777" w:rsidR="00504D54" w:rsidRPr="00504D54" w:rsidRDefault="00504D54" w:rsidP="00504D54">
      <w:pPr>
        <w:pStyle w:val="ListParagraph"/>
        <w:numPr>
          <w:ilvl w:val="1"/>
          <w:numId w:val="3"/>
        </w:numPr>
        <w:spacing w:before="40" w:line="360" w:lineRule="auto"/>
        <w:outlineLvl w:val="2"/>
        <w:rPr>
          <w:bCs/>
          <w:caps/>
          <w:vanish/>
          <w:sz w:val="24"/>
          <w:szCs w:val="24"/>
          <w:lang w:val="es-HN"/>
        </w:rPr>
      </w:pPr>
      <w:bookmarkStart w:id="117" w:name="_Toc149931666"/>
      <w:bookmarkStart w:id="118" w:name="_Toc150923516"/>
      <w:bookmarkStart w:id="119" w:name="_Toc152176989"/>
      <w:bookmarkStart w:id="120" w:name="_Toc152869253"/>
      <w:bookmarkStart w:id="121" w:name="_Toc152875091"/>
      <w:bookmarkStart w:id="122" w:name="_Toc153637676"/>
      <w:bookmarkEnd w:id="117"/>
      <w:bookmarkEnd w:id="118"/>
      <w:bookmarkEnd w:id="119"/>
      <w:bookmarkEnd w:id="120"/>
      <w:bookmarkEnd w:id="121"/>
      <w:bookmarkEnd w:id="122"/>
    </w:p>
    <w:p w14:paraId="50E39241" w14:textId="77777777" w:rsidR="00B23F65" w:rsidRPr="00B23F65" w:rsidRDefault="00B23F65" w:rsidP="0035106E">
      <w:pPr>
        <w:pStyle w:val="ListParagraph"/>
        <w:numPr>
          <w:ilvl w:val="0"/>
          <w:numId w:val="27"/>
        </w:numPr>
        <w:spacing w:before="40" w:line="360" w:lineRule="auto"/>
        <w:outlineLvl w:val="2"/>
        <w:rPr>
          <w:bCs/>
          <w:caps/>
          <w:vanish/>
          <w:sz w:val="24"/>
          <w:szCs w:val="24"/>
          <w:lang w:val="es-HN"/>
        </w:rPr>
      </w:pPr>
      <w:bookmarkStart w:id="123" w:name="_Toc150923517"/>
      <w:bookmarkStart w:id="124" w:name="_Toc152176990"/>
      <w:bookmarkStart w:id="125" w:name="_Toc152869254"/>
      <w:bookmarkStart w:id="126" w:name="_Toc152875092"/>
      <w:bookmarkStart w:id="127" w:name="_Toc153637677"/>
      <w:bookmarkEnd w:id="123"/>
      <w:bookmarkEnd w:id="124"/>
      <w:bookmarkEnd w:id="125"/>
      <w:bookmarkEnd w:id="126"/>
      <w:bookmarkEnd w:id="127"/>
    </w:p>
    <w:p w14:paraId="3F547AE6" w14:textId="77777777" w:rsidR="00B23F65" w:rsidRPr="00B23F65" w:rsidRDefault="00B23F65" w:rsidP="0035106E">
      <w:pPr>
        <w:pStyle w:val="ListParagraph"/>
        <w:numPr>
          <w:ilvl w:val="0"/>
          <w:numId w:val="27"/>
        </w:numPr>
        <w:spacing w:before="40" w:line="360" w:lineRule="auto"/>
        <w:outlineLvl w:val="2"/>
        <w:rPr>
          <w:bCs/>
          <w:caps/>
          <w:vanish/>
          <w:sz w:val="24"/>
          <w:szCs w:val="24"/>
          <w:lang w:val="es-HN"/>
        </w:rPr>
      </w:pPr>
      <w:bookmarkStart w:id="128" w:name="_Toc150923518"/>
      <w:bookmarkStart w:id="129" w:name="_Toc152176991"/>
      <w:bookmarkStart w:id="130" w:name="_Toc152869255"/>
      <w:bookmarkStart w:id="131" w:name="_Toc152875093"/>
      <w:bookmarkStart w:id="132" w:name="_Toc153637678"/>
      <w:bookmarkEnd w:id="128"/>
      <w:bookmarkEnd w:id="129"/>
      <w:bookmarkEnd w:id="130"/>
      <w:bookmarkEnd w:id="131"/>
      <w:bookmarkEnd w:id="132"/>
    </w:p>
    <w:p w14:paraId="20D4930D" w14:textId="77777777" w:rsidR="00B23F65" w:rsidRPr="00B23F65" w:rsidRDefault="00B23F65" w:rsidP="0035106E">
      <w:pPr>
        <w:pStyle w:val="ListParagraph"/>
        <w:numPr>
          <w:ilvl w:val="0"/>
          <w:numId w:val="27"/>
        </w:numPr>
        <w:spacing w:before="40" w:line="360" w:lineRule="auto"/>
        <w:outlineLvl w:val="2"/>
        <w:rPr>
          <w:bCs/>
          <w:caps/>
          <w:vanish/>
          <w:sz w:val="24"/>
          <w:szCs w:val="24"/>
          <w:lang w:val="es-HN"/>
        </w:rPr>
      </w:pPr>
      <w:bookmarkStart w:id="133" w:name="_Toc150923519"/>
      <w:bookmarkStart w:id="134" w:name="_Toc152176992"/>
      <w:bookmarkStart w:id="135" w:name="_Toc152869256"/>
      <w:bookmarkStart w:id="136" w:name="_Toc152875094"/>
      <w:bookmarkStart w:id="137" w:name="_Toc153637679"/>
      <w:bookmarkEnd w:id="133"/>
      <w:bookmarkEnd w:id="134"/>
      <w:bookmarkEnd w:id="135"/>
      <w:bookmarkEnd w:id="136"/>
      <w:bookmarkEnd w:id="137"/>
    </w:p>
    <w:p w14:paraId="05083AB2" w14:textId="77777777" w:rsidR="00B23F65" w:rsidRPr="00B23F65" w:rsidRDefault="00B23F65" w:rsidP="0035106E">
      <w:pPr>
        <w:pStyle w:val="ListParagraph"/>
        <w:numPr>
          <w:ilvl w:val="0"/>
          <w:numId w:val="27"/>
        </w:numPr>
        <w:spacing w:before="40" w:line="360" w:lineRule="auto"/>
        <w:outlineLvl w:val="2"/>
        <w:rPr>
          <w:bCs/>
          <w:caps/>
          <w:vanish/>
          <w:sz w:val="24"/>
          <w:szCs w:val="24"/>
          <w:lang w:val="es-HN"/>
        </w:rPr>
      </w:pPr>
      <w:bookmarkStart w:id="138" w:name="_Toc150923520"/>
      <w:bookmarkStart w:id="139" w:name="_Toc152176993"/>
      <w:bookmarkStart w:id="140" w:name="_Toc152869257"/>
      <w:bookmarkStart w:id="141" w:name="_Toc152875095"/>
      <w:bookmarkStart w:id="142" w:name="_Toc153637680"/>
      <w:bookmarkEnd w:id="138"/>
      <w:bookmarkEnd w:id="139"/>
      <w:bookmarkEnd w:id="140"/>
      <w:bookmarkEnd w:id="141"/>
      <w:bookmarkEnd w:id="142"/>
    </w:p>
    <w:p w14:paraId="1F0F87EC" w14:textId="77777777" w:rsidR="00B23F65" w:rsidRPr="00B23F65" w:rsidRDefault="00B23F65" w:rsidP="0035106E">
      <w:pPr>
        <w:pStyle w:val="ListParagraph"/>
        <w:numPr>
          <w:ilvl w:val="1"/>
          <w:numId w:val="27"/>
        </w:numPr>
        <w:spacing w:before="40" w:line="360" w:lineRule="auto"/>
        <w:outlineLvl w:val="2"/>
        <w:rPr>
          <w:bCs/>
          <w:caps/>
          <w:vanish/>
          <w:sz w:val="24"/>
          <w:szCs w:val="24"/>
          <w:lang w:val="es-HN"/>
        </w:rPr>
      </w:pPr>
      <w:bookmarkStart w:id="143" w:name="_Toc150923521"/>
      <w:bookmarkStart w:id="144" w:name="_Toc152176994"/>
      <w:bookmarkStart w:id="145" w:name="_Toc152869258"/>
      <w:bookmarkStart w:id="146" w:name="_Toc152875096"/>
      <w:bookmarkStart w:id="147" w:name="_Toc153637681"/>
      <w:bookmarkEnd w:id="143"/>
      <w:bookmarkEnd w:id="144"/>
      <w:bookmarkEnd w:id="145"/>
      <w:bookmarkEnd w:id="146"/>
      <w:bookmarkEnd w:id="147"/>
    </w:p>
    <w:p w14:paraId="22D046EF" w14:textId="27C08087" w:rsidR="00504D54" w:rsidRDefault="00504D54" w:rsidP="0035106E">
      <w:pPr>
        <w:pStyle w:val="Heading3"/>
        <w:numPr>
          <w:ilvl w:val="2"/>
          <w:numId w:val="27"/>
        </w:numPr>
      </w:pPr>
      <w:bookmarkStart w:id="148" w:name="_Toc153637682"/>
      <w:r w:rsidRPr="00CB07C3">
        <w:t>PROCEDIMIENTO DE RECOLECCIÓN DE DATOS PARA EL CUESTIONARIO</w:t>
      </w:r>
      <w:r>
        <w:t xml:space="preserve"> MPF</w:t>
      </w:r>
      <w:bookmarkEnd w:id="148"/>
    </w:p>
    <w:p w14:paraId="1628E928" w14:textId="2EE826BD" w:rsidR="00504D54" w:rsidRDefault="00504D54" w:rsidP="00504D54">
      <w:pPr>
        <w:pStyle w:val="TextoPrincipal"/>
      </w:pPr>
      <w:r>
        <w:t xml:space="preserve">Dado que, para la presente investigación, la muestra es la misma que la población, se </w:t>
      </w:r>
      <w:r w:rsidR="009957E0">
        <w:t>tomó</w:t>
      </w:r>
      <w:r>
        <w:t xml:space="preserve"> la totalidad de los empleados del centro de llamadas</w:t>
      </w:r>
      <w:r w:rsidR="00A4473B">
        <w:t>. T</w:t>
      </w:r>
      <w:r>
        <w:t xml:space="preserve">odos realizan la labor de atención al cliente a través de métodos telefónicos. A su vez, los colaboradores desarrollan sus faenas diarias en el mismo espacio físico y comparten este con el resto del personal. </w:t>
      </w:r>
      <w:r w:rsidR="00A4473B">
        <w:t>A pesar de que</w:t>
      </w:r>
      <w:r>
        <w:t xml:space="preserve"> sus labores pueden ser levemente diferentes entre </w:t>
      </w:r>
      <w:r w:rsidR="009957E0">
        <w:t>sí</w:t>
      </w:r>
      <w:r>
        <w:t xml:space="preserve"> por el tipo de cliente que atienden</w:t>
      </w:r>
      <w:r w:rsidR="00A4473B">
        <w:t xml:space="preserve"> y por las actividades operativas</w:t>
      </w:r>
      <w:r>
        <w:t xml:space="preserve">, en general </w:t>
      </w:r>
      <w:r w:rsidR="00A4473B">
        <w:t>es seguro</w:t>
      </w:r>
      <w:r>
        <w:t xml:space="preserve"> asumir que las condiciones psicosociales derivadas del </w:t>
      </w:r>
      <w:r w:rsidR="00A4473B">
        <w:t>trabajo</w:t>
      </w:r>
      <w:r>
        <w:t xml:space="preserve"> son las mismas</w:t>
      </w:r>
      <w:r w:rsidR="00A4473B">
        <w:t xml:space="preserve"> para todos.</w:t>
      </w:r>
    </w:p>
    <w:p w14:paraId="6419FE36" w14:textId="6F66D1F3" w:rsidR="00A4473B" w:rsidRDefault="00A4473B" w:rsidP="00504D54">
      <w:pPr>
        <w:pStyle w:val="TextoPrincipal"/>
      </w:pPr>
      <w:r>
        <w:t xml:space="preserve">Es importante aclarar que se solicitó la autorización con el departamento de recursos humanos del centro de llamadas, para llevar a cabo la aplicación del cuestionario, haciendo énfasis que los resultados pueden ser insumos para mejorar los procesos internos de gestión de </w:t>
      </w:r>
      <w:r>
        <w:lastRenderedPageBreak/>
        <w:t>los empleados, garantizando al mismo tiempo, que los mismos no serán divulgados ya que tienen una finalidad académica.</w:t>
      </w:r>
    </w:p>
    <w:p w14:paraId="73C72362" w14:textId="1E6CBFC0" w:rsidR="00EC0FBC" w:rsidRDefault="00EC0FBC" w:rsidP="00EC0FBC">
      <w:pPr>
        <w:pStyle w:val="TextoPrincipal"/>
      </w:pPr>
      <w:r>
        <w:t xml:space="preserve">Posterior a esto, se elaboró el cuestionario en la plataforma de Google, específicamente Google </w:t>
      </w:r>
      <w:proofErr w:type="spellStart"/>
      <w:r>
        <w:t>Forms</w:t>
      </w:r>
      <w:proofErr w:type="spellEnd"/>
      <w:r>
        <w:t xml:space="preserve">. La plataforma </w:t>
      </w:r>
      <w:r w:rsidRPr="00EC0FBC">
        <w:t>permite crear y distribuir encuestas, preguntas y formulario</w:t>
      </w:r>
      <w:r>
        <w:t>s, así como</w:t>
      </w:r>
      <w:r w:rsidRPr="00EC0FBC">
        <w:t xml:space="preserve"> recopilar información, opiniones o respuestas de un grupo de personas de manera digital.</w:t>
      </w:r>
      <w:r>
        <w:t xml:space="preserve"> Para que los participantes pudieran tener acceso al formulario, se compartió el mismo a través de un enlace que puede ser visualizado en sus dispositivos móviles.</w:t>
      </w:r>
    </w:p>
    <w:p w14:paraId="52C5BD99" w14:textId="5246D77B" w:rsidR="00EC0FBC" w:rsidRDefault="00EC0FBC" w:rsidP="00EC0FBC">
      <w:pPr>
        <w:pStyle w:val="TextoPrincipal"/>
      </w:pPr>
      <w:r>
        <w:t xml:space="preserve">Una vez fueron aplicados los cuestionarios, las respuestas son almacenadas en la plataforma de Google </w:t>
      </w:r>
      <w:proofErr w:type="spellStart"/>
      <w:r>
        <w:t>Sheets</w:t>
      </w:r>
      <w:proofErr w:type="spellEnd"/>
      <w:r>
        <w:t>, la cual es equivalente a tener un documento de base de datos en formato digital.</w:t>
      </w:r>
    </w:p>
    <w:p w14:paraId="409C4D93" w14:textId="2B8770C0" w:rsidR="00EC0FBC" w:rsidRDefault="00EC0FBC" w:rsidP="0035106E">
      <w:pPr>
        <w:pStyle w:val="Heading3"/>
        <w:numPr>
          <w:ilvl w:val="2"/>
          <w:numId w:val="27"/>
        </w:numPr>
      </w:pPr>
      <w:bookmarkStart w:id="149" w:name="_Toc153637683"/>
      <w:r w:rsidRPr="00CB07C3">
        <w:t>PROCEDIMIENTO DE RECOLECCIÓN D</w:t>
      </w:r>
      <w:r>
        <w:t>E DATOS EN LA APLICACIÓN DEL MÉTODO RULA</w:t>
      </w:r>
      <w:r w:rsidR="009957E0">
        <w:t xml:space="preserve"> Y ROSA</w:t>
      </w:r>
      <w:bookmarkEnd w:id="149"/>
    </w:p>
    <w:p w14:paraId="2F64A713" w14:textId="7E652E76" w:rsidR="00DA4515" w:rsidRDefault="00DA4515" w:rsidP="00EC0FBC">
      <w:pPr>
        <w:pStyle w:val="TextoPrincipal"/>
      </w:pPr>
      <w:r w:rsidRPr="00DA4515">
        <w:t>Se ha decidido aplicar el método RULA a un grupo específico de 6 personas</w:t>
      </w:r>
      <w:r w:rsidR="00D25DC6">
        <w:t>, el cual supone el 5% de la población de 105 colaboradores,</w:t>
      </w:r>
      <w:r w:rsidRPr="00DA4515">
        <w:t xml:space="preserve"> con el propósito de obtener una representación diversa de trabajadores en el centro de llamadas de Grupo </w:t>
      </w:r>
      <w:proofErr w:type="spellStart"/>
      <w:r w:rsidRPr="00DA4515">
        <w:t>Farsimán</w:t>
      </w:r>
      <w:proofErr w:type="spellEnd"/>
      <w:r w:rsidRPr="00DA4515">
        <w:t xml:space="preserve">. Esta selección considera tanto el género como la experiencia laboral. </w:t>
      </w:r>
    </w:p>
    <w:p w14:paraId="20E29122" w14:textId="77777777" w:rsidR="00DA4515" w:rsidRDefault="00DA4515" w:rsidP="00EC0FBC">
      <w:pPr>
        <w:pStyle w:val="TextoPrincipal"/>
      </w:pPr>
      <w:r w:rsidRPr="00DA4515">
        <w:t xml:space="preserve">Se incluyen 3 hombres y 3 mujeres para abordar posibles diferencias ergonómicas de género que pueden surgir en el trabajo. Además, cada grupo de género se divide en tres subgrupos: uno que sea nuevo en el trabajo, otro con cierta experiencia y un tercero con una larga experiencia laboral en el centro de llamadas. </w:t>
      </w:r>
    </w:p>
    <w:p w14:paraId="1EA867C1" w14:textId="6F4394DD" w:rsidR="00556A90" w:rsidRDefault="00DA4515" w:rsidP="00B54C89">
      <w:pPr>
        <w:pStyle w:val="TextoPrincipal"/>
      </w:pPr>
      <w:r w:rsidRPr="00DA4515">
        <w:t>Esta variedad de experiencias refleja los diferentes niveles de adaptación a las condiciones laborales. Para asegurar la representatividad, estas 6 personas serán seleccionadas de ubicaciones diversas en el centro de llamadas, lo que permitirá evaluar las condiciones ergonómicas en varias áreas de trabajo. Este enfoque integral busca identificar y abordar de manera efectiva cualquier posible riesgo relacionado con la carga postural en el centro de llamadas.</w:t>
      </w:r>
      <w:r w:rsidR="00B54C89">
        <w:t xml:space="preserve"> </w:t>
      </w:r>
      <w:r w:rsidR="00556A90">
        <w:t>El proceso completo para la aplicación del método se encuentra descrito con detalle en la sección 3.4.</w:t>
      </w:r>
      <w:r w:rsidR="009957E0">
        <w:t>2 y 3.4.3</w:t>
      </w:r>
      <w:r w:rsidR="00556A90">
        <w:t xml:space="preserve"> del capítulo 3</w:t>
      </w:r>
      <w:r w:rsidR="009957E0">
        <w:t xml:space="preserve"> respectivamente</w:t>
      </w:r>
      <w:r w:rsidR="00556A90">
        <w:t>.</w:t>
      </w:r>
    </w:p>
    <w:p w14:paraId="7D991E2D" w14:textId="5AC0DC21" w:rsidR="006369F1" w:rsidRDefault="00B54C89" w:rsidP="00DA1268">
      <w:pPr>
        <w:pStyle w:val="TextoPrincipal"/>
      </w:pPr>
      <w:r>
        <w:t>La rec</w:t>
      </w:r>
      <w:r w:rsidR="0052053F">
        <w:t>opilación se realiza</w:t>
      </w:r>
      <w:r w:rsidR="00304758">
        <w:t xml:space="preserve">, al igual que la recolección de los datos para el cuestionario MPF, a través de un formulario de la plataforma de Google. Las preguntas en este </w:t>
      </w:r>
      <w:r w:rsidR="009957E0">
        <w:t>caso</w:t>
      </w:r>
      <w:r w:rsidR="00304758">
        <w:t xml:space="preserve"> están </w:t>
      </w:r>
      <w:r w:rsidR="00304758">
        <w:lastRenderedPageBreak/>
        <w:t xml:space="preserve">diseñadas para elegir las puntuaciones de las posturas las cuales analizan. </w:t>
      </w:r>
      <w:r w:rsidR="009957E0">
        <w:t xml:space="preserve">Los datos recolectados se almacenan en bases de datos de la plataforma de Google </w:t>
      </w:r>
      <w:proofErr w:type="spellStart"/>
      <w:r w:rsidR="009957E0">
        <w:t>Sheets</w:t>
      </w:r>
      <w:proofErr w:type="spellEnd"/>
      <w:r w:rsidR="009957E0">
        <w:t>, que servirán para realizar los procesos estadísticos necesarios.</w:t>
      </w:r>
    </w:p>
    <w:p w14:paraId="18BC7314" w14:textId="50F0B501" w:rsidR="00304758" w:rsidRDefault="00304758" w:rsidP="0035106E">
      <w:pPr>
        <w:pStyle w:val="Heading3"/>
        <w:numPr>
          <w:ilvl w:val="2"/>
          <w:numId w:val="27"/>
        </w:numPr>
      </w:pPr>
      <w:bookmarkStart w:id="150" w:name="_Toc153637684"/>
      <w:r w:rsidRPr="00CB07C3">
        <w:t xml:space="preserve">PROCEDIMIENTO DE RECOLECCIÓN </w:t>
      </w:r>
      <w:r>
        <w:t>PARA INSTRUMENTOS DE MEDICIÓN DE PRESIÓN SONORA E ILUMINACIÓN</w:t>
      </w:r>
      <w:bookmarkEnd w:id="150"/>
    </w:p>
    <w:p w14:paraId="68A8E927" w14:textId="00131598" w:rsidR="006369F1" w:rsidRDefault="006369F1" w:rsidP="006369F1">
      <w:pPr>
        <w:pStyle w:val="TextoPrincipal"/>
      </w:pPr>
      <w:r>
        <w:t>Se tomaron mediciones en las diferentes estaciones de trabajo de los colaboradores, agrupándolos por los departamentos en los cuales desempeñan sus labores.</w:t>
      </w:r>
      <w:r w:rsidR="00C22373">
        <w:t xml:space="preserve"> Para el caso de la medición de presión sonora se utilizó un medidor digital de sonido de fabricante EXTECH INSTRUMENS, con modelo 407732. Para la medición de iluminación se utilizó el medidor de luz del fabricante Klein Tools, modelo ET130.</w:t>
      </w:r>
      <w:r>
        <w:t xml:space="preserve"> El proceso operativo es el siguiente</w:t>
      </w:r>
      <w:r w:rsidR="00C22373">
        <w:t xml:space="preserve"> para el caso de la medición de presión sonora</w:t>
      </w:r>
      <w:r>
        <w:t>:</w:t>
      </w:r>
    </w:p>
    <w:p w14:paraId="33056279" w14:textId="77777777" w:rsidR="006369F1" w:rsidRDefault="006369F1" w:rsidP="0035106E">
      <w:pPr>
        <w:pStyle w:val="TextoPrincipal"/>
        <w:numPr>
          <w:ilvl w:val="0"/>
          <w:numId w:val="24"/>
        </w:numPr>
      </w:pPr>
      <w:r>
        <w:t xml:space="preserve">Encender el medidor presionando el botón de encendido. </w:t>
      </w:r>
    </w:p>
    <w:p w14:paraId="709F859C" w14:textId="77777777" w:rsidR="006369F1" w:rsidRDefault="006369F1" w:rsidP="0035106E">
      <w:pPr>
        <w:pStyle w:val="TextoPrincipal"/>
        <w:numPr>
          <w:ilvl w:val="0"/>
          <w:numId w:val="24"/>
        </w:numPr>
      </w:pPr>
      <w:r>
        <w:t>Se sostuvo el medidor en la mano y apuntar el micrófono hacia la fuente de sonido que se va a medir.</w:t>
      </w:r>
    </w:p>
    <w:p w14:paraId="32D5A0B7" w14:textId="77777777" w:rsidR="006369F1" w:rsidRDefault="006369F1" w:rsidP="0035106E">
      <w:pPr>
        <w:pStyle w:val="TextoPrincipal"/>
        <w:numPr>
          <w:ilvl w:val="0"/>
          <w:numId w:val="24"/>
        </w:numPr>
      </w:pPr>
      <w:r>
        <w:t>Se observó la medición en la pantalla LCD del medidor. Si se ve "OVER," significa que la medición está fuera de escala. Utilizar el botón HI/LO para cambiar entre las escalas de medición alta (65 a 130 dB) y baja (35 a 100 dB). Para mediciones en la zona de 65 a 100 dB, se puede seleccionar cualquier escala.</w:t>
      </w:r>
    </w:p>
    <w:p w14:paraId="6CB73103" w14:textId="77777777" w:rsidR="0027352A" w:rsidRDefault="0027352A" w:rsidP="0027352A">
      <w:pPr>
        <w:pStyle w:val="TextoPrincipal"/>
      </w:pPr>
      <w:r>
        <w:t>Anudado a lo anterior, es importante tomar en consideración el tiempo de duración, así como la distribución de la exposición al ruido durante la jornada laboral. Esto implica analizar cuánto tiempo pasan los trabajadores del centro de llamadas a posibles ruidos de niveles elevados</w:t>
      </w:r>
    </w:p>
    <w:p w14:paraId="093F08E3" w14:textId="7A157187" w:rsidR="00C22373" w:rsidRDefault="0027352A" w:rsidP="00C22373">
      <w:pPr>
        <w:pStyle w:val="TextoPrincipal"/>
      </w:pPr>
      <w:r>
        <w:t xml:space="preserve">En el proceso de evaluación, se capturaron tanto los valores máximos como los mínimos de ruido, junto con los promedios. Esto proporciona una perspectiva integral en términos de la variabilidad de los valores medidos. </w:t>
      </w:r>
      <w:r w:rsidR="006369F1">
        <w:t xml:space="preserve">Se dispusieron los valores recopilados en </w:t>
      </w:r>
      <w:r w:rsidR="00C22373">
        <w:t>una tabla</w:t>
      </w:r>
      <w:r w:rsidR="006369F1">
        <w:t>, indicando las unidades, así como la fecha de la toma de la medición.</w:t>
      </w:r>
      <w:r w:rsidR="00C22373" w:rsidRPr="00C22373">
        <w:t xml:space="preserve"> </w:t>
      </w:r>
    </w:p>
    <w:p w14:paraId="0D8D2772" w14:textId="77300BBB" w:rsidR="00C22373" w:rsidRDefault="00C22373" w:rsidP="00C22373">
      <w:pPr>
        <w:pStyle w:val="TextoPrincipal"/>
      </w:pPr>
      <w:r>
        <w:t>El proceso operativo para la medición de iluminación requiere tomar en cuenta algunos detalles para que los datos arrojados puedan ser los más precisos posibles. Dentro de los cuales está el color de la prenda de la persona bajo evaluación, evitar sombras, registrar cuatro lecturas en cada punto de medición. El proceso fue el siguiente:</w:t>
      </w:r>
    </w:p>
    <w:p w14:paraId="76C591A2" w14:textId="65882560" w:rsidR="00C22373" w:rsidRDefault="00C30D6E" w:rsidP="0035106E">
      <w:pPr>
        <w:pStyle w:val="TextoPrincipal"/>
        <w:numPr>
          <w:ilvl w:val="0"/>
          <w:numId w:val="25"/>
        </w:numPr>
      </w:pPr>
      <w:r>
        <w:lastRenderedPageBreak/>
        <w:t xml:space="preserve">Se encendió </w:t>
      </w:r>
      <w:r w:rsidR="00C22373">
        <w:t>el medidor y utilizar el botón RANGE/FC/LUX para seleccionar FC o lux, y para elegir el rango Auto o Manual.</w:t>
      </w:r>
    </w:p>
    <w:p w14:paraId="3448328E" w14:textId="15AA89AE" w:rsidR="00304758" w:rsidRDefault="00C22373" w:rsidP="0035106E">
      <w:pPr>
        <w:pStyle w:val="TextoPrincipal"/>
        <w:numPr>
          <w:ilvl w:val="0"/>
          <w:numId w:val="25"/>
        </w:numPr>
      </w:pPr>
      <w:r>
        <w:t>Se apuntó el sensor fotodiodo horizontalmente hacia la fuente de luz y leer la pantalla LCD con su lectura.</w:t>
      </w:r>
    </w:p>
    <w:p w14:paraId="37BE33AE" w14:textId="091FB7B0" w:rsidR="00DA69C1" w:rsidRPr="00DA69C1" w:rsidRDefault="00DA69C1" w:rsidP="00DA69C1">
      <w:pPr>
        <w:pStyle w:val="TextoPrincipal"/>
      </w:pPr>
      <w:r>
        <w:t>Al igual que la toma de los valores de presión sonora, los datos dispuestos indicaban el punto de monitoreo, el cual fue en las orejas de los operarios, los valores promedio y las observaciones que podrían dar contexto, como ser iluminación artificial o cambios de iluminación entre cubículos.</w:t>
      </w:r>
    </w:p>
    <w:p w14:paraId="4C980C16" w14:textId="305BF553" w:rsidR="005E24FB" w:rsidRDefault="00837DC1" w:rsidP="005E24FB">
      <w:pPr>
        <w:pStyle w:val="Heading2"/>
        <w:numPr>
          <w:ilvl w:val="1"/>
          <w:numId w:val="22"/>
        </w:numPr>
      </w:pPr>
      <w:bookmarkStart w:id="151" w:name="_Toc153637685"/>
      <w:r>
        <w:t>RESULTADOS Y ANÁLISIS DE LAS TÉCNICAS APLICADAS</w:t>
      </w:r>
      <w:bookmarkEnd w:id="151"/>
    </w:p>
    <w:p w14:paraId="59577025" w14:textId="77777777" w:rsidR="005E24FB" w:rsidRPr="005E24FB" w:rsidRDefault="005E24FB" w:rsidP="005E24FB">
      <w:pPr>
        <w:pStyle w:val="ListParagraph"/>
        <w:numPr>
          <w:ilvl w:val="1"/>
          <w:numId w:val="3"/>
        </w:numPr>
        <w:spacing w:before="40" w:line="360" w:lineRule="auto"/>
        <w:outlineLvl w:val="2"/>
        <w:rPr>
          <w:bCs/>
          <w:caps/>
          <w:vanish/>
          <w:sz w:val="24"/>
          <w:szCs w:val="24"/>
          <w:lang w:val="es-HN"/>
        </w:rPr>
      </w:pPr>
      <w:bookmarkStart w:id="152" w:name="_Toc150923526"/>
      <w:bookmarkStart w:id="153" w:name="_Toc152176999"/>
      <w:bookmarkStart w:id="154" w:name="_Toc152869263"/>
      <w:bookmarkStart w:id="155" w:name="_Toc152875101"/>
      <w:bookmarkStart w:id="156" w:name="_Toc153637686"/>
      <w:bookmarkEnd w:id="152"/>
      <w:bookmarkEnd w:id="153"/>
      <w:bookmarkEnd w:id="154"/>
      <w:bookmarkEnd w:id="155"/>
      <w:bookmarkEnd w:id="156"/>
    </w:p>
    <w:p w14:paraId="3F4E6421" w14:textId="3AC7650E" w:rsidR="009E082A" w:rsidRDefault="009E082A" w:rsidP="009E082A">
      <w:pPr>
        <w:pStyle w:val="TextoPrincipal"/>
      </w:pPr>
      <w:r w:rsidRPr="009E082A">
        <w:t>Una vez recopilados los datos a través de las técnicas aplicadas, se procedió a realizar un análisis que abarca tanto enfoques cualitativos como cuantitativos. Los análisis cualitativos se enfocan en la interpretación de datos no numéricos, brindando una comprensión más profunda de las percepciones, opiniones y experiencias de los participantes. Por otro lado, los análisis cuantitativos se centran en datos numéricos y estadísticas, permitiendo una evaluación objetiva y la identificación de patrones cuantitativos. A continuación, se presentarán los hallazgos de ambos análisis, arrojando luz sobre los resultados y su significado en el contexto de la investigación.</w:t>
      </w:r>
    </w:p>
    <w:p w14:paraId="179A832C" w14:textId="77777777" w:rsidR="006E2BC6" w:rsidRPr="006E2BC6" w:rsidRDefault="006E2BC6" w:rsidP="0035106E">
      <w:pPr>
        <w:pStyle w:val="ListParagraph"/>
        <w:numPr>
          <w:ilvl w:val="0"/>
          <w:numId w:val="26"/>
        </w:numPr>
        <w:spacing w:before="40" w:line="360" w:lineRule="auto"/>
        <w:outlineLvl w:val="2"/>
        <w:rPr>
          <w:bCs/>
          <w:caps/>
          <w:vanish/>
          <w:sz w:val="24"/>
          <w:szCs w:val="24"/>
          <w:lang w:val="es-HN"/>
        </w:rPr>
      </w:pPr>
      <w:bookmarkStart w:id="157" w:name="_Toc150923527"/>
      <w:bookmarkStart w:id="158" w:name="_Toc152177000"/>
      <w:bookmarkStart w:id="159" w:name="_Toc152869264"/>
      <w:bookmarkStart w:id="160" w:name="_Toc152875102"/>
      <w:bookmarkStart w:id="161" w:name="_Toc153637687"/>
      <w:bookmarkEnd w:id="157"/>
      <w:bookmarkEnd w:id="158"/>
      <w:bookmarkEnd w:id="159"/>
      <w:bookmarkEnd w:id="160"/>
      <w:bookmarkEnd w:id="161"/>
    </w:p>
    <w:p w14:paraId="27E5A80C" w14:textId="77777777" w:rsidR="006E2BC6" w:rsidRPr="006E2BC6" w:rsidRDefault="006E2BC6" w:rsidP="0035106E">
      <w:pPr>
        <w:pStyle w:val="ListParagraph"/>
        <w:numPr>
          <w:ilvl w:val="0"/>
          <w:numId w:val="26"/>
        </w:numPr>
        <w:spacing w:before="40" w:line="360" w:lineRule="auto"/>
        <w:outlineLvl w:val="2"/>
        <w:rPr>
          <w:bCs/>
          <w:caps/>
          <w:vanish/>
          <w:sz w:val="24"/>
          <w:szCs w:val="24"/>
          <w:lang w:val="es-HN"/>
        </w:rPr>
      </w:pPr>
      <w:bookmarkStart w:id="162" w:name="_Toc150923528"/>
      <w:bookmarkStart w:id="163" w:name="_Toc152177001"/>
      <w:bookmarkStart w:id="164" w:name="_Toc152869265"/>
      <w:bookmarkStart w:id="165" w:name="_Toc152875103"/>
      <w:bookmarkStart w:id="166" w:name="_Toc153637688"/>
      <w:bookmarkEnd w:id="162"/>
      <w:bookmarkEnd w:id="163"/>
      <w:bookmarkEnd w:id="164"/>
      <w:bookmarkEnd w:id="165"/>
      <w:bookmarkEnd w:id="166"/>
    </w:p>
    <w:p w14:paraId="523EA4E6" w14:textId="77777777" w:rsidR="006E2BC6" w:rsidRPr="006E2BC6" w:rsidRDefault="006E2BC6" w:rsidP="0035106E">
      <w:pPr>
        <w:pStyle w:val="ListParagraph"/>
        <w:numPr>
          <w:ilvl w:val="0"/>
          <w:numId w:val="26"/>
        </w:numPr>
        <w:spacing w:before="40" w:line="360" w:lineRule="auto"/>
        <w:outlineLvl w:val="2"/>
        <w:rPr>
          <w:bCs/>
          <w:caps/>
          <w:vanish/>
          <w:sz w:val="24"/>
          <w:szCs w:val="24"/>
          <w:lang w:val="es-HN"/>
        </w:rPr>
      </w:pPr>
      <w:bookmarkStart w:id="167" w:name="_Toc150923529"/>
      <w:bookmarkStart w:id="168" w:name="_Toc152177002"/>
      <w:bookmarkStart w:id="169" w:name="_Toc152869266"/>
      <w:bookmarkStart w:id="170" w:name="_Toc152875104"/>
      <w:bookmarkStart w:id="171" w:name="_Toc153637689"/>
      <w:bookmarkEnd w:id="167"/>
      <w:bookmarkEnd w:id="168"/>
      <w:bookmarkEnd w:id="169"/>
      <w:bookmarkEnd w:id="170"/>
      <w:bookmarkEnd w:id="171"/>
    </w:p>
    <w:p w14:paraId="327DA3DE" w14:textId="77777777" w:rsidR="006E2BC6" w:rsidRPr="006E2BC6" w:rsidRDefault="006E2BC6" w:rsidP="0035106E">
      <w:pPr>
        <w:pStyle w:val="ListParagraph"/>
        <w:numPr>
          <w:ilvl w:val="0"/>
          <w:numId w:val="26"/>
        </w:numPr>
        <w:spacing w:before="40" w:line="360" w:lineRule="auto"/>
        <w:outlineLvl w:val="2"/>
        <w:rPr>
          <w:bCs/>
          <w:caps/>
          <w:vanish/>
          <w:sz w:val="24"/>
          <w:szCs w:val="24"/>
          <w:lang w:val="es-HN"/>
        </w:rPr>
      </w:pPr>
      <w:bookmarkStart w:id="172" w:name="_Toc150923530"/>
      <w:bookmarkStart w:id="173" w:name="_Toc152177003"/>
      <w:bookmarkStart w:id="174" w:name="_Toc152869267"/>
      <w:bookmarkStart w:id="175" w:name="_Toc152875105"/>
      <w:bookmarkStart w:id="176" w:name="_Toc153637690"/>
      <w:bookmarkEnd w:id="172"/>
      <w:bookmarkEnd w:id="173"/>
      <w:bookmarkEnd w:id="174"/>
      <w:bookmarkEnd w:id="175"/>
      <w:bookmarkEnd w:id="176"/>
    </w:p>
    <w:p w14:paraId="5744C317" w14:textId="77777777" w:rsidR="006E2BC6" w:rsidRPr="006E2BC6" w:rsidRDefault="006E2BC6" w:rsidP="0035106E">
      <w:pPr>
        <w:pStyle w:val="ListParagraph"/>
        <w:numPr>
          <w:ilvl w:val="1"/>
          <w:numId w:val="26"/>
        </w:numPr>
        <w:spacing w:before="40" w:line="360" w:lineRule="auto"/>
        <w:outlineLvl w:val="2"/>
        <w:rPr>
          <w:bCs/>
          <w:caps/>
          <w:vanish/>
          <w:sz w:val="24"/>
          <w:szCs w:val="24"/>
          <w:lang w:val="es-HN"/>
        </w:rPr>
      </w:pPr>
      <w:bookmarkStart w:id="177" w:name="_Toc150923531"/>
      <w:bookmarkStart w:id="178" w:name="_Toc152177004"/>
      <w:bookmarkStart w:id="179" w:name="_Toc152869268"/>
      <w:bookmarkStart w:id="180" w:name="_Toc152875106"/>
      <w:bookmarkStart w:id="181" w:name="_Toc153637691"/>
      <w:bookmarkEnd w:id="177"/>
      <w:bookmarkEnd w:id="178"/>
      <w:bookmarkEnd w:id="179"/>
      <w:bookmarkEnd w:id="180"/>
      <w:bookmarkEnd w:id="181"/>
    </w:p>
    <w:p w14:paraId="206A3047" w14:textId="77777777" w:rsidR="006E2BC6" w:rsidRPr="006E2BC6" w:rsidRDefault="006E2BC6" w:rsidP="0035106E">
      <w:pPr>
        <w:pStyle w:val="ListParagraph"/>
        <w:numPr>
          <w:ilvl w:val="1"/>
          <w:numId w:val="26"/>
        </w:numPr>
        <w:spacing w:before="40" w:line="360" w:lineRule="auto"/>
        <w:outlineLvl w:val="2"/>
        <w:rPr>
          <w:bCs/>
          <w:caps/>
          <w:vanish/>
          <w:sz w:val="24"/>
          <w:szCs w:val="24"/>
          <w:lang w:val="es-HN"/>
        </w:rPr>
      </w:pPr>
      <w:bookmarkStart w:id="182" w:name="_Toc150923532"/>
      <w:bookmarkStart w:id="183" w:name="_Toc152177005"/>
      <w:bookmarkStart w:id="184" w:name="_Toc152869269"/>
      <w:bookmarkStart w:id="185" w:name="_Toc152875107"/>
      <w:bookmarkStart w:id="186" w:name="_Toc153637692"/>
      <w:bookmarkEnd w:id="182"/>
      <w:bookmarkEnd w:id="183"/>
      <w:bookmarkEnd w:id="184"/>
      <w:bookmarkEnd w:id="185"/>
      <w:bookmarkEnd w:id="186"/>
    </w:p>
    <w:p w14:paraId="611309DC" w14:textId="03FD1DBB" w:rsidR="006E2BC6" w:rsidRDefault="006E2BC6" w:rsidP="0035106E">
      <w:pPr>
        <w:pStyle w:val="Heading3"/>
        <w:numPr>
          <w:ilvl w:val="2"/>
          <w:numId w:val="26"/>
        </w:numPr>
      </w:pPr>
      <w:bookmarkStart w:id="187" w:name="_Toc153637693"/>
      <w:r w:rsidRPr="006E2BC6">
        <w:t>ANÁLISIS DEL RESULTADO DE LA APLICACIÓN DEL MÉTODO RULA</w:t>
      </w:r>
      <w:bookmarkEnd w:id="187"/>
    </w:p>
    <w:p w14:paraId="26BAE1D3" w14:textId="191F06E6" w:rsidR="00564BA5" w:rsidRDefault="00CE5823" w:rsidP="00803EE1">
      <w:pPr>
        <w:pStyle w:val="TextoPrincipal"/>
      </w:pPr>
      <w:r>
        <w:t xml:space="preserve">Como se </w:t>
      </w:r>
      <w:r w:rsidR="00803EE1">
        <w:t>indicó</w:t>
      </w:r>
      <w:r>
        <w:t xml:space="preserve"> en la sección anterior, para realizar la toma de los datos se eligió el 5% de la población, que equivale a 6 individuos. Para hacer más consistentes los resultados, se tomaron 3 hombres y 3 mujeres de los diferentes departamentos o dependencias del centro de llamadas. </w:t>
      </w:r>
      <w:r w:rsidR="00564BA5">
        <w:t>Es importante destacar que las actividades realizadas son estáticas casi en su totalidad y las cargas que se manejan son menores de 2kg, dado que se trata de un trabajo de oficina.</w:t>
      </w:r>
      <w:r w:rsidR="00803EE1">
        <w:t xml:space="preserve"> A su vez, las 6 personas laboran como agente de llamadas.</w:t>
      </w:r>
      <w:r w:rsidR="00AF7729" w:rsidRPr="00AF7729">
        <w:t xml:space="preserve"> </w:t>
      </w:r>
      <w:r w:rsidR="00AF7729">
        <w:t xml:space="preserve">No hubo variaciones en los resultados en función de las edades, ya que el porcentaje alrededor del 85% son </w:t>
      </w:r>
      <w:proofErr w:type="spellStart"/>
      <w:r w:rsidR="00AF7729">
        <w:t>colaborades</w:t>
      </w:r>
      <w:proofErr w:type="spellEnd"/>
      <w:r w:rsidR="00AF7729">
        <w:t xml:space="preserve"> en el rango de edad de 18-28 años los cuales fueron los que estuvieron bajo observación.</w:t>
      </w:r>
    </w:p>
    <w:p w14:paraId="18383B06" w14:textId="3BC5C114" w:rsidR="00CE5823" w:rsidRDefault="00AF7729" w:rsidP="00CE5823">
      <w:pPr>
        <w:pStyle w:val="TextoPrincipal"/>
      </w:pPr>
      <w:r>
        <w:t>Realizando el recuento de los resultados</w:t>
      </w:r>
      <w:r w:rsidR="006475BE">
        <w:t xml:space="preserve"> (</w:t>
      </w:r>
      <w:r w:rsidR="006475BE">
        <w:fldChar w:fldCharType="begin"/>
      </w:r>
      <w:r w:rsidR="006475BE">
        <w:instrText xml:space="preserve"> REF _Ref150368362 \h </w:instrText>
      </w:r>
      <w:r w:rsidR="006475BE">
        <w:fldChar w:fldCharType="separate"/>
      </w:r>
      <w:r w:rsidR="000308BA">
        <w:t xml:space="preserve">Figura </w:t>
      </w:r>
      <w:r w:rsidR="000308BA">
        <w:rPr>
          <w:noProof/>
        </w:rPr>
        <w:t>8</w:t>
      </w:r>
      <w:r w:rsidR="006475BE">
        <w:fldChar w:fldCharType="end"/>
      </w:r>
      <w:r w:rsidR="006475BE">
        <w:t xml:space="preserve">) </w:t>
      </w:r>
      <w:r>
        <w:t xml:space="preserve">en base a los niveles de actuación, el 50% de ellos requieren un rediseño de la tarea, el 33.3% requieren un cambio, pero un estudio exhaustivo es lo aconsejable y el 16.7% demanda un cambio inmediato o urgente. </w:t>
      </w:r>
      <w:r w:rsidR="000828FA">
        <w:t xml:space="preserve">En base a la </w:t>
      </w:r>
      <w:r w:rsidR="000828FA">
        <w:lastRenderedPageBreak/>
        <w:t>aplicación del método</w:t>
      </w:r>
      <w:r w:rsidR="00803EE1">
        <w:t xml:space="preserve"> RULA</w:t>
      </w:r>
      <w:r w:rsidR="000828FA">
        <w:t xml:space="preserve"> </w:t>
      </w:r>
      <w:r w:rsidR="00803EE1">
        <w:t>se tiene como resultado</w:t>
      </w:r>
      <w:r w:rsidR="000828FA">
        <w:t xml:space="preserve"> una media del 5.16 de puntuación final, lo que indica </w:t>
      </w:r>
      <w:r w:rsidR="006475BE">
        <w:t>que,</w:t>
      </w:r>
      <w:r w:rsidR="00803EE1">
        <w:t xml:space="preserve"> </w:t>
      </w:r>
      <w:r>
        <w:t xml:space="preserve">en promedio, </w:t>
      </w:r>
      <w:r w:rsidR="000828FA">
        <w:t>según el nivel de actuación</w:t>
      </w:r>
      <w:r>
        <w:t>,</w:t>
      </w:r>
      <w:r w:rsidR="000828FA">
        <w:t xml:space="preserve"> </w:t>
      </w:r>
      <w:r w:rsidR="00803EE1">
        <w:t xml:space="preserve">se requiere </w:t>
      </w:r>
      <w:r w:rsidR="000828FA">
        <w:t xml:space="preserve">un rediseño de la tarea. </w:t>
      </w:r>
    </w:p>
    <w:p w14:paraId="56478F06" w14:textId="7391A2FC" w:rsidR="00B62B72" w:rsidRDefault="00B62B72" w:rsidP="00CE5823">
      <w:pPr>
        <w:pStyle w:val="TextoPrincipal"/>
      </w:pPr>
      <w:r>
        <w:t>Al comparar los grupos A y B, se evidencia una diferencia en los resultados. El grupo B presenta un promedio de 4.66 y el grupo un promedio 3.66, ambos en una escala del 1-7. Esto muestra que la mayoría de las posturas incorrectas se dan en el grupo B el cual consta de posturas de cuello, tronco y piernas a diferencia las posturas brazo, antebrazo y muñeca</w:t>
      </w:r>
      <w:r w:rsidR="006475BE">
        <w:t xml:space="preserve"> (</w:t>
      </w:r>
      <w:r w:rsidR="006475BE">
        <w:fldChar w:fldCharType="begin"/>
      </w:r>
      <w:r w:rsidR="006475BE">
        <w:instrText xml:space="preserve"> REF _Ref150368328 \h </w:instrText>
      </w:r>
      <w:r w:rsidR="006475BE">
        <w:fldChar w:fldCharType="separate"/>
      </w:r>
      <w:r w:rsidR="000308BA">
        <w:t xml:space="preserve">Figura </w:t>
      </w:r>
      <w:r w:rsidR="000308BA">
        <w:rPr>
          <w:noProof/>
        </w:rPr>
        <w:t>9</w:t>
      </w:r>
      <w:r w:rsidR="006475BE">
        <w:fldChar w:fldCharType="end"/>
      </w:r>
      <w:r w:rsidR="006475BE">
        <w:t>)</w:t>
      </w:r>
      <w:r>
        <w:t>.</w:t>
      </w:r>
    </w:p>
    <w:p w14:paraId="4855ECF5" w14:textId="17221323" w:rsidR="00075791" w:rsidRDefault="00AF7729" w:rsidP="00AF7729">
      <w:pPr>
        <w:pStyle w:val="TextoPrincipal"/>
        <w:jc w:val="center"/>
      </w:pPr>
      <w:r>
        <w:rPr>
          <w:noProof/>
          <w:lang w:eastAsia="es-HN"/>
        </w:rPr>
        <w:drawing>
          <wp:inline distT="0" distB="0" distL="0" distR="0" wp14:anchorId="024B6731" wp14:editId="09FEA7C4">
            <wp:extent cx="5077783" cy="3138352"/>
            <wp:effectExtent l="19050" t="19050" r="27940" b="24130"/>
            <wp:docPr id="1954038218" name="Picture 9" descr="A pie chart with numbers and a red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038218" name="Picture 9" descr="A pie chart with numbers and a red circle&#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91517" cy="3146840"/>
                    </a:xfrm>
                    <a:prstGeom prst="rect">
                      <a:avLst/>
                    </a:prstGeom>
                    <a:noFill/>
                    <a:ln>
                      <a:solidFill>
                        <a:schemeClr val="tx1"/>
                      </a:solidFill>
                    </a:ln>
                  </pic:spPr>
                </pic:pic>
              </a:graphicData>
            </a:graphic>
          </wp:inline>
        </w:drawing>
      </w:r>
    </w:p>
    <w:p w14:paraId="5343A705" w14:textId="1CBC1FF3" w:rsidR="00075791" w:rsidRDefault="00075791" w:rsidP="006834B5">
      <w:pPr>
        <w:pStyle w:val="Caption"/>
        <w:spacing w:after="0"/>
      </w:pPr>
      <w:bookmarkStart w:id="188" w:name="_Ref150368362"/>
      <w:bookmarkStart w:id="189" w:name="_Ref150368244"/>
      <w:bookmarkStart w:id="190" w:name="_Toc153638493"/>
      <w:r>
        <w:t xml:space="preserve">Figura </w:t>
      </w:r>
      <w:r>
        <w:fldChar w:fldCharType="begin"/>
      </w:r>
      <w:r>
        <w:instrText xml:space="preserve"> SEQ Figura \* ARABIC </w:instrText>
      </w:r>
      <w:r>
        <w:fldChar w:fldCharType="separate"/>
      </w:r>
      <w:r w:rsidR="000308BA">
        <w:rPr>
          <w:noProof/>
        </w:rPr>
        <w:t>8</w:t>
      </w:r>
      <w:r>
        <w:fldChar w:fldCharType="end"/>
      </w:r>
      <w:bookmarkEnd w:id="188"/>
      <w:r>
        <w:t xml:space="preserve"> Recuento de nivel de actuación para el método RULA</w:t>
      </w:r>
      <w:bookmarkEnd w:id="189"/>
      <w:bookmarkEnd w:id="190"/>
    </w:p>
    <w:p w14:paraId="13D2A78C" w14:textId="77777777" w:rsidR="00075791" w:rsidRDefault="00075791" w:rsidP="006834B5">
      <w:pPr>
        <w:rPr>
          <w:lang w:val="es-HN"/>
        </w:rPr>
      </w:pPr>
      <w:r w:rsidRPr="00403DEA">
        <w:rPr>
          <w:lang w:val="es-HN"/>
        </w:rPr>
        <w:t>Fuente: Elaboración propia</w:t>
      </w:r>
    </w:p>
    <w:p w14:paraId="1AE8E99B" w14:textId="77777777" w:rsidR="007403C2" w:rsidRDefault="007403C2" w:rsidP="00075791">
      <w:pPr>
        <w:rPr>
          <w:lang w:val="es-HN"/>
        </w:rPr>
      </w:pPr>
    </w:p>
    <w:p w14:paraId="1AB70ABB" w14:textId="77777777" w:rsidR="007403C2" w:rsidRDefault="007403C2" w:rsidP="007403C2">
      <w:pPr>
        <w:pStyle w:val="TextoPrincipal"/>
      </w:pPr>
      <w:r>
        <w:t xml:space="preserve">En la </w:t>
      </w:r>
      <w:r>
        <w:fldChar w:fldCharType="begin"/>
      </w:r>
      <w:r>
        <w:instrText xml:space="preserve"> REF _Ref150368378 \h </w:instrText>
      </w:r>
      <w:r>
        <w:fldChar w:fldCharType="separate"/>
      </w:r>
      <w:r w:rsidR="000308BA">
        <w:t xml:space="preserve">Figura </w:t>
      </w:r>
      <w:r w:rsidR="000308BA">
        <w:rPr>
          <w:noProof/>
        </w:rPr>
        <w:t>10</w:t>
      </w:r>
      <w:r>
        <w:fldChar w:fldCharType="end"/>
      </w:r>
      <w:r>
        <w:t>, se muestra la comparación entre los resultados finales del método y la experiencia laboral de los 6 colaboradores. Se puede evidenciar que los empleados con poca experiencia laboral son los que presentaban valores promedio elevados en la puntuación final, lo que puede indicar riesgos altos por posturas inadecuadas al inicio de su vida laboral en el centro de llamadas.</w:t>
      </w:r>
    </w:p>
    <w:p w14:paraId="09373D6C" w14:textId="05273962" w:rsidR="00075791" w:rsidRDefault="00075791" w:rsidP="00075791">
      <w:pPr>
        <w:pStyle w:val="TextoPrincipal"/>
        <w:jc w:val="center"/>
      </w:pPr>
      <w:r>
        <w:rPr>
          <w:noProof/>
          <w:lang w:eastAsia="es-HN"/>
        </w:rPr>
        <w:lastRenderedPageBreak/>
        <w:drawing>
          <wp:inline distT="0" distB="0" distL="0" distR="0" wp14:anchorId="2BDEEEBF" wp14:editId="3370FFCB">
            <wp:extent cx="4504254" cy="2783752"/>
            <wp:effectExtent l="19050" t="19050" r="10795" b="17145"/>
            <wp:docPr id="1222796963" name="Picture 7" descr="A graph with red line and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796963" name="Picture 7" descr="A graph with red line and blue line&#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23657" cy="2795743"/>
                    </a:xfrm>
                    <a:prstGeom prst="rect">
                      <a:avLst/>
                    </a:prstGeom>
                    <a:noFill/>
                    <a:ln>
                      <a:solidFill>
                        <a:schemeClr val="tx1"/>
                      </a:solidFill>
                    </a:ln>
                  </pic:spPr>
                </pic:pic>
              </a:graphicData>
            </a:graphic>
          </wp:inline>
        </w:drawing>
      </w:r>
    </w:p>
    <w:p w14:paraId="685C0E35" w14:textId="0C9D9196" w:rsidR="00075791" w:rsidRDefault="00075791" w:rsidP="00075791">
      <w:pPr>
        <w:pStyle w:val="Caption"/>
        <w:rPr>
          <w:noProof/>
        </w:rPr>
      </w:pPr>
      <w:bookmarkStart w:id="191" w:name="_Ref150368328"/>
      <w:bookmarkStart w:id="192" w:name="_Ref150368312"/>
      <w:bookmarkStart w:id="193" w:name="_Toc153638494"/>
      <w:r>
        <w:t xml:space="preserve">Figura </w:t>
      </w:r>
      <w:r>
        <w:fldChar w:fldCharType="begin"/>
      </w:r>
      <w:r>
        <w:instrText xml:space="preserve"> SEQ Figura \* ARABIC </w:instrText>
      </w:r>
      <w:r>
        <w:fldChar w:fldCharType="separate"/>
      </w:r>
      <w:r w:rsidR="000308BA">
        <w:rPr>
          <w:noProof/>
        </w:rPr>
        <w:t>9</w:t>
      </w:r>
      <w:r>
        <w:fldChar w:fldCharType="end"/>
      </w:r>
      <w:bookmarkEnd w:id="191"/>
      <w:r>
        <w:t xml:space="preserve"> </w:t>
      </w:r>
      <w:r w:rsidRPr="00FF0786">
        <w:t>Gráfico comparativo de los resultados de</w:t>
      </w:r>
      <w:r>
        <w:t xml:space="preserve"> las posturas del </w:t>
      </w:r>
      <w:r w:rsidRPr="00FF0786">
        <w:t>Grupo A y Grupo B</w:t>
      </w:r>
      <w:r>
        <w:rPr>
          <w:noProof/>
        </w:rPr>
        <w:t xml:space="preserve"> para el método RULA</w:t>
      </w:r>
      <w:bookmarkEnd w:id="192"/>
      <w:bookmarkEnd w:id="193"/>
    </w:p>
    <w:p w14:paraId="69CF4D23" w14:textId="151B08D0" w:rsidR="00075791" w:rsidRDefault="00075791" w:rsidP="007403C2">
      <w:pPr>
        <w:rPr>
          <w:lang w:val="es-HN"/>
        </w:rPr>
      </w:pPr>
      <w:r w:rsidRPr="00403DEA">
        <w:rPr>
          <w:lang w:val="es-HN"/>
        </w:rPr>
        <w:t>Fuente: Elaboración propia</w:t>
      </w:r>
    </w:p>
    <w:p w14:paraId="7C36B83D" w14:textId="1BF75B90" w:rsidR="00075791" w:rsidRDefault="00075791" w:rsidP="00075791">
      <w:pPr>
        <w:pStyle w:val="TextoPrincipal"/>
        <w:jc w:val="center"/>
      </w:pPr>
      <w:r>
        <w:rPr>
          <w:noProof/>
          <w:lang w:eastAsia="es-HN"/>
        </w:rPr>
        <w:drawing>
          <wp:inline distT="0" distB="0" distL="0" distR="0" wp14:anchorId="7B805DAE" wp14:editId="50CF154D">
            <wp:extent cx="4314882" cy="2666913"/>
            <wp:effectExtent l="19050" t="19050" r="9525" b="19685"/>
            <wp:docPr id="1243176164" name="Picture 6" descr="A chart with text over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176164" name="Picture 6" descr="A chart with text overlay&#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32479" cy="2677789"/>
                    </a:xfrm>
                    <a:prstGeom prst="rect">
                      <a:avLst/>
                    </a:prstGeom>
                    <a:noFill/>
                    <a:ln>
                      <a:solidFill>
                        <a:schemeClr val="tx1"/>
                      </a:solidFill>
                    </a:ln>
                  </pic:spPr>
                </pic:pic>
              </a:graphicData>
            </a:graphic>
          </wp:inline>
        </w:drawing>
      </w:r>
    </w:p>
    <w:p w14:paraId="3000C025" w14:textId="6A86E617" w:rsidR="00AF5A8F" w:rsidRDefault="00AF5A8F" w:rsidP="00AF5A8F">
      <w:pPr>
        <w:pStyle w:val="Caption"/>
      </w:pPr>
      <w:bookmarkStart w:id="194" w:name="_Ref150368378"/>
      <w:bookmarkStart w:id="195" w:name="_Toc153638495"/>
      <w:r>
        <w:t xml:space="preserve">Figura </w:t>
      </w:r>
      <w:r>
        <w:fldChar w:fldCharType="begin"/>
      </w:r>
      <w:r>
        <w:instrText xml:space="preserve"> SEQ Figura \* ARABIC </w:instrText>
      </w:r>
      <w:r>
        <w:fldChar w:fldCharType="separate"/>
      </w:r>
      <w:r w:rsidR="000308BA">
        <w:rPr>
          <w:noProof/>
        </w:rPr>
        <w:t>10</w:t>
      </w:r>
      <w:r>
        <w:fldChar w:fldCharType="end"/>
      </w:r>
      <w:bookmarkEnd w:id="194"/>
      <w:r>
        <w:t xml:space="preserve"> Gráfico comparativo de resultados del método RULA vs la experiencia laboral</w:t>
      </w:r>
      <w:bookmarkEnd w:id="195"/>
    </w:p>
    <w:p w14:paraId="27D80CA1" w14:textId="77777777" w:rsidR="00AF5A8F" w:rsidRDefault="00AF5A8F" w:rsidP="00AF5A8F">
      <w:pPr>
        <w:rPr>
          <w:lang w:val="es-HN"/>
        </w:rPr>
      </w:pPr>
      <w:r w:rsidRPr="00403DEA">
        <w:rPr>
          <w:lang w:val="es-HN"/>
        </w:rPr>
        <w:t>Fuente: Elaboración propia</w:t>
      </w:r>
    </w:p>
    <w:p w14:paraId="17BFB147" w14:textId="02B59049" w:rsidR="00AF5A8F" w:rsidRPr="00337EDE" w:rsidRDefault="00337EDE" w:rsidP="00337EDE">
      <w:pPr>
        <w:pStyle w:val="TextoPrincipal"/>
      </w:pPr>
      <w:r>
        <w:t>Los resultados evidencian que existen problemas posturales por parte de los colaboradores, independientemente de su experiencia laboral</w:t>
      </w:r>
      <w:r w:rsidR="007C742A">
        <w:t xml:space="preserve">, pero es especialmente más marcado para los colaboradores con una experiencia laboral de menos de 6 meses. Lo anterior puede deberse a que, por su inexperiencia en el espacio de trabajo, estos resienten o evidencian más su </w:t>
      </w:r>
      <w:r w:rsidR="007C742A">
        <w:lastRenderedPageBreak/>
        <w:t>incomodidad con el mismo. Otro punto de vista puede ser que los más experimentados han encontrado las posturas más cómodas para el desarrollo de su trabajo.</w:t>
      </w:r>
    </w:p>
    <w:p w14:paraId="09F1685E" w14:textId="77777777" w:rsidR="004464D8" w:rsidRPr="004464D8" w:rsidRDefault="004464D8" w:rsidP="004464D8">
      <w:pPr>
        <w:pStyle w:val="ListParagraph"/>
        <w:numPr>
          <w:ilvl w:val="0"/>
          <w:numId w:val="17"/>
        </w:numPr>
        <w:spacing w:before="40" w:line="360" w:lineRule="auto"/>
        <w:outlineLvl w:val="2"/>
        <w:rPr>
          <w:bCs/>
          <w:caps/>
          <w:vanish/>
          <w:sz w:val="24"/>
          <w:szCs w:val="24"/>
          <w:lang w:val="es-HN"/>
        </w:rPr>
      </w:pPr>
      <w:bookmarkStart w:id="196" w:name="_Toc150923534"/>
      <w:bookmarkStart w:id="197" w:name="_Toc152177007"/>
      <w:bookmarkStart w:id="198" w:name="_Toc152869271"/>
      <w:bookmarkStart w:id="199" w:name="_Toc152875109"/>
      <w:bookmarkStart w:id="200" w:name="_Toc153637694"/>
      <w:bookmarkEnd w:id="196"/>
      <w:bookmarkEnd w:id="197"/>
      <w:bookmarkEnd w:id="198"/>
      <w:bookmarkEnd w:id="199"/>
      <w:bookmarkEnd w:id="200"/>
    </w:p>
    <w:p w14:paraId="1135F433" w14:textId="77777777" w:rsidR="004464D8" w:rsidRPr="004464D8" w:rsidRDefault="004464D8" w:rsidP="004464D8">
      <w:pPr>
        <w:pStyle w:val="ListParagraph"/>
        <w:numPr>
          <w:ilvl w:val="1"/>
          <w:numId w:val="17"/>
        </w:numPr>
        <w:spacing w:before="40" w:line="360" w:lineRule="auto"/>
        <w:outlineLvl w:val="2"/>
        <w:rPr>
          <w:bCs/>
          <w:caps/>
          <w:vanish/>
          <w:sz w:val="24"/>
          <w:szCs w:val="24"/>
          <w:lang w:val="es-HN"/>
        </w:rPr>
      </w:pPr>
      <w:bookmarkStart w:id="201" w:name="_Toc152875110"/>
      <w:bookmarkStart w:id="202" w:name="_Toc153637695"/>
      <w:bookmarkEnd w:id="201"/>
      <w:bookmarkEnd w:id="202"/>
    </w:p>
    <w:p w14:paraId="5E62BD1B" w14:textId="77777777" w:rsidR="004464D8" w:rsidRPr="004464D8" w:rsidRDefault="004464D8" w:rsidP="004464D8">
      <w:pPr>
        <w:pStyle w:val="ListParagraph"/>
        <w:numPr>
          <w:ilvl w:val="1"/>
          <w:numId w:val="17"/>
        </w:numPr>
        <w:spacing w:before="40" w:line="360" w:lineRule="auto"/>
        <w:outlineLvl w:val="2"/>
        <w:rPr>
          <w:bCs/>
          <w:caps/>
          <w:vanish/>
          <w:sz w:val="24"/>
          <w:szCs w:val="24"/>
          <w:lang w:val="es-HN"/>
        </w:rPr>
      </w:pPr>
      <w:bookmarkStart w:id="203" w:name="_Toc152875111"/>
      <w:bookmarkStart w:id="204" w:name="_Toc153637696"/>
      <w:bookmarkEnd w:id="203"/>
      <w:bookmarkEnd w:id="204"/>
    </w:p>
    <w:p w14:paraId="7A193CA6" w14:textId="77777777" w:rsidR="004464D8" w:rsidRPr="004464D8" w:rsidRDefault="004464D8" w:rsidP="004464D8">
      <w:pPr>
        <w:pStyle w:val="ListParagraph"/>
        <w:numPr>
          <w:ilvl w:val="2"/>
          <w:numId w:val="17"/>
        </w:numPr>
        <w:spacing w:before="40" w:line="360" w:lineRule="auto"/>
        <w:outlineLvl w:val="2"/>
        <w:rPr>
          <w:bCs/>
          <w:caps/>
          <w:vanish/>
          <w:sz w:val="24"/>
          <w:szCs w:val="24"/>
          <w:lang w:val="es-HN"/>
        </w:rPr>
      </w:pPr>
      <w:bookmarkStart w:id="205" w:name="_Toc152875112"/>
      <w:bookmarkStart w:id="206" w:name="_Toc153637697"/>
      <w:bookmarkEnd w:id="205"/>
      <w:bookmarkEnd w:id="206"/>
    </w:p>
    <w:p w14:paraId="3BA71D77" w14:textId="0CFDA7C1" w:rsidR="006E2BC6" w:rsidRDefault="006E2BC6" w:rsidP="004464D8">
      <w:pPr>
        <w:pStyle w:val="Heading3"/>
        <w:numPr>
          <w:ilvl w:val="2"/>
          <w:numId w:val="17"/>
        </w:numPr>
      </w:pPr>
      <w:bookmarkStart w:id="207" w:name="_Toc153637698"/>
      <w:r w:rsidRPr="006E2BC6">
        <w:t>ANÁLISIS DEL RESULTADO DE LA APLICACIÓN DEL MÉTODO ROSA</w:t>
      </w:r>
      <w:bookmarkEnd w:id="207"/>
    </w:p>
    <w:p w14:paraId="0A34CD5D" w14:textId="57244FF3" w:rsidR="00455BD0" w:rsidRDefault="00455BD0" w:rsidP="00455BD0">
      <w:pPr>
        <w:pStyle w:val="TextoPrincipal"/>
      </w:pPr>
      <w:r>
        <w:t xml:space="preserve">El método ROSA requiere el análisis de dos componentes claves en la ergonomía del puesto de trabajo: la silla y los componentes periféricos del colaborador. Los promedios de los resultados se muestran en la </w:t>
      </w:r>
      <w:r>
        <w:fldChar w:fldCharType="begin"/>
      </w:r>
      <w:r>
        <w:instrText xml:space="preserve"> REF _Ref150540585 \h </w:instrText>
      </w:r>
      <w:r>
        <w:fldChar w:fldCharType="separate"/>
      </w:r>
      <w:r w:rsidR="000308BA">
        <w:t xml:space="preserve">Figura </w:t>
      </w:r>
      <w:r w:rsidR="000308BA">
        <w:rPr>
          <w:noProof/>
        </w:rPr>
        <w:t>11</w:t>
      </w:r>
      <w:r>
        <w:fldChar w:fldCharType="end"/>
      </w:r>
      <w:r>
        <w:t>. Se evidencia que la puntuación más alta es para las valoraciones de las condiciones de las sillas, así como las posturas de los trabajadores en ellas. Los valores de 5.17 colocan, según la escala, a los riesgos relacionados con las sillas en un nivel de actuación 5, que corresponde a la necesidad de actuar sobre el espacio de trabajo.</w:t>
      </w:r>
    </w:p>
    <w:p w14:paraId="49242775" w14:textId="306026AA" w:rsidR="00455BD0" w:rsidRDefault="00455BD0" w:rsidP="00455BD0">
      <w:pPr>
        <w:pStyle w:val="TextoPrincipal"/>
      </w:pPr>
      <w:r>
        <w:t xml:space="preserve">Con el fin de analizar con mayor detalle, se examinaron los diferentes elementos bajo evaluación para verificar </w:t>
      </w:r>
      <w:proofErr w:type="spellStart"/>
      <w:r>
        <w:t>cual</w:t>
      </w:r>
      <w:proofErr w:type="spellEnd"/>
      <w:r>
        <w:t xml:space="preserve"> de ellos presentaba un promedio de puntuación elevado.</w:t>
      </w:r>
      <w:r w:rsidR="006C62F7">
        <w:t xml:space="preserve"> </w:t>
      </w:r>
      <w:r w:rsidR="009E2DE6">
        <w:t xml:space="preserve">Los resultados se muestran en la </w:t>
      </w:r>
      <w:r w:rsidR="009E2DE6">
        <w:fldChar w:fldCharType="begin"/>
      </w:r>
      <w:r w:rsidR="009E2DE6">
        <w:instrText xml:space="preserve"> REF _Ref150543324 \h </w:instrText>
      </w:r>
      <w:r w:rsidR="009E2DE6">
        <w:fldChar w:fldCharType="separate"/>
      </w:r>
      <w:r w:rsidR="000308BA">
        <w:t xml:space="preserve">Figura </w:t>
      </w:r>
      <w:r w:rsidR="000308BA">
        <w:rPr>
          <w:noProof/>
        </w:rPr>
        <w:t>12</w:t>
      </w:r>
      <w:r w:rsidR="009E2DE6">
        <w:fldChar w:fldCharType="end"/>
      </w:r>
      <w:r w:rsidR="009E2DE6">
        <w:t>.</w:t>
      </w:r>
    </w:p>
    <w:p w14:paraId="12A07206" w14:textId="5D5E91FE" w:rsidR="00455BD0" w:rsidRPr="006E2BC6" w:rsidRDefault="00455BD0" w:rsidP="00455BD0">
      <w:pPr>
        <w:pStyle w:val="TextoPrincipal"/>
        <w:jc w:val="center"/>
      </w:pPr>
      <w:r>
        <w:rPr>
          <w:noProof/>
          <w:lang w:eastAsia="es-HN"/>
        </w:rPr>
        <w:drawing>
          <wp:inline distT="0" distB="0" distL="0" distR="0" wp14:anchorId="09F67CE2" wp14:editId="71AEAF6D">
            <wp:extent cx="4341935" cy="2683556"/>
            <wp:effectExtent l="19050" t="19050" r="20955" b="21590"/>
            <wp:docPr id="1563668011" name="Picture 10" descr="A graph of different colored cub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68011" name="Picture 10" descr="A graph of different colored cubes&#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357294" cy="2693048"/>
                    </a:xfrm>
                    <a:prstGeom prst="rect">
                      <a:avLst/>
                    </a:prstGeom>
                    <a:noFill/>
                    <a:ln>
                      <a:solidFill>
                        <a:schemeClr val="tx1"/>
                      </a:solidFill>
                    </a:ln>
                  </pic:spPr>
                </pic:pic>
              </a:graphicData>
            </a:graphic>
          </wp:inline>
        </w:drawing>
      </w:r>
    </w:p>
    <w:p w14:paraId="59FC56D4" w14:textId="348CD45E" w:rsidR="00455BD0" w:rsidRDefault="00455BD0" w:rsidP="00455BD0">
      <w:pPr>
        <w:pStyle w:val="Caption"/>
        <w:rPr>
          <w:lang w:val="es-HN"/>
        </w:rPr>
      </w:pPr>
      <w:bookmarkStart w:id="208" w:name="_Ref150540585"/>
      <w:bookmarkStart w:id="209" w:name="_Toc153638496"/>
      <w:r>
        <w:t xml:space="preserve">Figura </w:t>
      </w:r>
      <w:r>
        <w:fldChar w:fldCharType="begin"/>
      </w:r>
      <w:r>
        <w:instrText xml:space="preserve"> SEQ Figura \* ARABIC </w:instrText>
      </w:r>
      <w:r>
        <w:fldChar w:fldCharType="separate"/>
      </w:r>
      <w:r w:rsidR="000308BA">
        <w:rPr>
          <w:noProof/>
        </w:rPr>
        <w:t>11</w:t>
      </w:r>
      <w:r>
        <w:fldChar w:fldCharType="end"/>
      </w:r>
      <w:bookmarkEnd w:id="208"/>
      <w:r>
        <w:t xml:space="preserve"> </w:t>
      </w:r>
      <w:r w:rsidRPr="000866DA">
        <w:t xml:space="preserve">Gráfico comparativo de </w:t>
      </w:r>
      <w:proofErr w:type="gramStart"/>
      <w:r>
        <w:t>las</w:t>
      </w:r>
      <w:proofErr w:type="gramEnd"/>
      <w:r>
        <w:t xml:space="preserve"> promedios de los </w:t>
      </w:r>
      <w:r w:rsidRPr="000866DA">
        <w:t>resultados del método R</w:t>
      </w:r>
      <w:r>
        <w:t>OSA</w:t>
      </w:r>
      <w:bookmarkEnd w:id="209"/>
    </w:p>
    <w:p w14:paraId="0088718C" w14:textId="69E0391F" w:rsidR="00455BD0" w:rsidRDefault="00455BD0" w:rsidP="00455BD0">
      <w:pPr>
        <w:rPr>
          <w:lang w:val="es-HN"/>
        </w:rPr>
      </w:pPr>
      <w:r w:rsidRPr="00403DEA">
        <w:rPr>
          <w:lang w:val="es-HN"/>
        </w:rPr>
        <w:t>Fuente: Elaboración propia</w:t>
      </w:r>
    </w:p>
    <w:p w14:paraId="04B23466" w14:textId="3DDF8B6C" w:rsidR="00564BA5" w:rsidRDefault="009E2DE6" w:rsidP="009E2DE6">
      <w:pPr>
        <w:pStyle w:val="TextoPrincipal"/>
        <w:jc w:val="center"/>
      </w:pPr>
      <w:r>
        <w:rPr>
          <w:noProof/>
          <w:lang w:eastAsia="es-HN"/>
        </w:rPr>
        <w:lastRenderedPageBreak/>
        <w:drawing>
          <wp:inline distT="0" distB="0" distL="0" distR="0" wp14:anchorId="47785DCA" wp14:editId="4480DEB7">
            <wp:extent cx="5056140" cy="2487016"/>
            <wp:effectExtent l="19050" t="19050" r="11430" b="27940"/>
            <wp:docPr id="393805680" name="Picture 11"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805680" name="Picture 11" descr="A graph of different colored squares&#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69350" cy="2493514"/>
                    </a:xfrm>
                    <a:prstGeom prst="rect">
                      <a:avLst/>
                    </a:prstGeom>
                    <a:noFill/>
                    <a:ln>
                      <a:solidFill>
                        <a:schemeClr val="tx1"/>
                      </a:solidFill>
                    </a:ln>
                  </pic:spPr>
                </pic:pic>
              </a:graphicData>
            </a:graphic>
          </wp:inline>
        </w:drawing>
      </w:r>
    </w:p>
    <w:p w14:paraId="5BA9C9A9" w14:textId="2C6D98E8" w:rsidR="009E2DE6" w:rsidRDefault="009E2DE6" w:rsidP="009E2DE6">
      <w:pPr>
        <w:pStyle w:val="Caption"/>
        <w:rPr>
          <w:lang w:val="es-HN"/>
        </w:rPr>
      </w:pPr>
      <w:bookmarkStart w:id="210" w:name="_Ref150543324"/>
      <w:bookmarkStart w:id="211" w:name="_Toc153638497"/>
      <w:r>
        <w:t xml:space="preserve">Figura </w:t>
      </w:r>
      <w:r>
        <w:fldChar w:fldCharType="begin"/>
      </w:r>
      <w:r>
        <w:instrText xml:space="preserve"> SEQ Figura \* ARABIC </w:instrText>
      </w:r>
      <w:r>
        <w:fldChar w:fldCharType="separate"/>
      </w:r>
      <w:r w:rsidR="000308BA">
        <w:rPr>
          <w:noProof/>
        </w:rPr>
        <w:t>12</w:t>
      </w:r>
      <w:r>
        <w:fldChar w:fldCharType="end"/>
      </w:r>
      <w:bookmarkEnd w:id="210"/>
      <w:r>
        <w:t xml:space="preserve"> Comparativa de resultados promedios de los elementos bajo evaluación en el método ROSA</w:t>
      </w:r>
      <w:bookmarkEnd w:id="211"/>
    </w:p>
    <w:p w14:paraId="1BAA40FF" w14:textId="77777777" w:rsidR="009E2DE6" w:rsidRDefault="009E2DE6" w:rsidP="009E2DE6">
      <w:pPr>
        <w:rPr>
          <w:lang w:val="es-HN"/>
        </w:rPr>
      </w:pPr>
      <w:r w:rsidRPr="00403DEA">
        <w:rPr>
          <w:lang w:val="es-HN"/>
        </w:rPr>
        <w:t>Fuente: Elaboración propia</w:t>
      </w:r>
    </w:p>
    <w:p w14:paraId="11FB0635" w14:textId="77777777" w:rsidR="009E2DE6" w:rsidRDefault="009E2DE6" w:rsidP="009E2DE6">
      <w:pPr>
        <w:rPr>
          <w:lang w:val="es-HN"/>
        </w:rPr>
      </w:pPr>
    </w:p>
    <w:p w14:paraId="7064908F" w14:textId="1F05C486" w:rsidR="009E2DE6" w:rsidRDefault="009E2DE6" w:rsidP="009E2DE6">
      <w:pPr>
        <w:pStyle w:val="TextoPrincipal"/>
      </w:pPr>
      <w:r>
        <w:t>Tomando en cuenta los hallazgos anteriores es esperado encontrar que la mayoría de los elementos bajo evaluación que se encuentran con resultados más elevados sean los correspondientes a la silla, siendo los dos mayores las posiciones de los reposabrazos y el respaldar en función de las posturas de los colaboradores y el más alto para los periféricos siendo la posición de uso del teclado</w:t>
      </w:r>
      <w:r w:rsidR="00746921">
        <w:t xml:space="preserve"> y la ubicación de la pantalla</w:t>
      </w:r>
      <w:r>
        <w:t>.</w:t>
      </w:r>
    </w:p>
    <w:p w14:paraId="36EDCBA2" w14:textId="49169442" w:rsidR="009E2DE6" w:rsidRDefault="00EB20F3" w:rsidP="009E2DE6">
      <w:pPr>
        <w:pStyle w:val="TextoPrincipal"/>
        <w:jc w:val="center"/>
      </w:pPr>
      <w:r>
        <w:rPr>
          <w:noProof/>
          <w:lang w:eastAsia="es-HN"/>
        </w:rPr>
        <w:drawing>
          <wp:inline distT="0" distB="0" distL="0" distR="0" wp14:anchorId="4E007E04" wp14:editId="0CC453CF">
            <wp:extent cx="4959135" cy="3065021"/>
            <wp:effectExtent l="19050" t="19050" r="13335" b="21590"/>
            <wp:docPr id="1739176549" name="Picture 12" descr="A graph with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176549" name="Picture 12" descr="A graph with blue and orange bars&#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12032" cy="3097714"/>
                    </a:xfrm>
                    <a:prstGeom prst="rect">
                      <a:avLst/>
                    </a:prstGeom>
                    <a:noFill/>
                    <a:ln>
                      <a:solidFill>
                        <a:schemeClr val="tx1"/>
                      </a:solidFill>
                    </a:ln>
                  </pic:spPr>
                </pic:pic>
              </a:graphicData>
            </a:graphic>
          </wp:inline>
        </w:drawing>
      </w:r>
    </w:p>
    <w:p w14:paraId="3229F1B6" w14:textId="0A10E7D9" w:rsidR="00EB20F3" w:rsidRDefault="00EB20F3" w:rsidP="00EB20F3">
      <w:pPr>
        <w:pStyle w:val="Caption"/>
      </w:pPr>
      <w:bookmarkStart w:id="212" w:name="_Ref150589918"/>
      <w:bookmarkStart w:id="213" w:name="_Toc153638498"/>
      <w:r>
        <w:lastRenderedPageBreak/>
        <w:t xml:space="preserve">Figura </w:t>
      </w:r>
      <w:r>
        <w:fldChar w:fldCharType="begin"/>
      </w:r>
      <w:r>
        <w:instrText xml:space="preserve"> SEQ Figura \* ARABIC </w:instrText>
      </w:r>
      <w:r>
        <w:fldChar w:fldCharType="separate"/>
      </w:r>
      <w:r w:rsidR="000308BA">
        <w:rPr>
          <w:noProof/>
        </w:rPr>
        <w:t>13</w:t>
      </w:r>
      <w:r>
        <w:fldChar w:fldCharType="end"/>
      </w:r>
      <w:bookmarkEnd w:id="212"/>
      <w:r>
        <w:t xml:space="preserve"> Comparativa de resultados VS experiencia laboral para el método ROSA</w:t>
      </w:r>
      <w:bookmarkEnd w:id="213"/>
    </w:p>
    <w:p w14:paraId="7DFAFC94" w14:textId="77777777" w:rsidR="00EB20F3" w:rsidRDefault="00EB20F3" w:rsidP="00EB20F3">
      <w:pPr>
        <w:rPr>
          <w:lang w:val="es-HN"/>
        </w:rPr>
      </w:pPr>
      <w:r w:rsidRPr="00403DEA">
        <w:rPr>
          <w:lang w:val="es-HN"/>
        </w:rPr>
        <w:t>Fuente: Elaboración propia</w:t>
      </w:r>
    </w:p>
    <w:p w14:paraId="5E7451B1" w14:textId="77777777" w:rsidR="00320F87" w:rsidRPr="00320F87" w:rsidRDefault="00320F87" w:rsidP="00320F87"/>
    <w:p w14:paraId="1367BDEC" w14:textId="62DD56A6" w:rsidR="003B7BD9" w:rsidRDefault="00EB20F3" w:rsidP="003B7BD9">
      <w:pPr>
        <w:pStyle w:val="TextoPrincipal"/>
      </w:pPr>
      <w:r w:rsidRPr="00320F87">
        <w:t xml:space="preserve">Al relacionar la experiencia de los colaboradores y los resultados del método, se puede se muestra como ambos colaboradores con poca experiencia </w:t>
      </w:r>
      <w:r w:rsidR="00320F87" w:rsidRPr="00320F87">
        <w:t xml:space="preserve">(menos de 6 meses) </w:t>
      </w:r>
      <w:r w:rsidRPr="00320F87">
        <w:t>son los que más presentan puntuaciones elevadas</w:t>
      </w:r>
      <w:r w:rsidR="00320F87" w:rsidRPr="00320F87">
        <w:t>, seguidos por los de media experiencia (6 meses a 2 años) y finalmente el grupo con más experiencia (más de 2 años). Esto muestra como los colaboradores más experimentados son los que manejan de mejor manera sus posturas y la posición de sus periféricos, a diferencia de los de menor experiencia los cuales se encuentran en riesgo ergonómico considerable.</w:t>
      </w:r>
      <w:r w:rsidR="003B7BD9" w:rsidRPr="003B7BD9">
        <w:t xml:space="preserve"> </w:t>
      </w:r>
      <w:r w:rsidR="003B7BD9">
        <w:t xml:space="preserve">La </w:t>
      </w:r>
      <w:r w:rsidR="003B7BD9">
        <w:fldChar w:fldCharType="begin"/>
      </w:r>
      <w:r w:rsidR="003B7BD9">
        <w:instrText xml:space="preserve"> REF _Ref150589918 \h </w:instrText>
      </w:r>
      <w:r w:rsidR="003B7BD9">
        <w:fldChar w:fldCharType="separate"/>
      </w:r>
      <w:r w:rsidR="000308BA">
        <w:t xml:space="preserve">Figura </w:t>
      </w:r>
      <w:r w:rsidR="000308BA">
        <w:rPr>
          <w:noProof/>
        </w:rPr>
        <w:t>13</w:t>
      </w:r>
      <w:r w:rsidR="003B7BD9">
        <w:fldChar w:fldCharType="end"/>
      </w:r>
      <w:r w:rsidR="003B7BD9">
        <w:t xml:space="preserve"> muestra esta relación.</w:t>
      </w:r>
    </w:p>
    <w:p w14:paraId="0E9A4332" w14:textId="1C6C2B25" w:rsidR="003B7BD9" w:rsidRPr="003B7BD9" w:rsidRDefault="003B7BD9" w:rsidP="003B7BD9">
      <w:pPr>
        <w:pStyle w:val="TextoPrincipal"/>
      </w:pPr>
      <w:r>
        <w:t xml:space="preserve">Continuando con la lógica de comparación de la variable de la experiencia laboral, se relacionó esta con los dos elementos bajo evaluación que se encontraron tenían puntuaciones más elevadas. En la </w:t>
      </w:r>
      <w:r>
        <w:fldChar w:fldCharType="begin"/>
      </w:r>
      <w:r>
        <w:instrText xml:space="preserve"> REF _Ref150589936 \h </w:instrText>
      </w:r>
      <w:r>
        <w:fldChar w:fldCharType="separate"/>
      </w:r>
      <w:r w:rsidR="000308BA">
        <w:t xml:space="preserve">Figura </w:t>
      </w:r>
      <w:r w:rsidR="000308BA">
        <w:rPr>
          <w:noProof/>
        </w:rPr>
        <w:t>14</w:t>
      </w:r>
      <w:r>
        <w:fldChar w:fldCharType="end"/>
      </w:r>
      <w:r>
        <w:t xml:space="preserve"> se pueden evidenciar que los promedios entre ambos elementos para los intervalos de experiencia tienen una diferencia considerable entre 0 a 6 meses y más de 6 meses, particularmente para el caso de las posiciones del </w:t>
      </w:r>
      <w:r w:rsidR="00D07834">
        <w:t>reposabrazos</w:t>
      </w:r>
      <w:r>
        <w:t>.</w:t>
      </w:r>
    </w:p>
    <w:p w14:paraId="355B7D87" w14:textId="77777777" w:rsidR="003B7BD9" w:rsidRPr="00320F87" w:rsidRDefault="003B7BD9" w:rsidP="00320F87">
      <w:pPr>
        <w:pStyle w:val="TextoPrincipal"/>
      </w:pPr>
    </w:p>
    <w:p w14:paraId="4E7E4772" w14:textId="77777777" w:rsidR="00320F87" w:rsidRDefault="00320F87" w:rsidP="00320F87">
      <w:pPr>
        <w:pStyle w:val="TextoPrincipal"/>
        <w:jc w:val="center"/>
      </w:pPr>
      <w:r>
        <w:rPr>
          <w:noProof/>
          <w:lang w:eastAsia="es-HN"/>
        </w:rPr>
        <w:drawing>
          <wp:inline distT="0" distB="0" distL="0" distR="0" wp14:anchorId="3341A8A2" wp14:editId="554C7844">
            <wp:extent cx="4239132" cy="2620021"/>
            <wp:effectExtent l="19050" t="19050" r="28575" b="27940"/>
            <wp:docPr id="671279619" name="Picture 1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279619" name="Picture 13" descr="A graph of different colored squares&#10;&#10;Description automatically generated with medium confidenc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34960" cy="2679248"/>
                    </a:xfrm>
                    <a:prstGeom prst="rect">
                      <a:avLst/>
                    </a:prstGeom>
                    <a:noFill/>
                    <a:ln>
                      <a:solidFill>
                        <a:schemeClr val="tx1"/>
                      </a:solidFill>
                    </a:ln>
                  </pic:spPr>
                </pic:pic>
              </a:graphicData>
            </a:graphic>
          </wp:inline>
        </w:drawing>
      </w:r>
    </w:p>
    <w:p w14:paraId="5D87C14B" w14:textId="705A7F05" w:rsidR="00320F87" w:rsidRDefault="00320F87" w:rsidP="00320F87">
      <w:pPr>
        <w:pStyle w:val="Caption"/>
      </w:pPr>
      <w:bookmarkStart w:id="214" w:name="_Ref150589936"/>
      <w:bookmarkStart w:id="215" w:name="_Toc153638499"/>
      <w:r>
        <w:t xml:space="preserve">Figura </w:t>
      </w:r>
      <w:r>
        <w:fldChar w:fldCharType="begin"/>
      </w:r>
      <w:r>
        <w:instrText xml:space="preserve"> SEQ Figura \* ARABIC </w:instrText>
      </w:r>
      <w:r>
        <w:fldChar w:fldCharType="separate"/>
      </w:r>
      <w:r w:rsidR="000308BA">
        <w:rPr>
          <w:noProof/>
        </w:rPr>
        <w:t>14</w:t>
      </w:r>
      <w:r>
        <w:fldChar w:fldCharType="end"/>
      </w:r>
      <w:bookmarkEnd w:id="214"/>
      <w:r>
        <w:t xml:space="preserve"> </w:t>
      </w:r>
      <w:r w:rsidRPr="00FC33F3">
        <w:t>Comparación de elementos con mayor puntuación VS la experiencia para el método ROSA</w:t>
      </w:r>
      <w:bookmarkEnd w:id="215"/>
    </w:p>
    <w:p w14:paraId="3C0F5521" w14:textId="77777777" w:rsidR="00320F87" w:rsidRDefault="00320F87" w:rsidP="00320F87">
      <w:pPr>
        <w:rPr>
          <w:lang w:val="es-HN"/>
        </w:rPr>
      </w:pPr>
      <w:r w:rsidRPr="00403DEA">
        <w:rPr>
          <w:lang w:val="es-HN"/>
        </w:rPr>
        <w:t>Fuente: Elaboración propia</w:t>
      </w:r>
    </w:p>
    <w:p w14:paraId="12EC9DF6" w14:textId="51735DDF" w:rsidR="00DC1C5C" w:rsidRDefault="00DC1C5C" w:rsidP="009E2DE6">
      <w:pPr>
        <w:pStyle w:val="TextoPrincipal"/>
        <w:jc w:val="center"/>
      </w:pPr>
      <w:r>
        <w:rPr>
          <w:noProof/>
          <w:lang w:eastAsia="es-HN"/>
        </w:rPr>
        <w:lastRenderedPageBreak/>
        <w:drawing>
          <wp:inline distT="0" distB="0" distL="0" distR="0" wp14:anchorId="13DDD86E" wp14:editId="6C30A12D">
            <wp:extent cx="4558360" cy="2817320"/>
            <wp:effectExtent l="19050" t="19050" r="13970" b="21590"/>
            <wp:docPr id="1313169611" name="Picture 15" descr="A pie chart with numbers and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169611" name="Picture 15" descr="A pie chart with numbers and a diagram&#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66569" cy="2822394"/>
                    </a:xfrm>
                    <a:prstGeom prst="rect">
                      <a:avLst/>
                    </a:prstGeom>
                    <a:noFill/>
                    <a:ln>
                      <a:solidFill>
                        <a:schemeClr val="tx1"/>
                      </a:solidFill>
                    </a:ln>
                  </pic:spPr>
                </pic:pic>
              </a:graphicData>
            </a:graphic>
          </wp:inline>
        </w:drawing>
      </w:r>
    </w:p>
    <w:p w14:paraId="7110B646" w14:textId="28FF02BD" w:rsidR="00D07834" w:rsidRDefault="00D07834" w:rsidP="00D07834">
      <w:pPr>
        <w:pStyle w:val="Caption"/>
      </w:pPr>
      <w:bookmarkStart w:id="216" w:name="_Ref150590492"/>
      <w:bookmarkStart w:id="217" w:name="_Toc153638500"/>
      <w:r>
        <w:t xml:space="preserve">Figura </w:t>
      </w:r>
      <w:r>
        <w:fldChar w:fldCharType="begin"/>
      </w:r>
      <w:r>
        <w:instrText xml:space="preserve"> SEQ Figura \* ARABIC </w:instrText>
      </w:r>
      <w:r>
        <w:fldChar w:fldCharType="separate"/>
      </w:r>
      <w:r w:rsidR="000308BA">
        <w:rPr>
          <w:noProof/>
        </w:rPr>
        <w:t>15</w:t>
      </w:r>
      <w:r>
        <w:fldChar w:fldCharType="end"/>
      </w:r>
      <w:bookmarkEnd w:id="216"/>
      <w:r>
        <w:t xml:space="preserve"> </w:t>
      </w:r>
      <w:r w:rsidRPr="00323C24">
        <w:t xml:space="preserve">Resultados del nivel de actuación para el método </w:t>
      </w:r>
      <w:r>
        <w:t>ROSA</w:t>
      </w:r>
      <w:bookmarkEnd w:id="217"/>
    </w:p>
    <w:p w14:paraId="5A58C6EF" w14:textId="77777777" w:rsidR="00D07834" w:rsidRDefault="00D07834" w:rsidP="00D07834">
      <w:pPr>
        <w:rPr>
          <w:lang w:val="es-HN"/>
        </w:rPr>
      </w:pPr>
      <w:r w:rsidRPr="00403DEA">
        <w:rPr>
          <w:lang w:val="es-HN"/>
        </w:rPr>
        <w:t>Fuente: Elaboración propia</w:t>
      </w:r>
    </w:p>
    <w:p w14:paraId="504DF910" w14:textId="77777777" w:rsidR="00D07834" w:rsidRDefault="00D07834" w:rsidP="00D07834"/>
    <w:p w14:paraId="773680DB" w14:textId="6023CCC9" w:rsidR="00D07834" w:rsidRDefault="00D07834" w:rsidP="00D07834">
      <w:pPr>
        <w:pStyle w:val="TextoPrincipal"/>
      </w:pPr>
      <w:r>
        <w:t xml:space="preserve">Finalmente, se </w:t>
      </w:r>
      <w:proofErr w:type="spellStart"/>
      <w:r>
        <w:t>realizo</w:t>
      </w:r>
      <w:proofErr w:type="spellEnd"/>
      <w:r>
        <w:t xml:space="preserve"> el recuento de los resultados de los niveles de actuación para el método, mostrados en la </w:t>
      </w:r>
      <w:r>
        <w:fldChar w:fldCharType="begin"/>
      </w:r>
      <w:r>
        <w:instrText xml:space="preserve"> REF _Ref150590492 \h </w:instrText>
      </w:r>
      <w:r>
        <w:fldChar w:fldCharType="separate"/>
      </w:r>
      <w:r w:rsidR="000308BA">
        <w:t xml:space="preserve">Figura </w:t>
      </w:r>
      <w:r w:rsidR="000308BA">
        <w:rPr>
          <w:noProof/>
        </w:rPr>
        <w:t>15</w:t>
      </w:r>
      <w:r>
        <w:fldChar w:fldCharType="end"/>
      </w:r>
      <w:r>
        <w:t xml:space="preserve">, el cual </w:t>
      </w:r>
      <w:r w:rsidR="00DC1C5C">
        <w:t>apunta que</w:t>
      </w:r>
      <w:r>
        <w:t xml:space="preserve"> </w:t>
      </w:r>
      <w:r w:rsidR="00DC1C5C">
        <w:t>el 66.7% de las posturas y posiciones de los elementos bajo evaluación requiere una actuación cuanto antes.</w:t>
      </w:r>
    </w:p>
    <w:p w14:paraId="1374314F" w14:textId="3DE3CA95" w:rsidR="007C742A" w:rsidRDefault="007C742A" w:rsidP="00D07834">
      <w:pPr>
        <w:pStyle w:val="TextoPrincipal"/>
      </w:pPr>
      <w:r>
        <w:t>Los resultados indican a que los elementos con puntuaciones más preocupantes radican en la silla, específicamente para el caso del reposabrazos, respaldar y la altura del asiento. El primero puede deberse a reposabrazos rígidos y no regulables. El respaldar incomodo puede deberse a posturas incorrectas por el colaborador, así como sillas defectuosas. Finalmente, la altura del asiento es un problema constante en las oficinas, dado que el regulador de altura es un componente que falla constantemente. En algunos casos las sillas también pueden no presentar un regulador de altura.</w:t>
      </w:r>
    </w:p>
    <w:p w14:paraId="55FA84B3" w14:textId="051CE351" w:rsidR="00D07834" w:rsidRDefault="007C742A" w:rsidP="007C742A">
      <w:pPr>
        <w:pStyle w:val="TextoPrincipal"/>
      </w:pPr>
      <w:r>
        <w:t>Como comparación entre el método RULA y ROSA, se pudo ver una convergencia en las variables de la experiencia laboral, específicamente, ambos métodos evidenciaron que las posturas más riesgosas y los elementos sin ergonomía, afecta en su mayoría a los colaboradores con experiencia laboral de menos de 6 meses.</w:t>
      </w:r>
    </w:p>
    <w:p w14:paraId="096881A2" w14:textId="77777777" w:rsidR="001D415B" w:rsidRDefault="001D415B" w:rsidP="007C742A">
      <w:pPr>
        <w:pStyle w:val="TextoPrincipal"/>
      </w:pPr>
    </w:p>
    <w:p w14:paraId="0941D6BB" w14:textId="77777777" w:rsidR="001D415B" w:rsidRDefault="001D415B" w:rsidP="007C742A">
      <w:pPr>
        <w:pStyle w:val="TextoPrincipal"/>
      </w:pPr>
    </w:p>
    <w:p w14:paraId="27B40691" w14:textId="6B1AE0AF" w:rsidR="00837DC1" w:rsidRDefault="006A0430" w:rsidP="00B23F65">
      <w:pPr>
        <w:pStyle w:val="Heading3"/>
        <w:numPr>
          <w:ilvl w:val="2"/>
          <w:numId w:val="17"/>
        </w:numPr>
      </w:pPr>
      <w:bookmarkStart w:id="218" w:name="_Toc153637699"/>
      <w:r>
        <w:lastRenderedPageBreak/>
        <w:t>ANÁLISIS DE RESULTADOS DEL CUESTIONARIO MPF</w:t>
      </w:r>
      <w:bookmarkEnd w:id="218"/>
    </w:p>
    <w:p w14:paraId="7AD25C46" w14:textId="3E0F1001" w:rsidR="007B33C9" w:rsidRDefault="00BC1C31" w:rsidP="00BC1C31">
      <w:pPr>
        <w:pStyle w:val="TextoPrincipal"/>
      </w:pPr>
      <w:r>
        <w:t xml:space="preserve">Como se ha indicado, el cuestionario MPF busca identificar una variedad de factores psicosociales que se pueden dar en espacios laborales. En este caso, se analizan 13 diferentes factores. La </w:t>
      </w:r>
      <w:r>
        <w:fldChar w:fldCharType="begin"/>
      </w:r>
      <w:r>
        <w:instrText xml:space="preserve"> REF _Ref150885598 \h </w:instrText>
      </w:r>
      <w:r>
        <w:fldChar w:fldCharType="separate"/>
      </w:r>
      <w:r w:rsidR="000308BA">
        <w:t xml:space="preserve">Figura </w:t>
      </w:r>
      <w:r w:rsidR="000308BA">
        <w:rPr>
          <w:noProof/>
        </w:rPr>
        <w:t>16</w:t>
      </w:r>
      <w:r>
        <w:fldChar w:fldCharType="end"/>
      </w:r>
      <w:r>
        <w:t xml:space="preserve"> muestra </w:t>
      </w:r>
      <w:r w:rsidR="007B33C9">
        <w:t xml:space="preserve">11 de los 13, dos de ellos, específicamente el factor de demanda y carga laboral han sido omitidos dado que su escala es diferente a la del resto. </w:t>
      </w:r>
    </w:p>
    <w:p w14:paraId="3906931B" w14:textId="2890F959" w:rsidR="007B33C9" w:rsidRDefault="007B33C9" w:rsidP="00BC1C31">
      <w:pPr>
        <w:pStyle w:val="TextoPrincipal"/>
      </w:pPr>
      <w:r>
        <w:t>La gráfica muestra el</w:t>
      </w:r>
      <w:r w:rsidR="00BC1C31">
        <w:t xml:space="preserve"> promedio</w:t>
      </w:r>
      <w:r>
        <w:t xml:space="preserve"> los valores de ponderación</w:t>
      </w:r>
      <w:r w:rsidR="00BC1C31">
        <w:t xml:space="preserve"> de los factores psicosociales, </w:t>
      </w:r>
      <w:r>
        <w:t xml:space="preserve">siendo el reconocimiento, las relaciones y la autonomía los factores que se encuentran en riesgo. La escala estipula que los valores ponderados de 1-4 suponen un riesgo considerable, 4-7 es un riesgo medio y 7 a 10 sin riesgos para la salud. Es importante destacar que este resultado es el total de la población del centro de llamadas, incluyendo a todos los empleados de </w:t>
      </w:r>
      <w:proofErr w:type="gramStart"/>
      <w:r>
        <w:t>todos</w:t>
      </w:r>
      <w:proofErr w:type="gramEnd"/>
      <w:r>
        <w:t xml:space="preserve"> las áreas, hombres y mujeres incluyendo. </w:t>
      </w:r>
    </w:p>
    <w:p w14:paraId="57691AEC" w14:textId="0D084ECE" w:rsidR="006A0430" w:rsidRDefault="007B33C9" w:rsidP="007B33C9">
      <w:pPr>
        <w:pStyle w:val="TextoPrincipal"/>
        <w:jc w:val="center"/>
      </w:pPr>
      <w:r>
        <w:rPr>
          <w:noProof/>
          <w:lang w:eastAsia="es-HN"/>
        </w:rPr>
        <w:drawing>
          <wp:inline distT="0" distB="0" distL="0" distR="0" wp14:anchorId="0F92E28D" wp14:editId="0185820E">
            <wp:extent cx="5034498" cy="3111599"/>
            <wp:effectExtent l="19050" t="19050" r="13970" b="12700"/>
            <wp:docPr id="1877736830" name="Picture 4" descr="A graph with blue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736830" name="Picture 4" descr="A graph with blue and white lines&#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44630" cy="3117861"/>
                    </a:xfrm>
                    <a:prstGeom prst="rect">
                      <a:avLst/>
                    </a:prstGeom>
                    <a:noFill/>
                    <a:ln>
                      <a:solidFill>
                        <a:schemeClr val="tx1"/>
                      </a:solidFill>
                    </a:ln>
                  </pic:spPr>
                </pic:pic>
              </a:graphicData>
            </a:graphic>
          </wp:inline>
        </w:drawing>
      </w:r>
    </w:p>
    <w:p w14:paraId="76016AD2" w14:textId="28C3DEE3" w:rsidR="00BC1C31" w:rsidRDefault="00BC1C31" w:rsidP="00BC1C31">
      <w:pPr>
        <w:pStyle w:val="Caption"/>
      </w:pPr>
      <w:bookmarkStart w:id="219" w:name="_Ref150885598"/>
      <w:bookmarkStart w:id="220" w:name="_Toc153638501"/>
      <w:r>
        <w:t xml:space="preserve">Figura </w:t>
      </w:r>
      <w:r>
        <w:fldChar w:fldCharType="begin"/>
      </w:r>
      <w:r>
        <w:instrText xml:space="preserve"> SEQ Figura \* ARABIC </w:instrText>
      </w:r>
      <w:r>
        <w:fldChar w:fldCharType="separate"/>
      </w:r>
      <w:r w:rsidR="000308BA">
        <w:rPr>
          <w:noProof/>
        </w:rPr>
        <w:t>16</w:t>
      </w:r>
      <w:r>
        <w:fldChar w:fldCharType="end"/>
      </w:r>
      <w:bookmarkEnd w:id="219"/>
      <w:r>
        <w:t xml:space="preserve"> C</w:t>
      </w:r>
      <w:r w:rsidRPr="000412ED">
        <w:t>omparativa de resultado promediado de factores psicosociales</w:t>
      </w:r>
      <w:bookmarkEnd w:id="220"/>
    </w:p>
    <w:p w14:paraId="0AA0BF89" w14:textId="77777777" w:rsidR="00BC1C31" w:rsidRDefault="00BC1C31" w:rsidP="00BC1C31">
      <w:pPr>
        <w:rPr>
          <w:lang w:val="es-HN"/>
        </w:rPr>
      </w:pPr>
      <w:r w:rsidRPr="00403DEA">
        <w:rPr>
          <w:lang w:val="es-HN"/>
        </w:rPr>
        <w:t>Fuente: Elaboración propia</w:t>
      </w:r>
    </w:p>
    <w:p w14:paraId="05877700" w14:textId="77777777" w:rsidR="007B33C9" w:rsidRDefault="007B33C9" w:rsidP="00BC1C31">
      <w:pPr>
        <w:rPr>
          <w:lang w:val="es-HN"/>
        </w:rPr>
      </w:pPr>
    </w:p>
    <w:p w14:paraId="7C73FC47" w14:textId="7442A0E1" w:rsidR="007B33C9" w:rsidRDefault="007B33C9" w:rsidP="007B33C9">
      <w:pPr>
        <w:pStyle w:val="TextoPrincipal"/>
      </w:pPr>
      <w:r>
        <w:t>Se puede denotar que casi los valores oscilaban de 4 a 5.23, lo que muestra promedios que se ubican en el rango de riesgo medio, ninguno pasando el valor de 7, ni menor a 4.</w:t>
      </w:r>
    </w:p>
    <w:p w14:paraId="758B2438" w14:textId="55CD7966" w:rsidR="007B33C9" w:rsidRDefault="007B33C9" w:rsidP="007B33C9">
      <w:pPr>
        <w:pStyle w:val="TextoPrincipal"/>
      </w:pPr>
      <w:r>
        <w:t>Si se analiza por sexo, los resultados empiezan a mostrar valores más extremos</w:t>
      </w:r>
      <w:r w:rsidR="00573B2D">
        <w:t xml:space="preserve">. En la </w:t>
      </w:r>
      <w:r w:rsidR="00573B2D">
        <w:fldChar w:fldCharType="begin"/>
      </w:r>
      <w:r w:rsidR="00573B2D">
        <w:instrText xml:space="preserve"> REF _Ref150886973 \h </w:instrText>
      </w:r>
      <w:r w:rsidR="00573B2D">
        <w:fldChar w:fldCharType="separate"/>
      </w:r>
      <w:r w:rsidR="000308BA">
        <w:t xml:space="preserve">Figura </w:t>
      </w:r>
      <w:r w:rsidR="000308BA">
        <w:rPr>
          <w:noProof/>
        </w:rPr>
        <w:t>17</w:t>
      </w:r>
      <w:r w:rsidR="00573B2D">
        <w:fldChar w:fldCharType="end"/>
      </w:r>
      <w:r w:rsidR="00573B2D">
        <w:t xml:space="preserve">, se pueden identificar los 3 valores más bajos que por consiguiente son los que se </w:t>
      </w:r>
      <w:r w:rsidR="00573B2D">
        <w:lastRenderedPageBreak/>
        <w:t>encuentran bajo 4 poniéndolos en la escala de riesgo. Estos son el factor emocional, el factor de apoyo y el factor de compensación.</w:t>
      </w:r>
    </w:p>
    <w:p w14:paraId="30FB2628" w14:textId="6331D97A" w:rsidR="00573B2D" w:rsidRDefault="00573B2D" w:rsidP="00573B2D">
      <w:pPr>
        <w:pStyle w:val="TextoPrincipal"/>
      </w:pPr>
      <w:r>
        <w:t xml:space="preserve">Para el caso del factor emocional, este </w:t>
      </w:r>
      <w:r w:rsidRPr="00573B2D">
        <w:t>escribe el grado de implicación emocional en relación con el desempeño de las tareas</w:t>
      </w:r>
      <w:r>
        <w:t>. El factor de apoyo mide el g</w:t>
      </w:r>
      <w:r w:rsidRPr="00573B2D">
        <w:t>rado de apoyo de los compañeros y superiores, no solo para realizar las tareas sino elementos como armonía y respeto.</w:t>
      </w:r>
      <w:r>
        <w:t xml:space="preserve"> Finalmente, el factor de compensación muestra el</w:t>
      </w:r>
      <w:r w:rsidRPr="00573B2D">
        <w:t xml:space="preserve"> grado de percepción de los clientes internos y externos en términos de la estima y valoración del trabajo</w:t>
      </w:r>
      <w:r>
        <w:t>.</w:t>
      </w:r>
    </w:p>
    <w:p w14:paraId="1796AE13" w14:textId="28C0EB86" w:rsidR="00BC1C31" w:rsidRDefault="00A14FB7" w:rsidP="00A14FB7">
      <w:pPr>
        <w:pStyle w:val="TextoPrincipal"/>
      </w:pPr>
      <w:r>
        <w:t>El valor más alto, que, aunque todavía se encuentra en un rango de riesgo medio, fue el acoso el cual es conocido como “</w:t>
      </w:r>
      <w:proofErr w:type="spellStart"/>
      <w:r>
        <w:t>bullying</w:t>
      </w:r>
      <w:proofErr w:type="spellEnd"/>
      <w:r>
        <w:t xml:space="preserve">” popularmente. </w:t>
      </w:r>
      <w:r w:rsidRPr="009E2819">
        <w:t>Son elementos conductuales que pueden llevar al acoso del individuo.</w:t>
      </w:r>
    </w:p>
    <w:p w14:paraId="6A7A1030" w14:textId="65D47477" w:rsidR="00BC1C31" w:rsidRDefault="00573B2D" w:rsidP="00A14FB7">
      <w:pPr>
        <w:jc w:val="right"/>
      </w:pPr>
      <w:r>
        <w:rPr>
          <w:noProof/>
          <w:lang w:val="es-HN" w:eastAsia="es-HN"/>
        </w:rPr>
        <w:drawing>
          <wp:inline distT="0" distB="0" distL="0" distR="0" wp14:anchorId="64598316" wp14:editId="587D2DA2">
            <wp:extent cx="5581086" cy="1986175"/>
            <wp:effectExtent l="19050" t="19050" r="19685" b="14605"/>
            <wp:docPr id="1474582936" name="Picture 5" descr="A green bar graph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582936" name="Picture 5" descr="A green bar graph with white text&#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91112" cy="1989743"/>
                    </a:xfrm>
                    <a:prstGeom prst="rect">
                      <a:avLst/>
                    </a:prstGeom>
                    <a:noFill/>
                    <a:ln>
                      <a:solidFill>
                        <a:schemeClr val="tx1"/>
                      </a:solidFill>
                    </a:ln>
                  </pic:spPr>
                </pic:pic>
              </a:graphicData>
            </a:graphic>
          </wp:inline>
        </w:drawing>
      </w:r>
    </w:p>
    <w:p w14:paraId="7E491495" w14:textId="77777777" w:rsidR="00573B2D" w:rsidRDefault="00573B2D" w:rsidP="00573B2D">
      <w:pPr>
        <w:rPr>
          <w:lang w:val="es-HN"/>
        </w:rPr>
      </w:pPr>
    </w:p>
    <w:p w14:paraId="68D31E21" w14:textId="4A77D3ED" w:rsidR="00573B2D" w:rsidRDefault="00573B2D" w:rsidP="00573B2D">
      <w:pPr>
        <w:pStyle w:val="Caption"/>
        <w:rPr>
          <w:lang w:val="es-HN"/>
        </w:rPr>
      </w:pPr>
      <w:bookmarkStart w:id="221" w:name="_Ref150886973"/>
      <w:bookmarkStart w:id="222" w:name="_Toc153638502"/>
      <w:r>
        <w:t xml:space="preserve">Figura </w:t>
      </w:r>
      <w:r>
        <w:fldChar w:fldCharType="begin"/>
      </w:r>
      <w:r>
        <w:instrText xml:space="preserve"> SEQ Figura \* ARABIC </w:instrText>
      </w:r>
      <w:r>
        <w:fldChar w:fldCharType="separate"/>
      </w:r>
      <w:r w:rsidR="000308BA">
        <w:rPr>
          <w:noProof/>
        </w:rPr>
        <w:t>17</w:t>
      </w:r>
      <w:r>
        <w:fldChar w:fldCharType="end"/>
      </w:r>
      <w:bookmarkEnd w:id="221"/>
      <w:r>
        <w:t xml:space="preserve"> </w:t>
      </w:r>
      <w:r w:rsidRPr="00A2513F">
        <w:t>Valores promedio de cada factor psicosocial en las mujeres</w:t>
      </w:r>
      <w:bookmarkEnd w:id="222"/>
    </w:p>
    <w:p w14:paraId="5B483680" w14:textId="7C5FB253" w:rsidR="00573B2D" w:rsidRDefault="00573B2D" w:rsidP="00573B2D">
      <w:pPr>
        <w:rPr>
          <w:lang w:val="es-HN"/>
        </w:rPr>
      </w:pPr>
      <w:r w:rsidRPr="00403DEA">
        <w:rPr>
          <w:lang w:val="es-HN"/>
        </w:rPr>
        <w:t>Fuente: Elaboración propia</w:t>
      </w:r>
    </w:p>
    <w:p w14:paraId="4ACDB5F1" w14:textId="77777777" w:rsidR="00573B2D" w:rsidRDefault="00573B2D" w:rsidP="00573B2D">
      <w:pPr>
        <w:jc w:val="center"/>
      </w:pPr>
    </w:p>
    <w:p w14:paraId="2D16D6ED" w14:textId="2162515B" w:rsidR="00573B2D" w:rsidRDefault="00573B2D" w:rsidP="00573B2D">
      <w:pPr>
        <w:pStyle w:val="TextoPrincipal"/>
      </w:pPr>
      <w:r>
        <w:t xml:space="preserve">Aplicando el mismo análisis para los hombres, los 3 factores con valoraciones más bajas son </w:t>
      </w:r>
      <w:r w:rsidR="00A14FB7">
        <w:t xml:space="preserve">el acoso, el reconocimiento y el apoyo. El valor más alto fue las relaciones, con un valor de 6.16 en promedio. La </w:t>
      </w:r>
      <w:r w:rsidR="00A14FB7">
        <w:fldChar w:fldCharType="begin"/>
      </w:r>
      <w:r w:rsidR="00A14FB7">
        <w:instrText xml:space="preserve"> REF _Ref150887653 \h </w:instrText>
      </w:r>
      <w:r w:rsidR="00A14FB7">
        <w:fldChar w:fldCharType="separate"/>
      </w:r>
      <w:r w:rsidR="000308BA">
        <w:t xml:space="preserve">Figura </w:t>
      </w:r>
      <w:r w:rsidR="000308BA">
        <w:rPr>
          <w:noProof/>
        </w:rPr>
        <w:t>18</w:t>
      </w:r>
      <w:r w:rsidR="00A14FB7">
        <w:fldChar w:fldCharType="end"/>
      </w:r>
      <w:r w:rsidR="00A14FB7">
        <w:t xml:space="preserve"> ejemplifica lo anterior. Cabe mencionar que los valores en general, para el caso de los hombres, para todos los factores psicosociales, fueron más altos que en el caso de las mujeres. Es decir, los valores promedio de los factores psicosociales para las mujeres se encuentran más cerca del riesgo que los de los hombres.</w:t>
      </w:r>
    </w:p>
    <w:p w14:paraId="3132A7E7" w14:textId="3A6055C4" w:rsidR="00A14FB7" w:rsidRDefault="00A14FB7" w:rsidP="00A14FB7">
      <w:pPr>
        <w:pStyle w:val="TextoPrincipal"/>
        <w:jc w:val="left"/>
      </w:pPr>
      <w:r>
        <w:rPr>
          <w:noProof/>
          <w:lang w:eastAsia="es-HN"/>
        </w:rPr>
        <w:lastRenderedPageBreak/>
        <w:drawing>
          <wp:inline distT="0" distB="0" distL="0" distR="0" wp14:anchorId="302E8D98" wp14:editId="2893F966">
            <wp:extent cx="5581184" cy="1986210"/>
            <wp:effectExtent l="19050" t="19050" r="19685" b="14605"/>
            <wp:docPr id="141713684" name="Picture 6" descr="A graph of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13684" name="Picture 6" descr="A graph of orange bar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92379" cy="1990194"/>
                    </a:xfrm>
                    <a:prstGeom prst="rect">
                      <a:avLst/>
                    </a:prstGeom>
                    <a:noFill/>
                    <a:ln>
                      <a:solidFill>
                        <a:schemeClr val="tx1"/>
                      </a:solidFill>
                    </a:ln>
                  </pic:spPr>
                </pic:pic>
              </a:graphicData>
            </a:graphic>
          </wp:inline>
        </w:drawing>
      </w:r>
    </w:p>
    <w:p w14:paraId="1DFCA123" w14:textId="782C5101" w:rsidR="00A14FB7" w:rsidRDefault="00A14FB7" w:rsidP="00A14FB7">
      <w:pPr>
        <w:pStyle w:val="Caption"/>
      </w:pPr>
      <w:bookmarkStart w:id="223" w:name="_Ref150887653"/>
      <w:bookmarkStart w:id="224" w:name="_Toc153638503"/>
      <w:r>
        <w:t xml:space="preserve">Figura </w:t>
      </w:r>
      <w:r>
        <w:fldChar w:fldCharType="begin"/>
      </w:r>
      <w:r>
        <w:instrText xml:space="preserve"> SEQ Figura \* ARABIC </w:instrText>
      </w:r>
      <w:r>
        <w:fldChar w:fldCharType="separate"/>
      </w:r>
      <w:r w:rsidR="000308BA">
        <w:rPr>
          <w:noProof/>
        </w:rPr>
        <w:t>18</w:t>
      </w:r>
      <w:r>
        <w:fldChar w:fldCharType="end"/>
      </w:r>
      <w:bookmarkEnd w:id="223"/>
      <w:r>
        <w:t xml:space="preserve"> </w:t>
      </w:r>
      <w:r w:rsidRPr="00C431B4">
        <w:t>Valores promedio de cada factor psicosocial en l</w:t>
      </w:r>
      <w:r>
        <w:t>os hombres</w:t>
      </w:r>
      <w:bookmarkEnd w:id="224"/>
    </w:p>
    <w:p w14:paraId="1A143B69" w14:textId="77777777" w:rsidR="00A14FB7" w:rsidRDefault="00A14FB7" w:rsidP="00A14FB7">
      <w:pPr>
        <w:rPr>
          <w:lang w:val="es-HN"/>
        </w:rPr>
      </w:pPr>
      <w:r w:rsidRPr="00403DEA">
        <w:rPr>
          <w:lang w:val="es-HN"/>
        </w:rPr>
        <w:t>Fuente: Elaboración propia</w:t>
      </w:r>
    </w:p>
    <w:p w14:paraId="670DC094" w14:textId="77777777" w:rsidR="00A14FB7" w:rsidRDefault="00A14FB7" w:rsidP="00A14FB7">
      <w:pPr>
        <w:rPr>
          <w:lang w:val="es-HN"/>
        </w:rPr>
      </w:pPr>
    </w:p>
    <w:p w14:paraId="7DBAB137" w14:textId="717E074B" w:rsidR="00A14FB7" w:rsidRDefault="00A14FB7" w:rsidP="006A0AC5">
      <w:pPr>
        <w:pStyle w:val="TextoPrincipal"/>
      </w:pPr>
      <w:r>
        <w:t xml:space="preserve">Para el caso del factor psicosocial de carga laboral, el cual como se había mencionado, tiene una escala diferente, los valores promedio fueron considerablemente altos. 19.65 para las mujeres y 19.33 para los hombres. </w:t>
      </w:r>
      <w:r w:rsidR="006A0AC5">
        <w:t xml:space="preserve">Es importante destacar que la escala es diferente al resto, siendo 1-7 un riesgo alto; 7-14 un nivel medio de riesgo y 14-20 sin riesgo. Tomando en cuenta esto, los colaboradores se encuentran sin riesgo en el grado de demanda. </w:t>
      </w:r>
      <w:r>
        <w:t>Este factor se define como el</w:t>
      </w:r>
      <w:r w:rsidRPr="00A14FB7">
        <w:t xml:space="preserve"> grado de demanda y esfuerzo intelectual que debe realizar el trabajador para hacerle frente a las demandas del trabajo.</w:t>
      </w:r>
      <w:r w:rsidR="005807F0">
        <w:t xml:space="preserve"> </w:t>
      </w:r>
      <w:r w:rsidR="00DB2CB7">
        <w:t>Finalmente, l</w:t>
      </w:r>
      <w:r w:rsidR="005807F0">
        <w:t xml:space="preserve">a </w:t>
      </w:r>
      <w:r w:rsidR="005807F0">
        <w:fldChar w:fldCharType="begin"/>
      </w:r>
      <w:r w:rsidR="005807F0">
        <w:instrText xml:space="preserve"> REF _Ref150888165 \h </w:instrText>
      </w:r>
      <w:r w:rsidR="005807F0">
        <w:fldChar w:fldCharType="separate"/>
      </w:r>
      <w:r w:rsidR="000308BA">
        <w:t xml:space="preserve">Figura </w:t>
      </w:r>
      <w:r w:rsidR="000308BA">
        <w:rPr>
          <w:noProof/>
        </w:rPr>
        <w:t>19</w:t>
      </w:r>
      <w:r w:rsidR="005807F0">
        <w:fldChar w:fldCharType="end"/>
      </w:r>
      <w:r w:rsidR="005807F0">
        <w:t xml:space="preserve"> muestra la comparación entre los valores ponderados promedios de las mujeres versus los hombres.</w:t>
      </w:r>
    </w:p>
    <w:p w14:paraId="6D0FEA66" w14:textId="4DDCE385" w:rsidR="00A95C7C" w:rsidRDefault="00A95C7C" w:rsidP="00A95C7C">
      <w:pPr>
        <w:pStyle w:val="TextoPrincipal"/>
        <w:ind w:left="-567"/>
        <w:jc w:val="center"/>
      </w:pPr>
      <w:r>
        <w:rPr>
          <w:noProof/>
          <w:lang w:eastAsia="es-HN"/>
        </w:rPr>
        <w:drawing>
          <wp:inline distT="0" distB="0" distL="0" distR="0" wp14:anchorId="2E114CCB" wp14:editId="761E103E">
            <wp:extent cx="5943600" cy="1587500"/>
            <wp:effectExtent l="19050" t="19050" r="19050" b="12700"/>
            <wp:docPr id="1239503860"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503860" name="Picture 1" descr="A graph of different colored bars&#10;&#10;Description automatically generated with medium confidenc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1587500"/>
                    </a:xfrm>
                    <a:prstGeom prst="rect">
                      <a:avLst/>
                    </a:prstGeom>
                    <a:noFill/>
                    <a:ln>
                      <a:solidFill>
                        <a:schemeClr val="tx1"/>
                      </a:solidFill>
                    </a:ln>
                  </pic:spPr>
                </pic:pic>
              </a:graphicData>
            </a:graphic>
          </wp:inline>
        </w:drawing>
      </w:r>
    </w:p>
    <w:p w14:paraId="19E24F98" w14:textId="1DE7865E" w:rsidR="00A14FB7" w:rsidRDefault="005807F0" w:rsidP="005807F0">
      <w:pPr>
        <w:pStyle w:val="Caption"/>
      </w:pPr>
      <w:bookmarkStart w:id="225" w:name="_Ref150888165"/>
      <w:bookmarkStart w:id="226" w:name="_Toc153638504"/>
      <w:r>
        <w:t xml:space="preserve">Figura </w:t>
      </w:r>
      <w:r>
        <w:fldChar w:fldCharType="begin"/>
      </w:r>
      <w:r>
        <w:instrText xml:space="preserve"> SEQ Figura \* ARABIC </w:instrText>
      </w:r>
      <w:r>
        <w:fldChar w:fldCharType="separate"/>
      </w:r>
      <w:r w:rsidR="000308BA">
        <w:rPr>
          <w:noProof/>
        </w:rPr>
        <w:t>19</w:t>
      </w:r>
      <w:r>
        <w:fldChar w:fldCharType="end"/>
      </w:r>
      <w:bookmarkEnd w:id="225"/>
      <w:r>
        <w:t xml:space="preserve"> </w:t>
      </w:r>
      <w:r w:rsidRPr="00860226">
        <w:t>Comparativo de promedios de factores psicosociales mujeres vs hombres</w:t>
      </w:r>
      <w:bookmarkEnd w:id="226"/>
    </w:p>
    <w:p w14:paraId="01DEA545" w14:textId="57C67993" w:rsidR="003505D8" w:rsidRDefault="005807F0" w:rsidP="005807F0">
      <w:pPr>
        <w:rPr>
          <w:lang w:val="es-HN"/>
        </w:rPr>
      </w:pPr>
      <w:r w:rsidRPr="00403DEA">
        <w:rPr>
          <w:lang w:val="es-HN"/>
        </w:rPr>
        <w:t>Fuente: Elaboración propia</w:t>
      </w:r>
    </w:p>
    <w:p w14:paraId="3DD78439" w14:textId="77777777" w:rsidR="001D415B" w:rsidRDefault="001D415B" w:rsidP="005807F0">
      <w:pPr>
        <w:rPr>
          <w:lang w:val="es-HN"/>
        </w:rPr>
      </w:pPr>
    </w:p>
    <w:p w14:paraId="4DDEA4AC" w14:textId="52525A4B" w:rsidR="00FA23F9" w:rsidRPr="00FA23F9" w:rsidRDefault="00FA23F9" w:rsidP="00FA23F9">
      <w:pPr>
        <w:pStyle w:val="TextoPrincipal"/>
      </w:pPr>
      <w:r>
        <w:t>En términos de las medidas que podrían implementarse para corregir posibles problemas psicosociales y los resultados encontrados,</w:t>
      </w:r>
      <w:r w:rsidRPr="00FA23F9">
        <w:t xml:space="preserve"> se sugiere la introducción de programas de </w:t>
      </w:r>
      <w:r w:rsidRPr="00FA23F9">
        <w:lastRenderedPageBreak/>
        <w:t>sensibilización y capacitación en todos los niveles de la organización, destacando la importancia de la salud mental y la prevención del acoso. Es esencial fomentar un ambiente de respeto y apoyo mutuo, además de realizar evaluaciones periódicas de los factores psicosociales para ajustar estrategias según sea necesario.</w:t>
      </w:r>
    </w:p>
    <w:p w14:paraId="6C312B52" w14:textId="3CF59EC5" w:rsidR="001D415B" w:rsidRDefault="00FA23F9" w:rsidP="00FA23F9">
      <w:pPr>
        <w:pStyle w:val="TextoPrincipal"/>
      </w:pPr>
      <w:r>
        <w:t>Evidentemente, l</w:t>
      </w:r>
      <w:r w:rsidRPr="00FA23F9">
        <w:t xml:space="preserve">a prevención </w:t>
      </w:r>
      <w:r>
        <w:t xml:space="preserve">de cualquier afectación psicosocial </w:t>
      </w:r>
      <w:r w:rsidRPr="00FA23F9">
        <w:t>debe ser una prioridad, estableciendo políticas claras y protocolos, y proporcionando canales seguros para reportar comportamientos inapropiados</w:t>
      </w:r>
      <w:r>
        <w:t xml:space="preserve">. </w:t>
      </w:r>
      <w:r w:rsidRPr="00FA23F9">
        <w:t>Es crucial realizar análisis periódicos de los resultados de los factores psicosociales desglosados por género y adaptar las estrategias según las necesidades específicas identificadas.</w:t>
      </w:r>
    </w:p>
    <w:p w14:paraId="3557E685" w14:textId="77777777" w:rsidR="001D415B" w:rsidRDefault="001D415B" w:rsidP="005807F0">
      <w:pPr>
        <w:rPr>
          <w:lang w:val="es-HN"/>
        </w:rPr>
      </w:pPr>
    </w:p>
    <w:p w14:paraId="03806EB3" w14:textId="5F688CE3" w:rsidR="003505D8" w:rsidRDefault="003505D8" w:rsidP="003505D8">
      <w:pPr>
        <w:pStyle w:val="Heading3"/>
        <w:numPr>
          <w:ilvl w:val="2"/>
          <w:numId w:val="17"/>
        </w:numPr>
      </w:pPr>
      <w:bookmarkStart w:id="227" w:name="_Hlk150948665"/>
      <w:bookmarkStart w:id="228" w:name="_Toc153637700"/>
      <w:r>
        <w:t>ANÁLISIS DE RESULTADOS PARA EL INSTRUMENTO MEDIDIOR DE LUZ</w:t>
      </w:r>
      <w:bookmarkEnd w:id="227"/>
      <w:bookmarkEnd w:id="228"/>
    </w:p>
    <w:p w14:paraId="2B03EF33" w14:textId="05D4F428" w:rsidR="003505D8" w:rsidRDefault="003505D8" w:rsidP="003505D8">
      <w:pPr>
        <w:pStyle w:val="TextoPrincipal"/>
      </w:pPr>
      <w:bookmarkStart w:id="229" w:name="_Hlk151047944"/>
      <w:r>
        <w:t xml:space="preserve">El análisis se realizó con el objetivo de encontrar posibles riesgos y deficiencias de iluminación que podrían afectar la salud visual de los colaboradores en el centro de llamadas de Grupo </w:t>
      </w:r>
      <w:proofErr w:type="spellStart"/>
      <w:r>
        <w:t>Farsiman</w:t>
      </w:r>
      <w:proofErr w:type="spellEnd"/>
      <w:r>
        <w:t>.</w:t>
      </w:r>
      <w:r w:rsidR="00FD6D17">
        <w:t xml:space="preserve"> </w:t>
      </w:r>
      <w:r>
        <w:t>En 5 de las 6 áreas del centro de llamadas las condiciones de iluminación son deficientes</w:t>
      </w:r>
      <w:r w:rsidR="00F43565">
        <w:t xml:space="preserve">. En el caso de oficinas donde se realizan actividades de lectura, escritura, mecanografía o procesamiento de datos, el valor mínimo es de 500 lux  </w:t>
      </w:r>
      <w:r w:rsidR="00FD6D17">
        <w:fldChar w:fldCharType="begin"/>
      </w:r>
      <w:r w:rsidR="00FD6D17">
        <w:instrText xml:space="preserve"> ADDIN ZOTERO_ITEM CSL_CITATION {"citationID":"fbLVGXgt","properties":{"formattedCitation":"(\\uc0\\u8220{}Acuerdo Ejecutivo No. STSS-053-04,\\uc0\\u8221{} 2004)","plainCitation":"(“Acuerdo Ejecutivo No. STSS-053-04,” 2004)","noteIndex":0},"citationItems":[{"id":47,"uris":["http://zotero.org/users/local/OzkcJKb0/items/2Y6DAFQQ"],"itemData":{"id":47,"type":"article-journal","container-title":"Secretaría de Trabajo y Seguridad Socia","title":"Reglamento general de medidas preventivas de accidentes de trabajo y enfermedades profesionales, Acuerdo Ejecutivo No. STSS-053-04","title-short":"Acuerdo Ejecutivo No. STSS-053-04","issued":{"date-parts":[["2004"]]}}}],"schema":"https://github.com/citation-style-language/schema/raw/master/csl-citation.json"} </w:instrText>
      </w:r>
      <w:r w:rsidR="00FD6D17">
        <w:fldChar w:fldCharType="separate"/>
      </w:r>
      <w:r w:rsidR="00FD6D17" w:rsidRPr="00FD6D17">
        <w:rPr>
          <w:kern w:val="0"/>
        </w:rPr>
        <w:t>(“Acuerdo Ejecutivo No. STSS-053-04,” 2004)</w:t>
      </w:r>
      <w:r w:rsidR="00FD6D17">
        <w:fldChar w:fldCharType="end"/>
      </w:r>
      <w:r w:rsidR="00FD6D17">
        <w:t>, siendo e</w:t>
      </w:r>
      <w:r>
        <w:t xml:space="preserve">l área de operadores de llamadas </w:t>
      </w:r>
      <w:r w:rsidR="00FD6D17">
        <w:t>con valores más bajos, afectando a</w:t>
      </w:r>
      <w:r>
        <w:t xml:space="preserve"> 39 personas </w:t>
      </w:r>
      <w:r w:rsidR="00FD6D17">
        <w:t>ocasionando</w:t>
      </w:r>
      <w:r>
        <w:t xml:space="preserve"> con posibles daños fatiga ocular, cansancio, dolor de cabeza, estrés.</w:t>
      </w:r>
      <w:r w:rsidR="00FD6D17">
        <w:t xml:space="preserve"> Para el caso de del departamento de control de calidad, que presenta un valor promedio de 581 lux, se encuentra arriba del valor mínimo, sin embargo, está muy cerca de ese límite lo cual puede significar un potencial riesgo futuro.</w:t>
      </w:r>
    </w:p>
    <w:p w14:paraId="75C28EC1" w14:textId="0CAD3CE8" w:rsidR="003505D8" w:rsidRDefault="003505D8" w:rsidP="003505D8">
      <w:pPr>
        <w:pStyle w:val="TextoPrincipal"/>
      </w:pPr>
      <w:r>
        <w:t>En él área de suscríbete y gana que está conformada por 11 personas, se observaron cambios bruscos</w:t>
      </w:r>
      <w:r w:rsidR="00FD6D17">
        <w:t xml:space="preserve"> de iluminación</w:t>
      </w:r>
      <w:r>
        <w:t xml:space="preserve"> entre cubículos. No hay </w:t>
      </w:r>
      <w:r w:rsidRPr="00F33710">
        <w:t>confort visual</w:t>
      </w:r>
      <w:r>
        <w:t xml:space="preserve">, no hay </w:t>
      </w:r>
      <w:r w:rsidRPr="00F33710">
        <w:t xml:space="preserve">equilibrio entre la cantidad, la calidad y la estabilidad de la luz, </w:t>
      </w:r>
      <w:r>
        <w:t>hay presencia</w:t>
      </w:r>
      <w:r w:rsidRPr="00F33710">
        <w:t xml:space="preserve"> de reflejos y de parpadeo</w:t>
      </w:r>
      <w:r>
        <w:t xml:space="preserve"> de</w:t>
      </w:r>
      <w:r w:rsidRPr="00F33710">
        <w:t xml:space="preserve"> excesivos contrastes, etc.</w:t>
      </w:r>
      <w:r>
        <w:t xml:space="preserve"> Solo el área de control de calidad tiene una eficiente iluminación, pero esta es 100% artificial.</w:t>
      </w:r>
    </w:p>
    <w:p w14:paraId="58B2AE0F" w14:textId="53D5B77F" w:rsidR="003505D8" w:rsidRDefault="00F43565" w:rsidP="00F43565">
      <w:pPr>
        <w:pStyle w:val="TextoPrincipal"/>
        <w:jc w:val="center"/>
      </w:pPr>
      <w:r>
        <w:rPr>
          <w:noProof/>
          <w:lang w:eastAsia="es-HN"/>
        </w:rPr>
        <w:lastRenderedPageBreak/>
        <w:drawing>
          <wp:inline distT="0" distB="0" distL="0" distR="0" wp14:anchorId="64B4838A" wp14:editId="47B27061">
            <wp:extent cx="5269518" cy="3256855"/>
            <wp:effectExtent l="19050" t="19050" r="26670" b="20320"/>
            <wp:docPr id="1544153524" name="Picture 1" descr="A graph of blue and 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153524" name="Picture 1" descr="A graph of blue and red bars&#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6036" cy="3260884"/>
                    </a:xfrm>
                    <a:prstGeom prst="rect">
                      <a:avLst/>
                    </a:prstGeom>
                    <a:noFill/>
                    <a:ln>
                      <a:solidFill>
                        <a:schemeClr val="tx1"/>
                      </a:solidFill>
                    </a:ln>
                  </pic:spPr>
                </pic:pic>
              </a:graphicData>
            </a:graphic>
          </wp:inline>
        </w:drawing>
      </w:r>
    </w:p>
    <w:p w14:paraId="1AC40BDB" w14:textId="045854FE" w:rsidR="00F43565" w:rsidRDefault="00F43565" w:rsidP="00F43565">
      <w:pPr>
        <w:pStyle w:val="Caption"/>
      </w:pPr>
      <w:bookmarkStart w:id="230" w:name="_Toc153638505"/>
      <w:r>
        <w:t xml:space="preserve">Figura </w:t>
      </w:r>
      <w:r>
        <w:fldChar w:fldCharType="begin"/>
      </w:r>
      <w:r>
        <w:instrText xml:space="preserve"> SEQ Figura \* ARABIC </w:instrText>
      </w:r>
      <w:r>
        <w:fldChar w:fldCharType="separate"/>
      </w:r>
      <w:r w:rsidR="000308BA">
        <w:rPr>
          <w:noProof/>
        </w:rPr>
        <w:t>20</w:t>
      </w:r>
      <w:r>
        <w:fldChar w:fldCharType="end"/>
      </w:r>
      <w:r>
        <w:t xml:space="preserve"> Valores promedio de iluminación por departamento VS valor mínimo según el Reglamento de medidas preventivas STSS</w:t>
      </w:r>
      <w:bookmarkEnd w:id="230"/>
    </w:p>
    <w:p w14:paraId="6E80CEA6" w14:textId="77777777" w:rsidR="003505D8" w:rsidRDefault="003505D8" w:rsidP="003505D8">
      <w:pPr>
        <w:rPr>
          <w:lang w:val="es-HN"/>
        </w:rPr>
      </w:pPr>
      <w:r w:rsidRPr="00403DEA">
        <w:rPr>
          <w:lang w:val="es-HN"/>
        </w:rPr>
        <w:t>Fuente: Elaboración propia</w:t>
      </w:r>
    </w:p>
    <w:p w14:paraId="2295F911" w14:textId="77777777" w:rsidR="003505D8" w:rsidRPr="003505D8" w:rsidRDefault="003505D8" w:rsidP="003505D8"/>
    <w:p w14:paraId="4945F760" w14:textId="77777777" w:rsidR="003505D8" w:rsidRDefault="003505D8" w:rsidP="003505D8">
      <w:pPr>
        <w:pStyle w:val="Heading3"/>
        <w:numPr>
          <w:ilvl w:val="2"/>
          <w:numId w:val="17"/>
        </w:numPr>
      </w:pPr>
      <w:bookmarkStart w:id="231" w:name="_Toc153637701"/>
      <w:bookmarkEnd w:id="229"/>
      <w:r>
        <w:t>ANÁLISIS DE RESULTADOS EN LECTURA DE NIVELES DE PRESIÓN SONORA</w:t>
      </w:r>
      <w:bookmarkEnd w:id="231"/>
    </w:p>
    <w:p w14:paraId="7FD209B0" w14:textId="7619B1C8" w:rsidR="003E2584" w:rsidRDefault="003E2584" w:rsidP="003E2584">
      <w:pPr>
        <w:pStyle w:val="TextoPrincipal"/>
        <w:ind w:firstLine="720"/>
      </w:pPr>
      <w:r>
        <w:t>S</w:t>
      </w:r>
      <w:r w:rsidR="00967D45">
        <w:t xml:space="preserve">olo </w:t>
      </w:r>
      <w:r w:rsidR="003505D8">
        <w:t>el área de suscríbete y gana presentó los valores más altos, siendo 90.1 dB el superior. Esto sucede porque junto a esta área hay un motor de enfriamiento y plantas eléctricas que producen un ruido discontinuo durante toda la jornada laboral, también hay una bodega en la que los operarios trabajan con música con volumen alto que contribuye a la contaminación auditiva.</w:t>
      </w:r>
    </w:p>
    <w:p w14:paraId="1B58FBE9" w14:textId="001FAF5C" w:rsidR="003E2584" w:rsidRDefault="003E2584" w:rsidP="003E2584">
      <w:pPr>
        <w:pStyle w:val="TextoPrincipal"/>
        <w:ind w:firstLine="720"/>
      </w:pPr>
      <w:r>
        <w:t xml:space="preserve">En promedio, el área o departamento que se encontró con valores más altos fue operadores de llamada, con 75.40dB. El que presento el menor ruido fue el departamento de control de calidad. Según indica el </w:t>
      </w:r>
      <w:r w:rsidRPr="003E2584">
        <w:t xml:space="preserve">Reglamento general de medidas preventivas de accidentes de trabajo y enfermedades profesionales, </w:t>
      </w:r>
      <w:r>
        <w:t xml:space="preserve">indica en el artículo 357, que la empresa deberá realizar un control de la función auditiva cada 5 años para los casos donde los colaboradores estén expuestos a ruidos de entre 80 a 85dB </w:t>
      </w:r>
      <w:r>
        <w:fldChar w:fldCharType="begin"/>
      </w:r>
      <w:r>
        <w:instrText xml:space="preserve"> ADDIN ZOTERO_ITEM CSL_CITATION {"citationID":"mV0FYE3S","properties":{"formattedCitation":"(\\uc0\\u8220{}Acuerdo Ejecutivo No. STSS-053-04,\\uc0\\u8221{} 2004)","plainCitation":"(“Acuerdo Ejecutivo No. STSS-053-04,” 2004)","noteIndex":0},"citationItems":[{"id":47,"uris":["http://zotero.org/users/local/OzkcJKb0/items/2Y6DAFQQ"],"itemData":{"id":47,"type":"article-journal","container-title":"Secretaría de Trabajo y Seguridad Socia","title":"Reglamento general de medidas preventivas de accidentes de trabajo y enfermedades profesionales, Acuerdo Ejecutivo No. STSS-053-04","title-short":"Acuerdo Ejecutivo No. STSS-053-04","issued":{"date-parts":[["2004"]]}}}],"schema":"https://github.com/citation-style-language/schema/raw/master/csl-citation.json"} </w:instrText>
      </w:r>
      <w:r>
        <w:fldChar w:fldCharType="separate"/>
      </w:r>
      <w:r w:rsidRPr="003E2584">
        <w:rPr>
          <w:kern w:val="0"/>
        </w:rPr>
        <w:t>(“Acuerdo Ejecutivo No. STSS-053-04,” 2004)</w:t>
      </w:r>
      <w:r>
        <w:fldChar w:fldCharType="end"/>
      </w:r>
      <w:r>
        <w:t xml:space="preserve">. Aunque los valores están fuera de este rango, están peligrosamente cerca.  </w:t>
      </w:r>
    </w:p>
    <w:p w14:paraId="75858C68" w14:textId="35119E7F" w:rsidR="003505D8" w:rsidRDefault="003E2584" w:rsidP="007403C2">
      <w:pPr>
        <w:pStyle w:val="TextoPrincipal"/>
        <w:ind w:firstLine="0"/>
      </w:pPr>
      <w:r>
        <w:rPr>
          <w:noProof/>
          <w:lang w:eastAsia="es-HN"/>
        </w:rPr>
        <w:lastRenderedPageBreak/>
        <w:drawing>
          <wp:inline distT="0" distB="0" distL="0" distR="0" wp14:anchorId="7C718D21" wp14:editId="444BB293">
            <wp:extent cx="5240103" cy="3238674"/>
            <wp:effectExtent l="19050" t="19050" r="0" b="0"/>
            <wp:docPr id="1290557878" name="Picture 1" descr="A graph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557878" name="Picture 1" descr="A graph of blue bar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65460" cy="3254346"/>
                    </a:xfrm>
                    <a:prstGeom prst="rect">
                      <a:avLst/>
                    </a:prstGeom>
                    <a:noFill/>
                    <a:ln>
                      <a:solidFill>
                        <a:schemeClr val="tx1"/>
                      </a:solidFill>
                    </a:ln>
                  </pic:spPr>
                </pic:pic>
              </a:graphicData>
            </a:graphic>
          </wp:inline>
        </w:drawing>
      </w:r>
    </w:p>
    <w:p w14:paraId="7C292589" w14:textId="5FD78939" w:rsidR="003E2584" w:rsidRDefault="003E2584" w:rsidP="003E2584">
      <w:pPr>
        <w:pStyle w:val="Caption"/>
      </w:pPr>
      <w:bookmarkStart w:id="232" w:name="_Toc153638506"/>
      <w:r>
        <w:t xml:space="preserve">Figura </w:t>
      </w:r>
      <w:r>
        <w:fldChar w:fldCharType="begin"/>
      </w:r>
      <w:r>
        <w:instrText xml:space="preserve"> SEQ Figura \* ARABIC </w:instrText>
      </w:r>
      <w:r>
        <w:fldChar w:fldCharType="separate"/>
      </w:r>
      <w:r w:rsidR="000308BA">
        <w:rPr>
          <w:noProof/>
        </w:rPr>
        <w:t>21</w:t>
      </w:r>
      <w:r>
        <w:fldChar w:fldCharType="end"/>
      </w:r>
      <w:r>
        <w:t xml:space="preserve"> R</w:t>
      </w:r>
      <w:r w:rsidRPr="002770A2">
        <w:t>esultados promedio de ruido en las áreas/departamentos</w:t>
      </w:r>
      <w:bookmarkEnd w:id="232"/>
    </w:p>
    <w:p w14:paraId="67143BC5" w14:textId="77777777" w:rsidR="003E2584" w:rsidRDefault="003E2584" w:rsidP="003E2584">
      <w:pPr>
        <w:rPr>
          <w:lang w:val="es-HN"/>
        </w:rPr>
      </w:pPr>
      <w:r w:rsidRPr="00403DEA">
        <w:rPr>
          <w:lang w:val="es-HN"/>
        </w:rPr>
        <w:t>Fuente: Elaboración propia</w:t>
      </w:r>
    </w:p>
    <w:p w14:paraId="1EDEDEC0" w14:textId="77777777" w:rsidR="003E2584" w:rsidRPr="003E2584" w:rsidRDefault="003E2584" w:rsidP="003E2584"/>
    <w:p w14:paraId="4E48CF18" w14:textId="1F28C333" w:rsidR="00837DC1" w:rsidRDefault="00837DC1" w:rsidP="000B13E0">
      <w:pPr>
        <w:pStyle w:val="Heading1"/>
        <w:rPr>
          <w:rStyle w:val="normaltextrun"/>
        </w:rPr>
      </w:pPr>
      <w:bookmarkStart w:id="233" w:name="_Toc153637702"/>
      <w:r w:rsidRPr="009E2819">
        <w:rPr>
          <w:rStyle w:val="normaltextrun"/>
        </w:rPr>
        <w:t xml:space="preserve">CAPITULO </w:t>
      </w:r>
      <w:r>
        <w:rPr>
          <w:rStyle w:val="normaltextrun"/>
        </w:rPr>
        <w:t>V</w:t>
      </w:r>
      <w:r w:rsidRPr="009E2819">
        <w:rPr>
          <w:rStyle w:val="normaltextrun"/>
        </w:rPr>
        <w:t xml:space="preserve">. </w:t>
      </w:r>
      <w:r>
        <w:rPr>
          <w:rStyle w:val="normaltextrun"/>
        </w:rPr>
        <w:t>CONCLUSIONES Y RECOMENDACIONES</w:t>
      </w:r>
      <w:bookmarkEnd w:id="233"/>
    </w:p>
    <w:p w14:paraId="43C5241A" w14:textId="677C8763" w:rsidR="006A0AC5" w:rsidRDefault="006A0AC5" w:rsidP="006A0AC5">
      <w:pPr>
        <w:pStyle w:val="TextoPrincipal"/>
        <w:rPr>
          <w:rStyle w:val="normaltextrun"/>
        </w:rPr>
      </w:pPr>
      <w:r>
        <w:rPr>
          <w:rStyle w:val="normaltextrun"/>
        </w:rPr>
        <w:t>A continuación, fundamentándose en los objetivos generales, objetivos específicos, preguntas de investigación, hipótesis planteadas y los resultados obtenidos, se enlistan las conclusiones de la investigación, así como las recomendaciones con respecto a los problemas encontrados:</w:t>
      </w:r>
      <w:r w:rsidR="003E2584">
        <w:rPr>
          <w:rStyle w:val="normaltextrun"/>
        </w:rPr>
        <w:t xml:space="preserve"> </w:t>
      </w:r>
    </w:p>
    <w:p w14:paraId="3EC12290" w14:textId="77777777" w:rsidR="006A0AC5" w:rsidRPr="006A0AC5" w:rsidRDefault="006A0AC5" w:rsidP="006A0AC5">
      <w:pPr>
        <w:pStyle w:val="ListParagraph"/>
        <w:numPr>
          <w:ilvl w:val="0"/>
          <w:numId w:val="23"/>
        </w:numPr>
        <w:spacing w:line="360" w:lineRule="auto"/>
        <w:outlineLvl w:val="1"/>
        <w:rPr>
          <w:rStyle w:val="normaltextrun"/>
          <w:b/>
          <w:bCs/>
          <w:caps/>
          <w:vanish/>
          <w:sz w:val="28"/>
          <w:szCs w:val="28"/>
        </w:rPr>
      </w:pPr>
      <w:bookmarkStart w:id="234" w:name="_Toc150923543"/>
      <w:bookmarkStart w:id="235" w:name="_Toc152177018"/>
      <w:bookmarkStart w:id="236" w:name="_Toc152869282"/>
      <w:bookmarkStart w:id="237" w:name="_Toc152875118"/>
      <w:bookmarkStart w:id="238" w:name="_Toc153637703"/>
      <w:bookmarkEnd w:id="234"/>
      <w:bookmarkEnd w:id="235"/>
      <w:bookmarkEnd w:id="236"/>
      <w:bookmarkEnd w:id="237"/>
      <w:bookmarkEnd w:id="238"/>
    </w:p>
    <w:p w14:paraId="4DA06697" w14:textId="77777777" w:rsidR="006A0AC5" w:rsidRPr="006A0AC5" w:rsidRDefault="006A0AC5" w:rsidP="006A0AC5">
      <w:pPr>
        <w:pStyle w:val="ListParagraph"/>
        <w:numPr>
          <w:ilvl w:val="0"/>
          <w:numId w:val="23"/>
        </w:numPr>
        <w:spacing w:line="360" w:lineRule="auto"/>
        <w:outlineLvl w:val="1"/>
        <w:rPr>
          <w:rStyle w:val="normaltextrun"/>
          <w:b/>
          <w:bCs/>
          <w:caps/>
          <w:vanish/>
          <w:sz w:val="28"/>
          <w:szCs w:val="28"/>
        </w:rPr>
      </w:pPr>
      <w:bookmarkStart w:id="239" w:name="_Toc150923544"/>
      <w:bookmarkStart w:id="240" w:name="_Toc152177019"/>
      <w:bookmarkStart w:id="241" w:name="_Toc152869283"/>
      <w:bookmarkStart w:id="242" w:name="_Toc152875119"/>
      <w:bookmarkStart w:id="243" w:name="_Toc153637704"/>
      <w:bookmarkEnd w:id="239"/>
      <w:bookmarkEnd w:id="240"/>
      <w:bookmarkEnd w:id="241"/>
      <w:bookmarkEnd w:id="242"/>
      <w:bookmarkEnd w:id="243"/>
    </w:p>
    <w:p w14:paraId="3156DE01" w14:textId="77777777" w:rsidR="006A0AC5" w:rsidRPr="006A0AC5" w:rsidRDefault="006A0AC5" w:rsidP="006A0AC5">
      <w:pPr>
        <w:pStyle w:val="ListParagraph"/>
        <w:numPr>
          <w:ilvl w:val="0"/>
          <w:numId w:val="23"/>
        </w:numPr>
        <w:spacing w:line="360" w:lineRule="auto"/>
        <w:outlineLvl w:val="1"/>
        <w:rPr>
          <w:rStyle w:val="normaltextrun"/>
          <w:b/>
          <w:bCs/>
          <w:caps/>
          <w:vanish/>
          <w:sz w:val="28"/>
          <w:szCs w:val="28"/>
        </w:rPr>
      </w:pPr>
      <w:bookmarkStart w:id="244" w:name="_Toc150923545"/>
      <w:bookmarkStart w:id="245" w:name="_Toc152177020"/>
      <w:bookmarkStart w:id="246" w:name="_Toc152869284"/>
      <w:bookmarkStart w:id="247" w:name="_Toc152875120"/>
      <w:bookmarkStart w:id="248" w:name="_Toc153637705"/>
      <w:bookmarkEnd w:id="244"/>
      <w:bookmarkEnd w:id="245"/>
      <w:bookmarkEnd w:id="246"/>
      <w:bookmarkEnd w:id="247"/>
      <w:bookmarkEnd w:id="248"/>
    </w:p>
    <w:p w14:paraId="5BDFA1F8" w14:textId="77777777" w:rsidR="006A0AC5" w:rsidRPr="006A0AC5" w:rsidRDefault="006A0AC5" w:rsidP="006A0AC5">
      <w:pPr>
        <w:pStyle w:val="ListParagraph"/>
        <w:numPr>
          <w:ilvl w:val="0"/>
          <w:numId w:val="23"/>
        </w:numPr>
        <w:spacing w:line="360" w:lineRule="auto"/>
        <w:outlineLvl w:val="1"/>
        <w:rPr>
          <w:rStyle w:val="normaltextrun"/>
          <w:b/>
          <w:bCs/>
          <w:caps/>
          <w:vanish/>
          <w:sz w:val="28"/>
          <w:szCs w:val="28"/>
        </w:rPr>
      </w:pPr>
      <w:bookmarkStart w:id="249" w:name="_Toc150923546"/>
      <w:bookmarkStart w:id="250" w:name="_Toc152177021"/>
      <w:bookmarkStart w:id="251" w:name="_Toc152869285"/>
      <w:bookmarkStart w:id="252" w:name="_Toc152875121"/>
      <w:bookmarkStart w:id="253" w:name="_Toc153637706"/>
      <w:bookmarkEnd w:id="249"/>
      <w:bookmarkEnd w:id="250"/>
      <w:bookmarkEnd w:id="251"/>
      <w:bookmarkEnd w:id="252"/>
      <w:bookmarkEnd w:id="253"/>
    </w:p>
    <w:p w14:paraId="46BE45C9" w14:textId="77777777" w:rsidR="006A0AC5" w:rsidRPr="006A0AC5" w:rsidRDefault="006A0AC5" w:rsidP="006A0AC5">
      <w:pPr>
        <w:pStyle w:val="ListParagraph"/>
        <w:numPr>
          <w:ilvl w:val="0"/>
          <w:numId w:val="23"/>
        </w:numPr>
        <w:spacing w:line="360" w:lineRule="auto"/>
        <w:outlineLvl w:val="1"/>
        <w:rPr>
          <w:rStyle w:val="normaltextrun"/>
          <w:b/>
          <w:bCs/>
          <w:caps/>
          <w:vanish/>
          <w:sz w:val="28"/>
          <w:szCs w:val="28"/>
        </w:rPr>
      </w:pPr>
      <w:bookmarkStart w:id="254" w:name="_Toc150923547"/>
      <w:bookmarkStart w:id="255" w:name="_Toc152177022"/>
      <w:bookmarkStart w:id="256" w:name="_Toc152869286"/>
      <w:bookmarkStart w:id="257" w:name="_Toc152875122"/>
      <w:bookmarkStart w:id="258" w:name="_Toc153637707"/>
      <w:bookmarkEnd w:id="254"/>
      <w:bookmarkEnd w:id="255"/>
      <w:bookmarkEnd w:id="256"/>
      <w:bookmarkEnd w:id="257"/>
      <w:bookmarkEnd w:id="258"/>
    </w:p>
    <w:p w14:paraId="2A716BB1" w14:textId="2C69A4F1" w:rsidR="006A0AC5" w:rsidRDefault="006A0AC5" w:rsidP="006A0AC5">
      <w:pPr>
        <w:pStyle w:val="Heading2"/>
        <w:numPr>
          <w:ilvl w:val="1"/>
          <w:numId w:val="23"/>
        </w:numPr>
        <w:rPr>
          <w:rStyle w:val="normaltextrun"/>
        </w:rPr>
      </w:pPr>
      <w:bookmarkStart w:id="259" w:name="_Toc153637708"/>
      <w:r>
        <w:rPr>
          <w:rStyle w:val="normaltextrun"/>
        </w:rPr>
        <w:t>CONCLUSIONES</w:t>
      </w:r>
      <w:bookmarkEnd w:id="259"/>
    </w:p>
    <w:p w14:paraId="564DDDCF" w14:textId="77777777" w:rsidR="000F5B13" w:rsidRPr="000F5B13" w:rsidRDefault="000F5B13" w:rsidP="0035106E">
      <w:pPr>
        <w:pStyle w:val="TextoPrincipal"/>
        <w:numPr>
          <w:ilvl w:val="2"/>
          <w:numId w:val="29"/>
        </w:numPr>
      </w:pPr>
      <w:r w:rsidRPr="000F5B13">
        <w:t xml:space="preserve">Se concluyó que en el centro de llamadas de Grupo </w:t>
      </w:r>
      <w:proofErr w:type="spellStart"/>
      <w:r w:rsidRPr="000F5B13">
        <w:t>Farsimán</w:t>
      </w:r>
      <w:proofErr w:type="spellEnd"/>
      <w:r w:rsidRPr="000F5B13">
        <w:t xml:space="preserve"> existen problemas posturales y psicosociales, especialmente en colaboradores con menos de 6 meses de experiencia. Resalta la necesidad de mejorar las condiciones ergonómicas y abordar las cargas psicosociales, especialmente entre mujeres. También se identificaron deficiencias en iluminación y presión sonora, siendo más notorias en el área de operadores de llamada.</w:t>
      </w:r>
    </w:p>
    <w:p w14:paraId="2248080B" w14:textId="77777777" w:rsidR="000F5B13" w:rsidRPr="000F5B13" w:rsidRDefault="000F5B13" w:rsidP="0035106E">
      <w:pPr>
        <w:pStyle w:val="TextoPrincipal"/>
        <w:numPr>
          <w:ilvl w:val="2"/>
          <w:numId w:val="29"/>
        </w:numPr>
      </w:pPr>
      <w:r w:rsidRPr="000F5B13">
        <w:lastRenderedPageBreak/>
        <w:t>Se concluyó que existían riesgos ergonómicos y físicos, principalmente en la silla, específicamente en los elementos del reposabrazos y el respaldar, así como eficiencias en iluminación y presión sonora.</w:t>
      </w:r>
    </w:p>
    <w:p w14:paraId="7766AC6F" w14:textId="2841D784" w:rsidR="000F5B13" w:rsidRDefault="000F5B13" w:rsidP="0035106E">
      <w:pPr>
        <w:pStyle w:val="TextoPrincipal"/>
        <w:numPr>
          <w:ilvl w:val="2"/>
          <w:numId w:val="29"/>
        </w:numPr>
        <w:rPr>
          <w:rStyle w:val="normaltextrun"/>
        </w:rPr>
      </w:pPr>
      <w:r w:rsidRPr="000F5B13">
        <w:rPr>
          <w:lang w:val="es-ES"/>
        </w:rPr>
        <w:t>Se concluyó que, considerando los riesgos identificados y la relación entre la experiencia laboral y puntuaciones de ergonomía, la implementación de un sistema de gestión de seguridad y salud ocupacional basado en la norma ISO 45000 es una solución prudente.</w:t>
      </w:r>
      <w:r w:rsidR="00522766">
        <w:rPr>
          <w:rStyle w:val="normaltextrun"/>
        </w:rPr>
        <w:t xml:space="preserve"> </w:t>
      </w:r>
    </w:p>
    <w:p w14:paraId="1B3D297F" w14:textId="22F3A0A5" w:rsidR="00093DFD" w:rsidRDefault="00093DFD" w:rsidP="000F5B13">
      <w:pPr>
        <w:pStyle w:val="Heading2"/>
        <w:numPr>
          <w:ilvl w:val="1"/>
          <w:numId w:val="23"/>
        </w:numPr>
        <w:rPr>
          <w:rStyle w:val="normaltextrun"/>
        </w:rPr>
      </w:pPr>
      <w:bookmarkStart w:id="260" w:name="_Toc153637709"/>
      <w:r w:rsidRPr="00093DFD">
        <w:rPr>
          <w:rStyle w:val="normaltextrun"/>
        </w:rPr>
        <w:t>RECOMENDACIONES</w:t>
      </w:r>
      <w:bookmarkEnd w:id="260"/>
    </w:p>
    <w:p w14:paraId="1E6EAC09" w14:textId="67488DB6" w:rsidR="000F5B13" w:rsidRPr="000F5B13" w:rsidRDefault="000F5B13" w:rsidP="0035106E">
      <w:pPr>
        <w:pStyle w:val="TextoPrincipal"/>
        <w:numPr>
          <w:ilvl w:val="0"/>
          <w:numId w:val="30"/>
        </w:numPr>
      </w:pPr>
      <w:r w:rsidRPr="000F5B13">
        <w:t>Se recomienda realizar evaluaciones ergonómicas (Método ROSA y RULA) en colaboradores con menos de 6 meses de experiencia para obtener resultados más específicos sobre posturas y elementos ergonómicos. Además, rediseñar o adaptar los espacios de trabajo para mejorar la ergonomía, considerando ajustes en la disposición de sillas, mesas y equipos.</w:t>
      </w:r>
    </w:p>
    <w:p w14:paraId="74B5E47E" w14:textId="19840C28" w:rsidR="000F5B13" w:rsidRPr="000F5B13" w:rsidRDefault="000F5B13" w:rsidP="0035106E">
      <w:pPr>
        <w:pStyle w:val="TextoPrincipal"/>
        <w:numPr>
          <w:ilvl w:val="0"/>
          <w:numId w:val="30"/>
        </w:numPr>
      </w:pPr>
      <w:r w:rsidRPr="000F5B13">
        <w:t>Se recomienda introducir pausas activas y cambios en las rutinas laborales para reducir la fatiga y mejorar la postura. Esto incluye breves interrupciones con estiramientos y ejercicios, diversificar las tareas para prevenir la monotonía, y establecer un sistema de monitoreo continuo de la ergonomía.</w:t>
      </w:r>
    </w:p>
    <w:p w14:paraId="713E0CE3" w14:textId="61CDBD2D" w:rsidR="002A7764" w:rsidRPr="00A67BBC" w:rsidRDefault="000F5B13" w:rsidP="0035106E">
      <w:pPr>
        <w:pStyle w:val="TextoPrincipal"/>
        <w:numPr>
          <w:ilvl w:val="0"/>
          <w:numId w:val="30"/>
        </w:numPr>
      </w:pPr>
      <w:r w:rsidRPr="000F5B13">
        <w:rPr>
          <w:lang w:val="es-ES"/>
        </w:rPr>
        <w:t>Se recomienda la implementación de la norma ISO 45001:2018 tomando en cuenta los riesgos físicos, ergonómicos y psicosociales encontrados.</w:t>
      </w:r>
    </w:p>
    <w:p w14:paraId="038F3A5E" w14:textId="77777777" w:rsidR="00A67BBC" w:rsidRPr="002A7764" w:rsidRDefault="00A67BBC" w:rsidP="00A67BBC">
      <w:pPr>
        <w:pStyle w:val="TextoPrincipal"/>
        <w:ind w:left="1287" w:firstLine="0"/>
      </w:pPr>
    </w:p>
    <w:p w14:paraId="662EF8B6" w14:textId="77777777" w:rsidR="00A67BBC" w:rsidRDefault="00A67BBC">
      <w:pPr>
        <w:widowControl/>
        <w:autoSpaceDE/>
        <w:autoSpaceDN/>
        <w:spacing w:after="160" w:line="259" w:lineRule="auto"/>
        <w:rPr>
          <w:rStyle w:val="normaltextrun"/>
          <w:b/>
          <w:bCs/>
          <w:caps/>
          <w:sz w:val="28"/>
          <w:szCs w:val="32"/>
          <w:lang w:val="es-HN"/>
        </w:rPr>
      </w:pPr>
      <w:r>
        <w:rPr>
          <w:rStyle w:val="normaltextrun"/>
        </w:rPr>
        <w:br w:type="page"/>
      </w:r>
    </w:p>
    <w:p w14:paraId="126142B0" w14:textId="172449C6" w:rsidR="002A7764" w:rsidRDefault="002A7764" w:rsidP="002A7764">
      <w:pPr>
        <w:pStyle w:val="Heading1"/>
        <w:rPr>
          <w:rStyle w:val="normaltextrun"/>
        </w:rPr>
      </w:pPr>
      <w:bookmarkStart w:id="261" w:name="_Toc153637710"/>
      <w:r w:rsidRPr="009E2819">
        <w:rPr>
          <w:rStyle w:val="normaltextrun"/>
        </w:rPr>
        <w:lastRenderedPageBreak/>
        <w:t xml:space="preserve">CAPITULO </w:t>
      </w:r>
      <w:r>
        <w:rPr>
          <w:rStyle w:val="normaltextrun"/>
        </w:rPr>
        <w:t>VI. APLICABILIDAD</w:t>
      </w:r>
      <w:bookmarkEnd w:id="261"/>
    </w:p>
    <w:p w14:paraId="56BC3D7C" w14:textId="77777777" w:rsidR="002A7764" w:rsidRPr="002A7764" w:rsidRDefault="002A7764" w:rsidP="0035106E">
      <w:pPr>
        <w:pStyle w:val="ListParagraph"/>
        <w:numPr>
          <w:ilvl w:val="0"/>
          <w:numId w:val="31"/>
        </w:numPr>
        <w:spacing w:line="360" w:lineRule="auto"/>
        <w:outlineLvl w:val="1"/>
        <w:rPr>
          <w:b/>
          <w:bCs/>
          <w:caps/>
          <w:vanish/>
          <w:sz w:val="28"/>
          <w:szCs w:val="28"/>
          <w:lang w:val="es-HN"/>
        </w:rPr>
      </w:pPr>
      <w:bookmarkStart w:id="262" w:name="_Toc152177026"/>
      <w:bookmarkStart w:id="263" w:name="_Toc152869290"/>
      <w:bookmarkStart w:id="264" w:name="_Toc152875126"/>
      <w:bookmarkStart w:id="265" w:name="_Toc153637711"/>
      <w:bookmarkEnd w:id="262"/>
      <w:bookmarkEnd w:id="263"/>
      <w:bookmarkEnd w:id="264"/>
      <w:bookmarkEnd w:id="265"/>
    </w:p>
    <w:p w14:paraId="36F3636E" w14:textId="77777777" w:rsidR="002A7764" w:rsidRPr="002A7764" w:rsidRDefault="002A7764" w:rsidP="0035106E">
      <w:pPr>
        <w:pStyle w:val="ListParagraph"/>
        <w:numPr>
          <w:ilvl w:val="0"/>
          <w:numId w:val="31"/>
        </w:numPr>
        <w:spacing w:line="360" w:lineRule="auto"/>
        <w:outlineLvl w:val="1"/>
        <w:rPr>
          <w:b/>
          <w:bCs/>
          <w:caps/>
          <w:vanish/>
          <w:sz w:val="28"/>
          <w:szCs w:val="28"/>
          <w:lang w:val="es-HN"/>
        </w:rPr>
      </w:pPr>
      <w:bookmarkStart w:id="266" w:name="_Toc152177027"/>
      <w:bookmarkStart w:id="267" w:name="_Toc152869291"/>
      <w:bookmarkStart w:id="268" w:name="_Toc152875127"/>
      <w:bookmarkStart w:id="269" w:name="_Toc153637712"/>
      <w:bookmarkEnd w:id="266"/>
      <w:bookmarkEnd w:id="267"/>
      <w:bookmarkEnd w:id="268"/>
      <w:bookmarkEnd w:id="269"/>
    </w:p>
    <w:p w14:paraId="7F56C086" w14:textId="77777777" w:rsidR="002A7764" w:rsidRPr="002A7764" w:rsidRDefault="002A7764" w:rsidP="0035106E">
      <w:pPr>
        <w:pStyle w:val="ListParagraph"/>
        <w:numPr>
          <w:ilvl w:val="0"/>
          <w:numId w:val="31"/>
        </w:numPr>
        <w:spacing w:line="360" w:lineRule="auto"/>
        <w:outlineLvl w:val="1"/>
        <w:rPr>
          <w:b/>
          <w:bCs/>
          <w:caps/>
          <w:vanish/>
          <w:sz w:val="28"/>
          <w:szCs w:val="28"/>
          <w:lang w:val="es-HN"/>
        </w:rPr>
      </w:pPr>
      <w:bookmarkStart w:id="270" w:name="_Toc152177028"/>
      <w:bookmarkStart w:id="271" w:name="_Toc152869292"/>
      <w:bookmarkStart w:id="272" w:name="_Toc152875128"/>
      <w:bookmarkStart w:id="273" w:name="_Toc153637713"/>
      <w:bookmarkEnd w:id="270"/>
      <w:bookmarkEnd w:id="271"/>
      <w:bookmarkEnd w:id="272"/>
      <w:bookmarkEnd w:id="273"/>
    </w:p>
    <w:p w14:paraId="2577FA51" w14:textId="77777777" w:rsidR="002A7764" w:rsidRPr="002A7764" w:rsidRDefault="002A7764" w:rsidP="0035106E">
      <w:pPr>
        <w:pStyle w:val="ListParagraph"/>
        <w:numPr>
          <w:ilvl w:val="0"/>
          <w:numId w:val="31"/>
        </w:numPr>
        <w:spacing w:line="360" w:lineRule="auto"/>
        <w:outlineLvl w:val="1"/>
        <w:rPr>
          <w:b/>
          <w:bCs/>
          <w:caps/>
          <w:vanish/>
          <w:sz w:val="28"/>
          <w:szCs w:val="28"/>
          <w:lang w:val="es-HN"/>
        </w:rPr>
      </w:pPr>
      <w:bookmarkStart w:id="274" w:name="_Toc152177029"/>
      <w:bookmarkStart w:id="275" w:name="_Toc152869293"/>
      <w:bookmarkStart w:id="276" w:name="_Toc152875129"/>
      <w:bookmarkStart w:id="277" w:name="_Toc153637714"/>
      <w:bookmarkEnd w:id="274"/>
      <w:bookmarkEnd w:id="275"/>
      <w:bookmarkEnd w:id="276"/>
      <w:bookmarkEnd w:id="277"/>
    </w:p>
    <w:p w14:paraId="0E0526E5" w14:textId="4EC150AC" w:rsidR="002A7764" w:rsidRPr="002A7764" w:rsidRDefault="002A7764" w:rsidP="0035106E">
      <w:pPr>
        <w:pStyle w:val="Heading2"/>
        <w:numPr>
          <w:ilvl w:val="1"/>
          <w:numId w:val="31"/>
        </w:numPr>
      </w:pPr>
      <w:bookmarkStart w:id="278" w:name="_Toc153637715"/>
      <w:bookmarkStart w:id="279" w:name="_Hlk152000581"/>
      <w:r>
        <w:rPr>
          <w:lang w:val="es-HN"/>
        </w:rPr>
        <w:t>NOMBRE DE LA PROPUESTA</w:t>
      </w:r>
      <w:bookmarkEnd w:id="278"/>
    </w:p>
    <w:bookmarkEnd w:id="279"/>
    <w:p w14:paraId="0C805BE8" w14:textId="32EFA71D" w:rsidR="002A7764" w:rsidRDefault="002A7764" w:rsidP="002A7764">
      <w:pPr>
        <w:pStyle w:val="TextoPrincipal"/>
        <w:rPr>
          <w:rStyle w:val="normaltextrun"/>
        </w:rPr>
      </w:pPr>
      <w:r>
        <w:rPr>
          <w:rStyle w:val="normaltextrun"/>
          <w:lang w:val="es-ES"/>
        </w:rPr>
        <w:t>Pr</w:t>
      </w:r>
      <w:r w:rsidRPr="002A7764">
        <w:rPr>
          <w:rStyle w:val="normaltextrun"/>
        </w:rPr>
        <w:t xml:space="preserve">opuesta de implementación de la norma </w:t>
      </w:r>
      <w:r>
        <w:rPr>
          <w:rStyle w:val="normaltextrun"/>
        </w:rPr>
        <w:t>ISO</w:t>
      </w:r>
      <w:r w:rsidRPr="002A7764">
        <w:rPr>
          <w:rStyle w:val="normaltextrun"/>
        </w:rPr>
        <w:t>4500</w:t>
      </w:r>
      <w:r>
        <w:rPr>
          <w:rStyle w:val="normaltextrun"/>
        </w:rPr>
        <w:t>1:2018</w:t>
      </w:r>
      <w:r w:rsidRPr="002A7764">
        <w:rPr>
          <w:rStyle w:val="normaltextrun"/>
        </w:rPr>
        <w:t xml:space="preserve"> en el centro de llamadas del grupo </w:t>
      </w:r>
      <w:r>
        <w:rPr>
          <w:rStyle w:val="normaltextrun"/>
        </w:rPr>
        <w:t>FARSIMAN</w:t>
      </w:r>
    </w:p>
    <w:p w14:paraId="415E40B0" w14:textId="1226416A" w:rsidR="002A7764" w:rsidRPr="002A7764" w:rsidRDefault="002A7764" w:rsidP="0035106E">
      <w:pPr>
        <w:pStyle w:val="Heading2"/>
        <w:numPr>
          <w:ilvl w:val="1"/>
          <w:numId w:val="31"/>
        </w:numPr>
      </w:pPr>
      <w:bookmarkStart w:id="280" w:name="_Toc153637716"/>
      <w:r>
        <w:rPr>
          <w:lang w:val="es-HN"/>
        </w:rPr>
        <w:t>JUSTIFICACIÓN DE LA PROPUESTA</w:t>
      </w:r>
      <w:bookmarkEnd w:id="280"/>
    </w:p>
    <w:p w14:paraId="4EFF43B4" w14:textId="7A5E1CC1" w:rsidR="004E5CE6" w:rsidRDefault="004E5CE6" w:rsidP="00A67BBC">
      <w:pPr>
        <w:pStyle w:val="TextoPrincipal"/>
      </w:pPr>
      <w:r>
        <w:t>Al</w:t>
      </w:r>
      <w:r w:rsidRPr="004E5CE6">
        <w:t xml:space="preserve"> abordar proactivamente los riesgos ergonómicos, físicos y psicosociales identificados, </w:t>
      </w:r>
      <w:r>
        <w:t xml:space="preserve">se </w:t>
      </w:r>
      <w:r w:rsidRPr="004E5CE6">
        <w:t xml:space="preserve">anticipa </w:t>
      </w:r>
      <w:r>
        <w:t>una</w:t>
      </w:r>
      <w:r w:rsidRPr="004E5CE6">
        <w:t xml:space="preserve"> reducción significativa de incidentes y accidentes laborales. Este enfoque preventivo no solo resguarda el bienestar </w:t>
      </w:r>
      <w:r>
        <w:t>de los colaboradores</w:t>
      </w:r>
      <w:r w:rsidRPr="004E5CE6">
        <w:t>, sino que también genera un valor tangible al evitar costos asociados a accidentes laborales, bajas de productividad y posibles litigios.</w:t>
      </w:r>
    </w:p>
    <w:p w14:paraId="24F72CA8" w14:textId="1E6C7EB0" w:rsidR="004E5CE6" w:rsidRDefault="004E5CE6" w:rsidP="00A67BBC">
      <w:pPr>
        <w:pStyle w:val="TextoPrincipal"/>
      </w:pPr>
      <w:r w:rsidRPr="004E5CE6">
        <w:t>Además, la implementación de la norma ISO 45001:2018 se traduce en una mejora sustancial en la imagen y reputación de</w:t>
      </w:r>
      <w:r>
        <w:t xml:space="preserve">l centro de llamadas. </w:t>
      </w:r>
      <w:r w:rsidRPr="004E5CE6">
        <w:t xml:space="preserve">El acceso a mercados globales es cada vez más exigente en términos de estándares de seguridad y responsabilidad social empresarial. Cumplir con la norma ISO 45001:2018 </w:t>
      </w:r>
      <w:r>
        <w:t>no solo puede potencialmente posicionar a la empresa</w:t>
      </w:r>
      <w:r w:rsidRPr="004E5CE6">
        <w:t xml:space="preserve"> como líderes en seguridad y salud ocupacional, sino que también abrirá las puertas a nuevos mercados donde los clientes, cada vez más conscientes, buscan asociarse con empresas comprometidas con el bienestar de sus empleados.</w:t>
      </w:r>
    </w:p>
    <w:p w14:paraId="32AD673C" w14:textId="6A5D6161" w:rsidR="002A7764" w:rsidRDefault="00A67BBC" w:rsidP="002A7764">
      <w:pPr>
        <w:pStyle w:val="TextoPrincipal"/>
        <w:rPr>
          <w:rStyle w:val="normaltextrun"/>
        </w:rPr>
      </w:pPr>
      <w:r w:rsidRPr="00A67BBC">
        <w:t>La propuesta de implementación de la norma ISO 45001:2018 se presenta como una solución prudente e integral, proporcionando un marco estructurado para gestionar la seguridad y salud ocupacional, mitigar riesgos identificados</w:t>
      </w:r>
      <w:r w:rsidR="004E5CE6">
        <w:t xml:space="preserve">, </w:t>
      </w:r>
      <w:r w:rsidRPr="00A67BBC">
        <w:t>fomentar un entorno de trabajo seguro y saludable para todos los colaboradores</w:t>
      </w:r>
      <w:r w:rsidR="004E5CE6">
        <w:t>, así como generar un beneficio directo desde el punto de vista económico y de posicionamiento para el</w:t>
      </w:r>
      <w:r w:rsidRPr="00A67BBC">
        <w:t xml:space="preserve"> centro de llamadas de Grupo </w:t>
      </w:r>
      <w:proofErr w:type="spellStart"/>
      <w:r w:rsidRPr="00A67BBC">
        <w:t>Farsimán</w:t>
      </w:r>
      <w:proofErr w:type="spellEnd"/>
      <w:r w:rsidRPr="00A67BBC">
        <w:t>.</w:t>
      </w:r>
    </w:p>
    <w:p w14:paraId="2F4905F8" w14:textId="74520446" w:rsidR="00A67BBC" w:rsidRPr="00A67BBC" w:rsidRDefault="00A67BBC" w:rsidP="0035106E">
      <w:pPr>
        <w:pStyle w:val="Heading2"/>
        <w:numPr>
          <w:ilvl w:val="1"/>
          <w:numId w:val="31"/>
        </w:numPr>
      </w:pPr>
      <w:bookmarkStart w:id="281" w:name="_Toc153637717"/>
      <w:r>
        <w:rPr>
          <w:lang w:val="es-HN"/>
        </w:rPr>
        <w:t>ALCANCE DE LA PROPUESTA</w:t>
      </w:r>
      <w:bookmarkEnd w:id="281"/>
    </w:p>
    <w:p w14:paraId="41C33F48" w14:textId="06784DB6" w:rsidR="00E37E5C" w:rsidRDefault="00E37E5C" w:rsidP="00E37E5C">
      <w:pPr>
        <w:pStyle w:val="TextoPrincipal"/>
      </w:pPr>
      <w:r>
        <w:t>El alcance de la implementación de la norma ISO 45001:2018 tiene como objetivo principal mejorar las condiciones laborales, la salud y seguridad ocupacional de los colaboradores, centrándose en la gestión efectiva de riesgos ergonómicos, físicos, así como en la atención a aspectos psicosociales.</w:t>
      </w:r>
      <w:r w:rsidR="001159EA">
        <w:t xml:space="preserve"> </w:t>
      </w:r>
      <w:r w:rsidR="001159EA" w:rsidRPr="001159EA">
        <w:t>Pode</w:t>
      </w:r>
      <w:r w:rsidR="001159EA">
        <w:t xml:space="preserve">mos </w:t>
      </w:r>
      <w:r w:rsidR="001159EA" w:rsidRPr="001159EA">
        <w:t xml:space="preserve">hacer el análisis utilizando la teoría de la triple restricción, conocida también como triángulo de hierro, que examina como en un proyecto es </w:t>
      </w:r>
      <w:r w:rsidR="001159EA" w:rsidRPr="001159EA">
        <w:lastRenderedPageBreak/>
        <w:t>necesario tomar en cuenta tres elementos para su éxito: el tiempo, el alcance y el costo (Diego Fernando Henao, 2019):</w:t>
      </w:r>
    </w:p>
    <w:p w14:paraId="15179281" w14:textId="50BFB80B" w:rsidR="00E37E5C" w:rsidRDefault="001159EA" w:rsidP="0035106E">
      <w:pPr>
        <w:pStyle w:val="TextoPrincipal"/>
        <w:numPr>
          <w:ilvl w:val="0"/>
          <w:numId w:val="33"/>
        </w:numPr>
      </w:pPr>
      <w:r>
        <w:t xml:space="preserve">Alcance: </w:t>
      </w:r>
      <w:r w:rsidR="00E37E5C">
        <w:t>La implementación se llevará a cabo en todas las áreas del centro de llamadas, con un enfoque particular en colaboradores con menos de 6 meses de experiencia y atención especial a las necesidades específ</w:t>
      </w:r>
      <w:r>
        <w:t>icas a los individuos del género femenino.</w:t>
      </w:r>
      <w:r w:rsidR="009A7779">
        <w:t xml:space="preserve"> </w:t>
      </w:r>
    </w:p>
    <w:p w14:paraId="31D31D5A" w14:textId="77777777" w:rsidR="00EE3C74" w:rsidRDefault="00E37E5C" w:rsidP="0035106E">
      <w:pPr>
        <w:pStyle w:val="TextoPrincipal"/>
        <w:numPr>
          <w:ilvl w:val="0"/>
          <w:numId w:val="32"/>
        </w:numPr>
      </w:pPr>
      <w:r>
        <w:t>Tiempo:</w:t>
      </w:r>
      <w:r w:rsidR="009A7779">
        <w:t xml:space="preserve"> La</w:t>
      </w:r>
      <w:r>
        <w:t xml:space="preserve"> implementación se llevará a cabo en un período de </w:t>
      </w:r>
      <w:r w:rsidR="009A7779">
        <w:t>24</w:t>
      </w:r>
      <w:r>
        <w:t xml:space="preserve"> meses, comenzando en </w:t>
      </w:r>
      <w:r w:rsidR="00EE3C74">
        <w:t>junio</w:t>
      </w:r>
      <w:r>
        <w:t xml:space="preserve"> de 2023 y finalizando en </w:t>
      </w:r>
      <w:r w:rsidR="00EE3C74">
        <w:t>junio</w:t>
      </w:r>
      <w:r>
        <w:t xml:space="preserve"> de 202</w:t>
      </w:r>
      <w:r w:rsidR="00EE3C74">
        <w:t>4</w:t>
      </w:r>
      <w:r>
        <w:t xml:space="preserve">. </w:t>
      </w:r>
      <w:r w:rsidR="00EE3C74">
        <w:t>Con la elaboración de un cronograma el cual</w:t>
      </w:r>
      <w:r>
        <w:t xml:space="preserve"> permitirá una implementación gradual y efectiva de las medidas necesarias, </w:t>
      </w:r>
      <w:r w:rsidR="00EE3C74">
        <w:t xml:space="preserve">se buscará </w:t>
      </w:r>
      <w:r>
        <w:t xml:space="preserve">una transición </w:t>
      </w:r>
      <w:r w:rsidR="00EE3C74">
        <w:t xml:space="preserve">gradual </w:t>
      </w:r>
      <w:r>
        <w:t>y una adaptación adecuada por parte del personal.</w:t>
      </w:r>
    </w:p>
    <w:p w14:paraId="14D8076C" w14:textId="5EE8A011" w:rsidR="00D741C8" w:rsidRDefault="00E37E5C" w:rsidP="0035106E">
      <w:pPr>
        <w:pStyle w:val="TextoPrincipal"/>
        <w:numPr>
          <w:ilvl w:val="0"/>
          <w:numId w:val="32"/>
        </w:numPr>
      </w:pPr>
      <w:r>
        <w:t>Costo:</w:t>
      </w:r>
      <w:r w:rsidR="00EE3C74">
        <w:t xml:space="preserve"> </w:t>
      </w:r>
      <w:r>
        <w:t xml:space="preserve">El presupuesto estimado para la implementación de la norma ISO 45001:2018 en el centro de llamadas del Grupo </w:t>
      </w:r>
      <w:proofErr w:type="spellStart"/>
      <w:r>
        <w:t>Farsimán</w:t>
      </w:r>
      <w:proofErr w:type="spellEnd"/>
      <w:r>
        <w:t xml:space="preserve"> se ha calculado en base a los costos asociados con la adquisición de mobiliario ergonómico, mejoras en iluminación y control de presión sonora, capacitación del personal en salud ocupacional, auditorías internas, y la contratación de consultores especializados. Se estima un costo total</w:t>
      </w:r>
      <w:r w:rsidR="00AC01FA">
        <w:t xml:space="preserve"> </w:t>
      </w:r>
      <w:r w:rsidR="007A2F53" w:rsidRPr="006A261A">
        <w:t xml:space="preserve">promedio </w:t>
      </w:r>
      <w:r w:rsidR="006A261A" w:rsidRPr="006A261A">
        <w:t>de aproximadamente</w:t>
      </w:r>
      <w:r w:rsidR="007A2F53" w:rsidRPr="006A261A">
        <w:t xml:space="preserve"> </w:t>
      </w:r>
      <w:r w:rsidR="00DA1938">
        <w:t>$</w:t>
      </w:r>
      <w:r w:rsidR="007A2F53" w:rsidRPr="006A261A">
        <w:t>75</w:t>
      </w:r>
      <w:r w:rsidR="00DA1938">
        <w:t xml:space="preserve">,000 </w:t>
      </w:r>
      <w:r w:rsidR="007A2F53" w:rsidRPr="006A261A">
        <w:t>(</w:t>
      </w:r>
      <w:r w:rsidR="007A2F53">
        <w:t xml:space="preserve">equivalente a la tasa de cambio del día de hoy), </w:t>
      </w:r>
      <w:r>
        <w:t xml:space="preserve">que incluye recursos humanos, materiales y servicios externos necesarios para garantizar una implementación exitosa y sostenible de las medidas propuestas. </w:t>
      </w:r>
    </w:p>
    <w:p w14:paraId="5814D131" w14:textId="21547E4D" w:rsidR="001159EA" w:rsidRDefault="001159EA" w:rsidP="0035106E">
      <w:pPr>
        <w:pStyle w:val="Heading2"/>
        <w:numPr>
          <w:ilvl w:val="1"/>
          <w:numId w:val="31"/>
        </w:numPr>
        <w:rPr>
          <w:lang w:val="es-HN"/>
        </w:rPr>
      </w:pPr>
      <w:bookmarkStart w:id="282" w:name="_Toc134277371"/>
      <w:bookmarkStart w:id="283" w:name="_Toc153637718"/>
      <w:r w:rsidRPr="001159EA">
        <w:rPr>
          <w:lang w:val="es-HN"/>
        </w:rPr>
        <w:t>DESCRIPCIÓN DETALLADA DE LA PROPUESTA</w:t>
      </w:r>
      <w:bookmarkEnd w:id="282"/>
      <w:bookmarkEnd w:id="283"/>
    </w:p>
    <w:p w14:paraId="0F7B0E26" w14:textId="1E19278D" w:rsidR="007F6523" w:rsidRDefault="007F6523" w:rsidP="007F6523">
      <w:pPr>
        <w:pStyle w:val="TextoPrincipal"/>
      </w:pPr>
      <w:r>
        <w:t xml:space="preserve">Para la implantación del Sistema de Gestión de la Seguridad y Salud en el Trabajo se va a seguir la secuencia de actuaciones prevista en la norma ISO 45001:2018. Así, en los capítulos siguientes se van a analizar los diferentes aspectos de </w:t>
      </w:r>
      <w:r w:rsidR="0050314E">
        <w:t>esta</w:t>
      </w:r>
      <w:r>
        <w:t xml:space="preserve"> que resultan de aplicación. En todo caso, se hace notar que tomando en consideración la dimensión de la empresa algunos de los aspectos a considerar tendrán un alcance reducido.</w:t>
      </w:r>
    </w:p>
    <w:p w14:paraId="04DCBB03" w14:textId="68F4B3CF" w:rsidR="007F6523" w:rsidRDefault="007F6523" w:rsidP="0050314E">
      <w:pPr>
        <w:pStyle w:val="TextoPrincipal"/>
      </w:pPr>
      <w:r>
        <w:t>En estas condiciones, el diseño de un sistema de gestión de la SST se realiza principalmente</w:t>
      </w:r>
      <w:r w:rsidR="0050314E">
        <w:t xml:space="preserve"> </w:t>
      </w:r>
      <w:r>
        <w:t xml:space="preserve">elaborando un análisis del contexto de la organización, como se encuentra la organización evaluando las partes interesadas tanto externas como internas de la </w:t>
      </w:r>
      <w:r w:rsidR="00987295">
        <w:t>misma. Una</w:t>
      </w:r>
      <w:r>
        <w:t xml:space="preserve"> vez </w:t>
      </w:r>
      <w:r>
        <w:lastRenderedPageBreak/>
        <w:t>analizado el contexto de la organización se procede al proceso de planificación, en</w:t>
      </w:r>
      <w:r w:rsidR="0050314E">
        <w:t xml:space="preserve"> </w:t>
      </w:r>
      <w:r>
        <w:t>donde se elabora un plan con todas las actividades que se deben tener en cuenta para realizar la implementación del sistema de la SST. Así mismo en el plan se determinan las responsabilidades y obligaciones que tiene cada parte interesada de la organización.</w:t>
      </w:r>
    </w:p>
    <w:p w14:paraId="260B461E" w14:textId="0615F608" w:rsidR="007F6523" w:rsidRDefault="007F6523" w:rsidP="007F6523">
      <w:pPr>
        <w:pStyle w:val="TextoPrincipal"/>
      </w:pPr>
      <w:r>
        <w:t>Es importante tomar en cuenta que para que un sistema de gestión funcione y perdure en el</w:t>
      </w:r>
      <w:r w:rsidR="0050314E">
        <w:t xml:space="preserve"> </w:t>
      </w:r>
      <w:r>
        <w:t>tiempo se debe capacitar y formar al personal de la organización determinando las competencias</w:t>
      </w:r>
      <w:r w:rsidR="0050314E">
        <w:t xml:space="preserve"> </w:t>
      </w:r>
      <w:r>
        <w:t>de las partes interesadas ya que es el pilar fundamental de este sistema. La alta dirección juega</w:t>
      </w:r>
      <w:r w:rsidR="0050314E">
        <w:t xml:space="preserve"> </w:t>
      </w:r>
      <w:r>
        <w:t>un papel de suma importancia en el sistema ya que es la que debe planificar, desarrollar, liderar</w:t>
      </w:r>
      <w:r w:rsidR="0050314E">
        <w:t xml:space="preserve"> </w:t>
      </w:r>
      <w:r>
        <w:t>y promover una cultura preventiva que apoye a los resultados previstos en la planificación del</w:t>
      </w:r>
      <w:r w:rsidR="0050314E">
        <w:t xml:space="preserve"> </w:t>
      </w:r>
      <w:r>
        <w:t>sistema de gestión de la SST.</w:t>
      </w:r>
      <w:r w:rsidR="00EB3CB0">
        <w:t xml:space="preserve"> </w:t>
      </w:r>
    </w:p>
    <w:p w14:paraId="6DDD9A77" w14:textId="77777777" w:rsidR="00EB3CB0" w:rsidRDefault="00EB3CB0" w:rsidP="00EB3CB0">
      <w:pPr>
        <w:pStyle w:val="Heading3"/>
      </w:pPr>
      <w:bookmarkStart w:id="284" w:name="_Toc153637719"/>
      <w:r>
        <w:t>APARTADO 4: CONTEXTO DE LA ORGANIZACIÓN:</w:t>
      </w:r>
      <w:bookmarkEnd w:id="284"/>
      <w:r>
        <w:t xml:space="preserve"> </w:t>
      </w:r>
    </w:p>
    <w:p w14:paraId="65C9CB57" w14:textId="1F529760" w:rsidR="007F6523" w:rsidRDefault="00EB3CB0" w:rsidP="00EB3CB0">
      <w:pPr>
        <w:pStyle w:val="Heading4"/>
        <w:numPr>
          <w:ilvl w:val="3"/>
          <w:numId w:val="12"/>
        </w:numPr>
      </w:pPr>
      <w:r>
        <w:t>SUBAPARTADO 4.1: COMPRENSIÓN DE LA ORGANIZACIÓN Y SU CONTEXTO</w:t>
      </w:r>
    </w:p>
    <w:p w14:paraId="42ECC9F4" w14:textId="091F3EA5" w:rsidR="00987295" w:rsidRDefault="007F6523" w:rsidP="006E0B24">
      <w:pPr>
        <w:pStyle w:val="TextoPrincipal"/>
      </w:pPr>
      <w:r>
        <w:t>El Gerente General de la empresa realizará tanto el análisis del contexto como la determinación</w:t>
      </w:r>
      <w:r w:rsidR="00EB3CB0">
        <w:t xml:space="preserve"> </w:t>
      </w:r>
      <w:r>
        <w:t>de las necesidades y expectativas de las partes interesadas antes del inicio de la gestión. Se</w:t>
      </w:r>
      <w:r w:rsidR="00EB3CB0">
        <w:t xml:space="preserve"> </w:t>
      </w:r>
      <w:r>
        <w:t xml:space="preserve">determinarán las fortalezas, oportunidades, debilidades y amenazas mediante la Matriz FODA. </w:t>
      </w:r>
      <w:r w:rsidR="00EB3CB0">
        <w:t xml:space="preserve"> </w:t>
      </w:r>
      <w:r>
        <w:t xml:space="preserve">Como menciona la norma es muy importante también determinar las cuestiones externas e internas que son pertinentes a la organización. </w:t>
      </w:r>
    </w:p>
    <w:p w14:paraId="23F58A03" w14:textId="48945440" w:rsidR="007F6523" w:rsidRDefault="00EB3CB0" w:rsidP="00714EF1">
      <w:pPr>
        <w:pStyle w:val="Heading4"/>
        <w:numPr>
          <w:ilvl w:val="3"/>
          <w:numId w:val="12"/>
        </w:numPr>
      </w:pPr>
      <w:r>
        <w:t xml:space="preserve">SUBAPARTADO 4.2: COMPRENSIÓN DE LAS NECESIDADES Y EXPECTATIVAS DE LOS TRABAJADORES Y OTRAS PARTES INTERESADAS </w:t>
      </w:r>
    </w:p>
    <w:p w14:paraId="4D10189B" w14:textId="30C7CF58" w:rsidR="007F6523" w:rsidRDefault="007F6523" w:rsidP="007F6523">
      <w:pPr>
        <w:pStyle w:val="TextoPrincipal"/>
      </w:pPr>
      <w:r>
        <w:t>En primer lugar, se determinan las partes interesadas que son pertinentes al sistema de la SST:</w:t>
      </w:r>
    </w:p>
    <w:tbl>
      <w:tblPr>
        <w:tblW w:w="9350" w:type="dxa"/>
        <w:jc w:val="center"/>
        <w:tblCellMar>
          <w:left w:w="70" w:type="dxa"/>
          <w:right w:w="70" w:type="dxa"/>
        </w:tblCellMar>
        <w:tblLook w:val="04A0" w:firstRow="1" w:lastRow="0" w:firstColumn="1" w:lastColumn="0" w:noHBand="0" w:noVBand="1"/>
      </w:tblPr>
      <w:tblGrid>
        <w:gridCol w:w="4248"/>
        <w:gridCol w:w="5102"/>
      </w:tblGrid>
      <w:tr w:rsidR="00EB3CB0" w:rsidRPr="00EB3CB0" w14:paraId="3487FEB9" w14:textId="39EA3513" w:rsidTr="005014D2">
        <w:trPr>
          <w:trHeight w:val="369"/>
          <w:jc w:val="center"/>
        </w:trPr>
        <w:tc>
          <w:tcPr>
            <w:tcW w:w="4248"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center"/>
            <w:hideMark/>
          </w:tcPr>
          <w:p w14:paraId="408474F7" w14:textId="77777777" w:rsidR="00EB3CB0" w:rsidRPr="00EB3CB0" w:rsidRDefault="00EB3CB0" w:rsidP="005014D2">
            <w:pPr>
              <w:jc w:val="center"/>
              <w:rPr>
                <w:b/>
                <w:bCs/>
                <w:color w:val="000000"/>
                <w:lang w:eastAsia="es-HN"/>
              </w:rPr>
            </w:pPr>
            <w:r w:rsidRPr="00EB3CB0">
              <w:rPr>
                <w:b/>
                <w:bCs/>
                <w:color w:val="000000"/>
                <w:lang w:eastAsia="es-HN"/>
              </w:rPr>
              <w:t>PARTES INTERESADAS INTERNAS</w:t>
            </w:r>
          </w:p>
        </w:tc>
        <w:tc>
          <w:tcPr>
            <w:tcW w:w="5102" w:type="dxa"/>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tcPr>
          <w:p w14:paraId="6902FD08" w14:textId="6C19BAE1" w:rsidR="00EB3CB0" w:rsidRPr="00EB3CB0" w:rsidRDefault="00EB3CB0" w:rsidP="005014D2">
            <w:pPr>
              <w:jc w:val="center"/>
              <w:rPr>
                <w:b/>
                <w:bCs/>
                <w:color w:val="000000"/>
                <w:lang w:eastAsia="es-HN"/>
              </w:rPr>
            </w:pPr>
            <w:r w:rsidRPr="00EB3CB0">
              <w:rPr>
                <w:b/>
                <w:bCs/>
                <w:color w:val="000000"/>
                <w:lang w:eastAsia="es-HN"/>
              </w:rPr>
              <w:t>PARTES INTERESADAS EXTERNAS</w:t>
            </w:r>
          </w:p>
        </w:tc>
      </w:tr>
      <w:tr w:rsidR="00EB3CB0" w:rsidRPr="00EB3CB0" w14:paraId="2540DAAA" w14:textId="32B201A9" w:rsidTr="005014D2">
        <w:trPr>
          <w:trHeight w:val="369"/>
          <w:jc w:val="center"/>
        </w:trPr>
        <w:tc>
          <w:tcPr>
            <w:tcW w:w="4248" w:type="dxa"/>
            <w:tcBorders>
              <w:top w:val="nil"/>
              <w:left w:val="single" w:sz="4" w:space="0" w:color="auto"/>
              <w:bottom w:val="single" w:sz="4" w:space="0" w:color="auto"/>
              <w:right w:val="single" w:sz="4" w:space="0" w:color="auto"/>
            </w:tcBorders>
            <w:shd w:val="clear" w:color="auto" w:fill="auto"/>
            <w:noWrap/>
            <w:vAlign w:val="center"/>
            <w:hideMark/>
          </w:tcPr>
          <w:p w14:paraId="6043D4A0" w14:textId="77777777" w:rsidR="00EB3CB0" w:rsidRPr="00EB3CB0" w:rsidRDefault="00EB3CB0" w:rsidP="005014D2">
            <w:pPr>
              <w:jc w:val="center"/>
              <w:rPr>
                <w:color w:val="000000"/>
                <w:lang w:eastAsia="es-HN"/>
              </w:rPr>
            </w:pPr>
            <w:r w:rsidRPr="00EB3CB0">
              <w:rPr>
                <w:color w:val="000000"/>
                <w:lang w:eastAsia="es-HN"/>
              </w:rPr>
              <w:t>Trabajadores</w:t>
            </w:r>
          </w:p>
        </w:tc>
        <w:tc>
          <w:tcPr>
            <w:tcW w:w="5102" w:type="dxa"/>
            <w:tcBorders>
              <w:top w:val="nil"/>
              <w:left w:val="single" w:sz="4" w:space="0" w:color="auto"/>
              <w:bottom w:val="single" w:sz="4" w:space="0" w:color="auto"/>
              <w:right w:val="single" w:sz="4" w:space="0" w:color="auto"/>
            </w:tcBorders>
            <w:shd w:val="clear" w:color="auto" w:fill="auto"/>
            <w:vAlign w:val="bottom"/>
          </w:tcPr>
          <w:p w14:paraId="71F67D7E" w14:textId="1B58B8E1" w:rsidR="00EB3CB0" w:rsidRPr="00EB3CB0" w:rsidRDefault="00EB3CB0" w:rsidP="00EB3CB0">
            <w:pPr>
              <w:rPr>
                <w:color w:val="000000"/>
                <w:lang w:eastAsia="es-HN"/>
              </w:rPr>
            </w:pPr>
            <w:r w:rsidRPr="00EB3CB0">
              <w:rPr>
                <w:color w:val="000000"/>
                <w:lang w:eastAsia="es-HN"/>
              </w:rPr>
              <w:t>Secretaría de trabajo y seguridad social</w:t>
            </w:r>
          </w:p>
        </w:tc>
      </w:tr>
      <w:tr w:rsidR="00EB3CB0" w:rsidRPr="00EB3CB0" w14:paraId="6B5F5CDE" w14:textId="18394775" w:rsidTr="005014D2">
        <w:trPr>
          <w:trHeight w:val="369"/>
          <w:jc w:val="center"/>
        </w:trPr>
        <w:tc>
          <w:tcPr>
            <w:tcW w:w="4248" w:type="dxa"/>
            <w:tcBorders>
              <w:top w:val="nil"/>
              <w:left w:val="single" w:sz="4" w:space="0" w:color="auto"/>
              <w:bottom w:val="single" w:sz="4" w:space="0" w:color="auto"/>
              <w:right w:val="single" w:sz="4" w:space="0" w:color="auto"/>
            </w:tcBorders>
            <w:shd w:val="clear" w:color="auto" w:fill="auto"/>
            <w:noWrap/>
            <w:vAlign w:val="center"/>
            <w:hideMark/>
          </w:tcPr>
          <w:p w14:paraId="44116BBF" w14:textId="77777777" w:rsidR="00EB3CB0" w:rsidRPr="00EB3CB0" w:rsidRDefault="00EB3CB0" w:rsidP="005014D2">
            <w:pPr>
              <w:jc w:val="center"/>
              <w:rPr>
                <w:color w:val="000000"/>
                <w:lang w:eastAsia="es-HN"/>
              </w:rPr>
            </w:pPr>
            <w:r w:rsidRPr="00EB3CB0">
              <w:rPr>
                <w:color w:val="000000"/>
                <w:lang w:eastAsia="es-HN"/>
              </w:rPr>
              <w:t>Alta Dirección</w:t>
            </w:r>
          </w:p>
        </w:tc>
        <w:tc>
          <w:tcPr>
            <w:tcW w:w="5102" w:type="dxa"/>
            <w:tcBorders>
              <w:top w:val="nil"/>
              <w:left w:val="single" w:sz="4" w:space="0" w:color="auto"/>
              <w:bottom w:val="single" w:sz="4" w:space="0" w:color="auto"/>
              <w:right w:val="single" w:sz="4" w:space="0" w:color="auto"/>
            </w:tcBorders>
            <w:shd w:val="clear" w:color="auto" w:fill="auto"/>
            <w:vAlign w:val="bottom"/>
          </w:tcPr>
          <w:p w14:paraId="68771091" w14:textId="35B95FB0" w:rsidR="00EB3CB0" w:rsidRPr="00EB3CB0" w:rsidRDefault="00EB3CB0" w:rsidP="00EB3CB0">
            <w:pPr>
              <w:rPr>
                <w:color w:val="000000"/>
                <w:lang w:eastAsia="es-HN"/>
              </w:rPr>
            </w:pPr>
            <w:r w:rsidRPr="00EB3CB0">
              <w:rPr>
                <w:color w:val="000000"/>
                <w:lang w:eastAsia="es-HN"/>
              </w:rPr>
              <w:t>Proveedores de EPPS</w:t>
            </w:r>
          </w:p>
        </w:tc>
      </w:tr>
      <w:tr w:rsidR="005014D2" w:rsidRPr="00EB3CB0" w14:paraId="322749A3" w14:textId="3AC38C4D" w:rsidTr="005014D2">
        <w:trPr>
          <w:trHeight w:val="369"/>
          <w:jc w:val="center"/>
        </w:trPr>
        <w:tc>
          <w:tcPr>
            <w:tcW w:w="4248" w:type="dxa"/>
            <w:vMerge w:val="restart"/>
            <w:tcBorders>
              <w:top w:val="nil"/>
              <w:left w:val="single" w:sz="4" w:space="0" w:color="auto"/>
              <w:right w:val="single" w:sz="4" w:space="0" w:color="auto"/>
            </w:tcBorders>
            <w:shd w:val="clear" w:color="auto" w:fill="auto"/>
            <w:noWrap/>
            <w:vAlign w:val="center"/>
          </w:tcPr>
          <w:p w14:paraId="447AB2B9" w14:textId="7DBCFDA0" w:rsidR="005014D2" w:rsidRPr="00EB3CB0" w:rsidRDefault="005014D2" w:rsidP="005014D2">
            <w:pPr>
              <w:jc w:val="center"/>
              <w:rPr>
                <w:color w:val="000000"/>
                <w:lang w:eastAsia="es-HN"/>
              </w:rPr>
            </w:pPr>
            <w:r>
              <w:rPr>
                <w:color w:val="000000"/>
                <w:lang w:eastAsia="es-HN"/>
              </w:rPr>
              <w:t>Socios</w:t>
            </w:r>
          </w:p>
        </w:tc>
        <w:tc>
          <w:tcPr>
            <w:tcW w:w="5102" w:type="dxa"/>
            <w:tcBorders>
              <w:top w:val="nil"/>
              <w:left w:val="single" w:sz="4" w:space="0" w:color="auto"/>
              <w:bottom w:val="single" w:sz="4" w:space="0" w:color="auto"/>
              <w:right w:val="single" w:sz="4" w:space="0" w:color="auto"/>
            </w:tcBorders>
            <w:shd w:val="clear" w:color="auto" w:fill="auto"/>
            <w:vAlign w:val="bottom"/>
          </w:tcPr>
          <w:p w14:paraId="7AEA48F3" w14:textId="2398B583" w:rsidR="005014D2" w:rsidRPr="00EB3CB0" w:rsidRDefault="005014D2" w:rsidP="00EB3CB0">
            <w:pPr>
              <w:rPr>
                <w:color w:val="000000"/>
                <w:lang w:eastAsia="es-HN"/>
              </w:rPr>
            </w:pPr>
            <w:r w:rsidRPr="00EB3CB0">
              <w:rPr>
                <w:color w:val="000000"/>
                <w:lang w:eastAsia="es-HN"/>
              </w:rPr>
              <w:t>Clientes</w:t>
            </w:r>
          </w:p>
        </w:tc>
      </w:tr>
      <w:tr w:rsidR="005014D2" w:rsidRPr="00EB3CB0" w14:paraId="54DED4ED" w14:textId="08FD9076" w:rsidTr="005014D2">
        <w:trPr>
          <w:trHeight w:val="369"/>
          <w:jc w:val="center"/>
        </w:trPr>
        <w:tc>
          <w:tcPr>
            <w:tcW w:w="4248" w:type="dxa"/>
            <w:vMerge/>
            <w:tcBorders>
              <w:left w:val="single" w:sz="4" w:space="0" w:color="auto"/>
              <w:right w:val="single" w:sz="4" w:space="0" w:color="auto"/>
            </w:tcBorders>
            <w:shd w:val="clear" w:color="auto" w:fill="D9E2F3" w:themeFill="accent1" w:themeFillTint="33"/>
            <w:noWrap/>
            <w:vAlign w:val="bottom"/>
          </w:tcPr>
          <w:p w14:paraId="2840B14E" w14:textId="6B68DF35" w:rsidR="005014D2" w:rsidRPr="00EB3CB0" w:rsidRDefault="005014D2" w:rsidP="00EB3CB0">
            <w:pPr>
              <w:rPr>
                <w:b/>
                <w:bCs/>
                <w:color w:val="000000"/>
                <w:lang w:eastAsia="es-HN"/>
              </w:rPr>
            </w:pPr>
          </w:p>
        </w:tc>
        <w:tc>
          <w:tcPr>
            <w:tcW w:w="5102" w:type="dxa"/>
            <w:tcBorders>
              <w:top w:val="nil"/>
              <w:left w:val="single" w:sz="4" w:space="0" w:color="auto"/>
              <w:bottom w:val="single" w:sz="4" w:space="0" w:color="auto"/>
              <w:right w:val="single" w:sz="4" w:space="0" w:color="auto"/>
            </w:tcBorders>
            <w:shd w:val="clear" w:color="auto" w:fill="auto"/>
            <w:vAlign w:val="bottom"/>
          </w:tcPr>
          <w:p w14:paraId="029BADDA" w14:textId="34781C83" w:rsidR="005014D2" w:rsidRPr="00EB3CB0" w:rsidRDefault="005014D2" w:rsidP="00EB3CB0">
            <w:pPr>
              <w:rPr>
                <w:b/>
                <w:bCs/>
                <w:color w:val="000000"/>
                <w:lang w:eastAsia="es-HN"/>
              </w:rPr>
            </w:pPr>
            <w:r w:rsidRPr="00EB3CB0">
              <w:rPr>
                <w:color w:val="000000"/>
                <w:lang w:eastAsia="es-HN"/>
              </w:rPr>
              <w:t>Contratistas</w:t>
            </w:r>
          </w:p>
        </w:tc>
      </w:tr>
      <w:tr w:rsidR="005014D2" w:rsidRPr="00EB3CB0" w14:paraId="7CFA4F7C" w14:textId="29693367" w:rsidTr="005014D2">
        <w:trPr>
          <w:trHeight w:val="369"/>
          <w:jc w:val="center"/>
        </w:trPr>
        <w:tc>
          <w:tcPr>
            <w:tcW w:w="4248" w:type="dxa"/>
            <w:vMerge/>
            <w:tcBorders>
              <w:left w:val="single" w:sz="4" w:space="0" w:color="auto"/>
              <w:bottom w:val="single" w:sz="4" w:space="0" w:color="auto"/>
              <w:right w:val="single" w:sz="4" w:space="0" w:color="auto"/>
            </w:tcBorders>
            <w:shd w:val="clear" w:color="auto" w:fill="auto"/>
            <w:noWrap/>
            <w:vAlign w:val="bottom"/>
            <w:hideMark/>
          </w:tcPr>
          <w:p w14:paraId="039B6EE7" w14:textId="2DBEC58A" w:rsidR="005014D2" w:rsidRPr="00EB3CB0" w:rsidRDefault="005014D2" w:rsidP="00EB3CB0">
            <w:pPr>
              <w:rPr>
                <w:color w:val="000000"/>
                <w:lang w:eastAsia="es-HN"/>
              </w:rPr>
            </w:pPr>
          </w:p>
        </w:tc>
        <w:tc>
          <w:tcPr>
            <w:tcW w:w="5102" w:type="dxa"/>
            <w:tcBorders>
              <w:top w:val="nil"/>
              <w:left w:val="single" w:sz="4" w:space="0" w:color="auto"/>
              <w:bottom w:val="single" w:sz="4" w:space="0" w:color="auto"/>
              <w:right w:val="single" w:sz="4" w:space="0" w:color="auto"/>
            </w:tcBorders>
            <w:shd w:val="clear" w:color="auto" w:fill="auto"/>
            <w:vAlign w:val="bottom"/>
          </w:tcPr>
          <w:p w14:paraId="43E5BA88" w14:textId="7EEA90B9" w:rsidR="005014D2" w:rsidRPr="00EB3CB0" w:rsidRDefault="005014D2" w:rsidP="00EB3CB0">
            <w:pPr>
              <w:rPr>
                <w:color w:val="000000"/>
                <w:lang w:eastAsia="es-HN"/>
              </w:rPr>
            </w:pPr>
            <w:r w:rsidRPr="00EB3CB0">
              <w:rPr>
                <w:color w:val="000000"/>
                <w:lang w:eastAsia="es-HN"/>
              </w:rPr>
              <w:t>Distribuidores de materia prima</w:t>
            </w:r>
          </w:p>
        </w:tc>
      </w:tr>
    </w:tbl>
    <w:p w14:paraId="476393F5" w14:textId="0D1EBE87" w:rsidR="007F6523" w:rsidRDefault="005014D2" w:rsidP="00987295">
      <w:pPr>
        <w:pStyle w:val="Caption"/>
        <w:spacing w:after="0"/>
      </w:pPr>
      <w:bookmarkStart w:id="285" w:name="_Toc153637740"/>
      <w:r>
        <w:t xml:space="preserve">Tabla </w:t>
      </w:r>
      <w:r>
        <w:fldChar w:fldCharType="begin"/>
      </w:r>
      <w:r>
        <w:instrText xml:space="preserve"> SEQ Tabla \* ARABIC </w:instrText>
      </w:r>
      <w:r>
        <w:fldChar w:fldCharType="separate"/>
      </w:r>
      <w:r w:rsidR="000308BA">
        <w:rPr>
          <w:noProof/>
        </w:rPr>
        <w:t>10</w:t>
      </w:r>
      <w:r>
        <w:fldChar w:fldCharType="end"/>
      </w:r>
      <w:r>
        <w:t xml:space="preserve"> Partes interesadas en el SST</w:t>
      </w:r>
      <w:bookmarkEnd w:id="285"/>
    </w:p>
    <w:p w14:paraId="1370E382" w14:textId="77777777" w:rsidR="005014D2" w:rsidRDefault="005014D2" w:rsidP="00987295">
      <w:pPr>
        <w:rPr>
          <w:lang w:val="es-HN"/>
        </w:rPr>
      </w:pPr>
      <w:r w:rsidRPr="00403DEA">
        <w:rPr>
          <w:lang w:val="es-HN"/>
        </w:rPr>
        <w:t>Fuente: Elaboración propia</w:t>
      </w:r>
    </w:p>
    <w:p w14:paraId="0D0EFF9D" w14:textId="77777777" w:rsidR="005014D2" w:rsidRPr="005014D2" w:rsidRDefault="005014D2" w:rsidP="005014D2"/>
    <w:p w14:paraId="147D9411" w14:textId="69A66E75" w:rsidR="007F6523" w:rsidRDefault="007F6523" w:rsidP="007F6523">
      <w:pPr>
        <w:pStyle w:val="TextoPrincipal"/>
      </w:pPr>
      <w:r>
        <w:lastRenderedPageBreak/>
        <w:t>A continuación</w:t>
      </w:r>
      <w:r w:rsidR="00EB3CB0">
        <w:t>,</w:t>
      </w:r>
      <w:r>
        <w:t xml:space="preserve"> </w:t>
      </w:r>
      <w:r w:rsidR="00EB3CB0">
        <w:t>de acuerdo con</w:t>
      </w:r>
      <w:r>
        <w:t xml:space="preserve"> las partes interesadas que fueron determinadas en la empresa se</w:t>
      </w:r>
      <w:r w:rsidR="00EB3CB0">
        <w:t xml:space="preserve"> r</w:t>
      </w:r>
      <w:r>
        <w:t xml:space="preserve">ealizó el análisis de las necesidades y expectativas de </w:t>
      </w:r>
      <w:r w:rsidR="00EB3CB0">
        <w:t>estas</w:t>
      </w:r>
      <w:r>
        <w:t>:</w:t>
      </w:r>
    </w:p>
    <w:tbl>
      <w:tblPr>
        <w:tblW w:w="9520" w:type="dxa"/>
        <w:jc w:val="center"/>
        <w:tblCellMar>
          <w:left w:w="70" w:type="dxa"/>
          <w:right w:w="70" w:type="dxa"/>
        </w:tblCellMar>
        <w:tblLook w:val="04A0" w:firstRow="1" w:lastRow="0" w:firstColumn="1" w:lastColumn="0" w:noHBand="0" w:noVBand="1"/>
      </w:tblPr>
      <w:tblGrid>
        <w:gridCol w:w="2920"/>
        <w:gridCol w:w="3320"/>
        <w:gridCol w:w="3280"/>
      </w:tblGrid>
      <w:tr w:rsidR="00EB3CB0" w:rsidRPr="005014D2" w14:paraId="41AD73A7" w14:textId="77777777" w:rsidTr="00EB3CB0">
        <w:trPr>
          <w:trHeight w:val="315"/>
          <w:jc w:val="center"/>
        </w:trPr>
        <w:tc>
          <w:tcPr>
            <w:tcW w:w="2920" w:type="dxa"/>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13F2D9B2" w14:textId="77777777" w:rsidR="00EB3CB0" w:rsidRPr="005014D2" w:rsidRDefault="00EB3CB0" w:rsidP="00714EF1">
            <w:pPr>
              <w:jc w:val="center"/>
              <w:rPr>
                <w:b/>
                <w:bCs/>
                <w:color w:val="000000"/>
                <w:sz w:val="24"/>
                <w:szCs w:val="24"/>
                <w:lang w:eastAsia="es-HN"/>
              </w:rPr>
            </w:pPr>
            <w:r w:rsidRPr="005014D2">
              <w:rPr>
                <w:b/>
                <w:bCs/>
                <w:color w:val="000000"/>
                <w:sz w:val="24"/>
                <w:szCs w:val="24"/>
                <w:lang w:eastAsia="es-HN"/>
              </w:rPr>
              <w:t>PARTES INTERESADAS</w:t>
            </w:r>
          </w:p>
        </w:tc>
        <w:tc>
          <w:tcPr>
            <w:tcW w:w="3320" w:type="dxa"/>
            <w:tcBorders>
              <w:top w:val="single" w:sz="4" w:space="0" w:color="auto"/>
              <w:left w:val="nil"/>
              <w:bottom w:val="single" w:sz="4" w:space="0" w:color="auto"/>
              <w:right w:val="single" w:sz="4" w:space="0" w:color="auto"/>
            </w:tcBorders>
            <w:shd w:val="clear" w:color="000000" w:fill="D9E1F2"/>
            <w:noWrap/>
            <w:vAlign w:val="center"/>
            <w:hideMark/>
          </w:tcPr>
          <w:p w14:paraId="66964F83" w14:textId="77777777" w:rsidR="00EB3CB0" w:rsidRPr="005014D2" w:rsidRDefault="00EB3CB0" w:rsidP="00714EF1">
            <w:pPr>
              <w:jc w:val="center"/>
              <w:rPr>
                <w:b/>
                <w:bCs/>
                <w:color w:val="000000"/>
                <w:sz w:val="24"/>
                <w:szCs w:val="24"/>
                <w:lang w:eastAsia="es-HN"/>
              </w:rPr>
            </w:pPr>
            <w:r w:rsidRPr="005014D2">
              <w:rPr>
                <w:b/>
                <w:bCs/>
                <w:color w:val="000000"/>
                <w:sz w:val="24"/>
                <w:szCs w:val="24"/>
                <w:lang w:eastAsia="es-HN"/>
              </w:rPr>
              <w:t>NECESIDADES</w:t>
            </w:r>
          </w:p>
        </w:tc>
        <w:tc>
          <w:tcPr>
            <w:tcW w:w="3280" w:type="dxa"/>
            <w:tcBorders>
              <w:top w:val="single" w:sz="4" w:space="0" w:color="auto"/>
              <w:left w:val="nil"/>
              <w:bottom w:val="single" w:sz="4" w:space="0" w:color="auto"/>
              <w:right w:val="single" w:sz="4" w:space="0" w:color="auto"/>
            </w:tcBorders>
            <w:shd w:val="clear" w:color="000000" w:fill="D9E1F2"/>
            <w:noWrap/>
            <w:vAlign w:val="center"/>
            <w:hideMark/>
          </w:tcPr>
          <w:p w14:paraId="2F754A3B" w14:textId="77777777" w:rsidR="00EB3CB0" w:rsidRPr="005014D2" w:rsidRDefault="00EB3CB0" w:rsidP="00714EF1">
            <w:pPr>
              <w:jc w:val="center"/>
              <w:rPr>
                <w:b/>
                <w:bCs/>
                <w:color w:val="000000"/>
                <w:sz w:val="24"/>
                <w:szCs w:val="24"/>
                <w:lang w:eastAsia="es-HN"/>
              </w:rPr>
            </w:pPr>
            <w:r w:rsidRPr="005014D2">
              <w:rPr>
                <w:b/>
                <w:bCs/>
                <w:color w:val="000000"/>
                <w:sz w:val="24"/>
                <w:szCs w:val="24"/>
                <w:lang w:eastAsia="es-HN"/>
              </w:rPr>
              <w:t>EXPECTATIVAS</w:t>
            </w:r>
          </w:p>
        </w:tc>
      </w:tr>
      <w:tr w:rsidR="00EB3CB0" w:rsidRPr="005014D2" w14:paraId="43E7AF21" w14:textId="77777777" w:rsidTr="005014D2">
        <w:trPr>
          <w:trHeight w:val="21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363AACAE" w14:textId="77777777" w:rsidR="00EB3CB0" w:rsidRPr="005014D2" w:rsidRDefault="00EB3CB0" w:rsidP="00714EF1">
            <w:pPr>
              <w:jc w:val="center"/>
              <w:rPr>
                <w:color w:val="000000"/>
                <w:lang w:eastAsia="es-HN"/>
              </w:rPr>
            </w:pPr>
            <w:r w:rsidRPr="005014D2">
              <w:rPr>
                <w:color w:val="000000"/>
                <w:lang w:eastAsia="es-HN"/>
              </w:rPr>
              <w:t>Trabajadores</w:t>
            </w:r>
          </w:p>
        </w:tc>
        <w:tc>
          <w:tcPr>
            <w:tcW w:w="3320" w:type="dxa"/>
            <w:tcBorders>
              <w:top w:val="nil"/>
              <w:left w:val="nil"/>
              <w:bottom w:val="single" w:sz="4" w:space="0" w:color="auto"/>
              <w:right w:val="single" w:sz="4" w:space="0" w:color="auto"/>
            </w:tcBorders>
            <w:shd w:val="clear" w:color="auto" w:fill="auto"/>
            <w:vAlign w:val="center"/>
            <w:hideMark/>
          </w:tcPr>
          <w:p w14:paraId="03FF4EFB" w14:textId="77777777" w:rsidR="00EB3CB0" w:rsidRPr="005014D2" w:rsidRDefault="00EB3CB0" w:rsidP="005014D2">
            <w:pPr>
              <w:rPr>
                <w:color w:val="000000"/>
                <w:lang w:eastAsia="es-HN"/>
              </w:rPr>
            </w:pPr>
            <w:r w:rsidRPr="005014D2">
              <w:rPr>
                <w:color w:val="000000"/>
                <w:lang w:eastAsia="es-HN"/>
              </w:rPr>
              <w:t>Asegurar que su puesto de</w:t>
            </w:r>
            <w:r w:rsidRPr="005014D2">
              <w:rPr>
                <w:color w:val="000000"/>
                <w:lang w:eastAsia="es-HN"/>
              </w:rPr>
              <w:br/>
              <w:t>trabajo cumpla con todas las</w:t>
            </w:r>
            <w:r w:rsidRPr="005014D2">
              <w:rPr>
                <w:color w:val="000000"/>
                <w:lang w:eastAsia="es-HN"/>
              </w:rPr>
              <w:br/>
              <w:t>normativas de seguridad y salud</w:t>
            </w:r>
            <w:r w:rsidRPr="005014D2">
              <w:rPr>
                <w:color w:val="000000"/>
                <w:lang w:eastAsia="es-HN"/>
              </w:rPr>
              <w:br/>
              <w:t>en el trabajo.</w:t>
            </w:r>
            <w:r w:rsidRPr="005014D2">
              <w:rPr>
                <w:color w:val="000000"/>
                <w:lang w:eastAsia="es-HN"/>
              </w:rPr>
              <w:br/>
              <w:t>Analizar y controlar los riesgos</w:t>
            </w:r>
            <w:r w:rsidRPr="005014D2">
              <w:rPr>
                <w:color w:val="000000"/>
                <w:lang w:eastAsia="es-HN"/>
              </w:rPr>
              <w:br/>
              <w:t>para la salud y la seguridad</w:t>
            </w:r>
            <w:r w:rsidRPr="005014D2">
              <w:rPr>
                <w:color w:val="000000"/>
                <w:lang w:eastAsia="es-HN"/>
              </w:rPr>
              <w:br/>
              <w:t>derivados de sus actividades.</w:t>
            </w:r>
          </w:p>
        </w:tc>
        <w:tc>
          <w:tcPr>
            <w:tcW w:w="3280" w:type="dxa"/>
            <w:tcBorders>
              <w:top w:val="nil"/>
              <w:left w:val="nil"/>
              <w:bottom w:val="single" w:sz="4" w:space="0" w:color="auto"/>
              <w:right w:val="single" w:sz="4" w:space="0" w:color="auto"/>
            </w:tcBorders>
            <w:shd w:val="clear" w:color="auto" w:fill="auto"/>
            <w:vAlign w:val="center"/>
            <w:hideMark/>
          </w:tcPr>
          <w:p w14:paraId="74859666" w14:textId="77777777" w:rsidR="00EB3CB0" w:rsidRPr="005014D2" w:rsidRDefault="00EB3CB0" w:rsidP="005014D2">
            <w:pPr>
              <w:rPr>
                <w:color w:val="000000"/>
                <w:lang w:eastAsia="es-HN"/>
              </w:rPr>
            </w:pPr>
            <w:r w:rsidRPr="005014D2">
              <w:rPr>
                <w:color w:val="000000"/>
                <w:lang w:eastAsia="es-HN"/>
              </w:rPr>
              <w:t>Ser consultado acerca de todos los</w:t>
            </w:r>
            <w:r w:rsidRPr="005014D2">
              <w:rPr>
                <w:color w:val="000000"/>
                <w:lang w:eastAsia="es-HN"/>
              </w:rPr>
              <w:br/>
              <w:t>aspectos de salud y seguridad</w:t>
            </w:r>
            <w:r w:rsidRPr="005014D2">
              <w:rPr>
                <w:color w:val="000000"/>
                <w:lang w:eastAsia="es-HN"/>
              </w:rPr>
              <w:br/>
              <w:t>relacionados con su trabajo.</w:t>
            </w:r>
            <w:r w:rsidRPr="005014D2">
              <w:rPr>
                <w:color w:val="000000"/>
                <w:lang w:eastAsia="es-HN"/>
              </w:rPr>
              <w:br/>
              <w:t>Comprender y aplicar los</w:t>
            </w:r>
            <w:r w:rsidRPr="005014D2">
              <w:rPr>
                <w:color w:val="000000"/>
                <w:lang w:eastAsia="es-HN"/>
              </w:rPr>
              <w:br/>
              <w:t>principios del sistema de gestión</w:t>
            </w:r>
            <w:r w:rsidRPr="005014D2">
              <w:rPr>
                <w:color w:val="000000"/>
                <w:lang w:eastAsia="es-HN"/>
              </w:rPr>
              <w:br/>
              <w:t>de SST.</w:t>
            </w:r>
          </w:p>
        </w:tc>
      </w:tr>
      <w:tr w:rsidR="00EB3CB0" w:rsidRPr="005014D2" w14:paraId="37F6F4F8" w14:textId="77777777" w:rsidTr="005014D2">
        <w:trPr>
          <w:trHeight w:val="15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2A366A5E" w14:textId="77777777" w:rsidR="00EB3CB0" w:rsidRPr="005014D2" w:rsidRDefault="00EB3CB0" w:rsidP="00714EF1">
            <w:pPr>
              <w:jc w:val="center"/>
              <w:rPr>
                <w:color w:val="000000"/>
                <w:lang w:eastAsia="es-HN"/>
              </w:rPr>
            </w:pPr>
            <w:r w:rsidRPr="005014D2">
              <w:rPr>
                <w:color w:val="000000"/>
                <w:lang w:eastAsia="es-HN"/>
              </w:rPr>
              <w:t>Alta Dirección</w:t>
            </w:r>
          </w:p>
        </w:tc>
        <w:tc>
          <w:tcPr>
            <w:tcW w:w="3320" w:type="dxa"/>
            <w:tcBorders>
              <w:top w:val="nil"/>
              <w:left w:val="nil"/>
              <w:bottom w:val="single" w:sz="4" w:space="0" w:color="auto"/>
              <w:right w:val="single" w:sz="4" w:space="0" w:color="auto"/>
            </w:tcBorders>
            <w:shd w:val="clear" w:color="auto" w:fill="auto"/>
            <w:vAlign w:val="center"/>
            <w:hideMark/>
          </w:tcPr>
          <w:p w14:paraId="049B68C6" w14:textId="77777777" w:rsidR="00EB3CB0" w:rsidRPr="005014D2" w:rsidRDefault="00EB3CB0" w:rsidP="005014D2">
            <w:pPr>
              <w:rPr>
                <w:color w:val="000000"/>
                <w:lang w:eastAsia="es-HN"/>
              </w:rPr>
            </w:pPr>
            <w:r w:rsidRPr="005014D2">
              <w:rPr>
                <w:color w:val="000000"/>
                <w:lang w:eastAsia="es-HN"/>
              </w:rPr>
              <w:t>Participar en las decisiones y</w:t>
            </w:r>
            <w:r w:rsidRPr="005014D2">
              <w:rPr>
                <w:color w:val="000000"/>
                <w:lang w:eastAsia="es-HN"/>
              </w:rPr>
              <w:br/>
              <w:t>actividades sobre seguridad y</w:t>
            </w:r>
            <w:r w:rsidRPr="005014D2">
              <w:rPr>
                <w:color w:val="000000"/>
                <w:lang w:eastAsia="es-HN"/>
              </w:rPr>
              <w:br/>
              <w:t>salud en el trabajo de la empresa.</w:t>
            </w:r>
            <w:r w:rsidRPr="005014D2">
              <w:rPr>
                <w:color w:val="000000"/>
                <w:lang w:eastAsia="es-HN"/>
              </w:rPr>
              <w:br/>
              <w:t>Participar en la investigación de</w:t>
            </w:r>
            <w:r w:rsidRPr="005014D2">
              <w:rPr>
                <w:color w:val="000000"/>
                <w:lang w:eastAsia="es-HN"/>
              </w:rPr>
              <w:br/>
              <w:t>los accidentes que ocurran.</w:t>
            </w:r>
          </w:p>
        </w:tc>
        <w:tc>
          <w:tcPr>
            <w:tcW w:w="3280" w:type="dxa"/>
            <w:tcBorders>
              <w:top w:val="nil"/>
              <w:left w:val="nil"/>
              <w:bottom w:val="single" w:sz="4" w:space="0" w:color="auto"/>
              <w:right w:val="single" w:sz="4" w:space="0" w:color="auto"/>
            </w:tcBorders>
            <w:shd w:val="clear" w:color="auto" w:fill="auto"/>
            <w:vAlign w:val="center"/>
            <w:hideMark/>
          </w:tcPr>
          <w:p w14:paraId="590F387D" w14:textId="77777777" w:rsidR="00EB3CB0" w:rsidRPr="005014D2" w:rsidRDefault="00EB3CB0" w:rsidP="005014D2">
            <w:pPr>
              <w:rPr>
                <w:color w:val="000000"/>
                <w:lang w:eastAsia="es-HN"/>
              </w:rPr>
            </w:pPr>
            <w:r w:rsidRPr="005014D2">
              <w:rPr>
                <w:color w:val="000000"/>
                <w:lang w:eastAsia="es-HN"/>
              </w:rPr>
              <w:t>Cumplir y mantener la política de</w:t>
            </w:r>
            <w:r w:rsidRPr="005014D2">
              <w:rPr>
                <w:color w:val="000000"/>
                <w:lang w:eastAsia="es-HN"/>
              </w:rPr>
              <w:br/>
              <w:t>la seguridad y salud en el trabajo</w:t>
            </w:r>
            <w:r w:rsidRPr="005014D2">
              <w:rPr>
                <w:color w:val="000000"/>
                <w:lang w:eastAsia="es-HN"/>
              </w:rPr>
              <w:br/>
              <w:t>por todas las partes pertinentes de la empresa.</w:t>
            </w:r>
          </w:p>
        </w:tc>
      </w:tr>
      <w:tr w:rsidR="00EB3CB0" w:rsidRPr="005014D2" w14:paraId="1D1766F5" w14:textId="77777777" w:rsidTr="005014D2">
        <w:trPr>
          <w:trHeight w:val="12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1820949B" w14:textId="77777777" w:rsidR="00EB3CB0" w:rsidRPr="005014D2" w:rsidRDefault="00EB3CB0" w:rsidP="00714EF1">
            <w:pPr>
              <w:jc w:val="center"/>
              <w:rPr>
                <w:color w:val="000000"/>
                <w:lang w:eastAsia="es-HN"/>
              </w:rPr>
            </w:pPr>
            <w:r w:rsidRPr="005014D2">
              <w:rPr>
                <w:color w:val="000000"/>
                <w:lang w:eastAsia="es-HN"/>
              </w:rPr>
              <w:t>Socios</w:t>
            </w:r>
          </w:p>
        </w:tc>
        <w:tc>
          <w:tcPr>
            <w:tcW w:w="3320" w:type="dxa"/>
            <w:tcBorders>
              <w:top w:val="nil"/>
              <w:left w:val="nil"/>
              <w:bottom w:val="single" w:sz="4" w:space="0" w:color="auto"/>
              <w:right w:val="single" w:sz="4" w:space="0" w:color="auto"/>
            </w:tcBorders>
            <w:shd w:val="clear" w:color="auto" w:fill="auto"/>
            <w:vAlign w:val="center"/>
            <w:hideMark/>
          </w:tcPr>
          <w:p w14:paraId="34F1AEDD" w14:textId="77777777" w:rsidR="00EB3CB0" w:rsidRPr="005014D2" w:rsidRDefault="00EB3CB0" w:rsidP="005014D2">
            <w:pPr>
              <w:rPr>
                <w:color w:val="000000"/>
                <w:lang w:eastAsia="es-HN"/>
              </w:rPr>
            </w:pPr>
            <w:r w:rsidRPr="005014D2">
              <w:rPr>
                <w:color w:val="000000"/>
                <w:lang w:eastAsia="es-HN"/>
              </w:rPr>
              <w:t>Participar en las decisiones y</w:t>
            </w:r>
            <w:r w:rsidRPr="005014D2">
              <w:rPr>
                <w:color w:val="000000"/>
                <w:lang w:eastAsia="es-HN"/>
              </w:rPr>
              <w:br/>
              <w:t>actividades sobre seguridad y</w:t>
            </w:r>
            <w:r w:rsidRPr="005014D2">
              <w:rPr>
                <w:color w:val="000000"/>
                <w:lang w:eastAsia="es-HN"/>
              </w:rPr>
              <w:br/>
              <w:t>salud en el trabajo de la</w:t>
            </w:r>
            <w:r w:rsidRPr="005014D2">
              <w:rPr>
                <w:color w:val="000000"/>
                <w:lang w:eastAsia="es-HN"/>
              </w:rPr>
              <w:br/>
              <w:t>empresa.</w:t>
            </w:r>
          </w:p>
        </w:tc>
        <w:tc>
          <w:tcPr>
            <w:tcW w:w="3280" w:type="dxa"/>
            <w:tcBorders>
              <w:top w:val="nil"/>
              <w:left w:val="nil"/>
              <w:bottom w:val="single" w:sz="4" w:space="0" w:color="auto"/>
              <w:right w:val="single" w:sz="4" w:space="0" w:color="auto"/>
            </w:tcBorders>
            <w:shd w:val="clear" w:color="auto" w:fill="auto"/>
            <w:vAlign w:val="center"/>
            <w:hideMark/>
          </w:tcPr>
          <w:p w14:paraId="36CE22BC" w14:textId="77777777" w:rsidR="00EB3CB0" w:rsidRPr="005014D2" w:rsidRDefault="00EB3CB0" w:rsidP="005014D2">
            <w:pPr>
              <w:rPr>
                <w:color w:val="000000"/>
                <w:lang w:eastAsia="es-HN"/>
              </w:rPr>
            </w:pPr>
            <w:r w:rsidRPr="005014D2">
              <w:rPr>
                <w:color w:val="000000"/>
                <w:lang w:eastAsia="es-HN"/>
              </w:rPr>
              <w:t>Abordar aquellos riesgos que</w:t>
            </w:r>
            <w:r w:rsidRPr="005014D2">
              <w:rPr>
                <w:color w:val="000000"/>
                <w:lang w:eastAsia="es-HN"/>
              </w:rPr>
              <w:br/>
              <w:t>tengan un mayor impacto en la</w:t>
            </w:r>
            <w:r w:rsidRPr="005014D2">
              <w:rPr>
                <w:color w:val="000000"/>
                <w:lang w:eastAsia="es-HN"/>
              </w:rPr>
              <w:br/>
              <w:t>empresa.</w:t>
            </w:r>
          </w:p>
        </w:tc>
      </w:tr>
      <w:tr w:rsidR="00EB3CB0" w:rsidRPr="005014D2" w14:paraId="01246EDB" w14:textId="77777777" w:rsidTr="005014D2">
        <w:trPr>
          <w:trHeight w:val="12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14:paraId="25D5849F" w14:textId="77777777" w:rsidR="00EB3CB0" w:rsidRPr="005014D2" w:rsidRDefault="00EB3CB0" w:rsidP="00714EF1">
            <w:pPr>
              <w:jc w:val="center"/>
              <w:rPr>
                <w:color w:val="000000"/>
                <w:lang w:eastAsia="es-HN"/>
              </w:rPr>
            </w:pPr>
            <w:r w:rsidRPr="005014D2">
              <w:rPr>
                <w:color w:val="000000"/>
                <w:lang w:eastAsia="es-HN"/>
              </w:rPr>
              <w:t>Clientes</w:t>
            </w:r>
          </w:p>
        </w:tc>
        <w:tc>
          <w:tcPr>
            <w:tcW w:w="3320" w:type="dxa"/>
            <w:tcBorders>
              <w:top w:val="nil"/>
              <w:left w:val="nil"/>
              <w:bottom w:val="single" w:sz="4" w:space="0" w:color="auto"/>
              <w:right w:val="single" w:sz="4" w:space="0" w:color="auto"/>
            </w:tcBorders>
            <w:shd w:val="clear" w:color="auto" w:fill="auto"/>
            <w:vAlign w:val="center"/>
            <w:hideMark/>
          </w:tcPr>
          <w:p w14:paraId="0B4D8368" w14:textId="77777777" w:rsidR="00EB3CB0" w:rsidRPr="005014D2" w:rsidRDefault="00EB3CB0" w:rsidP="005014D2">
            <w:pPr>
              <w:rPr>
                <w:color w:val="000000"/>
                <w:lang w:eastAsia="es-HN"/>
              </w:rPr>
            </w:pPr>
            <w:r w:rsidRPr="005014D2">
              <w:rPr>
                <w:color w:val="000000"/>
                <w:lang w:eastAsia="es-HN"/>
              </w:rPr>
              <w:t>Asegurar que la empresa tenga</w:t>
            </w:r>
            <w:r w:rsidRPr="005014D2">
              <w:rPr>
                <w:color w:val="000000"/>
                <w:lang w:eastAsia="es-HN"/>
              </w:rPr>
              <w:br/>
              <w:t>todas las herramientas y equipos</w:t>
            </w:r>
            <w:r w:rsidRPr="005014D2">
              <w:rPr>
                <w:color w:val="000000"/>
                <w:lang w:eastAsia="es-HN"/>
              </w:rPr>
              <w:br/>
              <w:t>disponibles para su protección</w:t>
            </w:r>
            <w:r w:rsidRPr="005014D2">
              <w:rPr>
                <w:color w:val="000000"/>
                <w:lang w:eastAsia="es-HN"/>
              </w:rPr>
              <w:br/>
              <w:t>personal.</w:t>
            </w:r>
          </w:p>
        </w:tc>
        <w:tc>
          <w:tcPr>
            <w:tcW w:w="3280" w:type="dxa"/>
            <w:tcBorders>
              <w:top w:val="nil"/>
              <w:left w:val="nil"/>
              <w:bottom w:val="single" w:sz="4" w:space="0" w:color="auto"/>
              <w:right w:val="single" w:sz="4" w:space="0" w:color="auto"/>
            </w:tcBorders>
            <w:shd w:val="clear" w:color="auto" w:fill="auto"/>
            <w:vAlign w:val="center"/>
            <w:hideMark/>
          </w:tcPr>
          <w:p w14:paraId="37B6F6BC" w14:textId="77777777" w:rsidR="00EB3CB0" w:rsidRPr="005014D2" w:rsidRDefault="00EB3CB0" w:rsidP="005014D2">
            <w:pPr>
              <w:rPr>
                <w:color w:val="000000"/>
                <w:lang w:eastAsia="es-HN"/>
              </w:rPr>
            </w:pPr>
            <w:r w:rsidRPr="005014D2">
              <w:rPr>
                <w:color w:val="000000"/>
                <w:lang w:eastAsia="es-HN"/>
              </w:rPr>
              <w:t>Asegurar que se cumplan con</w:t>
            </w:r>
            <w:r w:rsidRPr="005014D2">
              <w:rPr>
                <w:color w:val="000000"/>
                <w:lang w:eastAsia="es-HN"/>
              </w:rPr>
              <w:br/>
              <w:t>todas las normativas de seguridad</w:t>
            </w:r>
            <w:r w:rsidRPr="005014D2">
              <w:rPr>
                <w:color w:val="000000"/>
                <w:lang w:eastAsia="es-HN"/>
              </w:rPr>
              <w:br/>
              <w:t>expuestas por la empresa.</w:t>
            </w:r>
          </w:p>
        </w:tc>
      </w:tr>
    </w:tbl>
    <w:p w14:paraId="3F94DFB0" w14:textId="4BA76328" w:rsidR="007F6523" w:rsidRDefault="005014D2" w:rsidP="00987295">
      <w:pPr>
        <w:pStyle w:val="Caption"/>
        <w:spacing w:after="0"/>
      </w:pPr>
      <w:bookmarkStart w:id="286" w:name="_Toc153637741"/>
      <w:r>
        <w:t xml:space="preserve">Tabla </w:t>
      </w:r>
      <w:r>
        <w:fldChar w:fldCharType="begin"/>
      </w:r>
      <w:r>
        <w:instrText xml:space="preserve"> SEQ Tabla \* ARABIC </w:instrText>
      </w:r>
      <w:r>
        <w:fldChar w:fldCharType="separate"/>
      </w:r>
      <w:r w:rsidR="000308BA">
        <w:rPr>
          <w:noProof/>
        </w:rPr>
        <w:t>11</w:t>
      </w:r>
      <w:r>
        <w:fldChar w:fldCharType="end"/>
      </w:r>
      <w:r>
        <w:t xml:space="preserve"> Análisis de las partes interesadas para el SST.</w:t>
      </w:r>
      <w:bookmarkEnd w:id="286"/>
    </w:p>
    <w:p w14:paraId="67FCA6A1" w14:textId="77777777" w:rsidR="005014D2" w:rsidRDefault="005014D2" w:rsidP="00987295">
      <w:pPr>
        <w:rPr>
          <w:lang w:val="es-HN"/>
        </w:rPr>
      </w:pPr>
      <w:r w:rsidRPr="00403DEA">
        <w:rPr>
          <w:lang w:val="es-HN"/>
        </w:rPr>
        <w:t>Fuente: Elaboración propia</w:t>
      </w:r>
    </w:p>
    <w:p w14:paraId="7E784BB0" w14:textId="77777777" w:rsidR="005014D2" w:rsidRDefault="005014D2" w:rsidP="005014D2"/>
    <w:p w14:paraId="000B5115" w14:textId="0EFCDFE4" w:rsidR="005014D2" w:rsidRDefault="005014D2" w:rsidP="005014D2">
      <w:pPr>
        <w:pStyle w:val="TextoPrincipal"/>
      </w:pPr>
      <w:r>
        <w:t>En términos de los objetivos del SST, se tienen los siguientes:</w:t>
      </w:r>
    </w:p>
    <w:p w14:paraId="29096F3D" w14:textId="77777777" w:rsidR="005014D2" w:rsidRDefault="007F6523" w:rsidP="0035106E">
      <w:pPr>
        <w:pStyle w:val="TextoPrincipal"/>
        <w:numPr>
          <w:ilvl w:val="0"/>
          <w:numId w:val="34"/>
        </w:numPr>
      </w:pPr>
      <w:r>
        <w:t>Proteger la seguridad y salud de los trabajadores que componen la empresa.</w:t>
      </w:r>
    </w:p>
    <w:p w14:paraId="5165BAC9" w14:textId="77777777" w:rsidR="005014D2" w:rsidRDefault="007F6523" w:rsidP="0035106E">
      <w:pPr>
        <w:pStyle w:val="TextoPrincipal"/>
        <w:numPr>
          <w:ilvl w:val="0"/>
          <w:numId w:val="34"/>
        </w:numPr>
      </w:pPr>
      <w:r>
        <w:t>Identificar los peligros y evaluar los riesgos a los que están sometidos los trabajadores.</w:t>
      </w:r>
    </w:p>
    <w:p w14:paraId="1FB05D0F" w14:textId="65F3A39D" w:rsidR="007F6523" w:rsidRDefault="007F6523" w:rsidP="0035106E">
      <w:pPr>
        <w:pStyle w:val="TextoPrincipal"/>
        <w:numPr>
          <w:ilvl w:val="0"/>
          <w:numId w:val="34"/>
        </w:numPr>
      </w:pPr>
      <w:r>
        <w:t>Promover una cultura preventiva y un ambiente de trabajo seguro mediante</w:t>
      </w:r>
      <w:r w:rsidR="005014D2">
        <w:t xml:space="preserve"> </w:t>
      </w:r>
      <w:r>
        <w:t>capacitaciones.</w:t>
      </w:r>
    </w:p>
    <w:p w14:paraId="2041E98F" w14:textId="04989C3C" w:rsidR="007F6523" w:rsidRDefault="005014D2" w:rsidP="005014D2">
      <w:pPr>
        <w:pStyle w:val="Heading4"/>
        <w:numPr>
          <w:ilvl w:val="3"/>
          <w:numId w:val="12"/>
        </w:numPr>
      </w:pPr>
      <w:r>
        <w:t xml:space="preserve">SUBAPARTADO </w:t>
      </w:r>
      <w:r w:rsidR="007F6523">
        <w:t>4.3</w:t>
      </w:r>
      <w:r>
        <w:t>:</w:t>
      </w:r>
      <w:r w:rsidR="007F6523">
        <w:t xml:space="preserve"> </w:t>
      </w:r>
      <w:r>
        <w:rPr>
          <w:caps w:val="0"/>
        </w:rPr>
        <w:t>DETERMINACIÓN DEL ALCANCE DEL SISTEMA DE GESTIÓN DE LA SST</w:t>
      </w:r>
    </w:p>
    <w:p w14:paraId="1BA9C501" w14:textId="5AB850F5" w:rsidR="007F6523" w:rsidRPr="005014D2" w:rsidRDefault="007F6523" w:rsidP="005014D2">
      <w:pPr>
        <w:pStyle w:val="TextoPrincipal"/>
      </w:pPr>
      <w:r w:rsidRPr="005014D2">
        <w:t xml:space="preserve">Los límites y aplicabilidad del Sistema de Gestión de la Salud y Seguridad en el </w:t>
      </w:r>
      <w:r w:rsidR="005014D2">
        <w:t xml:space="preserve">centro de llamadas </w:t>
      </w:r>
      <w:r w:rsidRPr="005014D2">
        <w:t xml:space="preserve">de grupo </w:t>
      </w:r>
      <w:proofErr w:type="spellStart"/>
      <w:r w:rsidR="005014D2" w:rsidRPr="005014D2">
        <w:t>Farsim</w:t>
      </w:r>
      <w:r w:rsidR="005014D2">
        <w:t>á</w:t>
      </w:r>
      <w:r w:rsidR="005014D2" w:rsidRPr="005014D2">
        <w:t>n</w:t>
      </w:r>
      <w:proofErr w:type="spellEnd"/>
      <w:r w:rsidRPr="005014D2">
        <w:t xml:space="preserve"> se circunscriben a todos los trabajadores de la empresa.</w:t>
      </w:r>
    </w:p>
    <w:p w14:paraId="62B8F588" w14:textId="1D319416" w:rsidR="007F6523" w:rsidRDefault="005014D2" w:rsidP="005014D2">
      <w:pPr>
        <w:pStyle w:val="Heading3"/>
      </w:pPr>
      <w:bookmarkStart w:id="287" w:name="_Toc153637720"/>
      <w:r>
        <w:lastRenderedPageBreak/>
        <w:t xml:space="preserve">APARTADO </w:t>
      </w:r>
      <w:r w:rsidR="007F6523">
        <w:t>5</w:t>
      </w:r>
      <w:r>
        <w:t>:</w:t>
      </w:r>
      <w:r>
        <w:rPr>
          <w:caps w:val="0"/>
        </w:rPr>
        <w:t xml:space="preserve"> LIDERAZGO Y PARTICIPACIÓN DE LOS TRABAJADORES</w:t>
      </w:r>
      <w:bookmarkEnd w:id="287"/>
    </w:p>
    <w:p w14:paraId="6CB04FE0" w14:textId="44A5C57C" w:rsidR="007F6523" w:rsidRDefault="005014D2" w:rsidP="005014D2">
      <w:pPr>
        <w:pStyle w:val="Heading4"/>
        <w:numPr>
          <w:ilvl w:val="3"/>
          <w:numId w:val="12"/>
        </w:numPr>
      </w:pPr>
      <w:r>
        <w:t xml:space="preserve">SUBAPARTADO </w:t>
      </w:r>
      <w:r w:rsidR="007F6523">
        <w:t>5.1</w:t>
      </w:r>
      <w:r>
        <w:t>:</w:t>
      </w:r>
      <w:r w:rsidR="007F6523">
        <w:t xml:space="preserve"> </w:t>
      </w:r>
      <w:r>
        <w:rPr>
          <w:caps w:val="0"/>
        </w:rPr>
        <w:t>LIDERAZGO Y COMPROMISO</w:t>
      </w:r>
    </w:p>
    <w:p w14:paraId="20B6B5F5" w14:textId="4A40D6BB" w:rsidR="007F6523" w:rsidRPr="005014D2" w:rsidRDefault="007F6523" w:rsidP="005014D2">
      <w:pPr>
        <w:pStyle w:val="TextoPrincipal"/>
      </w:pPr>
      <w:r w:rsidRPr="005014D2">
        <w:t>Se identifica como la alta dirección de la empresa a la gerencia general, quien a su ve</w:t>
      </w:r>
      <w:r w:rsidR="005014D2">
        <w:t xml:space="preserve">z </w:t>
      </w:r>
      <w:r w:rsidRPr="005014D2">
        <w:t>demuestra el liderazgo y compromiso con el sistema de gestión de la seguridad y salud en el</w:t>
      </w:r>
      <w:r w:rsidR="005014D2">
        <w:t xml:space="preserve"> </w:t>
      </w:r>
      <w:r w:rsidRPr="005014D2">
        <w:t>trabajo demostrando los siguientes criterios que fueron tomados del apartado 5.1 de la norma:</w:t>
      </w:r>
    </w:p>
    <w:tbl>
      <w:tblPr>
        <w:tblW w:w="8980" w:type="dxa"/>
        <w:jc w:val="center"/>
        <w:tblCellMar>
          <w:left w:w="70" w:type="dxa"/>
          <w:right w:w="70" w:type="dxa"/>
        </w:tblCellMar>
        <w:tblLook w:val="04A0" w:firstRow="1" w:lastRow="0" w:firstColumn="1" w:lastColumn="0" w:noHBand="0" w:noVBand="1"/>
      </w:tblPr>
      <w:tblGrid>
        <w:gridCol w:w="4440"/>
        <w:gridCol w:w="4540"/>
      </w:tblGrid>
      <w:tr w:rsidR="005014D2" w:rsidRPr="005014D2" w14:paraId="5525B52B" w14:textId="77777777" w:rsidTr="005014D2">
        <w:trPr>
          <w:trHeight w:val="300"/>
          <w:jc w:val="center"/>
        </w:trPr>
        <w:tc>
          <w:tcPr>
            <w:tcW w:w="4440"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33A299B" w14:textId="77777777" w:rsidR="005014D2" w:rsidRPr="005014D2" w:rsidRDefault="005014D2" w:rsidP="00714EF1">
            <w:pPr>
              <w:jc w:val="center"/>
              <w:rPr>
                <w:b/>
                <w:bCs/>
                <w:color w:val="000000"/>
                <w:lang w:eastAsia="es-HN"/>
              </w:rPr>
            </w:pPr>
            <w:r w:rsidRPr="005014D2">
              <w:rPr>
                <w:b/>
                <w:bCs/>
                <w:color w:val="000000"/>
                <w:lang w:eastAsia="es-HN"/>
              </w:rPr>
              <w:t>CRITERIOS</w:t>
            </w:r>
          </w:p>
        </w:tc>
        <w:tc>
          <w:tcPr>
            <w:tcW w:w="4540" w:type="dxa"/>
            <w:tcBorders>
              <w:top w:val="single" w:sz="4" w:space="0" w:color="auto"/>
              <w:left w:val="nil"/>
              <w:bottom w:val="single" w:sz="4" w:space="0" w:color="auto"/>
              <w:right w:val="single" w:sz="4" w:space="0" w:color="auto"/>
            </w:tcBorders>
            <w:shd w:val="clear" w:color="000000" w:fill="D9E1F2"/>
            <w:noWrap/>
            <w:vAlign w:val="bottom"/>
            <w:hideMark/>
          </w:tcPr>
          <w:p w14:paraId="195B0D9B" w14:textId="77777777" w:rsidR="005014D2" w:rsidRPr="005014D2" w:rsidRDefault="005014D2" w:rsidP="00714EF1">
            <w:pPr>
              <w:jc w:val="center"/>
              <w:rPr>
                <w:b/>
                <w:bCs/>
                <w:color w:val="000000"/>
                <w:lang w:eastAsia="es-HN"/>
              </w:rPr>
            </w:pPr>
            <w:r w:rsidRPr="005014D2">
              <w:rPr>
                <w:b/>
                <w:bCs/>
                <w:color w:val="000000"/>
                <w:lang w:eastAsia="es-HN"/>
              </w:rPr>
              <w:t>PAUTAS PARA SU CUMPLIMIENTO</w:t>
            </w:r>
          </w:p>
        </w:tc>
      </w:tr>
      <w:tr w:rsidR="005014D2" w:rsidRPr="005014D2" w14:paraId="471DAC75" w14:textId="77777777" w:rsidTr="005014D2">
        <w:trPr>
          <w:trHeight w:val="1860"/>
          <w:jc w:val="center"/>
        </w:trPr>
        <w:tc>
          <w:tcPr>
            <w:tcW w:w="4440" w:type="dxa"/>
            <w:tcBorders>
              <w:top w:val="nil"/>
              <w:left w:val="single" w:sz="4" w:space="0" w:color="auto"/>
              <w:bottom w:val="single" w:sz="4" w:space="0" w:color="auto"/>
              <w:right w:val="single" w:sz="4" w:space="0" w:color="auto"/>
            </w:tcBorders>
            <w:shd w:val="clear" w:color="auto" w:fill="auto"/>
            <w:vAlign w:val="center"/>
            <w:hideMark/>
          </w:tcPr>
          <w:p w14:paraId="22A425DD" w14:textId="77777777" w:rsidR="005014D2" w:rsidRPr="005014D2" w:rsidRDefault="005014D2" w:rsidP="005014D2">
            <w:pPr>
              <w:rPr>
                <w:color w:val="000000"/>
                <w:lang w:eastAsia="es-HN"/>
              </w:rPr>
            </w:pPr>
            <w:r w:rsidRPr="005014D2">
              <w:rPr>
                <w:color w:val="000000"/>
                <w:lang w:eastAsia="es-HN"/>
              </w:rPr>
              <w:t>Asumiendo la total responsabilidad y</w:t>
            </w:r>
            <w:r w:rsidRPr="005014D2">
              <w:rPr>
                <w:color w:val="000000"/>
                <w:lang w:eastAsia="es-HN"/>
              </w:rPr>
              <w:br/>
              <w:t>rendición de cuentas para la prevención de las</w:t>
            </w:r>
            <w:r w:rsidRPr="005014D2">
              <w:rPr>
                <w:color w:val="000000"/>
                <w:lang w:eastAsia="es-HN"/>
              </w:rPr>
              <w:br/>
              <w:t>lesiones y el deterioro de la salud relacionadas</w:t>
            </w:r>
            <w:r w:rsidRPr="005014D2">
              <w:rPr>
                <w:color w:val="000000"/>
                <w:lang w:eastAsia="es-HN"/>
              </w:rPr>
              <w:br/>
              <w:t>con el trabajo, así como la provisión de</w:t>
            </w:r>
            <w:r w:rsidRPr="005014D2">
              <w:rPr>
                <w:color w:val="000000"/>
                <w:lang w:eastAsia="es-HN"/>
              </w:rPr>
              <w:br/>
              <w:t>actividades y lugares de trabajo seguros y</w:t>
            </w:r>
            <w:r w:rsidRPr="005014D2">
              <w:rPr>
                <w:color w:val="000000"/>
                <w:lang w:eastAsia="es-HN"/>
              </w:rPr>
              <w:br/>
              <w:t>saludables.</w:t>
            </w:r>
          </w:p>
        </w:tc>
        <w:tc>
          <w:tcPr>
            <w:tcW w:w="4540" w:type="dxa"/>
            <w:tcBorders>
              <w:top w:val="nil"/>
              <w:left w:val="nil"/>
              <w:bottom w:val="single" w:sz="4" w:space="0" w:color="auto"/>
              <w:right w:val="single" w:sz="4" w:space="0" w:color="auto"/>
            </w:tcBorders>
            <w:shd w:val="clear" w:color="auto" w:fill="auto"/>
            <w:vAlign w:val="center"/>
            <w:hideMark/>
          </w:tcPr>
          <w:p w14:paraId="0E4D50B3" w14:textId="77777777" w:rsidR="005014D2" w:rsidRPr="005014D2" w:rsidRDefault="005014D2" w:rsidP="005014D2">
            <w:pPr>
              <w:rPr>
                <w:color w:val="000000"/>
                <w:lang w:eastAsia="es-HN"/>
              </w:rPr>
            </w:pPr>
            <w:r w:rsidRPr="005014D2">
              <w:rPr>
                <w:color w:val="000000"/>
                <w:lang w:eastAsia="es-HN"/>
              </w:rPr>
              <w:t>La alta dirección tomará la responsabilidad</w:t>
            </w:r>
            <w:r w:rsidRPr="005014D2">
              <w:rPr>
                <w:color w:val="000000"/>
                <w:lang w:eastAsia="es-HN"/>
              </w:rPr>
              <w:br/>
              <w:t>total sobre el sistema de gestión de la SST.</w:t>
            </w:r>
            <w:r w:rsidRPr="005014D2">
              <w:rPr>
                <w:color w:val="000000"/>
                <w:lang w:eastAsia="es-HN"/>
              </w:rPr>
              <w:br/>
              <w:t>Rendirá cuentas acerca de la eficacia del</w:t>
            </w:r>
            <w:r w:rsidRPr="005014D2">
              <w:rPr>
                <w:color w:val="000000"/>
                <w:lang w:eastAsia="es-HN"/>
              </w:rPr>
              <w:br/>
              <w:t>sistema mediante el seguimiento y reporte de</w:t>
            </w:r>
            <w:r w:rsidRPr="005014D2">
              <w:rPr>
                <w:color w:val="000000"/>
                <w:lang w:eastAsia="es-HN"/>
              </w:rPr>
              <w:br/>
              <w:t>actos y condiciones inseguras.</w:t>
            </w:r>
          </w:p>
        </w:tc>
      </w:tr>
      <w:tr w:rsidR="005014D2" w:rsidRPr="005014D2" w14:paraId="3600BF88" w14:textId="77777777" w:rsidTr="005014D2">
        <w:trPr>
          <w:trHeight w:val="1500"/>
          <w:jc w:val="center"/>
        </w:trPr>
        <w:tc>
          <w:tcPr>
            <w:tcW w:w="4440" w:type="dxa"/>
            <w:tcBorders>
              <w:top w:val="nil"/>
              <w:left w:val="single" w:sz="4" w:space="0" w:color="auto"/>
              <w:bottom w:val="single" w:sz="4" w:space="0" w:color="auto"/>
              <w:right w:val="single" w:sz="4" w:space="0" w:color="auto"/>
            </w:tcBorders>
            <w:shd w:val="clear" w:color="auto" w:fill="auto"/>
            <w:vAlign w:val="center"/>
            <w:hideMark/>
          </w:tcPr>
          <w:p w14:paraId="586DDEA4" w14:textId="77777777" w:rsidR="005014D2" w:rsidRPr="005014D2" w:rsidRDefault="005014D2" w:rsidP="005014D2">
            <w:pPr>
              <w:rPr>
                <w:color w:val="000000"/>
                <w:lang w:eastAsia="es-HN"/>
              </w:rPr>
            </w:pPr>
            <w:r w:rsidRPr="005014D2">
              <w:rPr>
                <w:color w:val="000000"/>
                <w:lang w:eastAsia="es-HN"/>
              </w:rPr>
              <w:t>Asegurándose de que se establezcan la política</w:t>
            </w:r>
            <w:r w:rsidRPr="005014D2">
              <w:rPr>
                <w:color w:val="000000"/>
                <w:lang w:eastAsia="es-HN"/>
              </w:rPr>
              <w:br/>
              <w:t>de la SST y los objetivos relacionados de la</w:t>
            </w:r>
            <w:r w:rsidRPr="005014D2">
              <w:rPr>
                <w:color w:val="000000"/>
                <w:lang w:eastAsia="es-HN"/>
              </w:rPr>
              <w:br/>
              <w:t>SST y sean compatibles con la dirección</w:t>
            </w:r>
            <w:r w:rsidRPr="005014D2">
              <w:rPr>
                <w:color w:val="000000"/>
                <w:lang w:eastAsia="es-HN"/>
              </w:rPr>
              <w:br/>
              <w:t>estratégica de la organización.</w:t>
            </w:r>
          </w:p>
        </w:tc>
        <w:tc>
          <w:tcPr>
            <w:tcW w:w="4540" w:type="dxa"/>
            <w:tcBorders>
              <w:top w:val="nil"/>
              <w:left w:val="nil"/>
              <w:bottom w:val="single" w:sz="4" w:space="0" w:color="auto"/>
              <w:right w:val="single" w:sz="4" w:space="0" w:color="auto"/>
            </w:tcBorders>
            <w:shd w:val="clear" w:color="auto" w:fill="auto"/>
            <w:vAlign w:val="center"/>
            <w:hideMark/>
          </w:tcPr>
          <w:p w14:paraId="0A032720" w14:textId="77777777" w:rsidR="005014D2" w:rsidRPr="005014D2" w:rsidRDefault="005014D2" w:rsidP="005014D2">
            <w:pPr>
              <w:rPr>
                <w:color w:val="000000"/>
                <w:lang w:eastAsia="es-HN"/>
              </w:rPr>
            </w:pPr>
            <w:r w:rsidRPr="005014D2">
              <w:rPr>
                <w:color w:val="000000"/>
                <w:lang w:eastAsia="es-HN"/>
              </w:rPr>
              <w:t>La alta dirección establecerá y planteará la</w:t>
            </w:r>
            <w:r w:rsidRPr="005014D2">
              <w:rPr>
                <w:color w:val="000000"/>
                <w:lang w:eastAsia="es-HN"/>
              </w:rPr>
              <w:br/>
              <w:t>política de la SST y los objetivos del sistema</w:t>
            </w:r>
            <w:r w:rsidRPr="005014D2">
              <w:rPr>
                <w:color w:val="000000"/>
                <w:lang w:eastAsia="es-HN"/>
              </w:rPr>
              <w:br/>
              <w:t>de la SST, revisándolos regularmente.</w:t>
            </w:r>
          </w:p>
        </w:tc>
      </w:tr>
      <w:tr w:rsidR="005014D2" w:rsidRPr="005014D2" w14:paraId="03C4781A" w14:textId="77777777" w:rsidTr="005014D2">
        <w:trPr>
          <w:trHeight w:val="1500"/>
          <w:jc w:val="center"/>
        </w:trPr>
        <w:tc>
          <w:tcPr>
            <w:tcW w:w="4440" w:type="dxa"/>
            <w:tcBorders>
              <w:top w:val="nil"/>
              <w:left w:val="single" w:sz="4" w:space="0" w:color="auto"/>
              <w:bottom w:val="single" w:sz="4" w:space="0" w:color="auto"/>
              <w:right w:val="single" w:sz="4" w:space="0" w:color="auto"/>
            </w:tcBorders>
            <w:shd w:val="clear" w:color="auto" w:fill="auto"/>
            <w:vAlign w:val="center"/>
            <w:hideMark/>
          </w:tcPr>
          <w:p w14:paraId="55C09421" w14:textId="77777777" w:rsidR="005014D2" w:rsidRPr="005014D2" w:rsidRDefault="005014D2" w:rsidP="005014D2">
            <w:pPr>
              <w:rPr>
                <w:color w:val="000000"/>
                <w:lang w:eastAsia="es-HN"/>
              </w:rPr>
            </w:pPr>
            <w:r w:rsidRPr="005014D2">
              <w:rPr>
                <w:color w:val="000000"/>
                <w:lang w:eastAsia="es-HN"/>
              </w:rPr>
              <w:t>Asegurándose de la integración de los</w:t>
            </w:r>
            <w:r w:rsidRPr="005014D2">
              <w:rPr>
                <w:color w:val="000000"/>
                <w:lang w:eastAsia="es-HN"/>
              </w:rPr>
              <w:br/>
              <w:t>requisitos del sistema de gestión de la SST en</w:t>
            </w:r>
            <w:r w:rsidRPr="005014D2">
              <w:rPr>
                <w:color w:val="000000"/>
                <w:lang w:eastAsia="es-HN"/>
              </w:rPr>
              <w:br/>
              <w:t>los procesos de negocio de la organización.</w:t>
            </w:r>
          </w:p>
        </w:tc>
        <w:tc>
          <w:tcPr>
            <w:tcW w:w="4540" w:type="dxa"/>
            <w:tcBorders>
              <w:top w:val="nil"/>
              <w:left w:val="nil"/>
              <w:bottom w:val="single" w:sz="4" w:space="0" w:color="auto"/>
              <w:right w:val="single" w:sz="4" w:space="0" w:color="auto"/>
            </w:tcBorders>
            <w:shd w:val="clear" w:color="auto" w:fill="auto"/>
            <w:vAlign w:val="center"/>
            <w:hideMark/>
          </w:tcPr>
          <w:p w14:paraId="57FF9A04" w14:textId="77777777" w:rsidR="005014D2" w:rsidRPr="005014D2" w:rsidRDefault="005014D2" w:rsidP="005014D2">
            <w:pPr>
              <w:rPr>
                <w:color w:val="000000"/>
                <w:lang w:eastAsia="es-HN"/>
              </w:rPr>
            </w:pPr>
            <w:r w:rsidRPr="005014D2">
              <w:rPr>
                <w:color w:val="000000"/>
                <w:lang w:eastAsia="es-HN"/>
              </w:rPr>
              <w:t>El sistema de gestión de la SST será aplicado a</w:t>
            </w:r>
            <w:r w:rsidRPr="005014D2">
              <w:rPr>
                <w:color w:val="000000"/>
                <w:lang w:eastAsia="es-HN"/>
              </w:rPr>
              <w:br/>
              <w:t>todos los procesos que se determinaron en el</w:t>
            </w:r>
            <w:r w:rsidRPr="005014D2">
              <w:rPr>
                <w:color w:val="000000"/>
                <w:lang w:eastAsia="es-HN"/>
              </w:rPr>
              <w:br/>
              <w:t>alcance del sistema.</w:t>
            </w:r>
            <w:r w:rsidRPr="005014D2">
              <w:rPr>
                <w:color w:val="000000"/>
                <w:lang w:eastAsia="es-HN"/>
              </w:rPr>
              <w:br/>
              <w:t>Se realizarán reuniones semanalmente para</w:t>
            </w:r>
            <w:r w:rsidRPr="005014D2">
              <w:rPr>
                <w:color w:val="000000"/>
                <w:lang w:eastAsia="es-HN"/>
              </w:rPr>
              <w:br/>
              <w:t>verificar el seguimiento del sistema.</w:t>
            </w:r>
          </w:p>
        </w:tc>
      </w:tr>
      <w:tr w:rsidR="005014D2" w:rsidRPr="005014D2" w14:paraId="14C970F6" w14:textId="77777777" w:rsidTr="005014D2">
        <w:trPr>
          <w:trHeight w:val="1200"/>
          <w:jc w:val="center"/>
        </w:trPr>
        <w:tc>
          <w:tcPr>
            <w:tcW w:w="4440" w:type="dxa"/>
            <w:tcBorders>
              <w:top w:val="nil"/>
              <w:left w:val="single" w:sz="4" w:space="0" w:color="auto"/>
              <w:bottom w:val="single" w:sz="4" w:space="0" w:color="auto"/>
              <w:right w:val="single" w:sz="4" w:space="0" w:color="auto"/>
            </w:tcBorders>
            <w:shd w:val="clear" w:color="auto" w:fill="auto"/>
            <w:vAlign w:val="center"/>
            <w:hideMark/>
          </w:tcPr>
          <w:p w14:paraId="23403F76" w14:textId="77777777" w:rsidR="005014D2" w:rsidRPr="005014D2" w:rsidRDefault="005014D2" w:rsidP="005014D2">
            <w:pPr>
              <w:rPr>
                <w:color w:val="000000"/>
                <w:lang w:eastAsia="es-HN"/>
              </w:rPr>
            </w:pPr>
            <w:r w:rsidRPr="005014D2">
              <w:rPr>
                <w:color w:val="000000"/>
                <w:lang w:eastAsia="es-HN"/>
              </w:rPr>
              <w:t>Asegurándose de que los recursos necesarios</w:t>
            </w:r>
            <w:r w:rsidRPr="005014D2">
              <w:rPr>
                <w:color w:val="000000"/>
                <w:lang w:eastAsia="es-HN"/>
              </w:rPr>
              <w:br/>
              <w:t>para establecer, implementar, mantener y</w:t>
            </w:r>
            <w:r w:rsidRPr="005014D2">
              <w:rPr>
                <w:color w:val="000000"/>
                <w:lang w:eastAsia="es-HN"/>
              </w:rPr>
              <w:br/>
              <w:t>mejorar el sistema de gestión de la SST estén</w:t>
            </w:r>
            <w:r w:rsidRPr="005014D2">
              <w:rPr>
                <w:color w:val="000000"/>
                <w:lang w:eastAsia="es-HN"/>
              </w:rPr>
              <w:br/>
              <w:t>disponibles.</w:t>
            </w:r>
          </w:p>
        </w:tc>
        <w:tc>
          <w:tcPr>
            <w:tcW w:w="4540" w:type="dxa"/>
            <w:tcBorders>
              <w:top w:val="nil"/>
              <w:left w:val="nil"/>
              <w:bottom w:val="single" w:sz="4" w:space="0" w:color="auto"/>
              <w:right w:val="single" w:sz="4" w:space="0" w:color="auto"/>
            </w:tcBorders>
            <w:shd w:val="clear" w:color="auto" w:fill="auto"/>
            <w:vAlign w:val="center"/>
            <w:hideMark/>
          </w:tcPr>
          <w:p w14:paraId="72CF4650" w14:textId="77777777" w:rsidR="005014D2" w:rsidRPr="005014D2" w:rsidRDefault="005014D2" w:rsidP="005014D2">
            <w:pPr>
              <w:rPr>
                <w:color w:val="000000"/>
                <w:lang w:eastAsia="es-HN"/>
              </w:rPr>
            </w:pPr>
            <w:r w:rsidRPr="005014D2">
              <w:rPr>
                <w:color w:val="000000"/>
                <w:lang w:eastAsia="es-HN"/>
              </w:rPr>
              <w:t>Se realizarán reuniones semanalmente para</w:t>
            </w:r>
            <w:r w:rsidRPr="005014D2">
              <w:rPr>
                <w:color w:val="000000"/>
                <w:lang w:eastAsia="es-HN"/>
              </w:rPr>
              <w:br/>
              <w:t>verificar el seguimiento y el cumplimiento de</w:t>
            </w:r>
            <w:r w:rsidRPr="005014D2">
              <w:rPr>
                <w:color w:val="000000"/>
                <w:lang w:eastAsia="es-HN"/>
              </w:rPr>
              <w:br/>
              <w:t>las actividades que fueron definidas para el</w:t>
            </w:r>
            <w:r w:rsidRPr="005014D2">
              <w:rPr>
                <w:color w:val="000000"/>
                <w:lang w:eastAsia="es-HN"/>
              </w:rPr>
              <w:br/>
              <w:t>sistema de la SST.</w:t>
            </w:r>
          </w:p>
        </w:tc>
      </w:tr>
      <w:tr w:rsidR="005014D2" w:rsidRPr="005014D2" w14:paraId="1BE3AD3B" w14:textId="77777777" w:rsidTr="005014D2">
        <w:trPr>
          <w:trHeight w:val="900"/>
          <w:jc w:val="center"/>
        </w:trPr>
        <w:tc>
          <w:tcPr>
            <w:tcW w:w="4440" w:type="dxa"/>
            <w:tcBorders>
              <w:top w:val="nil"/>
              <w:left w:val="single" w:sz="4" w:space="0" w:color="auto"/>
              <w:bottom w:val="single" w:sz="4" w:space="0" w:color="auto"/>
              <w:right w:val="single" w:sz="4" w:space="0" w:color="auto"/>
            </w:tcBorders>
            <w:shd w:val="clear" w:color="auto" w:fill="auto"/>
            <w:vAlign w:val="center"/>
            <w:hideMark/>
          </w:tcPr>
          <w:p w14:paraId="0EFF57A0" w14:textId="77777777" w:rsidR="005014D2" w:rsidRPr="005014D2" w:rsidRDefault="005014D2" w:rsidP="005014D2">
            <w:pPr>
              <w:rPr>
                <w:color w:val="000000"/>
                <w:lang w:eastAsia="es-HN"/>
              </w:rPr>
            </w:pPr>
            <w:r w:rsidRPr="005014D2">
              <w:rPr>
                <w:color w:val="000000"/>
                <w:lang w:eastAsia="es-HN"/>
              </w:rPr>
              <w:t>Comunicando la importancia de una gestión</w:t>
            </w:r>
            <w:r w:rsidRPr="005014D2">
              <w:rPr>
                <w:color w:val="000000"/>
                <w:lang w:eastAsia="es-HN"/>
              </w:rPr>
              <w:br/>
              <w:t>de la SST eficaz y conforme con los requisitos</w:t>
            </w:r>
            <w:r w:rsidRPr="005014D2">
              <w:rPr>
                <w:color w:val="000000"/>
                <w:lang w:eastAsia="es-HN"/>
              </w:rPr>
              <w:br/>
              <w:t>del sistema de gestión de la SST.</w:t>
            </w:r>
          </w:p>
        </w:tc>
        <w:tc>
          <w:tcPr>
            <w:tcW w:w="4540" w:type="dxa"/>
            <w:tcBorders>
              <w:top w:val="nil"/>
              <w:left w:val="nil"/>
              <w:bottom w:val="single" w:sz="4" w:space="0" w:color="auto"/>
              <w:right w:val="single" w:sz="4" w:space="0" w:color="auto"/>
            </w:tcBorders>
            <w:shd w:val="clear" w:color="auto" w:fill="auto"/>
            <w:vAlign w:val="center"/>
            <w:hideMark/>
          </w:tcPr>
          <w:p w14:paraId="74D148D3" w14:textId="77777777" w:rsidR="005014D2" w:rsidRPr="005014D2" w:rsidRDefault="005014D2" w:rsidP="005014D2">
            <w:pPr>
              <w:rPr>
                <w:color w:val="000000"/>
                <w:lang w:eastAsia="es-HN"/>
              </w:rPr>
            </w:pPr>
            <w:r w:rsidRPr="005014D2">
              <w:rPr>
                <w:color w:val="000000"/>
                <w:lang w:eastAsia="es-HN"/>
              </w:rPr>
              <w:t>Se comunicará mensualmente por medio de</w:t>
            </w:r>
            <w:r w:rsidRPr="005014D2">
              <w:rPr>
                <w:color w:val="000000"/>
                <w:lang w:eastAsia="es-HN"/>
              </w:rPr>
              <w:br/>
              <w:t>reuniones e informes sobre el desempeño y</w:t>
            </w:r>
            <w:r w:rsidRPr="005014D2">
              <w:rPr>
                <w:color w:val="000000"/>
                <w:lang w:eastAsia="es-HN"/>
              </w:rPr>
              <w:br/>
              <w:t>cumplimiento del sistema</w:t>
            </w:r>
          </w:p>
        </w:tc>
      </w:tr>
      <w:tr w:rsidR="005014D2" w:rsidRPr="005014D2" w14:paraId="05CF7A6D" w14:textId="77777777" w:rsidTr="005014D2">
        <w:trPr>
          <w:trHeight w:val="1200"/>
          <w:jc w:val="center"/>
        </w:trPr>
        <w:tc>
          <w:tcPr>
            <w:tcW w:w="4440" w:type="dxa"/>
            <w:tcBorders>
              <w:top w:val="nil"/>
              <w:left w:val="single" w:sz="4" w:space="0" w:color="auto"/>
              <w:bottom w:val="single" w:sz="4" w:space="0" w:color="auto"/>
              <w:right w:val="single" w:sz="4" w:space="0" w:color="auto"/>
            </w:tcBorders>
            <w:shd w:val="clear" w:color="auto" w:fill="auto"/>
            <w:vAlign w:val="center"/>
            <w:hideMark/>
          </w:tcPr>
          <w:p w14:paraId="08797D8A" w14:textId="77777777" w:rsidR="005014D2" w:rsidRPr="005014D2" w:rsidRDefault="005014D2" w:rsidP="005014D2">
            <w:pPr>
              <w:rPr>
                <w:color w:val="000000"/>
                <w:lang w:eastAsia="es-HN"/>
              </w:rPr>
            </w:pPr>
            <w:r w:rsidRPr="005014D2">
              <w:rPr>
                <w:color w:val="000000"/>
                <w:lang w:eastAsia="es-HN"/>
              </w:rPr>
              <w:t>Asegurándose de que el sistema de gestión de</w:t>
            </w:r>
            <w:r w:rsidRPr="005014D2">
              <w:rPr>
                <w:color w:val="000000"/>
                <w:lang w:eastAsia="es-HN"/>
              </w:rPr>
              <w:br/>
              <w:t>la SST eficaz y conforme con los requisitos.</w:t>
            </w:r>
          </w:p>
        </w:tc>
        <w:tc>
          <w:tcPr>
            <w:tcW w:w="4540" w:type="dxa"/>
            <w:tcBorders>
              <w:top w:val="nil"/>
              <w:left w:val="nil"/>
              <w:bottom w:val="single" w:sz="4" w:space="0" w:color="auto"/>
              <w:right w:val="single" w:sz="4" w:space="0" w:color="auto"/>
            </w:tcBorders>
            <w:shd w:val="clear" w:color="auto" w:fill="auto"/>
            <w:vAlign w:val="center"/>
            <w:hideMark/>
          </w:tcPr>
          <w:p w14:paraId="37D1C716" w14:textId="77777777" w:rsidR="005014D2" w:rsidRPr="005014D2" w:rsidRDefault="005014D2" w:rsidP="005014D2">
            <w:pPr>
              <w:rPr>
                <w:color w:val="000000"/>
                <w:lang w:eastAsia="es-HN"/>
              </w:rPr>
            </w:pPr>
            <w:r w:rsidRPr="005014D2">
              <w:rPr>
                <w:color w:val="000000"/>
                <w:lang w:eastAsia="es-HN"/>
              </w:rPr>
              <w:t>Se realizarán auditorías internas para verificar</w:t>
            </w:r>
            <w:r w:rsidRPr="005014D2">
              <w:rPr>
                <w:color w:val="000000"/>
                <w:lang w:eastAsia="es-HN"/>
              </w:rPr>
              <w:br/>
              <w:t>la conformidad de los requisitos del sistema de</w:t>
            </w:r>
            <w:r w:rsidRPr="005014D2">
              <w:rPr>
                <w:color w:val="000000"/>
                <w:lang w:eastAsia="es-HN"/>
              </w:rPr>
              <w:br/>
              <w:t>la SST.</w:t>
            </w:r>
          </w:p>
        </w:tc>
      </w:tr>
    </w:tbl>
    <w:p w14:paraId="2DBE4C63" w14:textId="31E4F5A7" w:rsidR="007F6523" w:rsidRDefault="005014D2" w:rsidP="005014D2">
      <w:pPr>
        <w:pStyle w:val="Caption"/>
      </w:pPr>
      <w:bookmarkStart w:id="288" w:name="_Toc153637742"/>
      <w:r>
        <w:t xml:space="preserve">Tabla </w:t>
      </w:r>
      <w:r>
        <w:fldChar w:fldCharType="begin"/>
      </w:r>
      <w:r>
        <w:instrText xml:space="preserve"> SEQ Tabla \* ARABIC </w:instrText>
      </w:r>
      <w:r>
        <w:fldChar w:fldCharType="separate"/>
      </w:r>
      <w:r w:rsidR="000308BA">
        <w:rPr>
          <w:noProof/>
        </w:rPr>
        <w:t>12</w:t>
      </w:r>
      <w:r>
        <w:fldChar w:fldCharType="end"/>
      </w:r>
      <w:r>
        <w:t xml:space="preserve"> Criterios y pautas para el cumplimiento en términos del liderazgo y compromiso.</w:t>
      </w:r>
      <w:bookmarkEnd w:id="288"/>
    </w:p>
    <w:p w14:paraId="73561575" w14:textId="77777777" w:rsidR="005014D2" w:rsidRDefault="005014D2" w:rsidP="005014D2">
      <w:pPr>
        <w:rPr>
          <w:lang w:val="es-HN"/>
        </w:rPr>
      </w:pPr>
      <w:r w:rsidRPr="00403DEA">
        <w:rPr>
          <w:lang w:val="es-HN"/>
        </w:rPr>
        <w:t>Fuente: Elaboración propia</w:t>
      </w:r>
    </w:p>
    <w:p w14:paraId="2BBFACD4" w14:textId="77777777" w:rsidR="005014D2" w:rsidRDefault="005014D2" w:rsidP="005014D2"/>
    <w:p w14:paraId="5B79BD46" w14:textId="77777777" w:rsidR="005014D2" w:rsidRPr="005014D2" w:rsidRDefault="005014D2" w:rsidP="005014D2"/>
    <w:p w14:paraId="788540F0" w14:textId="74060ADC" w:rsidR="007F6523" w:rsidRDefault="005014D2" w:rsidP="005014D2">
      <w:pPr>
        <w:pStyle w:val="Heading4"/>
        <w:numPr>
          <w:ilvl w:val="3"/>
          <w:numId w:val="12"/>
        </w:numPr>
      </w:pPr>
      <w:r>
        <w:t xml:space="preserve">SUBAPARTADO </w:t>
      </w:r>
      <w:r w:rsidR="007F6523">
        <w:t>5.2</w:t>
      </w:r>
      <w:r>
        <w:t>:</w:t>
      </w:r>
      <w:r w:rsidR="007F6523">
        <w:t xml:space="preserve"> </w:t>
      </w:r>
      <w:r>
        <w:rPr>
          <w:caps w:val="0"/>
        </w:rPr>
        <w:t>POLÍTICA DE LA SEGURIDAD Y SALUD EN EL TRABAJO (SST)</w:t>
      </w:r>
    </w:p>
    <w:p w14:paraId="29D2D57C" w14:textId="53AA30CA" w:rsidR="007F6523" w:rsidRPr="005014D2" w:rsidRDefault="007F6523" w:rsidP="005014D2">
      <w:pPr>
        <w:pStyle w:val="TextoPrincipal"/>
      </w:pPr>
      <w:r w:rsidRPr="005014D2">
        <w:lastRenderedPageBreak/>
        <w:t xml:space="preserve">La alta dirección de Grupo </w:t>
      </w:r>
      <w:proofErr w:type="spellStart"/>
      <w:r w:rsidRPr="005014D2">
        <w:t>Farsiman</w:t>
      </w:r>
      <w:proofErr w:type="spellEnd"/>
      <w:r w:rsidRPr="005014D2">
        <w:t xml:space="preserve"> asume la responsabilidad que el Sistema d</w:t>
      </w:r>
      <w:r w:rsidR="005014D2">
        <w:t xml:space="preserve">e </w:t>
      </w:r>
      <w:r w:rsidRPr="005014D2">
        <w:t>Gestión de la Seguridad y Salud en el trabajo garantice la protección y promoción de la</w:t>
      </w:r>
      <w:r w:rsidR="005014D2">
        <w:t xml:space="preserve"> </w:t>
      </w:r>
      <w:r w:rsidRPr="005014D2">
        <w:t>seguridad y salud laboral de los trabajadores mediante la identificación de los peligros y la</w:t>
      </w:r>
      <w:r w:rsidR="005014D2">
        <w:t xml:space="preserve"> </w:t>
      </w:r>
      <w:r w:rsidRPr="005014D2">
        <w:t>evaluación de los riesgos a los que están expuestos.</w:t>
      </w:r>
    </w:p>
    <w:p w14:paraId="77BD1DFA" w14:textId="0ED229D3" w:rsidR="007F6523" w:rsidRDefault="007F6523" w:rsidP="007F6523">
      <w:pPr>
        <w:pStyle w:val="TextoPrincipal"/>
      </w:pPr>
      <w:r w:rsidRPr="005014D2">
        <w:t>Establece el compromiso de mejorar continuamente los procesos, evaluando y realizando un</w:t>
      </w:r>
      <w:r w:rsidR="005014D2">
        <w:t xml:space="preserve"> </w:t>
      </w:r>
      <w:r w:rsidRPr="005014D2">
        <w:t>seguimiento de los riesgos presentes en todas las actividades desarrolladas en la organización</w:t>
      </w:r>
      <w:r w:rsidR="005014D2">
        <w:t xml:space="preserve"> </w:t>
      </w:r>
      <w:r w:rsidRPr="005014D2">
        <w:t>como el mejoramiento continuo del Sistema de Gestión de la Seguridad y Salud en el Trabajo.</w:t>
      </w:r>
      <w:r w:rsidR="005014D2">
        <w:t xml:space="preserve"> </w:t>
      </w:r>
      <w:r>
        <w:t>Así mismo se compromete a cumplir como mínimo con la legislación vigente y mejorar la</w:t>
      </w:r>
      <w:r w:rsidR="005014D2">
        <w:t xml:space="preserve"> </w:t>
      </w:r>
      <w:r>
        <w:t>administración de salud y seguridad hacia las mejores prácticas de la organización.</w:t>
      </w:r>
      <w:r w:rsidR="005014D2">
        <w:t xml:space="preserve">  </w:t>
      </w:r>
      <w:r>
        <w:t>Igualmente, todos los trabajadores tendrán la potestad de notificar aquellas condiciones y</w:t>
      </w:r>
      <w:r w:rsidR="005014D2">
        <w:t xml:space="preserve"> </w:t>
      </w:r>
      <w:r>
        <w:t>actividades de trabajo que consideren dañinas para su seguridad y salud.</w:t>
      </w:r>
      <w:r w:rsidR="005014D2">
        <w:t xml:space="preserve"> </w:t>
      </w:r>
      <w:r>
        <w:t>La política será revisada una vez al año.</w:t>
      </w:r>
    </w:p>
    <w:p w14:paraId="3C8D738C" w14:textId="22F6DF00" w:rsidR="007F6523" w:rsidRDefault="005014D2" w:rsidP="005014D2">
      <w:pPr>
        <w:pStyle w:val="Heading4"/>
        <w:numPr>
          <w:ilvl w:val="3"/>
          <w:numId w:val="12"/>
        </w:numPr>
      </w:pPr>
      <w:r>
        <w:rPr>
          <w:caps w:val="0"/>
        </w:rPr>
        <w:t>SUBAPARTADO 5.3: ROLES Y RESPONSABILIDADES EN LA ORGANIZACIÓN</w:t>
      </w:r>
    </w:p>
    <w:p w14:paraId="45AD5CD5" w14:textId="142D0B73" w:rsidR="00987295" w:rsidRDefault="007F6523" w:rsidP="0035106E">
      <w:pPr>
        <w:pStyle w:val="TextoPrincipal"/>
        <w:numPr>
          <w:ilvl w:val="0"/>
          <w:numId w:val="35"/>
        </w:numPr>
      </w:pPr>
      <w:r>
        <w:t>Alta Dirección</w:t>
      </w:r>
      <w:r w:rsidR="005014D2">
        <w:t xml:space="preserve">: </w:t>
      </w:r>
      <w:r>
        <w:t>La Alta Dirección la asume el Gerente General de la empresa quien será el responsable de la</w:t>
      </w:r>
      <w:r w:rsidR="005014D2">
        <w:t xml:space="preserve"> </w:t>
      </w:r>
      <w:r>
        <w:t>salud y seguridad de los trabajadores de la empresa, así mismo realiza un análisis del contexto</w:t>
      </w:r>
      <w:r w:rsidR="005014D2">
        <w:t xml:space="preserve"> </w:t>
      </w:r>
      <w:r>
        <w:t>de la empresa. A la vez se encarga de realizar el planteamiento de los objetivos, de aprobar la</w:t>
      </w:r>
      <w:r w:rsidR="005014D2">
        <w:t xml:space="preserve"> </w:t>
      </w:r>
      <w:r>
        <w:t>política de seguridad y salud y de abordar los peligros y riesgos que sean identificados en las</w:t>
      </w:r>
      <w:r w:rsidR="005014D2">
        <w:t xml:space="preserve"> </w:t>
      </w:r>
      <w:r>
        <w:t>actividades de la organización</w:t>
      </w:r>
      <w:r w:rsidR="00987295">
        <w:t>.</w:t>
      </w:r>
    </w:p>
    <w:p w14:paraId="0A32E0DD" w14:textId="1CBE757A" w:rsidR="00987295" w:rsidRDefault="00987295" w:rsidP="0035106E">
      <w:pPr>
        <w:pStyle w:val="TextoPrincipal"/>
        <w:numPr>
          <w:ilvl w:val="0"/>
          <w:numId w:val="35"/>
        </w:numPr>
      </w:pPr>
      <w:r>
        <w:t>Los trabajadores:</w:t>
      </w:r>
      <w:r w:rsidRPr="00987295">
        <w:t xml:space="preserve"> Su responsabilidad principal radica en seguir y cumplir activamente con los procedimientos y prácticas establecidos en el sistema de gestión de seguridad y salud ocupacional. Además, deben participar activamente en las actividades de consulta, proporcionando retroalimentación valiosa y sugiriendo mejoras a través de los mecanismos establecidos. Es esencial que estén comprometidos con la promoción de un entorno de trabajo seguro y saludable, reportando cualquier incidente, peligro o riesgo identificado.</w:t>
      </w:r>
    </w:p>
    <w:p w14:paraId="3B13B2B7" w14:textId="448ADB92" w:rsidR="00987295" w:rsidRDefault="00987295" w:rsidP="0035106E">
      <w:pPr>
        <w:pStyle w:val="TextoPrincipal"/>
        <w:numPr>
          <w:ilvl w:val="0"/>
          <w:numId w:val="35"/>
        </w:numPr>
      </w:pPr>
      <w:r>
        <w:t xml:space="preserve">Socios: </w:t>
      </w:r>
      <w:r w:rsidRPr="00987295">
        <w:t xml:space="preserve">Su responsabilidad incluye cumplir con los requisitos y estándares de seguridad y salud ocupacional establecidos por la organización. Deben colaborar estrechamente con la empresa para garantizar la integración efectiva de sus </w:t>
      </w:r>
      <w:r w:rsidRPr="00987295">
        <w:lastRenderedPageBreak/>
        <w:t>prácticas y procedimientos con el sistema de gestión implementado, contribuyendo así a un entorno de trabajo seguro y saludable en todas las etapas de la cadena de suministro.</w:t>
      </w:r>
    </w:p>
    <w:p w14:paraId="5AA6B12E" w14:textId="76F2C428" w:rsidR="00987295" w:rsidRDefault="00987295" w:rsidP="0035106E">
      <w:pPr>
        <w:pStyle w:val="TextoPrincipal"/>
        <w:numPr>
          <w:ilvl w:val="0"/>
          <w:numId w:val="35"/>
        </w:numPr>
      </w:pPr>
      <w:r>
        <w:t xml:space="preserve">Clientes: </w:t>
      </w:r>
      <w:r w:rsidRPr="00987295">
        <w:t>Pueden expresar sus expectativas y requerimientos relacionados con la seguridad y salud ocupacional. La responsabilidad de los clientes radica en colaborar con la organización para garantizar la alineación de las prácticas de seguridad y salud ocupacional con sus estándares. Además, al seleccionar proveedores y colaboradores comprometidos con normas elevadas, contribuyen al fortalecimiento de una cadena de suministro responsable y segura.</w:t>
      </w:r>
    </w:p>
    <w:p w14:paraId="248C57D3" w14:textId="3D287F2C" w:rsidR="00987295" w:rsidRDefault="00987295" w:rsidP="00987295">
      <w:pPr>
        <w:pStyle w:val="Heading4"/>
        <w:numPr>
          <w:ilvl w:val="3"/>
          <w:numId w:val="12"/>
        </w:numPr>
      </w:pPr>
      <w:r>
        <w:rPr>
          <w:caps w:val="0"/>
        </w:rPr>
        <w:t xml:space="preserve">SUBAPARTADO 5.4: </w:t>
      </w:r>
      <w:r w:rsidRPr="00987295">
        <w:rPr>
          <w:caps w:val="0"/>
        </w:rPr>
        <w:t>CONSULTA Y PARTICIPACIÓN DE LOS TRABAJADORES</w:t>
      </w:r>
    </w:p>
    <w:p w14:paraId="1D040E98" w14:textId="23F49AE9" w:rsidR="00987295" w:rsidRDefault="00987295" w:rsidP="00987295">
      <w:pPr>
        <w:pStyle w:val="TextoPrincipal"/>
      </w:pPr>
      <w:r>
        <w:t xml:space="preserve">Se establecerán mecanismos regulares de consulta, como reuniones y foros, donde los trabajadores podrán expresar sus opiniones y preocupaciones. Además, se designarán representantes de los trabajadores que participarán en equipos de trabajo específicos y actuarán como enlaces entre la </w:t>
      </w:r>
      <w:r w:rsidR="00466126">
        <w:t xml:space="preserve">alta </w:t>
      </w:r>
      <w:r>
        <w:t xml:space="preserve">dirección </w:t>
      </w:r>
      <w:r w:rsidR="00466126">
        <w:t>y los colaboradores</w:t>
      </w:r>
      <w:r>
        <w:t>.</w:t>
      </w:r>
    </w:p>
    <w:p w14:paraId="6B9ABB5F" w14:textId="2610B757" w:rsidR="007F6523" w:rsidRDefault="00987295" w:rsidP="00987295">
      <w:pPr>
        <w:pStyle w:val="TextoPrincipal"/>
      </w:pPr>
      <w:r>
        <w:t>La difusión de información relevante será clave, mediante comunicados, materiales informativos y formación específica para que los trabajadores comprendan la importancia de la implementación. Se fomentará la retroalimentación a través de buzones de sugerencias, encuestas y participación activa en auditorías internas, brindando a los trabajadores la oportunidad de evaluar y proponer mejoras en los procesos y prácticas establecidos.</w:t>
      </w:r>
      <w:r w:rsidR="00466126">
        <w:t xml:space="preserve"> </w:t>
      </w:r>
      <w:r>
        <w:t xml:space="preserve">Esta estrategia no solo cumple con los requisitos normativos, sino que también fortalece la cultura de seguridad y salud ocupacional, contribuyendo a la efectividad del sistema de gestión y mejorando la aceptación por parte del personal. </w:t>
      </w:r>
    </w:p>
    <w:p w14:paraId="760366A5" w14:textId="0DD5CF70" w:rsidR="00466126" w:rsidRDefault="00466126" w:rsidP="00466126">
      <w:pPr>
        <w:pStyle w:val="Heading3"/>
      </w:pPr>
      <w:bookmarkStart w:id="289" w:name="_Toc153637721"/>
      <w:r>
        <w:t>APARTADO 6:</w:t>
      </w:r>
      <w:r w:rsidRPr="00466126">
        <w:t xml:space="preserve"> </w:t>
      </w:r>
      <w:r>
        <w:t>PLANIFICACIÓN</w:t>
      </w:r>
      <w:bookmarkEnd w:id="289"/>
    </w:p>
    <w:p w14:paraId="7CB2D220" w14:textId="6BAE0CE5" w:rsidR="00466126" w:rsidRPr="00466126" w:rsidRDefault="00466126" w:rsidP="00466126">
      <w:pPr>
        <w:pStyle w:val="Heading4"/>
        <w:numPr>
          <w:ilvl w:val="3"/>
          <w:numId w:val="12"/>
        </w:numPr>
      </w:pPr>
      <w:r>
        <w:rPr>
          <w:caps w:val="0"/>
        </w:rPr>
        <w:t xml:space="preserve">SUBAPARTADO 6.1: </w:t>
      </w:r>
      <w:r w:rsidRPr="00466126">
        <w:rPr>
          <w:caps w:val="0"/>
        </w:rPr>
        <w:t>ACCIONES PARA ABORDAR RIESGOS Y OPORTUNIDADES</w:t>
      </w:r>
    </w:p>
    <w:p w14:paraId="3603EA7A" w14:textId="24BD8E40" w:rsidR="00466126" w:rsidRDefault="00466126" w:rsidP="00466126">
      <w:pPr>
        <w:pStyle w:val="TextoPrincipal"/>
      </w:pPr>
      <w:r w:rsidRPr="00466126">
        <w:t xml:space="preserve">En la fase de implementación de la norma ISO 45001:2018 en el centro de llamadas de Grupo FARSIMAN, se realizará una exhaustiva </w:t>
      </w:r>
      <w:r>
        <w:t xml:space="preserve">reevaluación </w:t>
      </w:r>
      <w:r w:rsidRPr="00466126">
        <w:t xml:space="preserve">de </w:t>
      </w:r>
      <w:r>
        <w:t xml:space="preserve">los </w:t>
      </w:r>
      <w:r w:rsidRPr="00466126">
        <w:t xml:space="preserve">riesgos. Este proceso comprenderá la detección precisa de riesgos ergonómicos, físicos y psicosociales presentes en el entorno laboral. Simultáneamente, se buscarán oportunidades para mejorar la eficiencia operativa y la seguridad mediante prácticas innovadoras y tecnologías más seguras. Este enfoque permitirá </w:t>
      </w:r>
      <w:r w:rsidRPr="00466126">
        <w:lastRenderedPageBreak/>
        <w:t>la implementación de acciones específicas, tanto preventivas como correctivas, diseñadas para mitigar los riesgos identificados y capitalizar las oportunidades para un entorno laboral más seguro y saludable.</w:t>
      </w:r>
    </w:p>
    <w:p w14:paraId="7A6DD830" w14:textId="6B070ED6" w:rsidR="00466126" w:rsidRDefault="00466126" w:rsidP="00466126">
      <w:pPr>
        <w:pStyle w:val="Heading4"/>
        <w:numPr>
          <w:ilvl w:val="3"/>
          <w:numId w:val="12"/>
        </w:numPr>
      </w:pPr>
      <w:r>
        <w:rPr>
          <w:caps w:val="0"/>
        </w:rPr>
        <w:t xml:space="preserve">SUBAPARTADO 6.2: </w:t>
      </w:r>
      <w:r w:rsidRPr="00466126">
        <w:rPr>
          <w:caps w:val="0"/>
        </w:rPr>
        <w:t>OBJETIVOS DE LA SST Y PLANIFICACIÓN PARA LOGRARLOS</w:t>
      </w:r>
    </w:p>
    <w:p w14:paraId="0A9C34DB" w14:textId="45B77424" w:rsidR="00466126" w:rsidRDefault="00466126" w:rsidP="00987295">
      <w:pPr>
        <w:pStyle w:val="TextoPrincipal"/>
      </w:pPr>
      <w:r w:rsidRPr="00466126">
        <w:t xml:space="preserve">En consonancia con el compromiso de fortalecer la salud y seguridad ocupacional, se establecerán objetivos claros y </w:t>
      </w:r>
      <w:r>
        <w:t>medibles.</w:t>
      </w:r>
      <w:r w:rsidRPr="00466126">
        <w:t xml:space="preserve"> Estos objetivos, cuidadosamente definidos siguiendo el enfoque SMART, abordarán áreas específicas de mejora. Un ejemplo podría ser la reducción significativa de la tasa de incidentes laborales en un período definido. Para alcanzar estos objetivos, se diseñará un plan de acción detallado que identifique las acciones necesarias, los recursos requeridos y las responsabilidades asignadas. </w:t>
      </w:r>
    </w:p>
    <w:p w14:paraId="7DA266C8" w14:textId="588DA1DD" w:rsidR="00466126" w:rsidRDefault="00466126" w:rsidP="00466126">
      <w:pPr>
        <w:pStyle w:val="Heading3"/>
      </w:pPr>
      <w:bookmarkStart w:id="290" w:name="_Toc153637722"/>
      <w:r>
        <w:t>APARTADO 7:</w:t>
      </w:r>
      <w:r w:rsidRPr="00466126">
        <w:t xml:space="preserve"> </w:t>
      </w:r>
      <w:r>
        <w:t>APOYO</w:t>
      </w:r>
      <w:bookmarkEnd w:id="290"/>
    </w:p>
    <w:p w14:paraId="7E2EF1CB" w14:textId="058BAAF9" w:rsidR="00466126" w:rsidRDefault="00466126" w:rsidP="00466126">
      <w:pPr>
        <w:pStyle w:val="Heading4"/>
        <w:numPr>
          <w:ilvl w:val="3"/>
          <w:numId w:val="12"/>
        </w:numPr>
        <w:rPr>
          <w:caps w:val="0"/>
        </w:rPr>
      </w:pPr>
      <w:r>
        <w:rPr>
          <w:caps w:val="0"/>
        </w:rPr>
        <w:t xml:space="preserve">SUBAPARTADO 7.1: </w:t>
      </w:r>
      <w:r w:rsidR="00B96DA4">
        <w:rPr>
          <w:caps w:val="0"/>
        </w:rPr>
        <w:t>RECURSOS</w:t>
      </w:r>
    </w:p>
    <w:p w14:paraId="56A3D321" w14:textId="77777777" w:rsidR="00FE613E" w:rsidRPr="00FE613E" w:rsidRDefault="00FE613E" w:rsidP="00FE613E">
      <w:pPr>
        <w:rPr>
          <w:lang w:val="es-HN"/>
        </w:rPr>
      </w:pPr>
    </w:p>
    <w:p w14:paraId="04575648" w14:textId="1650B5B4" w:rsidR="00466126" w:rsidRDefault="00FE613E" w:rsidP="00FE613E">
      <w:pPr>
        <w:pStyle w:val="TextoPrincipal"/>
      </w:pPr>
      <w:r w:rsidRPr="00FE613E">
        <w:t xml:space="preserve">Se establecerá un equipo de implementación capacitado, se asignarán </w:t>
      </w:r>
      <w:r>
        <w:t xml:space="preserve">un </w:t>
      </w:r>
      <w:r w:rsidRPr="00FE613E">
        <w:t>presupuesto</w:t>
      </w:r>
      <w:r>
        <w:t>, tomando en cuenta un 10% del mismo para eventualidades</w:t>
      </w:r>
      <w:r w:rsidRPr="00FE613E">
        <w:t>. Este enfoque asegurará que el centro de llamadas cuente con los medios necesarios para lograr los objetivos de salud y seguridad ocupacional de manera eficaz y eficiente.</w:t>
      </w:r>
    </w:p>
    <w:p w14:paraId="2225BDDD" w14:textId="07020D0A" w:rsidR="00FE613E" w:rsidRPr="00FE613E" w:rsidRDefault="00FE613E" w:rsidP="00FE613E">
      <w:pPr>
        <w:pStyle w:val="Heading4"/>
        <w:numPr>
          <w:ilvl w:val="3"/>
          <w:numId w:val="12"/>
        </w:numPr>
        <w:rPr>
          <w:caps w:val="0"/>
        </w:rPr>
      </w:pPr>
      <w:r>
        <w:rPr>
          <w:caps w:val="0"/>
        </w:rPr>
        <w:t>SUBAPARTADO 7.2: COMPETENCIA</w:t>
      </w:r>
    </w:p>
    <w:p w14:paraId="32653E24" w14:textId="39518257" w:rsidR="00FE613E" w:rsidRDefault="00FE613E" w:rsidP="00FE613E">
      <w:pPr>
        <w:pStyle w:val="TextoPrincipal"/>
      </w:pPr>
      <w:r w:rsidRPr="00FE613E">
        <w:t>Se diseñarán programas de formación específicos para mejorar las habilidades y conocimientos del equipo en materia de salud y seguridad ocupacional. La identificación de brechas de competencia y la provisión de oportunidades de desarrollo asegurarán que todos los colaboradores estén debidamente capacitados para cumplir con los requisitos normativos y contribuir activamente a la cultura de seguridad en el centro de llamadas.</w:t>
      </w:r>
    </w:p>
    <w:p w14:paraId="5C87E831" w14:textId="64F8CB97" w:rsidR="001F7B52" w:rsidRDefault="001F7B52" w:rsidP="001F7B52">
      <w:pPr>
        <w:pStyle w:val="Heading4"/>
        <w:numPr>
          <w:ilvl w:val="3"/>
          <w:numId w:val="12"/>
        </w:numPr>
      </w:pPr>
      <w:r>
        <w:rPr>
          <w:caps w:val="0"/>
        </w:rPr>
        <w:t xml:space="preserve">SUBAPARTADO </w:t>
      </w:r>
      <w:r w:rsidRPr="001F7B52">
        <w:t>7.</w:t>
      </w:r>
      <w:r w:rsidR="0040349F">
        <w:t>3</w:t>
      </w:r>
      <w:r>
        <w:rPr>
          <w:caps w:val="0"/>
        </w:rPr>
        <w:t xml:space="preserve">: </w:t>
      </w:r>
      <w:r w:rsidRPr="001F7B52">
        <w:t>COMUNICACIÓN</w:t>
      </w:r>
    </w:p>
    <w:p w14:paraId="420C3F54" w14:textId="1741C159" w:rsidR="001F7B52" w:rsidRDefault="001F7B52" w:rsidP="00FE613E">
      <w:pPr>
        <w:pStyle w:val="TextoPrincipal"/>
      </w:pPr>
      <w:r w:rsidRPr="001F7B52">
        <w:t xml:space="preserve">Se desarrollará un plan de comunicación interna detallado para informar a todo el personal sobre los cambios, objetivos y procesos asociados con la </w:t>
      </w:r>
      <w:r>
        <w:t xml:space="preserve">implementación de la </w:t>
      </w:r>
      <w:r w:rsidRPr="001F7B52">
        <w:t>norma ISO 45001:2018. Este plan fomentará la participación y la comprensión de los empleados, creando un ambiente propicio. La retroalimentación constante y la apertura a la comunicación bidireccional fortalecerán la adhesión y el compromiso de todo</w:t>
      </w:r>
      <w:r>
        <w:t>s los colaboradores.</w:t>
      </w:r>
    </w:p>
    <w:p w14:paraId="6A9F6FCD" w14:textId="77777777" w:rsidR="001F7B52" w:rsidRDefault="001F7B52" w:rsidP="00FE613E">
      <w:pPr>
        <w:pStyle w:val="TextoPrincipal"/>
      </w:pPr>
    </w:p>
    <w:p w14:paraId="3D543ABA" w14:textId="225C8302" w:rsidR="001F7B52" w:rsidRDefault="001F7B52" w:rsidP="001F7B52">
      <w:pPr>
        <w:pStyle w:val="Heading4"/>
        <w:numPr>
          <w:ilvl w:val="3"/>
          <w:numId w:val="12"/>
        </w:numPr>
      </w:pPr>
      <w:r>
        <w:rPr>
          <w:caps w:val="0"/>
        </w:rPr>
        <w:lastRenderedPageBreak/>
        <w:t xml:space="preserve">SUBAPARTADO </w:t>
      </w:r>
      <w:r w:rsidRPr="001F7B52">
        <w:t>7.</w:t>
      </w:r>
      <w:r w:rsidR="0040349F">
        <w:t>4</w:t>
      </w:r>
      <w:r>
        <w:rPr>
          <w:caps w:val="0"/>
        </w:rPr>
        <w:t xml:space="preserve">: </w:t>
      </w:r>
      <w:r>
        <w:t>LA INFORMACIÓN DOCUMENTADA</w:t>
      </w:r>
    </w:p>
    <w:p w14:paraId="01D263BA" w14:textId="77777777" w:rsidR="001F7B52" w:rsidRPr="001F7B52" w:rsidRDefault="001F7B52" w:rsidP="001F7B52">
      <w:pPr>
        <w:rPr>
          <w:lang w:val="es-HN"/>
        </w:rPr>
      </w:pPr>
    </w:p>
    <w:p w14:paraId="1EB87D80" w14:textId="11B0A81A" w:rsidR="001F7B52" w:rsidRDefault="001F7B52" w:rsidP="00FE613E">
      <w:pPr>
        <w:pStyle w:val="TextoPrincipal"/>
      </w:pPr>
      <w:r w:rsidRPr="001F7B52">
        <w:t>Se establecerán procesos para la generación, revisión, control y disposición de la documentación. Este enfoque garantizará la disponibilidad de información precisa y actualizada, respaldando así la toma de decisiones informada y la evidencia de conformidad con los requisitos normativos.</w:t>
      </w:r>
    </w:p>
    <w:p w14:paraId="55DAED0F" w14:textId="7D8BE602" w:rsidR="000363EF" w:rsidRDefault="000363EF" w:rsidP="000363EF">
      <w:pPr>
        <w:pStyle w:val="Heading3"/>
      </w:pPr>
      <w:bookmarkStart w:id="291" w:name="_Toc153637723"/>
      <w:r>
        <w:t>APARTADO 8:</w:t>
      </w:r>
      <w:r w:rsidRPr="00466126">
        <w:t xml:space="preserve"> </w:t>
      </w:r>
      <w:r w:rsidR="00BD60A4">
        <w:t>OPERACIÓN</w:t>
      </w:r>
      <w:bookmarkEnd w:id="291"/>
    </w:p>
    <w:p w14:paraId="72F0865D" w14:textId="0296F02B" w:rsidR="0040349F" w:rsidRDefault="0040349F" w:rsidP="0040349F">
      <w:pPr>
        <w:pStyle w:val="Heading4"/>
        <w:numPr>
          <w:ilvl w:val="3"/>
          <w:numId w:val="12"/>
        </w:numPr>
      </w:pPr>
      <w:r>
        <w:rPr>
          <w:caps w:val="0"/>
        </w:rPr>
        <w:t xml:space="preserve">SUBAPARTADO </w:t>
      </w:r>
      <w:r>
        <w:t>8</w:t>
      </w:r>
      <w:r w:rsidRPr="001F7B52">
        <w:t>.</w:t>
      </w:r>
      <w:r>
        <w:t>1:</w:t>
      </w:r>
      <w:r>
        <w:rPr>
          <w:caps w:val="0"/>
        </w:rPr>
        <w:t xml:space="preserve"> </w:t>
      </w:r>
      <w:r>
        <w:t>PLANIFICACIÓN Y CONTROL OPERACIONAL</w:t>
      </w:r>
    </w:p>
    <w:p w14:paraId="4DDCACC9" w14:textId="3FD3EAD3" w:rsidR="0040349F" w:rsidRDefault="0040349F" w:rsidP="0040349F">
      <w:pPr>
        <w:pStyle w:val="TextoPrincipal"/>
      </w:pPr>
      <w:r w:rsidRPr="0040349F">
        <w:t>Se establecerán procedimientos operativos claros y detallados para asegurar la gestión efectiva de los procesos vinculados con la salud y seguridad ocupacional. Esto abarcará desde la operación cotidiana hasta situaciones de emergencia. Se designarán responsabilidades específicas, se establecerán protocolos de control y se implementarán medidas preventivas y correctivas para garantizar un entorno laboral seguro y saludable de manera continua.</w:t>
      </w:r>
    </w:p>
    <w:p w14:paraId="1A4240A9" w14:textId="396FFD3B" w:rsidR="0040349F" w:rsidRDefault="0040349F" w:rsidP="0040349F">
      <w:pPr>
        <w:pStyle w:val="Heading4"/>
        <w:numPr>
          <w:ilvl w:val="3"/>
          <w:numId w:val="12"/>
        </w:numPr>
      </w:pPr>
      <w:r>
        <w:rPr>
          <w:caps w:val="0"/>
        </w:rPr>
        <w:t xml:space="preserve">SUBAPARTADO </w:t>
      </w:r>
      <w:r>
        <w:t>8</w:t>
      </w:r>
      <w:r w:rsidRPr="001F7B52">
        <w:t>.</w:t>
      </w:r>
      <w:r>
        <w:t>2:</w:t>
      </w:r>
      <w:r>
        <w:rPr>
          <w:caps w:val="0"/>
        </w:rPr>
        <w:t xml:space="preserve"> </w:t>
      </w:r>
      <w:r>
        <w:t>PREPARACIÓN Y RESPUESTA ANTE EMERGENCIAS</w:t>
      </w:r>
    </w:p>
    <w:p w14:paraId="33A1E4DA" w14:textId="6DB90465" w:rsidR="0040349F" w:rsidRDefault="0040349F" w:rsidP="0040349F">
      <w:pPr>
        <w:pStyle w:val="TextoPrincipal"/>
      </w:pPr>
      <w:r w:rsidRPr="0040349F">
        <w:t>Se desarrollarán planes detallados para abordar situaciones de emergencia relacionadas con la salud y seguridad ocupacional. Esto incluirá la identificación de escenarios potenciales,</w:t>
      </w:r>
      <w:r>
        <w:t xml:space="preserve"> eventualidades no anticipadas,</w:t>
      </w:r>
      <w:r w:rsidRPr="0040349F">
        <w:t xml:space="preserve"> la asignación de roles y responsabilidades en caso de emergencia</w:t>
      </w:r>
      <w:r>
        <w:t>.</w:t>
      </w:r>
      <w:r w:rsidRPr="0040349F">
        <w:t xml:space="preserve"> </w:t>
      </w:r>
    </w:p>
    <w:p w14:paraId="432F2BA9" w14:textId="36A95791" w:rsidR="0040349F" w:rsidRDefault="0040349F" w:rsidP="00BD60A4">
      <w:pPr>
        <w:pStyle w:val="Heading4"/>
        <w:numPr>
          <w:ilvl w:val="3"/>
          <w:numId w:val="12"/>
        </w:numPr>
      </w:pPr>
      <w:r>
        <w:rPr>
          <w:caps w:val="0"/>
        </w:rPr>
        <w:t xml:space="preserve">SUBAPARTADO </w:t>
      </w:r>
      <w:r>
        <w:t>8</w:t>
      </w:r>
      <w:r w:rsidRPr="001F7B52">
        <w:t>.</w:t>
      </w:r>
      <w:r w:rsidR="00BD60A4">
        <w:t>3</w:t>
      </w:r>
      <w:r>
        <w:t>:</w:t>
      </w:r>
      <w:r>
        <w:rPr>
          <w:caps w:val="0"/>
        </w:rPr>
        <w:t xml:space="preserve"> </w:t>
      </w:r>
      <w:r w:rsidR="00BD60A4">
        <w:t>CONTROL DE PROVEEDORES EXTERNOS</w:t>
      </w:r>
    </w:p>
    <w:p w14:paraId="727F651F" w14:textId="6D17D7CA" w:rsidR="00BD60A4" w:rsidRDefault="00BD60A4" w:rsidP="00BD60A4">
      <w:pPr>
        <w:pStyle w:val="TextoPrincipal"/>
      </w:pPr>
      <w:r w:rsidRPr="00BD60A4">
        <w:t xml:space="preserve">Se establecerán criterios claros de selección y evaluación para garantizar que los proveedores cumplan con los estándares de salud y seguridad ocupacional establecidos por la norma ISO 45001:2018. </w:t>
      </w:r>
      <w:r>
        <w:t>Aunque por el rubro de la empresa, este apartado no toma la preponderancia que tomaría en otros casos, siempre es importante considerarlo.</w:t>
      </w:r>
    </w:p>
    <w:p w14:paraId="3A3981B8" w14:textId="719F5661" w:rsidR="00BD60A4" w:rsidRDefault="00BD60A4" w:rsidP="00BD60A4">
      <w:pPr>
        <w:pStyle w:val="Heading4"/>
        <w:numPr>
          <w:ilvl w:val="3"/>
          <w:numId w:val="12"/>
        </w:numPr>
        <w:rPr>
          <w:caps w:val="0"/>
        </w:rPr>
      </w:pPr>
      <w:r>
        <w:rPr>
          <w:caps w:val="0"/>
        </w:rPr>
        <w:t xml:space="preserve">SUBAPARTADO </w:t>
      </w:r>
      <w:r>
        <w:t>8</w:t>
      </w:r>
      <w:r w:rsidRPr="001F7B52">
        <w:t>.</w:t>
      </w:r>
      <w:r>
        <w:t>4:</w:t>
      </w:r>
      <w:r>
        <w:rPr>
          <w:caps w:val="0"/>
        </w:rPr>
        <w:t xml:space="preserve"> </w:t>
      </w:r>
      <w:r w:rsidRPr="00BD60A4">
        <w:t>C</w:t>
      </w:r>
      <w:r w:rsidRPr="00BD60A4">
        <w:rPr>
          <w:caps w:val="0"/>
        </w:rPr>
        <w:t>ONTROL DE LOS PRODUCTOS Y SERVICIOS PROPORCIONADOS EXTERNAMENTE</w:t>
      </w:r>
    </w:p>
    <w:p w14:paraId="09D9D0BC" w14:textId="136E967B" w:rsidR="00BD60A4" w:rsidRPr="00BD60A4" w:rsidRDefault="00BD60A4" w:rsidP="00BD60A4">
      <w:pPr>
        <w:pStyle w:val="TextoPrincipal"/>
      </w:pPr>
      <w:r w:rsidRPr="00BD60A4">
        <w:t>Se implementarán mecanismos de inspección y evaluación para verificar la conformidad de los productos y servicios externos con los estándares establecidos. La colaboración estrecha con proveedores externos será esencial para mantener un alto nivel de control y garantizar que todos los elementos externos que impactan la salud y seguridad ocupacional se gestionen de manera efectiva.</w:t>
      </w:r>
    </w:p>
    <w:p w14:paraId="5E20AC23" w14:textId="4FDAF2C4" w:rsidR="00BD60A4" w:rsidRDefault="00BD60A4" w:rsidP="00BD60A4">
      <w:pPr>
        <w:pStyle w:val="Heading3"/>
      </w:pPr>
      <w:bookmarkStart w:id="292" w:name="_Toc153637724"/>
      <w:r>
        <w:lastRenderedPageBreak/>
        <w:t>APARTADO 9:</w:t>
      </w:r>
      <w:r w:rsidRPr="00466126">
        <w:t xml:space="preserve"> </w:t>
      </w:r>
      <w:r>
        <w:t>EVALUACIÓN DEL DESEMPEÑO</w:t>
      </w:r>
      <w:bookmarkEnd w:id="292"/>
    </w:p>
    <w:p w14:paraId="78EA854E" w14:textId="7EAD71CD" w:rsidR="00BD60A4" w:rsidRDefault="00BD60A4" w:rsidP="0035106E">
      <w:pPr>
        <w:pStyle w:val="Heading4"/>
        <w:numPr>
          <w:ilvl w:val="3"/>
          <w:numId w:val="36"/>
        </w:numPr>
      </w:pPr>
      <w:r>
        <w:rPr>
          <w:caps w:val="0"/>
        </w:rPr>
        <w:t xml:space="preserve">SUBAPARTADO </w:t>
      </w:r>
      <w:r>
        <w:t>9</w:t>
      </w:r>
      <w:r w:rsidRPr="001F7B52">
        <w:t>.</w:t>
      </w:r>
      <w:r>
        <w:t>1:</w:t>
      </w:r>
      <w:r>
        <w:rPr>
          <w:caps w:val="0"/>
        </w:rPr>
        <w:t xml:space="preserve"> </w:t>
      </w:r>
      <w:r>
        <w:t>SEGUIMIENTO, MEDICIÓN, ANÁLISIS Y EVALUACIÓN</w:t>
      </w:r>
    </w:p>
    <w:p w14:paraId="466C8CC5" w14:textId="2DB307FC" w:rsidR="00BD60A4" w:rsidRDefault="00BD60A4" w:rsidP="00BD60A4">
      <w:pPr>
        <w:pStyle w:val="TextoPrincipal"/>
      </w:pPr>
      <w:r w:rsidRPr="00BD60A4">
        <w:t>Se establecerán sistemas robustos de seguimiento y medición para evaluar continuamente los procesos vinculados con la salud y seguridad ocupacional. Esto abarcará indicadores clave de rendimiento (KPI) específicos, como la tasa de incidentes</w:t>
      </w:r>
      <w:r>
        <w:t>, cambios en los riesgos psicosociales, reducción en riesgos ergonómicos.</w:t>
      </w:r>
    </w:p>
    <w:p w14:paraId="5B6D74EC" w14:textId="072B452F" w:rsidR="00BD60A4" w:rsidRDefault="00BD60A4" w:rsidP="0035106E">
      <w:pPr>
        <w:pStyle w:val="Heading4"/>
        <w:numPr>
          <w:ilvl w:val="3"/>
          <w:numId w:val="36"/>
        </w:numPr>
      </w:pPr>
      <w:r>
        <w:rPr>
          <w:caps w:val="0"/>
        </w:rPr>
        <w:t xml:space="preserve">SUBAPARTADO </w:t>
      </w:r>
      <w:r>
        <w:t>9</w:t>
      </w:r>
      <w:r w:rsidRPr="001F7B52">
        <w:t>.</w:t>
      </w:r>
      <w:r>
        <w:t>2:</w:t>
      </w:r>
      <w:r>
        <w:rPr>
          <w:caps w:val="0"/>
        </w:rPr>
        <w:t xml:space="preserve"> </w:t>
      </w:r>
      <w:r>
        <w:t>AUDITORÍA INTERNA</w:t>
      </w:r>
    </w:p>
    <w:p w14:paraId="41A00827" w14:textId="4801C414" w:rsidR="00BD60A4" w:rsidRDefault="00BD60A4" w:rsidP="00BD60A4">
      <w:pPr>
        <w:pStyle w:val="TextoPrincipal"/>
      </w:pPr>
      <w:r w:rsidRPr="00BD60A4">
        <w:t>Se llevarán a cabo auditorías regulares, dirigidas por un equipo competente e independiente, para evaluar la conformidad con los requisitos normativos y la efectividad de la implementación. Los resultados de estas auditorías proporcionarán una visión crítica e imparcial del estado del sistema, permitiendo ajustes y mejoras continuas</w:t>
      </w:r>
      <w:r>
        <w:t>.</w:t>
      </w:r>
    </w:p>
    <w:p w14:paraId="27A127CD" w14:textId="201A3C9C" w:rsidR="00BD60A4" w:rsidRDefault="00BD60A4" w:rsidP="0035106E">
      <w:pPr>
        <w:pStyle w:val="Heading4"/>
        <w:numPr>
          <w:ilvl w:val="3"/>
          <w:numId w:val="37"/>
        </w:numPr>
      </w:pPr>
      <w:r>
        <w:rPr>
          <w:caps w:val="0"/>
        </w:rPr>
        <w:t xml:space="preserve">SUBAPARTADO </w:t>
      </w:r>
      <w:r>
        <w:t>9</w:t>
      </w:r>
      <w:r w:rsidRPr="001F7B52">
        <w:t>.</w:t>
      </w:r>
      <w:r>
        <w:t>3:</w:t>
      </w:r>
      <w:r>
        <w:rPr>
          <w:caps w:val="0"/>
        </w:rPr>
        <w:t xml:space="preserve"> </w:t>
      </w:r>
      <w:r>
        <w:t>REVISIÓN POR LA DIRECCIÓN</w:t>
      </w:r>
    </w:p>
    <w:p w14:paraId="5F0B205D" w14:textId="1AB9E71A" w:rsidR="00BD60A4" w:rsidRDefault="00BD60A4" w:rsidP="00BD60A4">
      <w:pPr>
        <w:pStyle w:val="TextoPrincipal"/>
      </w:pPr>
      <w:r w:rsidRPr="00BD60A4">
        <w:t>A intervalos planificados, la dirección revisará los resultados del seguimiento, las auditorías internas y otros datos relevantes para asegurar que el sistema esté alineado con los objetivos organizativos y las expectativas de mejora continua</w:t>
      </w:r>
      <w:r>
        <w:t>.</w:t>
      </w:r>
    </w:p>
    <w:p w14:paraId="73755E5C" w14:textId="6B8AD382" w:rsidR="00BD60A4" w:rsidRDefault="00BD60A4" w:rsidP="0035106E">
      <w:pPr>
        <w:pStyle w:val="Heading3"/>
        <w:numPr>
          <w:ilvl w:val="2"/>
          <w:numId w:val="37"/>
        </w:numPr>
      </w:pPr>
      <w:bookmarkStart w:id="293" w:name="_Toc153637725"/>
      <w:r>
        <w:t>APARTADO 10:</w:t>
      </w:r>
      <w:r w:rsidRPr="00466126">
        <w:t xml:space="preserve"> </w:t>
      </w:r>
      <w:r>
        <w:t>MEJORA</w:t>
      </w:r>
      <w:bookmarkEnd w:id="293"/>
    </w:p>
    <w:p w14:paraId="4FEB88C3" w14:textId="3A1FFDAB" w:rsidR="00BD60A4" w:rsidRPr="00901C06" w:rsidRDefault="00BD60A4" w:rsidP="0035106E">
      <w:pPr>
        <w:pStyle w:val="Heading4"/>
        <w:numPr>
          <w:ilvl w:val="3"/>
          <w:numId w:val="37"/>
        </w:numPr>
      </w:pPr>
      <w:r>
        <w:rPr>
          <w:caps w:val="0"/>
        </w:rPr>
        <w:t xml:space="preserve">SUBAPARTADO </w:t>
      </w:r>
      <w:r>
        <w:t>10</w:t>
      </w:r>
      <w:r w:rsidRPr="00901C06">
        <w:t>.</w:t>
      </w:r>
      <w:r>
        <w:t>1:</w:t>
      </w:r>
      <w:r>
        <w:rPr>
          <w:caps w:val="0"/>
        </w:rPr>
        <w:t xml:space="preserve"> </w:t>
      </w:r>
      <w:r>
        <w:t>NO CONFORMIDAD Y ACCIÓN CORRECTIVA</w:t>
      </w:r>
    </w:p>
    <w:p w14:paraId="2F6A0763" w14:textId="7FEB1DB6" w:rsidR="00901C06" w:rsidRDefault="00901C06" w:rsidP="00901C06">
      <w:pPr>
        <w:pStyle w:val="TextoPrincipal"/>
      </w:pPr>
      <w:r>
        <w:t>Cada no conformidad será objeto de una investigación detallada para comprender sus causas fundamentales. Se implementarán acciones correctivas efectivas para abordar las no conformidades, asegurando que se resuelvan de manera sostenible y que no vuelvan a ocurrir en el futuro. La retroalimentación de estas acciones se integrará al sistema para mejorar continuamente la eficacia de este.</w:t>
      </w:r>
    </w:p>
    <w:p w14:paraId="07121EFA" w14:textId="0D29D7DF" w:rsidR="00901C06" w:rsidRDefault="00901C06" w:rsidP="0035106E">
      <w:pPr>
        <w:pStyle w:val="Heading4"/>
        <w:numPr>
          <w:ilvl w:val="3"/>
          <w:numId w:val="38"/>
        </w:numPr>
      </w:pPr>
      <w:r>
        <w:rPr>
          <w:caps w:val="0"/>
        </w:rPr>
        <w:t xml:space="preserve">SUBAPARTADO </w:t>
      </w:r>
      <w:r>
        <w:t>10</w:t>
      </w:r>
      <w:r w:rsidRPr="00BD60A4">
        <w:t>.</w:t>
      </w:r>
      <w:r>
        <w:t>2:</w:t>
      </w:r>
      <w:r>
        <w:rPr>
          <w:caps w:val="0"/>
        </w:rPr>
        <w:t xml:space="preserve"> </w:t>
      </w:r>
      <w:r>
        <w:t>MEJORA CONTINUA</w:t>
      </w:r>
    </w:p>
    <w:p w14:paraId="1AE4D149" w14:textId="194B3F69" w:rsidR="00901C06" w:rsidRDefault="00901C06" w:rsidP="00901C06">
      <w:pPr>
        <w:pStyle w:val="TextoPrincipal"/>
      </w:pPr>
      <w:r w:rsidRPr="00901C06">
        <w:t>Se fomentará una cultura organizacional que promueva la innovación y la búsqueda constante de oportunidades para elevar los estándares de salud y seguridad ocupacional. Los resultados de las auditorías internas, revisiones por la dirección y otros mecanismos de evaluación se utilizarán para identificar áreas específicas que puedan beneficiarse de mejoras. La implementación de cambios, basada en lecciones aprendidas y mejores prácticas, garantizará una evolución continua y positiva del sistema de gestión.</w:t>
      </w:r>
    </w:p>
    <w:p w14:paraId="7EAD54C9" w14:textId="50B6C86F" w:rsidR="00B778B8" w:rsidRDefault="00B778B8" w:rsidP="00B778B8">
      <w:pPr>
        <w:pStyle w:val="Heading2"/>
        <w:rPr>
          <w:caps w:val="0"/>
        </w:rPr>
      </w:pPr>
      <w:bookmarkStart w:id="294" w:name="_Toc153637726"/>
      <w:r>
        <w:rPr>
          <w:caps w:val="0"/>
        </w:rPr>
        <w:lastRenderedPageBreak/>
        <w:t>6.5 MEDIDAS DE CONTROL (INDICADORES, MEDICIONES, ETC.)</w:t>
      </w:r>
      <w:bookmarkEnd w:id="294"/>
    </w:p>
    <w:p w14:paraId="49351D9B" w14:textId="51009DA0" w:rsidR="00A859F5" w:rsidRDefault="00A859F5" w:rsidP="00A859F5">
      <w:pPr>
        <w:pStyle w:val="TextoPrincipal"/>
      </w:pPr>
      <w:r>
        <w:t>La implementación de cualquier norma requiere un seguimiento para garantizar que se cumplan los objetivos definidos en la propuesta.  Para el caso de la presente implementación se han establecido indicadores específicos alineados con los grandes eventos y requisitos de la norma ISO 45001:2018. Los indicadores se ejemplifican y detallan en la siguiente tabla:</w:t>
      </w:r>
    </w:p>
    <w:tbl>
      <w:tblPr>
        <w:tblStyle w:val="TableGrid"/>
        <w:tblW w:w="0" w:type="auto"/>
        <w:tblLook w:val="04A0" w:firstRow="1" w:lastRow="0" w:firstColumn="1" w:lastColumn="0" w:noHBand="0" w:noVBand="1"/>
      </w:tblPr>
      <w:tblGrid>
        <w:gridCol w:w="1951"/>
        <w:gridCol w:w="4253"/>
        <w:gridCol w:w="3372"/>
      </w:tblGrid>
      <w:tr w:rsidR="00DF3EBB" w14:paraId="10C94481" w14:textId="773C3F98" w:rsidTr="00D56331">
        <w:tc>
          <w:tcPr>
            <w:tcW w:w="1951" w:type="dxa"/>
            <w:vAlign w:val="center"/>
          </w:tcPr>
          <w:p w14:paraId="1F22C576" w14:textId="36394BB1" w:rsidR="00DF3EBB" w:rsidRPr="00A859F5" w:rsidRDefault="00DF3EBB" w:rsidP="00A859F5">
            <w:pPr>
              <w:pStyle w:val="TextoPrincipal"/>
              <w:spacing w:before="0" w:after="0"/>
              <w:ind w:firstLine="0"/>
              <w:jc w:val="center"/>
              <w:rPr>
                <w:b/>
                <w:bCs/>
              </w:rPr>
            </w:pPr>
            <w:r>
              <w:rPr>
                <w:b/>
                <w:bCs/>
              </w:rPr>
              <w:t>ELEMENTOS A MEDIR</w:t>
            </w:r>
          </w:p>
        </w:tc>
        <w:tc>
          <w:tcPr>
            <w:tcW w:w="4253" w:type="dxa"/>
            <w:vAlign w:val="center"/>
          </w:tcPr>
          <w:p w14:paraId="13FDF5BE" w14:textId="12905FB9" w:rsidR="00DF3EBB" w:rsidRPr="00A859F5" w:rsidRDefault="00DF3EBB" w:rsidP="00A859F5">
            <w:pPr>
              <w:pStyle w:val="TextoPrincipal"/>
              <w:spacing w:before="0" w:after="0"/>
              <w:ind w:firstLine="0"/>
              <w:jc w:val="center"/>
              <w:rPr>
                <w:b/>
                <w:bCs/>
              </w:rPr>
            </w:pPr>
            <w:r w:rsidRPr="00A859F5">
              <w:rPr>
                <w:b/>
                <w:bCs/>
              </w:rPr>
              <w:t>DESCRIPCIÓN</w:t>
            </w:r>
          </w:p>
        </w:tc>
        <w:tc>
          <w:tcPr>
            <w:tcW w:w="3372" w:type="dxa"/>
          </w:tcPr>
          <w:p w14:paraId="5D60A27A" w14:textId="6419B15E" w:rsidR="00DF3EBB" w:rsidRPr="00A859F5" w:rsidRDefault="00DF3EBB" w:rsidP="00A859F5">
            <w:pPr>
              <w:pStyle w:val="TextoPrincipal"/>
              <w:spacing w:before="0" w:after="0"/>
              <w:ind w:firstLine="0"/>
              <w:jc w:val="center"/>
              <w:rPr>
                <w:b/>
                <w:bCs/>
              </w:rPr>
            </w:pPr>
            <w:r>
              <w:rPr>
                <w:b/>
                <w:bCs/>
              </w:rPr>
              <w:t>INDICADOR</w:t>
            </w:r>
          </w:p>
        </w:tc>
      </w:tr>
      <w:tr w:rsidR="00DF3EBB" w14:paraId="4AAB4D59" w14:textId="5F4610B0" w:rsidTr="00D56331">
        <w:tc>
          <w:tcPr>
            <w:tcW w:w="1951" w:type="dxa"/>
          </w:tcPr>
          <w:p w14:paraId="1455D179" w14:textId="6F89E816" w:rsidR="00DF3EBB" w:rsidRDefault="00DF3EBB" w:rsidP="00A859F5">
            <w:pPr>
              <w:pStyle w:val="TextoPrincipal"/>
              <w:spacing w:before="0" w:after="0"/>
              <w:ind w:firstLine="0"/>
            </w:pPr>
            <w:r>
              <w:t>Revisión Legal</w:t>
            </w:r>
          </w:p>
        </w:tc>
        <w:tc>
          <w:tcPr>
            <w:tcW w:w="4253" w:type="dxa"/>
          </w:tcPr>
          <w:p w14:paraId="3B51C2CF" w14:textId="5BAAEE91" w:rsidR="00DF3EBB" w:rsidRDefault="00DF3EBB" w:rsidP="00A859F5">
            <w:pPr>
              <w:pStyle w:val="TextoPrincipal"/>
              <w:spacing w:before="0" w:after="0"/>
              <w:ind w:firstLine="0"/>
            </w:pPr>
            <w:r w:rsidRPr="00DF3EBB">
              <w:t>Se establecerá un indicador que mida la tasa de cumplimiento con los requisitos legales aplicables en materia de salud y seguridad ocupacional. Este indicador reflejará el progreso en la alineación de las prácticas laborales con los estándares legales definidos por la norma</w:t>
            </w:r>
            <w:r>
              <w:t>.</w:t>
            </w:r>
          </w:p>
        </w:tc>
        <w:tc>
          <w:tcPr>
            <w:tcW w:w="3372" w:type="dxa"/>
          </w:tcPr>
          <w:p w14:paraId="1DFB1F22" w14:textId="5702FFF8" w:rsidR="00DF3EBB" w:rsidRPr="00DF3EBB" w:rsidRDefault="00DF3EBB" w:rsidP="00A859F5">
            <w:pPr>
              <w:pStyle w:val="TextoPrincipal"/>
              <w:spacing w:before="0" w:after="0"/>
              <w:ind w:firstLine="0"/>
            </w:pPr>
            <w:r w:rsidRPr="00DF3EBB">
              <w:t>Porcentaje de requisitos legales cumplidos en el primer trimestre de implementación</w:t>
            </w:r>
            <w:r>
              <w:t>. Se puede establecer que alcanzar un</w:t>
            </w:r>
            <w:r w:rsidRPr="00DF3EBB">
              <w:t xml:space="preserve"> 80% de cumplimiento</w:t>
            </w:r>
            <w:r>
              <w:t xml:space="preserve"> equivale a un avance sustancial en la implementación.</w:t>
            </w:r>
          </w:p>
        </w:tc>
      </w:tr>
      <w:tr w:rsidR="00DF3EBB" w14:paraId="01D2E92B" w14:textId="45E6241B" w:rsidTr="00D56331">
        <w:tc>
          <w:tcPr>
            <w:tcW w:w="1951" w:type="dxa"/>
          </w:tcPr>
          <w:p w14:paraId="28C33A7B" w14:textId="1F85EDD5" w:rsidR="00DF3EBB" w:rsidRDefault="00DF3EBB" w:rsidP="00A859F5">
            <w:pPr>
              <w:pStyle w:val="TextoPrincipal"/>
              <w:spacing w:before="0" w:after="0"/>
              <w:ind w:firstLine="0"/>
            </w:pPr>
            <w:r>
              <w:t>Evidencia de registros de información</w:t>
            </w:r>
          </w:p>
        </w:tc>
        <w:tc>
          <w:tcPr>
            <w:tcW w:w="4253" w:type="dxa"/>
          </w:tcPr>
          <w:p w14:paraId="64A750C8" w14:textId="2922A390" w:rsidR="00DF3EBB" w:rsidRDefault="00DF3EBB" w:rsidP="00A859F5">
            <w:pPr>
              <w:pStyle w:val="TextoPrincipal"/>
              <w:spacing w:before="0" w:after="0"/>
              <w:ind w:firstLine="0"/>
            </w:pPr>
            <w:r w:rsidRPr="00DF3EBB">
              <w:t xml:space="preserve">Se medirá la puntualidad en la generación y actualización de estos registros, evaluando la presencia de información requerida por la norma. </w:t>
            </w:r>
          </w:p>
        </w:tc>
        <w:tc>
          <w:tcPr>
            <w:tcW w:w="3372" w:type="dxa"/>
          </w:tcPr>
          <w:p w14:paraId="290407F6" w14:textId="279098BA" w:rsidR="00DF3EBB" w:rsidRPr="00DF3EBB" w:rsidRDefault="00DF3EBB" w:rsidP="00A859F5">
            <w:pPr>
              <w:pStyle w:val="TextoPrincipal"/>
              <w:spacing w:before="0" w:after="0"/>
              <w:ind w:firstLine="0"/>
            </w:pPr>
            <w:r>
              <w:t>T</w:t>
            </w:r>
            <w:r w:rsidRPr="00DF3EBB">
              <w:t>iempo promedio de respuesta a las solicitudes de auditoría interna. Un tiempo reducido de respuesta indicará una gestión efectiva de la documentación requerida por la norma.</w:t>
            </w:r>
          </w:p>
        </w:tc>
      </w:tr>
      <w:tr w:rsidR="00DF3EBB" w14:paraId="6873D921" w14:textId="1AB22E47" w:rsidTr="00D56331">
        <w:tc>
          <w:tcPr>
            <w:tcW w:w="1951" w:type="dxa"/>
          </w:tcPr>
          <w:p w14:paraId="1347C84D" w14:textId="6B078C2D" w:rsidR="00DF3EBB" w:rsidRDefault="00DF3EBB" w:rsidP="00A859F5">
            <w:pPr>
              <w:pStyle w:val="TextoPrincipal"/>
              <w:spacing w:before="0" w:after="0"/>
              <w:ind w:firstLine="0"/>
            </w:pPr>
            <w:r>
              <w:t>Capacitación del personal</w:t>
            </w:r>
          </w:p>
        </w:tc>
        <w:tc>
          <w:tcPr>
            <w:tcW w:w="4253" w:type="dxa"/>
          </w:tcPr>
          <w:p w14:paraId="43DBF5DC" w14:textId="1831079E" w:rsidR="00DF3EBB" w:rsidRDefault="00DF3EBB" w:rsidP="00A859F5">
            <w:pPr>
              <w:pStyle w:val="TextoPrincipal"/>
              <w:spacing w:before="0" w:after="0"/>
              <w:ind w:firstLine="0"/>
            </w:pPr>
            <w:r w:rsidRPr="00DF3EBB">
              <w:t>Se establecerá un indicador de cumplimiento que refleje la cobertura y el entendimiento de los temas críticos relacionados con la norma. Este indicador garantizará que el conocimiento necesario para la aplicación efectiva de las medidas de seguridad ocupacional se disemine de manera adecuada en toda la organización.</w:t>
            </w:r>
          </w:p>
        </w:tc>
        <w:tc>
          <w:tcPr>
            <w:tcW w:w="3372" w:type="dxa"/>
          </w:tcPr>
          <w:p w14:paraId="40A61F54" w14:textId="1D27BAAC" w:rsidR="00DF3EBB" w:rsidRPr="00DF3EBB" w:rsidRDefault="00DF3EBB" w:rsidP="00A859F5">
            <w:pPr>
              <w:pStyle w:val="TextoPrincipal"/>
              <w:spacing w:before="0" w:after="0"/>
              <w:ind w:firstLine="0"/>
            </w:pPr>
            <w:r w:rsidRPr="00DF3EBB">
              <w:t>Evaluación de conocimientos adquiridos en las capacitaciones.</w:t>
            </w:r>
            <w:r>
              <w:t xml:space="preserve"> </w:t>
            </w:r>
            <w:r w:rsidRPr="00DF3EBB">
              <w:t>Un 85% o más indicaría una comprensión sólida de los temas críticos relacionados con la salud ocupacional.</w:t>
            </w:r>
          </w:p>
        </w:tc>
      </w:tr>
      <w:tr w:rsidR="00DF3EBB" w14:paraId="502852A5" w14:textId="400CA292" w:rsidTr="00D56331">
        <w:tc>
          <w:tcPr>
            <w:tcW w:w="1951" w:type="dxa"/>
          </w:tcPr>
          <w:p w14:paraId="3F5DA985" w14:textId="35EF3045" w:rsidR="00DF3EBB" w:rsidRDefault="00D56331" w:rsidP="00A859F5">
            <w:pPr>
              <w:pStyle w:val="TextoPrincipal"/>
              <w:spacing w:before="0" w:after="0"/>
              <w:ind w:firstLine="0"/>
            </w:pPr>
            <w:r>
              <w:t xml:space="preserve">Planificación de </w:t>
            </w:r>
            <w:r>
              <w:lastRenderedPageBreak/>
              <w:t>las actividades</w:t>
            </w:r>
          </w:p>
        </w:tc>
        <w:tc>
          <w:tcPr>
            <w:tcW w:w="4253" w:type="dxa"/>
          </w:tcPr>
          <w:p w14:paraId="073D27B1" w14:textId="57344D32" w:rsidR="00DF3EBB" w:rsidRDefault="00D56331" w:rsidP="00A859F5">
            <w:pPr>
              <w:pStyle w:val="TextoPrincipal"/>
              <w:spacing w:before="0" w:after="0"/>
              <w:ind w:firstLine="0"/>
            </w:pPr>
            <w:r w:rsidRPr="00D56331">
              <w:lastRenderedPageBreak/>
              <w:t xml:space="preserve">Se medirá el porcentaje de actividades y </w:t>
            </w:r>
            <w:r w:rsidRPr="00D56331">
              <w:lastRenderedPageBreak/>
              <w:t>tareas planificadas que se han completado dentro de los plazos establecidos</w:t>
            </w:r>
          </w:p>
        </w:tc>
        <w:tc>
          <w:tcPr>
            <w:tcW w:w="3372" w:type="dxa"/>
          </w:tcPr>
          <w:p w14:paraId="3FC598B3" w14:textId="4F767BA1" w:rsidR="00DF3EBB" w:rsidRDefault="00D56331" w:rsidP="00A859F5">
            <w:pPr>
              <w:pStyle w:val="TextoPrincipal"/>
              <w:spacing w:before="0" w:after="0"/>
              <w:ind w:firstLine="0"/>
            </w:pPr>
            <w:r w:rsidRPr="00D56331">
              <w:lastRenderedPageBreak/>
              <w:t xml:space="preserve">Cumplimiento del cronograma </w:t>
            </w:r>
            <w:r w:rsidRPr="00D56331">
              <w:lastRenderedPageBreak/>
              <w:t>de implementación.</w:t>
            </w:r>
            <w:r>
              <w:t xml:space="preserve"> </w:t>
            </w:r>
            <w:r w:rsidRPr="00D56331">
              <w:t>Un 80% o más indicará una planificación eficaz y un progreso constante en la implementación.</w:t>
            </w:r>
          </w:p>
        </w:tc>
      </w:tr>
      <w:tr w:rsidR="00DF3EBB" w14:paraId="3B93DA6B" w14:textId="1A7FE6D1" w:rsidTr="00D56331">
        <w:tc>
          <w:tcPr>
            <w:tcW w:w="1951" w:type="dxa"/>
          </w:tcPr>
          <w:p w14:paraId="35F75743" w14:textId="6E1E7B26" w:rsidR="00DF3EBB" w:rsidRDefault="00D56331" w:rsidP="00A859F5">
            <w:pPr>
              <w:pStyle w:val="TextoPrincipal"/>
              <w:spacing w:before="0" w:after="0"/>
              <w:ind w:firstLine="0"/>
            </w:pPr>
            <w:r>
              <w:lastRenderedPageBreak/>
              <w:t>Identificación y evaluación de riesgos</w:t>
            </w:r>
          </w:p>
        </w:tc>
        <w:tc>
          <w:tcPr>
            <w:tcW w:w="4253" w:type="dxa"/>
          </w:tcPr>
          <w:p w14:paraId="6CDB7E94" w14:textId="40A5AA6D" w:rsidR="00DF3EBB" w:rsidRDefault="00D56331" w:rsidP="00A859F5">
            <w:pPr>
              <w:pStyle w:val="TextoPrincipal"/>
              <w:spacing w:before="0" w:after="0"/>
              <w:ind w:firstLine="0"/>
            </w:pPr>
            <w:r w:rsidRPr="00D56331">
              <w:t>Se contabilizará la cantidad de riesgos identificados durante el proceso de implementación, evaluando la exhaustividad de la identificación.</w:t>
            </w:r>
          </w:p>
        </w:tc>
        <w:tc>
          <w:tcPr>
            <w:tcW w:w="3372" w:type="dxa"/>
          </w:tcPr>
          <w:p w14:paraId="37C6A6F5" w14:textId="6B9EB901" w:rsidR="00DF3EBB" w:rsidRDefault="00D56331" w:rsidP="00A859F5">
            <w:pPr>
              <w:pStyle w:val="TextoPrincipal"/>
              <w:spacing w:before="0" w:after="0"/>
              <w:ind w:firstLine="0"/>
            </w:pPr>
            <w:r w:rsidRPr="00D56331">
              <w:t>Número de riesgos identificados y evaluados.</w:t>
            </w:r>
            <w:r>
              <w:t xml:space="preserve"> </w:t>
            </w:r>
            <w:r w:rsidRPr="00D56331">
              <w:t>Un aumento en el número de riesgos documentados indicará una mayor comprensión de los desafíos en salud y seguridad ocupacional.</w:t>
            </w:r>
          </w:p>
        </w:tc>
      </w:tr>
      <w:tr w:rsidR="00DF3EBB" w14:paraId="43F8BE15" w14:textId="5AFFE656" w:rsidTr="00D56331">
        <w:tc>
          <w:tcPr>
            <w:tcW w:w="1951" w:type="dxa"/>
          </w:tcPr>
          <w:p w14:paraId="322F0F04" w14:textId="76B12987" w:rsidR="00DF3EBB" w:rsidRDefault="00D56331" w:rsidP="00A859F5">
            <w:pPr>
              <w:pStyle w:val="TextoPrincipal"/>
              <w:spacing w:before="0" w:after="0"/>
              <w:ind w:firstLine="0"/>
            </w:pPr>
            <w:r>
              <w:t>Capacidad de respuesta</w:t>
            </w:r>
          </w:p>
        </w:tc>
        <w:tc>
          <w:tcPr>
            <w:tcW w:w="4253" w:type="dxa"/>
          </w:tcPr>
          <w:p w14:paraId="525FE59E" w14:textId="43B04B14" w:rsidR="00DF3EBB" w:rsidRDefault="00D56331" w:rsidP="00A859F5">
            <w:pPr>
              <w:pStyle w:val="TextoPrincipal"/>
              <w:spacing w:before="0" w:after="0"/>
              <w:ind w:firstLine="0"/>
            </w:pPr>
            <w:r w:rsidRPr="00D56331">
              <w:t>Este indicador evaluará la eficiencia en la identificación y corrección de desviaciones durante el proceso de implementación.</w:t>
            </w:r>
          </w:p>
        </w:tc>
        <w:tc>
          <w:tcPr>
            <w:tcW w:w="3372" w:type="dxa"/>
          </w:tcPr>
          <w:p w14:paraId="26344936" w14:textId="46C6C512" w:rsidR="00DF3EBB" w:rsidRDefault="00D56331" w:rsidP="00A859F5">
            <w:pPr>
              <w:pStyle w:val="TextoPrincipal"/>
              <w:spacing w:before="0" w:after="0"/>
              <w:ind w:firstLine="0"/>
            </w:pPr>
            <w:r w:rsidRPr="00D56331">
              <w:t>Tiempo promedio de respuesta a desviaciones identificadas.</w:t>
            </w:r>
            <w:r>
              <w:t xml:space="preserve"> </w:t>
            </w:r>
            <w:r w:rsidRPr="00D56331">
              <w:t>Un tiempo reducido de respuesta indicará una capacidad efectiva para abordar y corregir problemas a medida que surgen.</w:t>
            </w:r>
          </w:p>
        </w:tc>
      </w:tr>
      <w:tr w:rsidR="00D56331" w14:paraId="2D4B8AF3" w14:textId="77777777" w:rsidTr="00D56331">
        <w:tc>
          <w:tcPr>
            <w:tcW w:w="1951" w:type="dxa"/>
          </w:tcPr>
          <w:p w14:paraId="3644D8B8" w14:textId="19C939F8" w:rsidR="00D56331" w:rsidRPr="00D56331" w:rsidRDefault="00D56331" w:rsidP="00A859F5">
            <w:pPr>
              <w:pStyle w:val="TextoPrincipal"/>
              <w:spacing w:before="0" w:after="0"/>
              <w:ind w:firstLine="0"/>
            </w:pPr>
            <w:r>
              <w:t>Control de adquisición de mobiliario y accesorios</w:t>
            </w:r>
          </w:p>
        </w:tc>
        <w:tc>
          <w:tcPr>
            <w:tcW w:w="4253" w:type="dxa"/>
          </w:tcPr>
          <w:p w14:paraId="0A3AE4E9" w14:textId="3AE0A5AB" w:rsidR="00D56331" w:rsidRPr="00D56331" w:rsidRDefault="00D56331" w:rsidP="00A859F5">
            <w:pPr>
              <w:pStyle w:val="TextoPrincipal"/>
              <w:spacing w:before="0" w:after="0"/>
              <w:ind w:firstLine="0"/>
            </w:pPr>
            <w:r>
              <w:t>El indicador buscará evidenciar la adquisición paulatina de mobiliario y accesorios que busquen reducir o corregir riesgos ergonómicos y físicos.</w:t>
            </w:r>
          </w:p>
        </w:tc>
        <w:tc>
          <w:tcPr>
            <w:tcW w:w="3372" w:type="dxa"/>
          </w:tcPr>
          <w:p w14:paraId="106C7EDC" w14:textId="6D27F518" w:rsidR="00D56331" w:rsidRPr="00D56331" w:rsidRDefault="00D56331" w:rsidP="00A859F5">
            <w:pPr>
              <w:pStyle w:val="TextoPrincipal"/>
              <w:spacing w:before="0" w:after="0"/>
              <w:ind w:firstLine="0"/>
            </w:pPr>
            <w:proofErr w:type="spellStart"/>
            <w:r>
              <w:t>Ordenes</w:t>
            </w:r>
            <w:proofErr w:type="spellEnd"/>
            <w:r>
              <w:t xml:space="preserve"> de compra, hoja de recepción de mobiliario y accesorios. </w:t>
            </w:r>
          </w:p>
        </w:tc>
      </w:tr>
      <w:tr w:rsidR="00DF3EBB" w14:paraId="317FEC9C" w14:textId="3EE95989" w:rsidTr="00D56331">
        <w:tc>
          <w:tcPr>
            <w:tcW w:w="1951" w:type="dxa"/>
          </w:tcPr>
          <w:p w14:paraId="38A103BF" w14:textId="780A282A" w:rsidR="00DF3EBB" w:rsidRDefault="00D56331" w:rsidP="00A859F5">
            <w:pPr>
              <w:pStyle w:val="TextoPrincipal"/>
              <w:spacing w:before="0" w:after="0"/>
              <w:ind w:firstLine="0"/>
            </w:pPr>
            <w:r w:rsidRPr="00D56331">
              <w:t>Participación y Compromiso</w:t>
            </w:r>
          </w:p>
        </w:tc>
        <w:tc>
          <w:tcPr>
            <w:tcW w:w="4253" w:type="dxa"/>
          </w:tcPr>
          <w:p w14:paraId="1419813E" w14:textId="4F9F0D0A" w:rsidR="00DF3EBB" w:rsidRDefault="00D56331" w:rsidP="00A859F5">
            <w:pPr>
              <w:pStyle w:val="TextoPrincipal"/>
              <w:spacing w:before="0" w:after="0"/>
              <w:ind w:firstLine="0"/>
            </w:pPr>
            <w:r w:rsidRPr="00D56331">
              <w:t>Se medirá la participación del personal en actividades diseñadas para aumentar la conciencia sobre la norma y sus implicaciones.</w:t>
            </w:r>
          </w:p>
        </w:tc>
        <w:tc>
          <w:tcPr>
            <w:tcW w:w="3372" w:type="dxa"/>
          </w:tcPr>
          <w:p w14:paraId="191CAA19" w14:textId="10E4C5DD" w:rsidR="00DF3EBB" w:rsidRDefault="00D56331" w:rsidP="00A859F5">
            <w:pPr>
              <w:pStyle w:val="TextoPrincipal"/>
              <w:spacing w:before="0" w:after="0"/>
              <w:ind w:firstLine="0"/>
            </w:pPr>
            <w:r w:rsidRPr="00D56331">
              <w:t>Porcentaje de participación en sesiones de sensibilización y formación</w:t>
            </w:r>
            <w:r>
              <w:t xml:space="preserve">. </w:t>
            </w:r>
            <w:r w:rsidRPr="00D56331">
              <w:t>Un incremento en la participación indicará un mayor compromiso del personal con la implementación.</w:t>
            </w:r>
          </w:p>
        </w:tc>
      </w:tr>
    </w:tbl>
    <w:p w14:paraId="36F9970A" w14:textId="562BE702" w:rsidR="00D56331" w:rsidRDefault="00D56331" w:rsidP="00D56331">
      <w:pPr>
        <w:pStyle w:val="Caption"/>
      </w:pPr>
      <w:bookmarkStart w:id="295" w:name="_Toc153637743"/>
      <w:r>
        <w:t xml:space="preserve">Tabla </w:t>
      </w:r>
      <w:r>
        <w:fldChar w:fldCharType="begin"/>
      </w:r>
      <w:r>
        <w:instrText xml:space="preserve"> SEQ Tabla \* ARABIC </w:instrText>
      </w:r>
      <w:r>
        <w:fldChar w:fldCharType="separate"/>
      </w:r>
      <w:r w:rsidR="000308BA">
        <w:rPr>
          <w:noProof/>
        </w:rPr>
        <w:t>13</w:t>
      </w:r>
      <w:r>
        <w:fldChar w:fldCharType="end"/>
      </w:r>
      <w:r>
        <w:t xml:space="preserve"> Descripción y ejemplificación de indicadores de la implementación de la norma ISO 45001:2018</w:t>
      </w:r>
      <w:bookmarkEnd w:id="295"/>
    </w:p>
    <w:p w14:paraId="65A8DEC6" w14:textId="77777777" w:rsidR="00AA06D3" w:rsidRDefault="00D56331" w:rsidP="00D56331">
      <w:pPr>
        <w:sectPr w:rsidR="00AA06D3" w:rsidSect="008A719D">
          <w:pgSz w:w="12240" w:h="15840"/>
          <w:pgMar w:top="1440" w:right="1440" w:bottom="1440" w:left="1440" w:header="720" w:footer="720" w:gutter="0"/>
          <w:cols w:space="720"/>
          <w:docGrid w:linePitch="360"/>
        </w:sectPr>
      </w:pPr>
      <w:r>
        <w:t>Fuente: Elaboración propia</w:t>
      </w:r>
    </w:p>
    <w:p w14:paraId="5A9A98A8" w14:textId="377A8667" w:rsidR="00B778B8" w:rsidRDefault="00B778B8" w:rsidP="00B778B8">
      <w:pPr>
        <w:pStyle w:val="Heading2"/>
        <w:rPr>
          <w:caps w:val="0"/>
        </w:rPr>
      </w:pPr>
      <w:bookmarkStart w:id="296" w:name="_Toc153637727"/>
      <w:r w:rsidRPr="00B778B8">
        <w:rPr>
          <w:caps w:val="0"/>
        </w:rPr>
        <w:lastRenderedPageBreak/>
        <w:t>6.6 CRONOGRAMA DE IMPLEMENTACIÓN Y PRESUPUESTO</w:t>
      </w:r>
      <w:bookmarkEnd w:id="296"/>
    </w:p>
    <w:p w14:paraId="613ED455" w14:textId="36FF77DB" w:rsidR="00DA1938" w:rsidRDefault="00DA1938" w:rsidP="00DA1938">
      <w:pPr>
        <w:pStyle w:val="TextoPrincipal"/>
      </w:pPr>
      <w:r>
        <w:t>El cronograma que se presenta a continuación, (tabla) muestra la distribución las actividades a lo largo de las diferentes fases del proyecto, buscando asegurar que los recursos se asignen de manera efectiva para cada tarea y etapa de la implementación. Además, se realizará una gestión cuidadosa de los gastos diversos, justificando cada partida para garantizar la transparencia y la alineación con los objetivos de la implementación.</w:t>
      </w:r>
    </w:p>
    <w:p w14:paraId="37AB29DA" w14:textId="7180260F" w:rsidR="00DA1938" w:rsidRDefault="00DA1938" w:rsidP="00DA1938">
      <w:pPr>
        <w:pStyle w:val="TextoPrincipal"/>
      </w:pPr>
      <w:r>
        <w:t>Para la implementación de la norma ISO 45001:2018 en el centro de llamadas del Grupo FARSIMAN, se ha establ</w:t>
      </w:r>
      <w:r w:rsidR="000512B0">
        <w:t>ecido un presupuesto total de $35</w:t>
      </w:r>
      <w:r>
        <w:t xml:space="preserve">,000 </w:t>
      </w:r>
      <w:r w:rsidRPr="006A261A">
        <w:t>(</w:t>
      </w:r>
      <w:r>
        <w:t>equivalente a la tasa de cambio del día de hoy) considerando la necesidad de contar con recursos adicionales para imprevistos y gastos diversos, los cuales representarán aproximadamente el 10% del presupuesto contabilizado. Este enfoque asegura una gestión financiera prudente y la capacidad de hacer frente a cualquier requerimiento inesperado durante el proceso de implementación.</w:t>
      </w:r>
    </w:p>
    <w:p w14:paraId="65DAABAF" w14:textId="016FA45A" w:rsidR="00DE5843" w:rsidRDefault="00DA1938" w:rsidP="00E10F06">
      <w:pPr>
        <w:pStyle w:val="TextoPrincipal"/>
      </w:pPr>
      <w:r>
        <w:t>Los fondos para este proyecto se obtendrán mediante una combinación de recursos propios y financiamiento bancario, siendo un 40% y 60% respectivamente</w:t>
      </w:r>
      <w:r w:rsidR="000512B0">
        <w:t xml:space="preserve"> ($21</w:t>
      </w:r>
      <w:r w:rsidR="00DE5843">
        <w:t>,000 de préstamo bancario y $</w:t>
      </w:r>
      <w:r w:rsidR="000512B0">
        <w:t>14</w:t>
      </w:r>
      <w:r w:rsidR="00DE5843">
        <w:t>,000 fondos propios)</w:t>
      </w:r>
      <w:r>
        <w:t>. La decisión de financiar parte del proyecto con fondos bancarios se basa en la necesidad de garantizar la disponibilidad de los recursos necesarios sin comprometer la estabilidad financiera del Grupo FARSIMAN. Para la porción financiada con fondos bancarios, se ha establecido una tasa de int</w:t>
      </w:r>
      <w:r w:rsidR="000512B0">
        <w:t xml:space="preserve">erés del 25% anual, con un </w:t>
      </w:r>
      <w:r>
        <w:t>desembolso</w:t>
      </w:r>
      <w:r w:rsidR="000512B0">
        <w:t xml:space="preserve"> inicial de la totalidad del importe solicitado</w:t>
      </w:r>
      <w:r w:rsidR="00DE5843">
        <w:t>.</w:t>
      </w:r>
      <w:r>
        <w:t xml:space="preserve"> </w:t>
      </w:r>
      <w:r w:rsidR="00DE5843">
        <w:t>La cuota mensual aproximada es de $</w:t>
      </w:r>
      <w:r w:rsidR="000512B0">
        <w:t xml:space="preserve">650 </w:t>
      </w:r>
      <w:r w:rsidR="00DE5843">
        <w:t>mensuales, por un periodo de 5 años.</w:t>
      </w:r>
      <w:r w:rsidR="0095797A">
        <w:t xml:space="preserve"> </w:t>
      </w:r>
      <w:r w:rsidR="00AB3999">
        <w:t>El total a pagar por el préstamo bancario</w:t>
      </w:r>
      <w:r w:rsidR="000512B0">
        <w:t xml:space="preserve"> sería de aproximadamente $38,50</w:t>
      </w:r>
      <w:r w:rsidR="00D87D9E">
        <w:t>0</w:t>
      </w:r>
      <w:r w:rsidR="00DE5843">
        <w:t>.</w:t>
      </w:r>
    </w:p>
    <w:p w14:paraId="77262D67" w14:textId="7B5C168F" w:rsidR="008B13DE" w:rsidRDefault="008B13DE" w:rsidP="00DE5843">
      <w:pPr>
        <w:pStyle w:val="TextoPrincipal"/>
        <w:rPr>
          <w:highlight w:val="yellow"/>
        </w:rPr>
        <w:sectPr w:rsidR="008B13DE" w:rsidSect="00DE5843">
          <w:pgSz w:w="12240" w:h="15840"/>
          <w:pgMar w:top="1440" w:right="1440" w:bottom="1440" w:left="1440" w:header="720" w:footer="720" w:gutter="0"/>
          <w:cols w:space="720"/>
          <w:docGrid w:linePitch="360"/>
        </w:sectPr>
      </w:pPr>
    </w:p>
    <w:p w14:paraId="6B9C3D1A" w14:textId="24EABC25" w:rsidR="00AB3999" w:rsidRDefault="00AB3999" w:rsidP="00AB3999">
      <w:pPr>
        <w:widowControl/>
        <w:autoSpaceDE/>
        <w:autoSpaceDN/>
        <w:spacing w:after="160" w:line="259" w:lineRule="auto"/>
        <w:ind w:left="-284"/>
        <w:rPr>
          <w:kern w:val="2"/>
          <w:sz w:val="24"/>
          <w:szCs w:val="24"/>
          <w:highlight w:val="yellow"/>
          <w:lang w:val="es-HN" w:eastAsia="es-ES_tradnl"/>
        </w:rPr>
      </w:pPr>
      <w:r w:rsidRPr="00AB3999">
        <w:rPr>
          <w:noProof/>
          <w:lang w:val="es-HN" w:eastAsia="es-HN"/>
        </w:rPr>
        <w:lastRenderedPageBreak/>
        <w:drawing>
          <wp:inline distT="0" distB="0" distL="0" distR="0" wp14:anchorId="02FDDCB0" wp14:editId="2BDAC41F">
            <wp:extent cx="8759207" cy="4922322"/>
            <wp:effectExtent l="0" t="0" r="3810" b="0"/>
            <wp:docPr id="5307980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798090" name="Picture 1" descr="A screenshot of a computer&#10;&#10;Description automatically generated"/>
                    <pic:cNvPicPr/>
                  </pic:nvPicPr>
                  <pic:blipFill>
                    <a:blip r:embed="rId44"/>
                    <a:stretch>
                      <a:fillRect/>
                    </a:stretch>
                  </pic:blipFill>
                  <pic:spPr>
                    <a:xfrm>
                      <a:off x="0" y="0"/>
                      <a:ext cx="8762975" cy="4924439"/>
                    </a:xfrm>
                    <a:prstGeom prst="rect">
                      <a:avLst/>
                    </a:prstGeom>
                  </pic:spPr>
                </pic:pic>
              </a:graphicData>
            </a:graphic>
          </wp:inline>
        </w:drawing>
      </w:r>
    </w:p>
    <w:p w14:paraId="463EF3E5" w14:textId="77777777" w:rsidR="00AA06D3" w:rsidRDefault="00AA06D3" w:rsidP="00DE5843">
      <w:pPr>
        <w:pStyle w:val="TextoPrincipal"/>
        <w:ind w:left="-993"/>
        <w:rPr>
          <w:highlight w:val="yellow"/>
        </w:rPr>
      </w:pPr>
    </w:p>
    <w:p w14:paraId="62D42465" w14:textId="5009FD89" w:rsidR="00DE5843" w:rsidRDefault="00DE5843" w:rsidP="00DE5843">
      <w:pPr>
        <w:pStyle w:val="Caption"/>
      </w:pPr>
      <w:bookmarkStart w:id="297" w:name="_Toc153637744"/>
      <w:r>
        <w:t xml:space="preserve">Tabla </w:t>
      </w:r>
      <w:r>
        <w:fldChar w:fldCharType="begin"/>
      </w:r>
      <w:r>
        <w:instrText xml:space="preserve"> SEQ Tabla \* ARABIC </w:instrText>
      </w:r>
      <w:r>
        <w:fldChar w:fldCharType="separate"/>
      </w:r>
      <w:r w:rsidR="000308BA">
        <w:rPr>
          <w:noProof/>
        </w:rPr>
        <w:t>14</w:t>
      </w:r>
      <w:r>
        <w:fldChar w:fldCharType="end"/>
      </w:r>
      <w:r>
        <w:t xml:space="preserve"> Cronograma de actividades para la implementación de la norma ISO45001:2018</w:t>
      </w:r>
      <w:bookmarkEnd w:id="297"/>
    </w:p>
    <w:p w14:paraId="7DDB7482" w14:textId="77777777" w:rsidR="00DE5843" w:rsidRDefault="00DE5843" w:rsidP="00DE5843">
      <w:r w:rsidRPr="00DE5843">
        <w:t>Fuente: Elaboración propi</w:t>
      </w:r>
      <w:r>
        <w:t>a</w:t>
      </w:r>
    </w:p>
    <w:p w14:paraId="38B88A83" w14:textId="77777777" w:rsidR="00AB3999" w:rsidRDefault="00AB3999" w:rsidP="00DE5843"/>
    <w:p w14:paraId="26D0F6BB" w14:textId="77777777" w:rsidR="00C83B07" w:rsidRDefault="00C83B07" w:rsidP="00DE5843"/>
    <w:p w14:paraId="36774BEB" w14:textId="77777777" w:rsidR="00C83B07" w:rsidRDefault="00C83B07" w:rsidP="00C83B07">
      <w:pPr>
        <w:pStyle w:val="Heading2"/>
        <w:rPr>
          <w:caps w:val="0"/>
        </w:rPr>
      </w:pPr>
      <w:bookmarkStart w:id="298" w:name="_Toc153637728"/>
      <w:r w:rsidRPr="00B778B8">
        <w:rPr>
          <w:caps w:val="0"/>
        </w:rPr>
        <w:t>6.7 CONCORDANCIA DE LOS SEGMENTOS DE LA TESIS CON LA PROPUESTA</w:t>
      </w:r>
      <w:bookmarkEnd w:id="298"/>
    </w:p>
    <w:p w14:paraId="35C30678" w14:textId="77777777" w:rsidR="00C26C2C" w:rsidRDefault="00C26C2C" w:rsidP="00C26C2C">
      <w:pPr>
        <w:pStyle w:val="TextoPrincipal"/>
      </w:pPr>
      <w:r>
        <w:t>A continuación, se presenta la siguiente tabla que contiene la concordancia entre los segmentos de los capítulos de la tesis.</w:t>
      </w:r>
    </w:p>
    <w:tbl>
      <w:tblPr>
        <w:tblStyle w:val="TableGrid"/>
        <w:tblW w:w="15272" w:type="dxa"/>
        <w:tblInd w:w="-1026" w:type="dxa"/>
        <w:tblLayout w:type="fixed"/>
        <w:tblLook w:val="04A0" w:firstRow="1" w:lastRow="0" w:firstColumn="1" w:lastColumn="0" w:noHBand="0" w:noVBand="1"/>
      </w:tblPr>
      <w:tblGrid>
        <w:gridCol w:w="1634"/>
        <w:gridCol w:w="1634"/>
        <w:gridCol w:w="1634"/>
        <w:gridCol w:w="1677"/>
        <w:gridCol w:w="1076"/>
        <w:gridCol w:w="1417"/>
        <w:gridCol w:w="1414"/>
        <w:gridCol w:w="13"/>
        <w:gridCol w:w="1621"/>
        <w:gridCol w:w="13"/>
        <w:gridCol w:w="1621"/>
        <w:gridCol w:w="1505"/>
        <w:gridCol w:w="13"/>
      </w:tblGrid>
      <w:tr w:rsidR="00C26C2C" w14:paraId="4F890B5A" w14:textId="77777777" w:rsidTr="00C26C2C">
        <w:tc>
          <w:tcPr>
            <w:tcW w:w="4902" w:type="dxa"/>
            <w:gridSpan w:val="3"/>
            <w:shd w:val="clear" w:color="auto" w:fill="3B3838" w:themeFill="background2" w:themeFillShade="40"/>
            <w:vAlign w:val="center"/>
          </w:tcPr>
          <w:p w14:paraId="19A83BE8" w14:textId="77777777" w:rsidR="00C83B07" w:rsidRDefault="00C83B07" w:rsidP="001D415B">
            <w:pPr>
              <w:ind w:firstLine="57"/>
              <w:jc w:val="center"/>
              <w:rPr>
                <w:szCs w:val="24"/>
              </w:rPr>
            </w:pPr>
            <w:r>
              <w:rPr>
                <w:szCs w:val="24"/>
              </w:rPr>
              <w:t>Capítulo I</w:t>
            </w:r>
          </w:p>
        </w:tc>
        <w:tc>
          <w:tcPr>
            <w:tcW w:w="1677" w:type="dxa"/>
            <w:shd w:val="clear" w:color="auto" w:fill="3B3838" w:themeFill="background2" w:themeFillShade="40"/>
          </w:tcPr>
          <w:p w14:paraId="660EFC56" w14:textId="77777777" w:rsidR="00C83B07" w:rsidRDefault="00C83B07" w:rsidP="001D415B">
            <w:pPr>
              <w:ind w:firstLine="57"/>
              <w:rPr>
                <w:szCs w:val="24"/>
              </w:rPr>
            </w:pPr>
            <w:r>
              <w:rPr>
                <w:szCs w:val="24"/>
              </w:rPr>
              <w:t xml:space="preserve">Capítulo II </w:t>
            </w:r>
          </w:p>
        </w:tc>
        <w:tc>
          <w:tcPr>
            <w:tcW w:w="3920" w:type="dxa"/>
            <w:gridSpan w:val="4"/>
            <w:shd w:val="clear" w:color="auto" w:fill="3B3838" w:themeFill="background2" w:themeFillShade="40"/>
            <w:vAlign w:val="center"/>
          </w:tcPr>
          <w:p w14:paraId="67F34CE7" w14:textId="77777777" w:rsidR="00C83B07" w:rsidRDefault="00C83B07" w:rsidP="001D415B">
            <w:pPr>
              <w:ind w:firstLine="57"/>
              <w:jc w:val="center"/>
              <w:rPr>
                <w:szCs w:val="24"/>
              </w:rPr>
            </w:pPr>
            <w:r>
              <w:rPr>
                <w:szCs w:val="24"/>
              </w:rPr>
              <w:t>Capítulo III</w:t>
            </w:r>
          </w:p>
        </w:tc>
        <w:tc>
          <w:tcPr>
            <w:tcW w:w="1634" w:type="dxa"/>
            <w:gridSpan w:val="2"/>
            <w:shd w:val="clear" w:color="auto" w:fill="3B3838" w:themeFill="background2" w:themeFillShade="40"/>
          </w:tcPr>
          <w:p w14:paraId="7BDA15B4" w14:textId="77777777" w:rsidR="00C83B07" w:rsidRDefault="00C83B07" w:rsidP="001D415B">
            <w:pPr>
              <w:ind w:firstLine="57"/>
              <w:rPr>
                <w:szCs w:val="24"/>
              </w:rPr>
            </w:pPr>
            <w:r>
              <w:rPr>
                <w:szCs w:val="24"/>
              </w:rPr>
              <w:t>Capítulo V</w:t>
            </w:r>
          </w:p>
        </w:tc>
        <w:tc>
          <w:tcPr>
            <w:tcW w:w="3139" w:type="dxa"/>
            <w:gridSpan w:val="3"/>
            <w:shd w:val="clear" w:color="auto" w:fill="3B3838" w:themeFill="background2" w:themeFillShade="40"/>
            <w:vAlign w:val="center"/>
          </w:tcPr>
          <w:p w14:paraId="787F87C8" w14:textId="77777777" w:rsidR="00C83B07" w:rsidRDefault="00C83B07" w:rsidP="001D415B">
            <w:pPr>
              <w:ind w:firstLine="57"/>
              <w:jc w:val="center"/>
              <w:rPr>
                <w:szCs w:val="24"/>
              </w:rPr>
            </w:pPr>
            <w:r>
              <w:rPr>
                <w:szCs w:val="24"/>
              </w:rPr>
              <w:t>Capítulo VI</w:t>
            </w:r>
          </w:p>
        </w:tc>
      </w:tr>
      <w:tr w:rsidR="00C26C2C" w14:paraId="61586315" w14:textId="77777777" w:rsidTr="00C26C2C">
        <w:trPr>
          <w:gridAfter w:val="1"/>
          <w:wAfter w:w="13" w:type="dxa"/>
        </w:trPr>
        <w:tc>
          <w:tcPr>
            <w:tcW w:w="1634" w:type="dxa"/>
          </w:tcPr>
          <w:p w14:paraId="578553BC" w14:textId="77777777" w:rsidR="00C83B07" w:rsidRPr="00641695" w:rsidRDefault="00C83B07" w:rsidP="001D415B">
            <w:pPr>
              <w:ind w:firstLine="57"/>
              <w:jc w:val="center"/>
              <w:rPr>
                <w:szCs w:val="24"/>
              </w:rPr>
            </w:pPr>
            <w:r w:rsidRPr="00641695">
              <w:rPr>
                <w:szCs w:val="24"/>
              </w:rPr>
              <w:t>Título Investigación</w:t>
            </w:r>
          </w:p>
        </w:tc>
        <w:tc>
          <w:tcPr>
            <w:tcW w:w="1634" w:type="dxa"/>
          </w:tcPr>
          <w:p w14:paraId="30EA3D8C" w14:textId="77777777" w:rsidR="00C83B07" w:rsidRPr="00641695" w:rsidRDefault="00C83B07" w:rsidP="001D415B">
            <w:pPr>
              <w:ind w:firstLine="57"/>
              <w:jc w:val="center"/>
              <w:rPr>
                <w:szCs w:val="24"/>
              </w:rPr>
            </w:pPr>
            <w:r w:rsidRPr="00641695">
              <w:rPr>
                <w:szCs w:val="24"/>
              </w:rPr>
              <w:t>Objetivo General</w:t>
            </w:r>
          </w:p>
        </w:tc>
        <w:tc>
          <w:tcPr>
            <w:tcW w:w="1634" w:type="dxa"/>
          </w:tcPr>
          <w:p w14:paraId="2547ED11" w14:textId="77777777" w:rsidR="00C83B07" w:rsidRPr="00641695" w:rsidRDefault="00C83B07" w:rsidP="001D415B">
            <w:pPr>
              <w:ind w:firstLine="57"/>
              <w:jc w:val="center"/>
              <w:rPr>
                <w:szCs w:val="24"/>
              </w:rPr>
            </w:pPr>
            <w:r w:rsidRPr="00641695">
              <w:rPr>
                <w:szCs w:val="24"/>
              </w:rPr>
              <w:t>Objetivos Específicos</w:t>
            </w:r>
          </w:p>
        </w:tc>
        <w:tc>
          <w:tcPr>
            <w:tcW w:w="1677" w:type="dxa"/>
          </w:tcPr>
          <w:p w14:paraId="535E6A69" w14:textId="77777777" w:rsidR="00C83B07" w:rsidRPr="00641695" w:rsidRDefault="00C83B07" w:rsidP="001D415B">
            <w:pPr>
              <w:ind w:firstLine="57"/>
              <w:jc w:val="center"/>
              <w:rPr>
                <w:szCs w:val="24"/>
              </w:rPr>
            </w:pPr>
            <w:r w:rsidRPr="00641695">
              <w:rPr>
                <w:szCs w:val="24"/>
              </w:rPr>
              <w:t>Teorías y Metodologías Sustento</w:t>
            </w:r>
          </w:p>
        </w:tc>
        <w:tc>
          <w:tcPr>
            <w:tcW w:w="1076" w:type="dxa"/>
          </w:tcPr>
          <w:p w14:paraId="682511B0" w14:textId="77777777" w:rsidR="00C83B07" w:rsidRPr="00641695" w:rsidRDefault="00C83B07" w:rsidP="001D415B">
            <w:pPr>
              <w:ind w:firstLine="57"/>
              <w:jc w:val="center"/>
              <w:rPr>
                <w:szCs w:val="24"/>
              </w:rPr>
            </w:pPr>
            <w:r w:rsidRPr="00641695">
              <w:rPr>
                <w:szCs w:val="24"/>
              </w:rPr>
              <w:t xml:space="preserve">Matriz o variables </w:t>
            </w:r>
          </w:p>
        </w:tc>
        <w:tc>
          <w:tcPr>
            <w:tcW w:w="1417" w:type="dxa"/>
          </w:tcPr>
          <w:p w14:paraId="71247B14" w14:textId="77777777" w:rsidR="00C83B07" w:rsidRPr="00641695" w:rsidRDefault="00C83B07" w:rsidP="001D415B">
            <w:pPr>
              <w:ind w:firstLine="57"/>
              <w:jc w:val="center"/>
              <w:rPr>
                <w:szCs w:val="24"/>
              </w:rPr>
            </w:pPr>
            <w:r w:rsidRPr="00641695">
              <w:rPr>
                <w:szCs w:val="24"/>
              </w:rPr>
              <w:t>Poblaciones</w:t>
            </w:r>
          </w:p>
        </w:tc>
        <w:tc>
          <w:tcPr>
            <w:tcW w:w="1414" w:type="dxa"/>
          </w:tcPr>
          <w:p w14:paraId="1F92AEEB" w14:textId="77777777" w:rsidR="00C83B07" w:rsidRPr="00641695" w:rsidRDefault="00C83B07" w:rsidP="001D415B">
            <w:pPr>
              <w:ind w:firstLine="57"/>
              <w:jc w:val="center"/>
              <w:rPr>
                <w:szCs w:val="24"/>
              </w:rPr>
            </w:pPr>
            <w:r w:rsidRPr="00641695">
              <w:rPr>
                <w:szCs w:val="24"/>
              </w:rPr>
              <w:t>Técnicas</w:t>
            </w:r>
          </w:p>
        </w:tc>
        <w:tc>
          <w:tcPr>
            <w:tcW w:w="1634" w:type="dxa"/>
            <w:gridSpan w:val="2"/>
          </w:tcPr>
          <w:p w14:paraId="594D4290" w14:textId="77777777" w:rsidR="00C83B07" w:rsidRPr="00641695" w:rsidRDefault="00C83B07" w:rsidP="001D415B">
            <w:pPr>
              <w:ind w:firstLine="57"/>
              <w:jc w:val="center"/>
              <w:rPr>
                <w:szCs w:val="24"/>
              </w:rPr>
            </w:pPr>
            <w:r w:rsidRPr="00641695">
              <w:rPr>
                <w:szCs w:val="24"/>
              </w:rPr>
              <w:t>Conclusiones</w:t>
            </w:r>
          </w:p>
        </w:tc>
        <w:tc>
          <w:tcPr>
            <w:tcW w:w="1634" w:type="dxa"/>
            <w:gridSpan w:val="2"/>
          </w:tcPr>
          <w:p w14:paraId="03FF7C50" w14:textId="77777777" w:rsidR="00C83B07" w:rsidRPr="00641695" w:rsidRDefault="00C83B07" w:rsidP="001D415B">
            <w:pPr>
              <w:ind w:firstLine="57"/>
              <w:jc w:val="center"/>
              <w:rPr>
                <w:szCs w:val="24"/>
              </w:rPr>
            </w:pPr>
            <w:r w:rsidRPr="00641695">
              <w:rPr>
                <w:szCs w:val="24"/>
              </w:rPr>
              <w:t>Nombre de la propuesta</w:t>
            </w:r>
          </w:p>
        </w:tc>
        <w:tc>
          <w:tcPr>
            <w:tcW w:w="1505" w:type="dxa"/>
          </w:tcPr>
          <w:p w14:paraId="7B50AF0C" w14:textId="77777777" w:rsidR="00C83B07" w:rsidRPr="00641695" w:rsidRDefault="00C83B07" w:rsidP="001D415B">
            <w:pPr>
              <w:ind w:firstLine="57"/>
              <w:jc w:val="center"/>
              <w:rPr>
                <w:szCs w:val="24"/>
              </w:rPr>
            </w:pPr>
            <w:r w:rsidRPr="00641695">
              <w:rPr>
                <w:szCs w:val="24"/>
              </w:rPr>
              <w:t>Objetivos de la propuesta</w:t>
            </w:r>
          </w:p>
        </w:tc>
      </w:tr>
      <w:tr w:rsidR="00C26C2C" w14:paraId="479692F5" w14:textId="77777777" w:rsidTr="00C26C2C">
        <w:trPr>
          <w:gridAfter w:val="1"/>
          <w:wAfter w:w="13" w:type="dxa"/>
        </w:trPr>
        <w:tc>
          <w:tcPr>
            <w:tcW w:w="1634" w:type="dxa"/>
          </w:tcPr>
          <w:p w14:paraId="16DE030F" w14:textId="0F2757BE" w:rsidR="00C83B07" w:rsidRPr="00641695" w:rsidRDefault="00C83B07" w:rsidP="001D415B">
            <w:pPr>
              <w:ind w:firstLine="57"/>
              <w:jc w:val="center"/>
              <w:rPr>
                <w:szCs w:val="24"/>
              </w:rPr>
            </w:pPr>
            <w:r w:rsidRPr="00C83B07">
              <w:rPr>
                <w:szCs w:val="24"/>
              </w:rPr>
              <w:t>Propuesta de implementación de la norma ISO45001:2018 en el centro de llamadas del grupo FARSIMAN</w:t>
            </w:r>
          </w:p>
        </w:tc>
        <w:tc>
          <w:tcPr>
            <w:tcW w:w="1634" w:type="dxa"/>
          </w:tcPr>
          <w:p w14:paraId="5E28158A" w14:textId="4D411F58" w:rsidR="00C83B07" w:rsidRPr="00641695" w:rsidRDefault="00C83B07" w:rsidP="001D415B">
            <w:pPr>
              <w:ind w:firstLine="57"/>
              <w:jc w:val="center"/>
              <w:rPr>
                <w:szCs w:val="24"/>
              </w:rPr>
            </w:pPr>
            <w:r w:rsidRPr="00C83B07">
              <w:rPr>
                <w:szCs w:val="24"/>
              </w:rPr>
              <w:t>Proponer la implementación de la norma ISO 45001:2018, enfocada en la salud y seguridad en el trabajo, con el objetivo de facilitar la toma de decisiones a nivel de la alta dirección y así asegurar un ambiente seguro y saludable en el centro de llamadas de Grupo Farsimán.</w:t>
            </w:r>
          </w:p>
        </w:tc>
        <w:tc>
          <w:tcPr>
            <w:tcW w:w="1634" w:type="dxa"/>
          </w:tcPr>
          <w:p w14:paraId="4FE2B907" w14:textId="3AE424A9" w:rsidR="00C83B07" w:rsidRDefault="00C83B07" w:rsidP="00C83B07">
            <w:pPr>
              <w:ind w:firstLine="57"/>
              <w:jc w:val="center"/>
              <w:rPr>
                <w:szCs w:val="24"/>
              </w:rPr>
            </w:pPr>
            <w:r w:rsidRPr="00C83B07">
              <w:rPr>
                <w:szCs w:val="24"/>
              </w:rPr>
              <w:t>1.Evaluar las condiciones de trabajo y el ambiente laboral del centro de llamadas de Grupo Farsimán para identificar posibles riesgos y deficiencias que puedan afectar la salud y bienestar de los trabajadores.</w:t>
            </w:r>
          </w:p>
          <w:p w14:paraId="29C6B2F0" w14:textId="77777777" w:rsidR="00C83B07" w:rsidRPr="00C83B07" w:rsidRDefault="00C83B07" w:rsidP="00C83B07">
            <w:pPr>
              <w:ind w:firstLine="57"/>
              <w:jc w:val="center"/>
              <w:rPr>
                <w:szCs w:val="24"/>
              </w:rPr>
            </w:pPr>
          </w:p>
          <w:p w14:paraId="47E129FE" w14:textId="47DE6C0E" w:rsidR="00C83B07" w:rsidRPr="00C83B07" w:rsidRDefault="00C83B07" w:rsidP="00C83B07">
            <w:pPr>
              <w:ind w:firstLine="57"/>
              <w:jc w:val="center"/>
              <w:rPr>
                <w:szCs w:val="24"/>
              </w:rPr>
            </w:pPr>
            <w:r w:rsidRPr="00C83B07">
              <w:rPr>
                <w:szCs w:val="24"/>
              </w:rPr>
              <w:t>2.</w:t>
            </w:r>
            <w:r>
              <w:rPr>
                <w:szCs w:val="24"/>
              </w:rPr>
              <w:t xml:space="preserve"> </w:t>
            </w:r>
            <w:r w:rsidRPr="00C83B07">
              <w:rPr>
                <w:szCs w:val="24"/>
              </w:rPr>
              <w:t xml:space="preserve">Realizar un análisis de riesgo de los principales riesgos a los que están expuestos los trabajadores del </w:t>
            </w:r>
            <w:r w:rsidRPr="00C83B07">
              <w:rPr>
                <w:szCs w:val="24"/>
              </w:rPr>
              <w:lastRenderedPageBreak/>
              <w:t>centro de llamadas de Grupo Farsimán, incluyendo factores físicos, biológicos, ergonómicos y psicosociales, a fin de proponer medidas de prevención y control adecuadas.</w:t>
            </w:r>
          </w:p>
          <w:p w14:paraId="486DA43B" w14:textId="77777777" w:rsidR="00C83B07" w:rsidRDefault="00C83B07" w:rsidP="00C83B07">
            <w:pPr>
              <w:ind w:firstLine="57"/>
              <w:jc w:val="center"/>
              <w:rPr>
                <w:szCs w:val="24"/>
              </w:rPr>
            </w:pPr>
          </w:p>
          <w:p w14:paraId="42CF26B9" w14:textId="038CB7A3" w:rsidR="00C83B07" w:rsidRPr="00641695" w:rsidRDefault="00C83B07" w:rsidP="00C83B07">
            <w:pPr>
              <w:ind w:firstLine="57"/>
              <w:jc w:val="center"/>
              <w:rPr>
                <w:szCs w:val="24"/>
              </w:rPr>
            </w:pPr>
            <w:r w:rsidRPr="00C83B07">
              <w:rPr>
                <w:szCs w:val="24"/>
              </w:rPr>
              <w:t>3.Elaborar una propuesta de implementación de un sistema de gestión de seguridad y salud ocupacional basado en la norma ISO 45000 en la unidad de centro de llamadas de Grupo Farsimán.</w:t>
            </w:r>
          </w:p>
        </w:tc>
        <w:tc>
          <w:tcPr>
            <w:tcW w:w="1677" w:type="dxa"/>
          </w:tcPr>
          <w:p w14:paraId="04019CA2" w14:textId="77777777" w:rsidR="00C83B07" w:rsidRDefault="00C83B07" w:rsidP="001D415B">
            <w:pPr>
              <w:ind w:firstLine="57"/>
              <w:jc w:val="center"/>
              <w:rPr>
                <w:szCs w:val="24"/>
              </w:rPr>
            </w:pPr>
            <w:r>
              <w:rPr>
                <w:szCs w:val="24"/>
              </w:rPr>
              <w:lastRenderedPageBreak/>
              <w:t>Teoría Tricondicional, Teoría IPERC, Norma ISO45001:2018, Ergonomía en el trabajo.</w:t>
            </w:r>
          </w:p>
          <w:p w14:paraId="2C84282A" w14:textId="77777777" w:rsidR="00C83B07" w:rsidRDefault="00C83B07" w:rsidP="001D415B">
            <w:pPr>
              <w:ind w:firstLine="57"/>
              <w:jc w:val="center"/>
              <w:rPr>
                <w:szCs w:val="24"/>
              </w:rPr>
            </w:pPr>
          </w:p>
          <w:p w14:paraId="200D6E03" w14:textId="7D340236" w:rsidR="00C83B07" w:rsidRPr="00641695" w:rsidRDefault="00C83B07" w:rsidP="001D415B">
            <w:pPr>
              <w:ind w:firstLine="57"/>
              <w:jc w:val="center"/>
              <w:rPr>
                <w:szCs w:val="24"/>
              </w:rPr>
            </w:pPr>
            <w:r>
              <w:rPr>
                <w:szCs w:val="24"/>
              </w:rPr>
              <w:t>Hoja de recogida de datos, cuestionarios, método ROSA y método RULA.</w:t>
            </w:r>
          </w:p>
        </w:tc>
        <w:tc>
          <w:tcPr>
            <w:tcW w:w="1076" w:type="dxa"/>
          </w:tcPr>
          <w:p w14:paraId="3E4224A9" w14:textId="639F2E9B" w:rsidR="00C83B07" w:rsidRPr="00641695" w:rsidRDefault="00C83B07" w:rsidP="001D415B">
            <w:pPr>
              <w:ind w:firstLine="57"/>
              <w:jc w:val="center"/>
              <w:rPr>
                <w:szCs w:val="24"/>
              </w:rPr>
            </w:pPr>
            <w:r>
              <w:rPr>
                <w:szCs w:val="24"/>
              </w:rPr>
              <w:t>Seguridad y salud, condiciones de segurida</w:t>
            </w:r>
            <w:r w:rsidR="00C26C2C">
              <w:rPr>
                <w:szCs w:val="24"/>
              </w:rPr>
              <w:t>d</w:t>
            </w:r>
            <w:r>
              <w:rPr>
                <w:szCs w:val="24"/>
              </w:rPr>
              <w:t>, absentismo laboral, riesgos laborales</w:t>
            </w:r>
          </w:p>
        </w:tc>
        <w:tc>
          <w:tcPr>
            <w:tcW w:w="1417" w:type="dxa"/>
          </w:tcPr>
          <w:p w14:paraId="0A852A62" w14:textId="4D1FCCF3" w:rsidR="00C83B07" w:rsidRPr="00641695" w:rsidRDefault="00C83B07" w:rsidP="001D415B">
            <w:pPr>
              <w:ind w:firstLine="57"/>
              <w:jc w:val="center"/>
              <w:rPr>
                <w:szCs w:val="24"/>
              </w:rPr>
            </w:pPr>
            <w:r>
              <w:rPr>
                <w:szCs w:val="24"/>
              </w:rPr>
              <w:t>La totalidad de los colaboradores del centro de llamadas, siendo en número 105 individuos</w:t>
            </w:r>
          </w:p>
        </w:tc>
        <w:tc>
          <w:tcPr>
            <w:tcW w:w="1414" w:type="dxa"/>
          </w:tcPr>
          <w:p w14:paraId="1B921A6D" w14:textId="77777777" w:rsidR="00C83B07" w:rsidRPr="00C83B07" w:rsidRDefault="00C83B07" w:rsidP="00C83B07">
            <w:pPr>
              <w:ind w:firstLine="57"/>
              <w:jc w:val="center"/>
              <w:rPr>
                <w:szCs w:val="24"/>
              </w:rPr>
            </w:pPr>
            <w:r>
              <w:rPr>
                <w:szCs w:val="24"/>
              </w:rPr>
              <w:t xml:space="preserve">Uso de instrumentos: </w:t>
            </w:r>
            <w:r w:rsidRPr="00C83B07">
              <w:rPr>
                <w:szCs w:val="24"/>
              </w:rPr>
              <w:t>Sonómetro</w:t>
            </w:r>
          </w:p>
          <w:p w14:paraId="4F0C96B9" w14:textId="77777777" w:rsidR="00C83B07" w:rsidRPr="00C83B07" w:rsidRDefault="00C83B07" w:rsidP="00C83B07">
            <w:pPr>
              <w:ind w:firstLine="57"/>
              <w:jc w:val="center"/>
              <w:rPr>
                <w:szCs w:val="24"/>
              </w:rPr>
            </w:pPr>
            <w:r w:rsidRPr="00C83B07">
              <w:rPr>
                <w:szCs w:val="24"/>
              </w:rPr>
              <w:t>Luxómetro</w:t>
            </w:r>
          </w:p>
          <w:p w14:paraId="30FF09DB" w14:textId="77777777" w:rsidR="00C83B07" w:rsidRPr="00C83B07" w:rsidRDefault="00C83B07" w:rsidP="00C83B07">
            <w:pPr>
              <w:ind w:firstLine="57"/>
              <w:jc w:val="center"/>
              <w:rPr>
                <w:szCs w:val="24"/>
              </w:rPr>
            </w:pPr>
            <w:r w:rsidRPr="00C83B07">
              <w:rPr>
                <w:szCs w:val="24"/>
              </w:rPr>
              <w:t>Cuestionario psicosocial MPF</w:t>
            </w:r>
          </w:p>
          <w:p w14:paraId="4329D772" w14:textId="77777777" w:rsidR="00C83B07" w:rsidRPr="00C83B07" w:rsidRDefault="00C83B07" w:rsidP="00C83B07">
            <w:pPr>
              <w:ind w:firstLine="57"/>
              <w:jc w:val="center"/>
              <w:rPr>
                <w:szCs w:val="24"/>
              </w:rPr>
            </w:pPr>
            <w:r w:rsidRPr="00C83B07">
              <w:rPr>
                <w:szCs w:val="24"/>
              </w:rPr>
              <w:t>Análisis del método RULA</w:t>
            </w:r>
          </w:p>
          <w:p w14:paraId="31B7B3EA" w14:textId="373B15CB" w:rsidR="00C83B07" w:rsidRPr="00641695" w:rsidRDefault="00C83B07" w:rsidP="00C83B07">
            <w:pPr>
              <w:ind w:firstLine="57"/>
              <w:jc w:val="center"/>
              <w:rPr>
                <w:szCs w:val="24"/>
              </w:rPr>
            </w:pPr>
            <w:r w:rsidRPr="00C83B07">
              <w:rPr>
                <w:szCs w:val="24"/>
              </w:rPr>
              <w:t>Análisis del método ROSA</w:t>
            </w:r>
          </w:p>
        </w:tc>
        <w:tc>
          <w:tcPr>
            <w:tcW w:w="1634" w:type="dxa"/>
            <w:gridSpan w:val="2"/>
          </w:tcPr>
          <w:p w14:paraId="42D3ABE7" w14:textId="4ECE4B9D" w:rsidR="00C83B07" w:rsidRDefault="00C83B07" w:rsidP="00C83B07">
            <w:pPr>
              <w:ind w:firstLine="57"/>
              <w:jc w:val="center"/>
              <w:rPr>
                <w:szCs w:val="24"/>
              </w:rPr>
            </w:pPr>
            <w:r w:rsidRPr="00C83B07">
              <w:rPr>
                <w:szCs w:val="24"/>
              </w:rPr>
              <w:t xml:space="preserve">1.Se concluyó que en el centro de llamadas de Grupo Farsimán existen problemas posturales y psicosociales, especialmente en colaboradores con menos de 6 meses de experiencia. Resalta la necesidad de mejorar las condiciones ergonómicas y abordar las cargas psicosociales, especialmente entre mujeres. También se </w:t>
            </w:r>
            <w:r w:rsidRPr="00C83B07">
              <w:rPr>
                <w:szCs w:val="24"/>
              </w:rPr>
              <w:lastRenderedPageBreak/>
              <w:t>identificaron deficiencias en iluminación y presión sonora, siendo más notorias en el área de operadores de llamada.</w:t>
            </w:r>
          </w:p>
          <w:p w14:paraId="7C71955F" w14:textId="77777777" w:rsidR="00C83B07" w:rsidRPr="00C83B07" w:rsidRDefault="00C83B07" w:rsidP="00C83B07">
            <w:pPr>
              <w:ind w:firstLine="57"/>
              <w:jc w:val="center"/>
              <w:rPr>
                <w:szCs w:val="24"/>
              </w:rPr>
            </w:pPr>
          </w:p>
          <w:p w14:paraId="4D7690FD" w14:textId="7FACA9AA" w:rsidR="00C83B07" w:rsidRDefault="00C83B07" w:rsidP="00C83B07">
            <w:pPr>
              <w:ind w:firstLine="57"/>
              <w:jc w:val="center"/>
              <w:rPr>
                <w:szCs w:val="24"/>
              </w:rPr>
            </w:pPr>
            <w:r w:rsidRPr="00C83B07">
              <w:rPr>
                <w:szCs w:val="24"/>
              </w:rPr>
              <w:t>2.</w:t>
            </w:r>
            <w:r>
              <w:rPr>
                <w:szCs w:val="24"/>
              </w:rPr>
              <w:t xml:space="preserve"> </w:t>
            </w:r>
            <w:r w:rsidRPr="00C83B07">
              <w:rPr>
                <w:szCs w:val="24"/>
              </w:rPr>
              <w:t>Se concluyó que existían riesgos ergonómicos y físicos, principalmente en la silla, específicamente en los elementos del reposabrazos y el respaldar, así como eficiencias en iluminación y presión sonora.</w:t>
            </w:r>
          </w:p>
          <w:p w14:paraId="369A8FE4" w14:textId="77777777" w:rsidR="00C83B07" w:rsidRPr="00C83B07" w:rsidRDefault="00C83B07" w:rsidP="00C83B07">
            <w:pPr>
              <w:ind w:firstLine="57"/>
              <w:jc w:val="center"/>
              <w:rPr>
                <w:szCs w:val="24"/>
              </w:rPr>
            </w:pPr>
          </w:p>
          <w:p w14:paraId="6F7DE854" w14:textId="201F7225" w:rsidR="00C83B07" w:rsidRPr="00641695" w:rsidRDefault="00C83B07" w:rsidP="00C83B07">
            <w:pPr>
              <w:ind w:firstLine="57"/>
              <w:jc w:val="center"/>
              <w:rPr>
                <w:szCs w:val="24"/>
              </w:rPr>
            </w:pPr>
            <w:r w:rsidRPr="00C83B07">
              <w:rPr>
                <w:szCs w:val="24"/>
              </w:rPr>
              <w:t xml:space="preserve">3.Se concluyó que, considerando los riesgos identificados y la relación entre la experiencia laboral y puntuaciones </w:t>
            </w:r>
            <w:r w:rsidRPr="00C83B07">
              <w:rPr>
                <w:szCs w:val="24"/>
              </w:rPr>
              <w:lastRenderedPageBreak/>
              <w:t>de ergonomía, la implementación de un sistema de gestión de seguridad y salud ocupacional basado en la norma ISO 45000 es una solución prudente.</w:t>
            </w:r>
          </w:p>
        </w:tc>
        <w:tc>
          <w:tcPr>
            <w:tcW w:w="1634" w:type="dxa"/>
            <w:gridSpan w:val="2"/>
          </w:tcPr>
          <w:p w14:paraId="4C46D3EE" w14:textId="5EDC15C0" w:rsidR="00C83B07" w:rsidRPr="00641695" w:rsidRDefault="00C83B07" w:rsidP="001D415B">
            <w:pPr>
              <w:ind w:firstLine="57"/>
              <w:jc w:val="center"/>
              <w:rPr>
                <w:szCs w:val="24"/>
              </w:rPr>
            </w:pPr>
            <w:r w:rsidRPr="00C83B07">
              <w:rPr>
                <w:szCs w:val="24"/>
              </w:rPr>
              <w:lastRenderedPageBreak/>
              <w:t>Propuesta de implementación de la norma ISO45001:2018 en el centro de llamadas del grupo FARSIMAN</w:t>
            </w:r>
          </w:p>
        </w:tc>
        <w:tc>
          <w:tcPr>
            <w:tcW w:w="1505" w:type="dxa"/>
          </w:tcPr>
          <w:p w14:paraId="543D1D36" w14:textId="0572FFC0" w:rsidR="00C83B07" w:rsidRPr="00641695" w:rsidRDefault="00C26C2C" w:rsidP="001D415B">
            <w:pPr>
              <w:ind w:firstLine="57"/>
              <w:jc w:val="center"/>
              <w:rPr>
                <w:szCs w:val="24"/>
              </w:rPr>
            </w:pPr>
            <w:r>
              <w:rPr>
                <w:szCs w:val="24"/>
              </w:rPr>
              <w:t>M</w:t>
            </w:r>
            <w:r w:rsidRPr="00C26C2C">
              <w:rPr>
                <w:szCs w:val="24"/>
              </w:rPr>
              <w:t>ejorar las condiciones laborales, la salud y seguridad ocupacional de los colaboradores, centrándose en la gestión efectiva de riesgos ergonómicos, físicos, así como en la atención a aspectos psicosociales.</w:t>
            </w:r>
          </w:p>
        </w:tc>
      </w:tr>
    </w:tbl>
    <w:p w14:paraId="70733759" w14:textId="77777777" w:rsidR="00C26C2C" w:rsidRDefault="00C26C2C" w:rsidP="00C26C2C">
      <w:pPr>
        <w:pStyle w:val="Caption"/>
      </w:pPr>
    </w:p>
    <w:p w14:paraId="03942FD3" w14:textId="043B11B6" w:rsidR="00C26C2C" w:rsidRPr="00C26C2C" w:rsidRDefault="00C26C2C" w:rsidP="00C26C2C">
      <w:pPr>
        <w:pStyle w:val="Caption"/>
      </w:pPr>
      <w:bookmarkStart w:id="299" w:name="_Toc153637745"/>
      <w:r>
        <w:t xml:space="preserve">Tabla </w:t>
      </w:r>
      <w:r>
        <w:fldChar w:fldCharType="begin"/>
      </w:r>
      <w:r>
        <w:instrText xml:space="preserve"> SEQ Tabla \* ARABIC </w:instrText>
      </w:r>
      <w:r>
        <w:fldChar w:fldCharType="separate"/>
      </w:r>
      <w:r w:rsidR="000308BA">
        <w:rPr>
          <w:noProof/>
        </w:rPr>
        <w:t>15</w:t>
      </w:r>
      <w:r>
        <w:fldChar w:fldCharType="end"/>
      </w:r>
      <w:r>
        <w:t xml:space="preserve"> </w:t>
      </w:r>
      <w:r w:rsidRPr="00B10E13">
        <w:t>Concordancia de los segmentos de la tesis con la propuesta</w:t>
      </w:r>
      <w:bookmarkEnd w:id="299"/>
    </w:p>
    <w:p w14:paraId="0EA8C361" w14:textId="3270EC96" w:rsidR="00C26C2C" w:rsidRPr="00C26C2C" w:rsidRDefault="00C26C2C" w:rsidP="00C26C2C">
      <w:pPr>
        <w:rPr>
          <w:b/>
          <w:bCs/>
        </w:rPr>
        <w:sectPr w:rsidR="00C26C2C" w:rsidRPr="00C26C2C" w:rsidSect="00DE5843">
          <w:pgSz w:w="15840" w:h="12240" w:orient="landscape"/>
          <w:pgMar w:top="1440" w:right="1440" w:bottom="1440" w:left="1440" w:header="720" w:footer="720" w:gutter="0"/>
          <w:cols w:space="720"/>
          <w:docGrid w:linePitch="360"/>
        </w:sectPr>
      </w:pPr>
      <w:r w:rsidRPr="00C26C2C">
        <w:t>F</w:t>
      </w:r>
      <w:r>
        <w:t>uente: Elaboración propia</w:t>
      </w:r>
    </w:p>
    <w:p w14:paraId="270FB360" w14:textId="489DC318" w:rsidR="00AD67BD" w:rsidRPr="009E2819" w:rsidRDefault="00262AF2" w:rsidP="00262AF2">
      <w:pPr>
        <w:pStyle w:val="Heading1"/>
      </w:pPr>
      <w:bookmarkStart w:id="300" w:name="_Toc153637729"/>
      <w:r w:rsidRPr="009E2819">
        <w:lastRenderedPageBreak/>
        <w:t>REFERENCIAS BIBLIOGRAFICAS</w:t>
      </w:r>
      <w:bookmarkEnd w:id="300"/>
    </w:p>
    <w:p w14:paraId="6A8FBBB9" w14:textId="77777777" w:rsidR="00E10E98" w:rsidRPr="00E10E98" w:rsidRDefault="002948A6" w:rsidP="00E10E98">
      <w:pPr>
        <w:pStyle w:val="Bibliography"/>
        <w:rPr>
          <w:sz w:val="24"/>
        </w:rPr>
      </w:pPr>
      <w:r w:rsidRPr="00E05390">
        <w:fldChar w:fldCharType="begin"/>
      </w:r>
      <w:r w:rsidR="00E10E98">
        <w:rPr>
          <w:lang w:val="es-HN"/>
        </w:rPr>
        <w:instrText xml:space="preserve"> ADDIN ZOTERO_BIBL {"uncited":[["http://zotero.org/users/local/OzkcJKb0/items/G89DEM4G"],["http://zotero.org/users/local/OzkcJKb0/items/HZ9GRD8J"],["http://zotero.org/users/local/OzkcJKb0/items/RK65DDUW"],["http://zotero.org/users/local/OzkcJKb0/items/GI2RQ8BJ"],["http://zotero.org/users/local/OzkcJKb0/items/F6RJVZ3L"],["http://zotero.org/users/local/OzkcJKb0/items/BSTUQ679"],["http://zotero.org/users/local/OzkcJKb0/items/B8SGXQV4"],["http://zotero.org/users/local/OzkcJKb0/items/U9DH7XD8"],["http://zotero.org/users/local/OzkcJKb0/items/5C8KGVM9"],["http://zotero.org/users/local/OzkcJKb0/items/MKT5BY88"],["http://zotero.org/users/local/OzkcJKb0/items/ZPSC662T"],["http://zotero.org/users/local/OzkcJKb0/items/IRJMAK72"],["http://zotero.org/users/local/OzkcJKb0/items/K6LSP6CU"],["http://zotero.org/users/local/OzkcJKb0/items/Y379CG33"],["http://zotero.org/users/local/OzkcJKb0/items/LE6LMUCW"],["http://zotero.org/users/local/OzkcJKb0/items/5ITWUIRG"],["http://zotero.org/users/local/OzkcJKb0/items/8BWFR5AK"],["http://zotero.org/users/local/OzkcJKb0/items/KTZKU5J4"],["http://zotero.org/users/local/OzkcJKb0/items/VYVYQ8GE"],["http://zotero.org/users/local/OzkcJKb0/items/R6BQD24H"],["http://zotero.org/users/local/OzkcJKb0/items/RTZFFMLA"],["http://zotero.org/users/local/OzkcJKb0/items/8A6FHYJE"],["http://zotero.org/users/local/OzkcJKb0/items/BGQ23JZA"],["http://zotero.org/users/local/OzkcJKb0/items/5WC33DSD"],["http://zotero.org/users/local/OzkcJKb0/items/QXXZQZSD"],["http://zotero.org/users/local/OzkcJKb0/items/KVU4T8GU"],["http://zotero.org/users/local/OzkcJKb0/items/9UBBWRE6"],["http://zotero.org/users/local/OzkcJKb0/items/8YKB4VNW"],["http://zotero.org/users/local/OzkcJKb0/items/7DFDHCPF"],["http://zotero.org/users/local/OzkcJKb0/items/UYEU7II6"],["http://zotero.org/users/local/OzkcJKb0/items/YAYZ7D2W"],["http://zotero.org/users/local/OzkcJKb0/items/V2SE2XG5"],["http://zotero.org/users/local/OzkcJKb0/items/IV8JFRCA"],["http://zotero.org/users/local/OzkcJKb0/items/ZJHVB8QZ"]],"omitted":[["http://zotero.org/users/12181012/items/JWW6MMGL"]],"custom":[]} CSL_BIBLIOGRAPHY </w:instrText>
      </w:r>
      <w:r w:rsidRPr="00E05390">
        <w:fldChar w:fldCharType="separate"/>
      </w:r>
      <w:r w:rsidR="00E10E98" w:rsidRPr="00E10E98">
        <w:rPr>
          <w:sz w:val="24"/>
        </w:rPr>
        <w:t xml:space="preserve">Almeida, M. (2021). </w:t>
      </w:r>
      <w:r w:rsidR="00E10E98" w:rsidRPr="00E10E98">
        <w:rPr>
          <w:i/>
          <w:iCs/>
          <w:sz w:val="24"/>
        </w:rPr>
        <w:t>Comunicación, salud y accesibilidad</w:t>
      </w:r>
      <w:r w:rsidR="00E10E98" w:rsidRPr="00E10E98">
        <w:rPr>
          <w:sz w:val="24"/>
        </w:rPr>
        <w:t>. Ria Editorial.</w:t>
      </w:r>
    </w:p>
    <w:p w14:paraId="2721A5F0" w14:textId="77777777" w:rsidR="00E10E98" w:rsidRPr="00E10E98" w:rsidRDefault="00E10E98" w:rsidP="00E10E98">
      <w:pPr>
        <w:pStyle w:val="Bibliography"/>
        <w:rPr>
          <w:sz w:val="24"/>
        </w:rPr>
      </w:pPr>
      <w:r w:rsidRPr="00E10E98">
        <w:rPr>
          <w:sz w:val="24"/>
        </w:rPr>
        <w:t xml:space="preserve">Boada-Grau, J. (2013). </w:t>
      </w:r>
      <w:r w:rsidRPr="00E10E98">
        <w:rPr>
          <w:i/>
          <w:iCs/>
          <w:sz w:val="24"/>
        </w:rPr>
        <w:t>Salud y trabajo: Los nuevos y emergentes riesgos psicosociales</w:t>
      </w:r>
      <w:r w:rsidRPr="00E10E98">
        <w:rPr>
          <w:sz w:val="24"/>
        </w:rPr>
        <w:t>. Editorial UOC. https://elibro.net/es/ereader/unitechn/56620?page=109</w:t>
      </w:r>
    </w:p>
    <w:p w14:paraId="50E7BA15" w14:textId="77777777" w:rsidR="00E10E98" w:rsidRPr="00E10E98" w:rsidRDefault="00E10E98" w:rsidP="00E10E98">
      <w:pPr>
        <w:pStyle w:val="Bibliography"/>
        <w:rPr>
          <w:sz w:val="24"/>
        </w:rPr>
      </w:pPr>
      <w:r w:rsidRPr="00E10E98">
        <w:rPr>
          <w:sz w:val="24"/>
        </w:rPr>
        <w:t xml:space="preserve">Buendía, J., &amp; Ramos, F. (2001). Empleo, Estrés y Salud. </w:t>
      </w:r>
      <w:r w:rsidRPr="00E10E98">
        <w:rPr>
          <w:i/>
          <w:iCs/>
          <w:sz w:val="24"/>
        </w:rPr>
        <w:t>Pirámide</w:t>
      </w:r>
      <w:r w:rsidRPr="00E10E98">
        <w:rPr>
          <w:sz w:val="24"/>
        </w:rPr>
        <w:t>, 232.</w:t>
      </w:r>
    </w:p>
    <w:p w14:paraId="64DAA5EC" w14:textId="77777777" w:rsidR="00E10E98" w:rsidRPr="00E10E98" w:rsidRDefault="00E10E98" w:rsidP="00E10E98">
      <w:pPr>
        <w:pStyle w:val="Bibliography"/>
        <w:rPr>
          <w:sz w:val="24"/>
          <w:lang w:val="en-US"/>
        </w:rPr>
      </w:pPr>
      <w:r w:rsidRPr="00E10E98">
        <w:rPr>
          <w:sz w:val="24"/>
        </w:rPr>
        <w:t xml:space="preserve">Camisón, C., Gonzáles, T., &amp; Cruz, S. (2006). </w:t>
      </w:r>
      <w:r w:rsidRPr="00E10E98">
        <w:rPr>
          <w:i/>
          <w:iCs/>
          <w:sz w:val="24"/>
        </w:rPr>
        <w:t>Gestión de la Calidad: Conceptos, Enfoque, Modelos y Sistemas</w:t>
      </w:r>
      <w:r w:rsidRPr="00E10E98">
        <w:rPr>
          <w:sz w:val="24"/>
        </w:rPr>
        <w:t xml:space="preserve">. </w:t>
      </w:r>
      <w:r w:rsidRPr="00E10E98">
        <w:rPr>
          <w:sz w:val="24"/>
          <w:lang w:val="en-US"/>
        </w:rPr>
        <w:t>Pearson Educación.</w:t>
      </w:r>
    </w:p>
    <w:p w14:paraId="331C36F6" w14:textId="77777777" w:rsidR="00E10E98" w:rsidRPr="00E10E98" w:rsidRDefault="00E10E98" w:rsidP="00E10E98">
      <w:pPr>
        <w:pStyle w:val="Bibliography"/>
        <w:rPr>
          <w:sz w:val="24"/>
        </w:rPr>
      </w:pPr>
      <w:r w:rsidRPr="00E10E98">
        <w:rPr>
          <w:sz w:val="24"/>
          <w:lang w:val="en-US"/>
        </w:rPr>
        <w:t xml:space="preserve">Cherniss, C. (1980). Professional Burnout in Human Service Organizations. </w:t>
      </w:r>
      <w:r w:rsidRPr="00E10E98">
        <w:rPr>
          <w:i/>
          <w:iCs/>
          <w:sz w:val="24"/>
        </w:rPr>
        <w:t>New York: Praeger</w:t>
      </w:r>
      <w:r w:rsidRPr="00E10E98">
        <w:rPr>
          <w:sz w:val="24"/>
        </w:rPr>
        <w:t>.</w:t>
      </w:r>
    </w:p>
    <w:p w14:paraId="5C75483E" w14:textId="77777777" w:rsidR="00E10E98" w:rsidRPr="00E10E98" w:rsidRDefault="00E10E98" w:rsidP="00E10E98">
      <w:pPr>
        <w:pStyle w:val="Bibliography"/>
        <w:rPr>
          <w:sz w:val="24"/>
        </w:rPr>
      </w:pPr>
      <w:r w:rsidRPr="00E10E98">
        <w:rPr>
          <w:i/>
          <w:iCs/>
          <w:sz w:val="24"/>
        </w:rPr>
        <w:t>Código del trabajo de Honduras, Decreto No. 189 de 1959</w:t>
      </w:r>
      <w:r w:rsidRPr="00E10E98">
        <w:rPr>
          <w:sz w:val="24"/>
        </w:rPr>
        <w:t>. (2009).</w:t>
      </w:r>
    </w:p>
    <w:p w14:paraId="1A615A4D" w14:textId="77777777" w:rsidR="00E10E98" w:rsidRPr="00E10E98" w:rsidRDefault="00E10E98" w:rsidP="00E10E98">
      <w:pPr>
        <w:pStyle w:val="Bibliography"/>
        <w:rPr>
          <w:sz w:val="24"/>
        </w:rPr>
      </w:pPr>
      <w:r w:rsidRPr="00E10E98">
        <w:rPr>
          <w:sz w:val="24"/>
        </w:rPr>
        <w:t xml:space="preserve">Díaz-Bravo, L., Torruco-Garía, U., Martinez Hernández, M., &amp; Varela, M. (2013). La entrevista, recurso flexible y dinámico. </w:t>
      </w:r>
      <w:r w:rsidRPr="00E10E98">
        <w:rPr>
          <w:i/>
          <w:iCs/>
          <w:sz w:val="24"/>
        </w:rPr>
        <w:t>Departamento de Investigación En Educación Médica, Facultad de Medicina, Universidad Nacional Autónoma de México</w:t>
      </w:r>
      <w:r w:rsidRPr="00E10E98">
        <w:rPr>
          <w:sz w:val="24"/>
        </w:rPr>
        <w:t>.</w:t>
      </w:r>
    </w:p>
    <w:p w14:paraId="23D20568" w14:textId="77777777" w:rsidR="00E10E98" w:rsidRPr="00E10E98" w:rsidRDefault="00E10E98" w:rsidP="00E10E98">
      <w:pPr>
        <w:pStyle w:val="Bibliography"/>
        <w:rPr>
          <w:sz w:val="24"/>
        </w:rPr>
      </w:pPr>
      <w:r w:rsidRPr="00E10E98">
        <w:rPr>
          <w:sz w:val="24"/>
        </w:rPr>
        <w:t xml:space="preserve">Diego Fernando Henao, S. (2019). Triángulo de hierro en gestión de proyectos. </w:t>
      </w:r>
      <w:r w:rsidRPr="00E10E98">
        <w:rPr>
          <w:i/>
          <w:iCs/>
          <w:sz w:val="24"/>
        </w:rPr>
        <w:t>Corporación Unificada Nacional de Educación Superior, Facultad de Ingeniería de Sistemas</w:t>
      </w:r>
      <w:r w:rsidRPr="00E10E98">
        <w:rPr>
          <w:sz w:val="24"/>
        </w:rPr>
        <w:t>.</w:t>
      </w:r>
    </w:p>
    <w:p w14:paraId="4B261A8E" w14:textId="77777777" w:rsidR="00E10E98" w:rsidRPr="00E10E98" w:rsidRDefault="00E10E98" w:rsidP="00E10E98">
      <w:pPr>
        <w:pStyle w:val="Bibliography"/>
        <w:rPr>
          <w:sz w:val="24"/>
        </w:rPr>
      </w:pPr>
      <w:r w:rsidRPr="00E10E98">
        <w:rPr>
          <w:sz w:val="24"/>
        </w:rPr>
        <w:t xml:space="preserve">Diego-Más, J. A. (2015a). Evaluación postural mediante el método RULA. </w:t>
      </w:r>
      <w:r w:rsidRPr="00E10E98">
        <w:rPr>
          <w:i/>
          <w:iCs/>
          <w:sz w:val="24"/>
        </w:rPr>
        <w:t>Ergonautas, Universidad Politécnica de Valencia</w:t>
      </w:r>
      <w:r w:rsidRPr="00E10E98">
        <w:rPr>
          <w:sz w:val="24"/>
        </w:rPr>
        <w:t>. https://www.ergonautas.upv.es/metodos/rula/rula-ayuda.php</w:t>
      </w:r>
    </w:p>
    <w:p w14:paraId="0FD5A722" w14:textId="77777777" w:rsidR="00E10E98" w:rsidRPr="00E10E98" w:rsidRDefault="00E10E98" w:rsidP="00E10E98">
      <w:pPr>
        <w:pStyle w:val="Bibliography"/>
        <w:rPr>
          <w:sz w:val="24"/>
        </w:rPr>
      </w:pPr>
      <w:r w:rsidRPr="00E10E98">
        <w:rPr>
          <w:sz w:val="24"/>
        </w:rPr>
        <w:t xml:space="preserve">Diego-Más, J. A. (2015b). Método ROSA - Evaluación de la ergonomía de puestos de trabajo en oficinas. </w:t>
      </w:r>
      <w:r w:rsidRPr="00E10E98">
        <w:rPr>
          <w:i/>
          <w:iCs/>
          <w:sz w:val="24"/>
        </w:rPr>
        <w:t>Ergonautas, Universidad Politécnica de Valencia</w:t>
      </w:r>
      <w:r w:rsidRPr="00E10E98">
        <w:rPr>
          <w:sz w:val="24"/>
        </w:rPr>
        <w:t>. https://www.ergonautas.upv.es/metodos/rula/rula-ayuda.php</w:t>
      </w:r>
    </w:p>
    <w:p w14:paraId="12798C43" w14:textId="77777777" w:rsidR="00E10E98" w:rsidRPr="00E10E98" w:rsidRDefault="00E10E98" w:rsidP="00E10E98">
      <w:pPr>
        <w:pStyle w:val="Bibliography"/>
        <w:rPr>
          <w:sz w:val="24"/>
          <w:lang w:val="en-US"/>
        </w:rPr>
      </w:pPr>
      <w:r w:rsidRPr="00E10E98">
        <w:rPr>
          <w:i/>
          <w:iCs/>
          <w:sz w:val="24"/>
        </w:rPr>
        <w:t>Ergonomia Trabajo en las oficinas</w:t>
      </w:r>
      <w:r w:rsidRPr="00E10E98">
        <w:rPr>
          <w:sz w:val="24"/>
        </w:rPr>
        <w:t xml:space="preserve">. </w:t>
      </w:r>
      <w:r w:rsidRPr="00E10E98">
        <w:rPr>
          <w:sz w:val="24"/>
          <w:lang w:val="en-US"/>
        </w:rPr>
        <w:t>(n.d.). Retrieved August 8, 2023, from https://upcommons.upc.edu/bitstream/handle/2099.3/36777/9788476539828.pdf</w:t>
      </w:r>
    </w:p>
    <w:p w14:paraId="5C068FB3" w14:textId="77777777" w:rsidR="00E10E98" w:rsidRPr="00E10E98" w:rsidRDefault="00E10E98" w:rsidP="00E10E98">
      <w:pPr>
        <w:pStyle w:val="Bibliography"/>
        <w:rPr>
          <w:sz w:val="24"/>
        </w:rPr>
      </w:pPr>
      <w:r w:rsidRPr="00E10E98">
        <w:rPr>
          <w:sz w:val="24"/>
          <w:lang w:val="en-US"/>
        </w:rPr>
        <w:t xml:space="preserve">Golembiewski, R. T., Muzenrider, R., &amp; Carter, D. (1983). </w:t>
      </w:r>
      <w:r w:rsidRPr="00E10E98">
        <w:rPr>
          <w:i/>
          <w:iCs/>
          <w:sz w:val="24"/>
          <w:lang w:val="en-US"/>
        </w:rPr>
        <w:t>Phases of Progressive Burnout and Their Work Site Covariants: Critical Issues in OD Research and Praxis</w:t>
      </w:r>
      <w:r w:rsidRPr="00E10E98">
        <w:rPr>
          <w:sz w:val="24"/>
          <w:lang w:val="en-US"/>
        </w:rPr>
        <w:t xml:space="preserve">. </w:t>
      </w:r>
      <w:r w:rsidRPr="00E10E98">
        <w:rPr>
          <w:i/>
          <w:iCs/>
          <w:sz w:val="24"/>
        </w:rPr>
        <w:t>19</w:t>
      </w:r>
      <w:r w:rsidRPr="00E10E98">
        <w:rPr>
          <w:sz w:val="24"/>
        </w:rPr>
        <w:t>(4).</w:t>
      </w:r>
    </w:p>
    <w:p w14:paraId="02C3AA10" w14:textId="77777777" w:rsidR="00E10E98" w:rsidRPr="00E10E98" w:rsidRDefault="00E10E98" w:rsidP="00E10E98">
      <w:pPr>
        <w:pStyle w:val="Bibliography"/>
        <w:rPr>
          <w:sz w:val="24"/>
        </w:rPr>
      </w:pPr>
      <w:r w:rsidRPr="00E10E98">
        <w:rPr>
          <w:sz w:val="24"/>
        </w:rPr>
        <w:lastRenderedPageBreak/>
        <w:t xml:space="preserve">Guerrero, I. Y. P., Urbina, N. C. D., &amp; Saballeth, J. A. (2023). Riesgos psicosociales intralaborales y ausentismo laboral en el personal de enfermería de un hospital de tercer nivel de complejidad de régimen especial en Bogotá. </w:t>
      </w:r>
      <w:r w:rsidRPr="00E10E98">
        <w:rPr>
          <w:i/>
          <w:iCs/>
          <w:sz w:val="24"/>
        </w:rPr>
        <w:t>Revista CIFE</w:t>
      </w:r>
      <w:r w:rsidRPr="00E10E98">
        <w:rPr>
          <w:sz w:val="24"/>
        </w:rPr>
        <w:t xml:space="preserve">, </w:t>
      </w:r>
      <w:r w:rsidRPr="00E10E98">
        <w:rPr>
          <w:i/>
          <w:iCs/>
          <w:sz w:val="24"/>
        </w:rPr>
        <w:t>25</w:t>
      </w:r>
      <w:r w:rsidRPr="00E10E98">
        <w:rPr>
          <w:sz w:val="24"/>
        </w:rPr>
        <w:t>(42). https://doi.org/10.15332/22484914.8733</w:t>
      </w:r>
    </w:p>
    <w:p w14:paraId="275FC7BC" w14:textId="77777777" w:rsidR="00E10E98" w:rsidRPr="00E10E98" w:rsidRDefault="00E10E98" w:rsidP="00E10E98">
      <w:pPr>
        <w:pStyle w:val="Bibliography"/>
        <w:rPr>
          <w:sz w:val="24"/>
        </w:rPr>
      </w:pPr>
      <w:r w:rsidRPr="00E10E98">
        <w:rPr>
          <w:sz w:val="24"/>
        </w:rPr>
        <w:t xml:space="preserve">Hernández Sampieri, R., Collado, C., &amp; Baptista Lucio, M. del P. (2010). </w:t>
      </w:r>
      <w:r w:rsidRPr="00E10E98">
        <w:rPr>
          <w:i/>
          <w:iCs/>
          <w:sz w:val="24"/>
        </w:rPr>
        <w:t>Metodología de la investigación</w:t>
      </w:r>
      <w:r w:rsidRPr="00E10E98">
        <w:rPr>
          <w:sz w:val="24"/>
        </w:rPr>
        <w:t xml:space="preserve"> (5ta ed.). McGraw-Hill.</w:t>
      </w:r>
    </w:p>
    <w:p w14:paraId="207E3950" w14:textId="77777777" w:rsidR="00E10E98" w:rsidRPr="00E10E98" w:rsidRDefault="00E10E98" w:rsidP="00E10E98">
      <w:pPr>
        <w:pStyle w:val="Bibliography"/>
        <w:rPr>
          <w:sz w:val="24"/>
        </w:rPr>
      </w:pPr>
      <w:r w:rsidRPr="00E10E98">
        <w:rPr>
          <w:sz w:val="24"/>
        </w:rPr>
        <w:t xml:space="preserve">Herzberg, F. (n.d.). </w:t>
      </w:r>
      <w:r w:rsidRPr="00E10E98">
        <w:rPr>
          <w:i/>
          <w:iCs/>
          <w:sz w:val="24"/>
        </w:rPr>
        <w:t>LA TEORIA DE LA MOTIVACION-HIGIENE</w:t>
      </w:r>
      <w:r w:rsidRPr="00E10E98">
        <w:rPr>
          <w:sz w:val="24"/>
        </w:rPr>
        <w:t>.</w:t>
      </w:r>
    </w:p>
    <w:p w14:paraId="25697D84" w14:textId="77777777" w:rsidR="00E10E98" w:rsidRPr="00E10E98" w:rsidRDefault="00E10E98" w:rsidP="00E10E98">
      <w:pPr>
        <w:pStyle w:val="Bibliography"/>
        <w:rPr>
          <w:sz w:val="24"/>
        </w:rPr>
      </w:pPr>
      <w:r w:rsidRPr="00E10E98">
        <w:rPr>
          <w:sz w:val="24"/>
          <w:lang w:val="en-US"/>
        </w:rPr>
        <w:t xml:space="preserve">Hignett, S., &amp; McAttamney, L. (2000). </w:t>
      </w:r>
      <w:r w:rsidRPr="00E10E98">
        <w:rPr>
          <w:i/>
          <w:iCs/>
          <w:sz w:val="24"/>
          <w:lang w:val="en-US"/>
        </w:rPr>
        <w:t xml:space="preserve">REBA: Rapid Entire Body Assessment. </w:t>
      </w:r>
      <w:r w:rsidRPr="00E10E98">
        <w:rPr>
          <w:i/>
          <w:iCs/>
          <w:sz w:val="24"/>
        </w:rPr>
        <w:t>Applied Ergonomics</w:t>
      </w:r>
      <w:r w:rsidRPr="00E10E98">
        <w:rPr>
          <w:sz w:val="24"/>
        </w:rPr>
        <w:t>.</w:t>
      </w:r>
    </w:p>
    <w:p w14:paraId="5B01076B" w14:textId="77777777" w:rsidR="00E10E98" w:rsidRPr="00E10E98" w:rsidRDefault="00E10E98" w:rsidP="00E10E98">
      <w:pPr>
        <w:pStyle w:val="Bibliography"/>
        <w:rPr>
          <w:sz w:val="24"/>
          <w:lang w:val="en-US"/>
        </w:rPr>
      </w:pPr>
      <w:r w:rsidRPr="00E10E98">
        <w:rPr>
          <w:i/>
          <w:iCs/>
          <w:sz w:val="24"/>
        </w:rPr>
        <w:t>Honduras-REGLAMENTOGENERAL_DE_MEDIDAS_PREVENTIVAS_STSS_053-04.pdf</w:t>
      </w:r>
      <w:r w:rsidRPr="00E10E98">
        <w:rPr>
          <w:sz w:val="24"/>
        </w:rPr>
        <w:t xml:space="preserve">. (n.d.). </w:t>
      </w:r>
      <w:r w:rsidRPr="00E10E98">
        <w:rPr>
          <w:sz w:val="24"/>
          <w:lang w:val="en-US"/>
        </w:rPr>
        <w:t>Retrieved August 29, 2023, from https://oiss.org/wp-content/uploads/2018/11/Honduras-REGLAMENTOGENERAL_DE_MEDIDAS_PREVENTIVAS_STSS_053-04.pdf</w:t>
      </w:r>
    </w:p>
    <w:p w14:paraId="5186853D" w14:textId="77777777" w:rsidR="00E10E98" w:rsidRPr="00E10E98" w:rsidRDefault="00E10E98" w:rsidP="00E10E98">
      <w:pPr>
        <w:pStyle w:val="Bibliography"/>
        <w:rPr>
          <w:sz w:val="24"/>
          <w:lang w:val="en-US"/>
        </w:rPr>
      </w:pPr>
      <w:r w:rsidRPr="00E10E98">
        <w:rPr>
          <w:i/>
          <w:iCs/>
          <w:sz w:val="24"/>
        </w:rPr>
        <w:t>Iso-45001-norma-Internacional.pdf</w:t>
      </w:r>
      <w:r w:rsidRPr="00E10E98">
        <w:rPr>
          <w:sz w:val="24"/>
        </w:rPr>
        <w:t xml:space="preserve">. (n.d.). </w:t>
      </w:r>
      <w:r w:rsidRPr="00E10E98">
        <w:rPr>
          <w:sz w:val="24"/>
          <w:lang w:val="en-US"/>
        </w:rPr>
        <w:t>Retrieved August 19, 2023, from https://ergosourcing.com.co/wp-content/uploads/2018/05/iso-45001-norma-Internacional.pdf</w:t>
      </w:r>
    </w:p>
    <w:p w14:paraId="30B2482F" w14:textId="77777777" w:rsidR="00E10E98" w:rsidRPr="00E10E98" w:rsidRDefault="00E10E98" w:rsidP="00E10E98">
      <w:pPr>
        <w:pStyle w:val="Bibliography"/>
        <w:rPr>
          <w:sz w:val="24"/>
        </w:rPr>
      </w:pPr>
      <w:r w:rsidRPr="00E10E98">
        <w:rPr>
          <w:sz w:val="24"/>
          <w:lang w:val="en-US"/>
        </w:rPr>
        <w:t xml:space="preserve">Leiter, M. P. (1988). Burnout as a Function of Communication Patterns: A Study of a Multidisciplinary Mental Health Team. </w:t>
      </w:r>
      <w:r w:rsidRPr="00E10E98">
        <w:rPr>
          <w:i/>
          <w:iCs/>
          <w:sz w:val="24"/>
        </w:rPr>
        <w:t>Group &amp; Organization Studies</w:t>
      </w:r>
      <w:r w:rsidRPr="00E10E98">
        <w:rPr>
          <w:sz w:val="24"/>
        </w:rPr>
        <w:t xml:space="preserve">, </w:t>
      </w:r>
      <w:r w:rsidRPr="00E10E98">
        <w:rPr>
          <w:i/>
          <w:iCs/>
          <w:sz w:val="24"/>
        </w:rPr>
        <w:t>13</w:t>
      </w:r>
      <w:r w:rsidRPr="00E10E98">
        <w:rPr>
          <w:sz w:val="24"/>
        </w:rPr>
        <w:t>(1).</w:t>
      </w:r>
    </w:p>
    <w:p w14:paraId="4287F071" w14:textId="77777777" w:rsidR="00E10E98" w:rsidRPr="00E10E98" w:rsidRDefault="00E10E98" w:rsidP="00E10E98">
      <w:pPr>
        <w:pStyle w:val="Bibliography"/>
        <w:rPr>
          <w:sz w:val="24"/>
        </w:rPr>
      </w:pPr>
      <w:r w:rsidRPr="00E10E98">
        <w:rPr>
          <w:sz w:val="24"/>
        </w:rPr>
        <w:t xml:space="preserve">Llaneza Álvarez, F. J. (2009). </w:t>
      </w:r>
      <w:r w:rsidRPr="00E10E98">
        <w:rPr>
          <w:i/>
          <w:iCs/>
          <w:sz w:val="24"/>
        </w:rPr>
        <w:t>Ergonomía y Psicosociología Aplicada. Manual para la formación del especialista</w:t>
      </w:r>
      <w:r w:rsidRPr="00E10E98">
        <w:rPr>
          <w:sz w:val="24"/>
        </w:rPr>
        <w:t xml:space="preserve"> (15va ed.). Lex Nova.</w:t>
      </w:r>
    </w:p>
    <w:p w14:paraId="741FEFD2" w14:textId="77777777" w:rsidR="00E10E98" w:rsidRPr="00E10E98" w:rsidRDefault="00E10E98" w:rsidP="00E10E98">
      <w:pPr>
        <w:pStyle w:val="Bibliography"/>
        <w:rPr>
          <w:sz w:val="24"/>
        </w:rPr>
      </w:pPr>
      <w:r w:rsidRPr="00E10E98">
        <w:rPr>
          <w:sz w:val="24"/>
        </w:rPr>
        <w:t xml:space="preserve">Manual para la identificación de los peligros, evaluación de riesgos y determinación de controles (IPERC). (2022). </w:t>
      </w:r>
      <w:r w:rsidRPr="00E10E98">
        <w:rPr>
          <w:i/>
          <w:iCs/>
          <w:sz w:val="24"/>
        </w:rPr>
        <w:t>Superintendencia Nacional de Fiscalización Laboral</w:t>
      </w:r>
      <w:r w:rsidRPr="00E10E98">
        <w:rPr>
          <w:sz w:val="24"/>
        </w:rPr>
        <w:t>.</w:t>
      </w:r>
    </w:p>
    <w:p w14:paraId="08404427" w14:textId="77777777" w:rsidR="00E10E98" w:rsidRPr="00E10E98" w:rsidRDefault="00E10E98" w:rsidP="00E10E98">
      <w:pPr>
        <w:pStyle w:val="Bibliography"/>
        <w:rPr>
          <w:sz w:val="24"/>
          <w:lang w:val="en-US"/>
        </w:rPr>
      </w:pPr>
      <w:r w:rsidRPr="00E10E98">
        <w:rPr>
          <w:i/>
          <w:iCs/>
          <w:sz w:val="24"/>
        </w:rPr>
        <w:t>Manual_IPERC.pdf</w:t>
      </w:r>
      <w:r w:rsidRPr="00E10E98">
        <w:rPr>
          <w:sz w:val="24"/>
        </w:rPr>
        <w:t xml:space="preserve">. (n.d.). </w:t>
      </w:r>
      <w:r w:rsidRPr="00E10E98">
        <w:rPr>
          <w:sz w:val="24"/>
          <w:lang w:val="en-US"/>
        </w:rPr>
        <w:t xml:space="preserve">Retrieved August 29, 2023, from </w:t>
      </w:r>
      <w:r w:rsidRPr="00E10E98">
        <w:rPr>
          <w:sz w:val="24"/>
          <w:lang w:val="en-US"/>
        </w:rPr>
        <w:lastRenderedPageBreak/>
        <w:t>http://pqsperu.com/Descargas/Manual_IPERC.pdf</w:t>
      </w:r>
    </w:p>
    <w:p w14:paraId="24833F32" w14:textId="77777777" w:rsidR="00E10E98" w:rsidRPr="00E10E98" w:rsidRDefault="00E10E98" w:rsidP="00E10E98">
      <w:pPr>
        <w:pStyle w:val="Bibliography"/>
        <w:rPr>
          <w:sz w:val="24"/>
        </w:rPr>
      </w:pPr>
      <w:r w:rsidRPr="00E10E98">
        <w:rPr>
          <w:sz w:val="24"/>
        </w:rPr>
        <w:t xml:space="preserve">María Félix, V. (2005). Tareas Repetitivas II: Evaluación del riesgo para la extremidad superior. </w:t>
      </w:r>
      <w:r w:rsidRPr="00E10E98">
        <w:rPr>
          <w:i/>
          <w:iCs/>
          <w:sz w:val="24"/>
        </w:rPr>
        <w:t>Instituto Nacional de Seguridad e Higiene En El Trabajo</w:t>
      </w:r>
      <w:r w:rsidRPr="00E10E98">
        <w:rPr>
          <w:sz w:val="24"/>
        </w:rPr>
        <w:t>.</w:t>
      </w:r>
    </w:p>
    <w:p w14:paraId="5A1C2F63" w14:textId="77777777" w:rsidR="00E10E98" w:rsidRPr="00E10E98" w:rsidRDefault="00E10E98" w:rsidP="00E10E98">
      <w:pPr>
        <w:pStyle w:val="Bibliography"/>
        <w:rPr>
          <w:sz w:val="24"/>
        </w:rPr>
      </w:pPr>
      <w:r w:rsidRPr="00E10E98">
        <w:rPr>
          <w:sz w:val="24"/>
        </w:rPr>
        <w:t xml:space="preserve">Martínez, M. M. (2007). </w:t>
      </w:r>
      <w:r w:rsidRPr="00E10E98">
        <w:rPr>
          <w:i/>
          <w:iCs/>
          <w:sz w:val="24"/>
        </w:rPr>
        <w:t>La investigación cualitativa etnográfica en educación</w:t>
      </w:r>
      <w:r w:rsidRPr="00E10E98">
        <w:rPr>
          <w:sz w:val="24"/>
        </w:rPr>
        <w:t>.</w:t>
      </w:r>
    </w:p>
    <w:p w14:paraId="0652DB16" w14:textId="77777777" w:rsidR="00E10E98" w:rsidRPr="00E10E98" w:rsidRDefault="00E10E98" w:rsidP="00E10E98">
      <w:pPr>
        <w:pStyle w:val="Bibliography"/>
        <w:rPr>
          <w:sz w:val="24"/>
        </w:rPr>
      </w:pPr>
      <w:r w:rsidRPr="00E10E98">
        <w:rPr>
          <w:sz w:val="24"/>
        </w:rPr>
        <w:t xml:space="preserve">Martínez Pérez, A. (2010). El síndrome de Burnout. Evolución conceptual y estado actual de la cuestión. </w:t>
      </w:r>
      <w:r w:rsidRPr="00E10E98">
        <w:rPr>
          <w:i/>
          <w:iCs/>
          <w:sz w:val="24"/>
        </w:rPr>
        <w:t>Vivat Academia. Revista de Comunicación</w:t>
      </w:r>
      <w:r w:rsidRPr="00E10E98">
        <w:rPr>
          <w:sz w:val="24"/>
        </w:rPr>
        <w:t>, 42–80. https://doi.org/10.15178/va.2010.112.42-80</w:t>
      </w:r>
    </w:p>
    <w:p w14:paraId="33AB809B" w14:textId="77777777" w:rsidR="00E10E98" w:rsidRPr="00E10E98" w:rsidRDefault="00E10E98" w:rsidP="00E10E98">
      <w:pPr>
        <w:pStyle w:val="Bibliography"/>
        <w:rPr>
          <w:sz w:val="24"/>
        </w:rPr>
      </w:pPr>
      <w:r w:rsidRPr="00E10E98">
        <w:rPr>
          <w:sz w:val="24"/>
        </w:rPr>
        <w:t xml:space="preserve">Meliá, J. L. (n.d.). </w:t>
      </w:r>
      <w:r w:rsidRPr="00E10E98">
        <w:rPr>
          <w:i/>
          <w:iCs/>
          <w:sz w:val="24"/>
        </w:rPr>
        <w:t>Seguridad Basada en el Comportamiento</w:t>
      </w:r>
      <w:r w:rsidRPr="00E10E98">
        <w:rPr>
          <w:sz w:val="24"/>
        </w:rPr>
        <w:t>.</w:t>
      </w:r>
    </w:p>
    <w:p w14:paraId="55719B31" w14:textId="77777777" w:rsidR="00E10E98" w:rsidRPr="00E10E98" w:rsidRDefault="00E10E98" w:rsidP="00E10E98">
      <w:pPr>
        <w:pStyle w:val="Bibliography"/>
        <w:rPr>
          <w:sz w:val="24"/>
        </w:rPr>
      </w:pPr>
      <w:r w:rsidRPr="00E10E98">
        <w:rPr>
          <w:sz w:val="24"/>
        </w:rPr>
        <w:t xml:space="preserve">Meliá, J. L. (2007). El factor humano en la seguridad laboral. </w:t>
      </w:r>
      <w:r w:rsidRPr="00E10E98">
        <w:rPr>
          <w:i/>
          <w:iCs/>
          <w:sz w:val="24"/>
        </w:rPr>
        <w:t>Bilbao:Lettera</w:t>
      </w:r>
      <w:r w:rsidRPr="00E10E98">
        <w:rPr>
          <w:sz w:val="24"/>
        </w:rPr>
        <w:t>, 223.</w:t>
      </w:r>
    </w:p>
    <w:p w14:paraId="025B7B53" w14:textId="77777777" w:rsidR="00E10E98" w:rsidRPr="00E10E98" w:rsidRDefault="00E10E98" w:rsidP="00E10E98">
      <w:pPr>
        <w:pStyle w:val="Bibliography"/>
        <w:rPr>
          <w:sz w:val="24"/>
        </w:rPr>
      </w:pPr>
      <w:r w:rsidRPr="00E10E98">
        <w:rPr>
          <w:sz w:val="24"/>
        </w:rPr>
        <w:t xml:space="preserve">Morales, M. a G. G., Silla, J. M. P., &amp; Rodríguez-Molina, I. (2011). </w:t>
      </w:r>
      <w:r w:rsidRPr="00E10E98">
        <w:rPr>
          <w:i/>
          <w:iCs/>
          <w:sz w:val="24"/>
        </w:rPr>
        <w:t>El absentismo laboral: Antecedentes, consecuencias y estrategias de mejora</w:t>
      </w:r>
      <w:r w:rsidRPr="00E10E98">
        <w:rPr>
          <w:sz w:val="24"/>
        </w:rPr>
        <w:t>. Universitat de València.</w:t>
      </w:r>
    </w:p>
    <w:p w14:paraId="0A96CE70" w14:textId="77777777" w:rsidR="00E10E98" w:rsidRPr="00E10E98" w:rsidRDefault="00E10E98" w:rsidP="00E10E98">
      <w:pPr>
        <w:pStyle w:val="Bibliography"/>
        <w:rPr>
          <w:sz w:val="24"/>
        </w:rPr>
      </w:pPr>
      <w:r w:rsidRPr="00E10E98">
        <w:rPr>
          <w:sz w:val="24"/>
        </w:rPr>
        <w:t xml:space="preserve">Norma Internacional ISO 45001:2018; Sistemas de gestión de la seguridad y salud en el trabajo—Requisitos con orientación para su uso. (2018). </w:t>
      </w:r>
      <w:r w:rsidRPr="00E10E98">
        <w:rPr>
          <w:i/>
          <w:iCs/>
          <w:sz w:val="24"/>
        </w:rPr>
        <w:t>1era Edición</w:t>
      </w:r>
      <w:r w:rsidRPr="00E10E98">
        <w:rPr>
          <w:sz w:val="24"/>
        </w:rPr>
        <w:t>.</w:t>
      </w:r>
    </w:p>
    <w:p w14:paraId="567A4367" w14:textId="77777777" w:rsidR="00E10E98" w:rsidRPr="00E10E98" w:rsidRDefault="00E10E98" w:rsidP="00E10E98">
      <w:pPr>
        <w:pStyle w:val="Bibliography"/>
        <w:rPr>
          <w:sz w:val="24"/>
        </w:rPr>
      </w:pPr>
      <w:r w:rsidRPr="00E10E98">
        <w:rPr>
          <w:sz w:val="24"/>
        </w:rPr>
        <w:t xml:space="preserve">Organización Mundial de la Salud. (1946). </w:t>
      </w:r>
      <w:r w:rsidRPr="00E10E98">
        <w:rPr>
          <w:i/>
          <w:iCs/>
          <w:sz w:val="24"/>
        </w:rPr>
        <w:t>Constitución de la Organización Mundial de la Salud</w:t>
      </w:r>
      <w:r w:rsidRPr="00E10E98">
        <w:rPr>
          <w:sz w:val="24"/>
        </w:rPr>
        <w:t>.</w:t>
      </w:r>
    </w:p>
    <w:p w14:paraId="2B78B767" w14:textId="77777777" w:rsidR="00E10E98" w:rsidRPr="00E10E98" w:rsidRDefault="00E10E98" w:rsidP="00E10E98">
      <w:pPr>
        <w:pStyle w:val="Bibliography"/>
        <w:rPr>
          <w:sz w:val="24"/>
        </w:rPr>
      </w:pPr>
      <w:r w:rsidRPr="00E10E98">
        <w:rPr>
          <w:sz w:val="24"/>
        </w:rPr>
        <w:t xml:space="preserve">Pedro R. Mondelo, Enrique Gregori Torada, Óscar de Pedro González, &amp; Miguel Á. Gómez Fernández. (2013). Temas de Ergonomía y Prevención: El trabajo en  oficinas. </w:t>
      </w:r>
      <w:r w:rsidRPr="00E10E98">
        <w:rPr>
          <w:i/>
          <w:iCs/>
          <w:sz w:val="24"/>
        </w:rPr>
        <w:t>Universidad Politécnica de Cataluña</w:t>
      </w:r>
      <w:r w:rsidRPr="00E10E98">
        <w:rPr>
          <w:sz w:val="24"/>
        </w:rPr>
        <w:t xml:space="preserve">, </w:t>
      </w:r>
      <w:r w:rsidRPr="00E10E98">
        <w:rPr>
          <w:i/>
          <w:iCs/>
          <w:sz w:val="24"/>
        </w:rPr>
        <w:t>2da ed.</w:t>
      </w:r>
    </w:p>
    <w:p w14:paraId="5120B1AD" w14:textId="77777777" w:rsidR="00E10E98" w:rsidRPr="00E10E98" w:rsidRDefault="00E10E98" w:rsidP="00E10E98">
      <w:pPr>
        <w:pStyle w:val="Bibliography"/>
        <w:rPr>
          <w:sz w:val="24"/>
        </w:rPr>
      </w:pPr>
      <w:r w:rsidRPr="00E10E98">
        <w:rPr>
          <w:sz w:val="24"/>
        </w:rPr>
        <w:t xml:space="preserve">Ramírez, A. C., &amp; Mayorga, D. R. (2017). Riesgos laborales psicosociales. Perspectiva organizacional, jurídica y social. </w:t>
      </w:r>
      <w:r w:rsidRPr="00E10E98">
        <w:rPr>
          <w:i/>
          <w:iCs/>
          <w:sz w:val="24"/>
        </w:rPr>
        <w:t>Prolegomenos</w:t>
      </w:r>
      <w:r w:rsidRPr="00E10E98">
        <w:rPr>
          <w:sz w:val="24"/>
        </w:rPr>
        <w:t xml:space="preserve">, </w:t>
      </w:r>
      <w:r w:rsidRPr="00E10E98">
        <w:rPr>
          <w:i/>
          <w:iCs/>
          <w:sz w:val="24"/>
        </w:rPr>
        <w:t>20</w:t>
      </w:r>
      <w:r w:rsidRPr="00E10E98">
        <w:rPr>
          <w:sz w:val="24"/>
        </w:rPr>
        <w:t>(40), 159–172. https://doi.org/10.18359/prole.3047</w:t>
      </w:r>
    </w:p>
    <w:p w14:paraId="6E4D09B8" w14:textId="77777777" w:rsidR="00E10E98" w:rsidRPr="00E10E98" w:rsidRDefault="00E10E98" w:rsidP="00E10E98">
      <w:pPr>
        <w:pStyle w:val="Bibliography"/>
        <w:rPr>
          <w:sz w:val="24"/>
        </w:rPr>
      </w:pPr>
      <w:r w:rsidRPr="00E10E98">
        <w:rPr>
          <w:sz w:val="24"/>
        </w:rPr>
        <w:t xml:space="preserve">Ramos Ramos, P. (2012). </w:t>
      </w:r>
      <w:r w:rsidRPr="00E10E98">
        <w:rPr>
          <w:i/>
          <w:iCs/>
          <w:sz w:val="24"/>
        </w:rPr>
        <w:t>Análisis de los riesgos psicosociales: El estrés y el síndrome de burnout</w:t>
      </w:r>
      <w:r w:rsidRPr="00E10E98">
        <w:rPr>
          <w:sz w:val="24"/>
        </w:rPr>
        <w:t>. Editorial ICB. https://elibro.net/es/ereader/unitechn/111786?page=134</w:t>
      </w:r>
    </w:p>
    <w:p w14:paraId="1C7AC9D0" w14:textId="77777777" w:rsidR="00E10E98" w:rsidRPr="00E10E98" w:rsidRDefault="00E10E98" w:rsidP="00E10E98">
      <w:pPr>
        <w:pStyle w:val="Bibliography"/>
        <w:rPr>
          <w:sz w:val="24"/>
        </w:rPr>
      </w:pPr>
      <w:r w:rsidRPr="00E10E98">
        <w:rPr>
          <w:sz w:val="24"/>
        </w:rPr>
        <w:lastRenderedPageBreak/>
        <w:t xml:space="preserve">Reglamento general de medidas preventivas de accidentes de trabajo y enfermedades profesionales, Acuerdo Ejecutivo No. STSS-053-04. (2004). </w:t>
      </w:r>
      <w:r w:rsidRPr="00E10E98">
        <w:rPr>
          <w:i/>
          <w:iCs/>
          <w:sz w:val="24"/>
        </w:rPr>
        <w:t>Secretaría de Trabajo y Seguridad Socia</w:t>
      </w:r>
      <w:r w:rsidRPr="00E10E98">
        <w:rPr>
          <w:sz w:val="24"/>
        </w:rPr>
        <w:t>.</w:t>
      </w:r>
    </w:p>
    <w:p w14:paraId="2D9CEEAE" w14:textId="77777777" w:rsidR="00E10E98" w:rsidRPr="00E10E98" w:rsidRDefault="00E10E98" w:rsidP="00E10E98">
      <w:pPr>
        <w:pStyle w:val="Bibliography"/>
        <w:rPr>
          <w:sz w:val="24"/>
        </w:rPr>
      </w:pPr>
      <w:r w:rsidRPr="00E10E98">
        <w:rPr>
          <w:sz w:val="24"/>
        </w:rPr>
        <w:t xml:space="preserve">Rubio, J. C. (2004). </w:t>
      </w:r>
      <w:r w:rsidRPr="00E10E98">
        <w:rPr>
          <w:i/>
          <w:iCs/>
          <w:sz w:val="24"/>
        </w:rPr>
        <w:t>Métodos de evaluación de riesgos laborales</w:t>
      </w:r>
      <w:r w:rsidRPr="00E10E98">
        <w:rPr>
          <w:sz w:val="24"/>
        </w:rPr>
        <w:t>.</w:t>
      </w:r>
    </w:p>
    <w:p w14:paraId="787D52F0" w14:textId="77777777" w:rsidR="00E10E98" w:rsidRPr="00E10E98" w:rsidRDefault="00E10E98" w:rsidP="00E10E98">
      <w:pPr>
        <w:pStyle w:val="Bibliography"/>
        <w:rPr>
          <w:sz w:val="24"/>
          <w:lang w:val="en-US"/>
        </w:rPr>
      </w:pPr>
      <w:r w:rsidRPr="00E10E98">
        <w:rPr>
          <w:sz w:val="24"/>
        </w:rPr>
        <w:t xml:space="preserve">Ruíz, E., &amp; Idoate, V. (2005). </w:t>
      </w:r>
      <w:r w:rsidRPr="00E10E98">
        <w:rPr>
          <w:i/>
          <w:iCs/>
          <w:sz w:val="24"/>
        </w:rPr>
        <w:t xml:space="preserve">MPF Cuestionario de Factores Psicosociales. </w:t>
      </w:r>
      <w:r w:rsidRPr="00E10E98">
        <w:rPr>
          <w:i/>
          <w:iCs/>
          <w:sz w:val="24"/>
          <w:lang w:val="en-US"/>
        </w:rPr>
        <w:t>(Mini Psychosocial  Factors).</w:t>
      </w:r>
    </w:p>
    <w:p w14:paraId="7AE3B732" w14:textId="77777777" w:rsidR="00E10E98" w:rsidRPr="00E10E98" w:rsidRDefault="00E10E98" w:rsidP="00E10E98">
      <w:pPr>
        <w:pStyle w:val="Bibliography"/>
        <w:rPr>
          <w:sz w:val="24"/>
          <w:lang w:val="en-US"/>
        </w:rPr>
      </w:pPr>
      <w:r w:rsidRPr="00E10E98">
        <w:rPr>
          <w:i/>
          <w:iCs/>
          <w:sz w:val="24"/>
          <w:lang w:val="en-US"/>
        </w:rPr>
        <w:t>Sampieri.Met.Inv.pdf</w:t>
      </w:r>
      <w:r w:rsidRPr="00E10E98">
        <w:rPr>
          <w:sz w:val="24"/>
          <w:lang w:val="en-US"/>
        </w:rPr>
        <w:t>. (n.d.). Retrieved September 18, 2023, from https://www.icmujeres.gob.mx/wp-content/uploads/2020/05/Sampieri.Met.Inv.pdf</w:t>
      </w:r>
    </w:p>
    <w:p w14:paraId="0CF7FCAB" w14:textId="77777777" w:rsidR="00E10E98" w:rsidRPr="00E10E98" w:rsidRDefault="00E10E98" w:rsidP="00E10E98">
      <w:pPr>
        <w:pStyle w:val="Bibliography"/>
        <w:rPr>
          <w:sz w:val="24"/>
          <w:lang w:val="en-US"/>
        </w:rPr>
      </w:pPr>
      <w:r w:rsidRPr="00E10E98">
        <w:rPr>
          <w:i/>
          <w:iCs/>
          <w:sz w:val="24"/>
          <w:lang w:val="en-US"/>
        </w:rPr>
        <w:t>Trastornos musculoesqueléticos | Safety and health at work EU-OSHA</w:t>
      </w:r>
      <w:r w:rsidRPr="00E10E98">
        <w:rPr>
          <w:sz w:val="24"/>
          <w:lang w:val="en-US"/>
        </w:rPr>
        <w:t>. (n.d.). Retrieved September 1, 2023, from https://osha.europa.eu/es/themes/musculoskeletal-disorders</w:t>
      </w:r>
    </w:p>
    <w:p w14:paraId="7805199F" w14:textId="6EE0D0BC" w:rsidR="002948A6" w:rsidRPr="00FE7C9C" w:rsidRDefault="002948A6" w:rsidP="002948A6">
      <w:pPr>
        <w:rPr>
          <w:lang w:val="en-US"/>
        </w:rPr>
      </w:pPr>
      <w:r w:rsidRPr="00E05390">
        <w:rPr>
          <w:sz w:val="24"/>
          <w:szCs w:val="24"/>
        </w:rPr>
        <w:fldChar w:fldCharType="end"/>
      </w:r>
    </w:p>
    <w:p w14:paraId="13C1F1CF" w14:textId="11D46F4C" w:rsidR="008D64E4" w:rsidRPr="00FE7C9C" w:rsidRDefault="008D64E4" w:rsidP="008D64E4">
      <w:pPr>
        <w:rPr>
          <w:lang w:val="en-US"/>
        </w:rPr>
      </w:pPr>
    </w:p>
    <w:p w14:paraId="6C0C2C2E" w14:textId="2CA8A17E" w:rsidR="00403DEA" w:rsidRPr="00FE7C9C" w:rsidRDefault="00403DEA" w:rsidP="008D64E4">
      <w:pPr>
        <w:pStyle w:val="TextoPrincipal"/>
        <w:ind w:firstLine="0"/>
        <w:rPr>
          <w:lang w:val="en-US"/>
        </w:rPr>
      </w:pPr>
    </w:p>
    <w:p w14:paraId="6422C704" w14:textId="77777777" w:rsidR="00403DEA" w:rsidRPr="00FE7C9C" w:rsidRDefault="00403DEA" w:rsidP="000057FA">
      <w:pPr>
        <w:pStyle w:val="TextoPrincipal"/>
        <w:jc w:val="center"/>
        <w:rPr>
          <w:lang w:val="en-US"/>
        </w:rPr>
      </w:pPr>
    </w:p>
    <w:p w14:paraId="33C1AF5C" w14:textId="77777777" w:rsidR="00403DEA" w:rsidRPr="00FE7C9C" w:rsidRDefault="00403DEA" w:rsidP="000057FA">
      <w:pPr>
        <w:pStyle w:val="TextoPrincipal"/>
        <w:jc w:val="center"/>
        <w:rPr>
          <w:lang w:val="en-US"/>
        </w:rPr>
      </w:pPr>
    </w:p>
    <w:p w14:paraId="169B03C9" w14:textId="77777777" w:rsidR="00403DEA" w:rsidRPr="00FE7C9C" w:rsidRDefault="00403DEA" w:rsidP="000057FA">
      <w:pPr>
        <w:pStyle w:val="TextoPrincipal"/>
        <w:jc w:val="center"/>
        <w:rPr>
          <w:lang w:val="en-US"/>
        </w:rPr>
      </w:pPr>
    </w:p>
    <w:p w14:paraId="46B7716A" w14:textId="77777777" w:rsidR="00403DEA" w:rsidRPr="00FE7C9C" w:rsidRDefault="00403DEA" w:rsidP="000057FA">
      <w:pPr>
        <w:pStyle w:val="TextoPrincipal"/>
        <w:jc w:val="center"/>
        <w:rPr>
          <w:lang w:val="en-US"/>
        </w:rPr>
      </w:pPr>
    </w:p>
    <w:p w14:paraId="7D87FA40" w14:textId="77777777" w:rsidR="00403DEA" w:rsidRPr="00FE7C9C" w:rsidRDefault="00403DEA" w:rsidP="000057FA">
      <w:pPr>
        <w:pStyle w:val="TextoPrincipal"/>
        <w:jc w:val="center"/>
        <w:rPr>
          <w:lang w:val="en-US"/>
        </w:rPr>
      </w:pPr>
    </w:p>
    <w:p w14:paraId="42B11FE4" w14:textId="77777777" w:rsidR="00403DEA" w:rsidRPr="00FE7C9C" w:rsidRDefault="00403DEA" w:rsidP="000057FA">
      <w:pPr>
        <w:pStyle w:val="TextoPrincipal"/>
        <w:jc w:val="center"/>
        <w:rPr>
          <w:lang w:val="en-US"/>
        </w:rPr>
      </w:pPr>
    </w:p>
    <w:p w14:paraId="35F8719E" w14:textId="77777777" w:rsidR="00403DEA" w:rsidRPr="00FE7C9C" w:rsidRDefault="00403DEA" w:rsidP="000057FA">
      <w:pPr>
        <w:pStyle w:val="TextoPrincipal"/>
        <w:jc w:val="center"/>
        <w:rPr>
          <w:lang w:val="en-US"/>
        </w:rPr>
      </w:pPr>
    </w:p>
    <w:p w14:paraId="245BA627" w14:textId="6844FD37" w:rsidR="00403DEA" w:rsidRPr="00FE7C9C" w:rsidRDefault="00403DEA" w:rsidP="000057FA">
      <w:pPr>
        <w:pStyle w:val="TextoPrincipal"/>
        <w:ind w:firstLine="0"/>
        <w:rPr>
          <w:lang w:val="en-US"/>
        </w:rPr>
      </w:pPr>
    </w:p>
    <w:p w14:paraId="73BD6DC6" w14:textId="77777777" w:rsidR="000057FA" w:rsidRDefault="000057FA" w:rsidP="000057FA">
      <w:pPr>
        <w:pStyle w:val="TextoPrincipal"/>
        <w:ind w:firstLine="0"/>
        <w:rPr>
          <w:lang w:val="en-US"/>
        </w:rPr>
      </w:pPr>
    </w:p>
    <w:p w14:paraId="5860F644" w14:textId="77777777" w:rsidR="006834B5" w:rsidRDefault="006834B5" w:rsidP="000057FA">
      <w:pPr>
        <w:pStyle w:val="TextoPrincipal"/>
        <w:ind w:firstLine="0"/>
        <w:rPr>
          <w:lang w:val="en-US"/>
        </w:rPr>
      </w:pPr>
    </w:p>
    <w:p w14:paraId="62AA036F" w14:textId="77777777" w:rsidR="006834B5" w:rsidRDefault="006834B5" w:rsidP="000057FA">
      <w:pPr>
        <w:pStyle w:val="TextoPrincipal"/>
        <w:ind w:firstLine="0"/>
        <w:rPr>
          <w:lang w:val="en-US"/>
        </w:rPr>
      </w:pPr>
    </w:p>
    <w:p w14:paraId="0E4EDF26" w14:textId="77777777" w:rsidR="006834B5" w:rsidRDefault="006834B5" w:rsidP="000057FA">
      <w:pPr>
        <w:pStyle w:val="TextoPrincipal"/>
        <w:ind w:firstLine="0"/>
        <w:rPr>
          <w:lang w:val="en-US"/>
        </w:rPr>
      </w:pPr>
    </w:p>
    <w:p w14:paraId="036882ED" w14:textId="77777777" w:rsidR="006834B5" w:rsidRDefault="006834B5" w:rsidP="000057FA">
      <w:pPr>
        <w:pStyle w:val="TextoPrincipal"/>
        <w:ind w:firstLine="0"/>
        <w:rPr>
          <w:lang w:val="en-US"/>
        </w:rPr>
      </w:pPr>
    </w:p>
    <w:p w14:paraId="7834CD6B" w14:textId="77777777" w:rsidR="006834B5" w:rsidRDefault="006834B5" w:rsidP="000057FA">
      <w:pPr>
        <w:pStyle w:val="TextoPrincipal"/>
        <w:ind w:firstLine="0"/>
        <w:rPr>
          <w:lang w:val="en-US"/>
        </w:rPr>
      </w:pPr>
    </w:p>
    <w:p w14:paraId="100B4F54" w14:textId="77777777" w:rsidR="006834B5" w:rsidRDefault="006834B5" w:rsidP="000057FA">
      <w:pPr>
        <w:pStyle w:val="TextoPrincipal"/>
        <w:ind w:firstLine="0"/>
        <w:rPr>
          <w:lang w:val="en-US"/>
        </w:rPr>
      </w:pPr>
    </w:p>
    <w:p w14:paraId="1AFBA4F4" w14:textId="77777777" w:rsidR="006834B5" w:rsidRDefault="006834B5" w:rsidP="000057FA">
      <w:pPr>
        <w:pStyle w:val="TextoPrincipal"/>
        <w:ind w:firstLine="0"/>
        <w:rPr>
          <w:lang w:val="en-US"/>
        </w:rPr>
      </w:pPr>
    </w:p>
    <w:p w14:paraId="1F57ECD7" w14:textId="77777777" w:rsidR="006834B5" w:rsidRDefault="006834B5" w:rsidP="000057FA">
      <w:pPr>
        <w:pStyle w:val="TextoPrincipal"/>
        <w:ind w:firstLine="0"/>
        <w:rPr>
          <w:lang w:val="en-US"/>
        </w:rPr>
      </w:pPr>
    </w:p>
    <w:p w14:paraId="41AB8D7F" w14:textId="77777777" w:rsidR="006834B5" w:rsidRDefault="006834B5" w:rsidP="000057FA">
      <w:pPr>
        <w:pStyle w:val="TextoPrincipal"/>
        <w:ind w:firstLine="0"/>
        <w:rPr>
          <w:lang w:val="en-US"/>
        </w:rPr>
      </w:pPr>
    </w:p>
    <w:p w14:paraId="190670DE" w14:textId="77777777" w:rsidR="006834B5" w:rsidRDefault="006834B5" w:rsidP="000057FA">
      <w:pPr>
        <w:pStyle w:val="TextoPrincipal"/>
        <w:ind w:firstLine="0"/>
        <w:rPr>
          <w:lang w:val="en-US"/>
        </w:rPr>
      </w:pPr>
    </w:p>
    <w:p w14:paraId="479FBF46" w14:textId="77777777" w:rsidR="006834B5" w:rsidRDefault="006834B5" w:rsidP="000057FA">
      <w:pPr>
        <w:pStyle w:val="TextoPrincipal"/>
        <w:ind w:firstLine="0"/>
        <w:rPr>
          <w:lang w:val="en-US"/>
        </w:rPr>
      </w:pPr>
    </w:p>
    <w:p w14:paraId="19419FD7" w14:textId="77777777" w:rsidR="006834B5" w:rsidRDefault="006834B5" w:rsidP="000057FA">
      <w:pPr>
        <w:pStyle w:val="TextoPrincipal"/>
        <w:ind w:firstLine="0"/>
        <w:rPr>
          <w:lang w:val="en-US"/>
        </w:rPr>
      </w:pPr>
    </w:p>
    <w:p w14:paraId="10F3F120" w14:textId="77777777" w:rsidR="006834B5" w:rsidRDefault="006834B5" w:rsidP="000057FA">
      <w:pPr>
        <w:pStyle w:val="TextoPrincipal"/>
        <w:ind w:firstLine="0"/>
        <w:rPr>
          <w:lang w:val="en-US"/>
        </w:rPr>
      </w:pPr>
    </w:p>
    <w:p w14:paraId="43D46F6C" w14:textId="77777777" w:rsidR="006834B5" w:rsidRPr="00FE7C9C" w:rsidRDefault="006834B5" w:rsidP="000057FA">
      <w:pPr>
        <w:pStyle w:val="TextoPrincipal"/>
        <w:ind w:firstLine="0"/>
        <w:rPr>
          <w:lang w:val="en-US"/>
        </w:rPr>
      </w:pPr>
    </w:p>
    <w:p w14:paraId="442F1C46" w14:textId="77777777" w:rsidR="00403DEA" w:rsidRPr="00FE7C9C" w:rsidRDefault="00403DEA" w:rsidP="000057FA">
      <w:pPr>
        <w:pStyle w:val="TextoPrincipal"/>
        <w:jc w:val="center"/>
        <w:rPr>
          <w:lang w:val="en-US"/>
        </w:rPr>
      </w:pPr>
    </w:p>
    <w:p w14:paraId="3FADD345" w14:textId="2E757B69" w:rsidR="00403DEA" w:rsidRDefault="00403DEA" w:rsidP="000057FA">
      <w:pPr>
        <w:pStyle w:val="Heading1"/>
        <w:jc w:val="center"/>
      </w:pPr>
      <w:bookmarkStart w:id="301" w:name="_Toc153637730"/>
      <w:r>
        <w:t>ANEXOS</w:t>
      </w:r>
      <w:bookmarkEnd w:id="301"/>
    </w:p>
    <w:p w14:paraId="5A579667" w14:textId="77777777" w:rsidR="00403DEA" w:rsidRDefault="00403DEA" w:rsidP="00403DEA">
      <w:pPr>
        <w:pStyle w:val="TextoPrincipal"/>
      </w:pPr>
    </w:p>
    <w:p w14:paraId="2BE6876E" w14:textId="77777777" w:rsidR="00403DEA" w:rsidRDefault="00403DEA" w:rsidP="00403DEA">
      <w:pPr>
        <w:pStyle w:val="TextoPrincipal"/>
      </w:pPr>
    </w:p>
    <w:p w14:paraId="325BA74D" w14:textId="77777777" w:rsidR="00403DEA" w:rsidRDefault="00403DEA" w:rsidP="00403DEA">
      <w:pPr>
        <w:pStyle w:val="TextoPrincipal"/>
      </w:pPr>
    </w:p>
    <w:p w14:paraId="5CD32C10" w14:textId="77777777" w:rsidR="00403DEA" w:rsidRDefault="00403DEA" w:rsidP="00403DEA">
      <w:pPr>
        <w:pStyle w:val="TextoPrincipal"/>
      </w:pPr>
    </w:p>
    <w:p w14:paraId="53D9EA32" w14:textId="77777777" w:rsidR="00403DEA" w:rsidRDefault="00403DEA" w:rsidP="00403DEA">
      <w:pPr>
        <w:pStyle w:val="TextoPrincipal"/>
      </w:pPr>
    </w:p>
    <w:p w14:paraId="44A386CD" w14:textId="77777777" w:rsidR="00403DEA" w:rsidRDefault="00403DEA" w:rsidP="00403DEA">
      <w:pPr>
        <w:pStyle w:val="TextoPrincipal"/>
      </w:pPr>
    </w:p>
    <w:p w14:paraId="0BA89AB1" w14:textId="77777777" w:rsidR="00403DEA" w:rsidRDefault="00403DEA" w:rsidP="00403DEA">
      <w:pPr>
        <w:pStyle w:val="TextoPrincipal"/>
      </w:pPr>
    </w:p>
    <w:p w14:paraId="53E48C97" w14:textId="77777777" w:rsidR="00403DEA" w:rsidRDefault="00403DEA" w:rsidP="00403DEA">
      <w:pPr>
        <w:pStyle w:val="TextoPrincipal"/>
      </w:pPr>
    </w:p>
    <w:p w14:paraId="4B47C191" w14:textId="77777777" w:rsidR="00403DEA" w:rsidRDefault="00403DEA" w:rsidP="00403DEA">
      <w:pPr>
        <w:pStyle w:val="TextoPrincipal"/>
      </w:pPr>
    </w:p>
    <w:p w14:paraId="2B0EEE0E" w14:textId="77777777" w:rsidR="00403DEA" w:rsidRDefault="00403DEA" w:rsidP="00403DEA">
      <w:pPr>
        <w:pStyle w:val="TextoPrincipal"/>
      </w:pPr>
    </w:p>
    <w:p w14:paraId="5A723332" w14:textId="77777777" w:rsidR="00C22373" w:rsidRDefault="00C22373">
      <w:pPr>
        <w:widowControl/>
        <w:autoSpaceDE/>
        <w:autoSpaceDN/>
        <w:spacing w:after="160" w:line="259" w:lineRule="auto"/>
        <w:rPr>
          <w:b/>
          <w:bCs/>
          <w:sz w:val="32"/>
          <w:szCs w:val="32"/>
        </w:rPr>
      </w:pPr>
      <w:r>
        <w:rPr>
          <w:b/>
          <w:bCs/>
          <w:sz w:val="32"/>
          <w:szCs w:val="32"/>
        </w:rPr>
        <w:br w:type="page"/>
      </w:r>
    </w:p>
    <w:p w14:paraId="7C998890" w14:textId="4A708A30" w:rsidR="009B03BC" w:rsidRPr="00CB7292" w:rsidRDefault="009B03BC" w:rsidP="009B03BC">
      <w:pPr>
        <w:jc w:val="center"/>
        <w:rPr>
          <w:b/>
          <w:bCs/>
          <w:sz w:val="32"/>
          <w:szCs w:val="32"/>
        </w:rPr>
      </w:pPr>
      <w:r w:rsidRPr="00CB7292">
        <w:rPr>
          <w:b/>
          <w:bCs/>
          <w:sz w:val="32"/>
          <w:szCs w:val="32"/>
        </w:rPr>
        <w:lastRenderedPageBreak/>
        <w:t>CUESTIONARIO DE FACTORES PSICOSOCIALES MPF</w:t>
      </w:r>
    </w:p>
    <w:p w14:paraId="2918F5A0" w14:textId="77777777" w:rsidR="009B03BC" w:rsidRPr="009B03BC" w:rsidRDefault="009B03BC" w:rsidP="009B03BC">
      <w:pPr>
        <w:jc w:val="center"/>
        <w:rPr>
          <w:b/>
          <w:bCs/>
          <w:i/>
          <w:iCs/>
          <w:sz w:val="24"/>
          <w:szCs w:val="24"/>
          <w:lang w:val="es-HN"/>
        </w:rPr>
      </w:pPr>
      <w:r w:rsidRPr="009B03BC">
        <w:rPr>
          <w:b/>
          <w:bCs/>
          <w:i/>
          <w:iCs/>
          <w:sz w:val="24"/>
          <w:szCs w:val="24"/>
          <w:lang w:val="es-HN"/>
        </w:rPr>
        <w:t>MINI PSYCOSOCIAL FACTORS – E. RUIZ &amp; V. IDOATE</w:t>
      </w:r>
    </w:p>
    <w:p w14:paraId="3D93B199" w14:textId="77777777" w:rsidR="009B03BC" w:rsidRPr="009B03BC" w:rsidRDefault="009B03BC" w:rsidP="009B03BC">
      <w:pPr>
        <w:jc w:val="center"/>
        <w:rPr>
          <w:b/>
          <w:bCs/>
          <w:i/>
          <w:iCs/>
          <w:sz w:val="28"/>
          <w:szCs w:val="28"/>
          <w:lang w:val="es-HN"/>
        </w:rPr>
      </w:pPr>
    </w:p>
    <w:p w14:paraId="66111671" w14:textId="77777777" w:rsidR="009B03BC" w:rsidRPr="001C26E0" w:rsidRDefault="009B03BC" w:rsidP="009B03BC">
      <w:pPr>
        <w:ind w:left="-426" w:right="-563"/>
        <w:jc w:val="both"/>
      </w:pPr>
      <w:r w:rsidRPr="001C26E0">
        <w:t>Con la finalidad de analizar y evaluar los puestos de trabajo y evaluar las condiciones psicosociales de los mismos que puedan afectar la salud, le solicitamos responder el siguiente cuestionario</w:t>
      </w:r>
      <w:r>
        <w:t xml:space="preserve">. </w:t>
      </w:r>
      <w:r w:rsidRPr="001C26E0">
        <w:rPr>
          <w:b/>
          <w:bCs/>
        </w:rPr>
        <w:t>INSTRUCCIONES:</w:t>
      </w:r>
      <w:r w:rsidRPr="001C26E0">
        <w:t xml:space="preserve"> Llene los datos generales al inicio del cuestionario. Señale con una </w:t>
      </w:r>
      <w:r w:rsidRPr="001C26E0">
        <w:rPr>
          <w:b/>
          <w:bCs/>
        </w:rPr>
        <w:t>X</w:t>
      </w:r>
      <w:r w:rsidRPr="001C26E0">
        <w:t xml:space="preserve"> la respuesta que corresponda a la pregunta (escalas de 1-10). </w:t>
      </w:r>
    </w:p>
    <w:tbl>
      <w:tblPr>
        <w:tblStyle w:val="TableGrid"/>
        <w:tblW w:w="10349" w:type="dxa"/>
        <w:tblInd w:w="-431" w:type="dxa"/>
        <w:tblLook w:val="04A0" w:firstRow="1" w:lastRow="0" w:firstColumn="1" w:lastColumn="0" w:noHBand="0" w:noVBand="1"/>
      </w:tblPr>
      <w:tblGrid>
        <w:gridCol w:w="569"/>
        <w:gridCol w:w="4515"/>
        <w:gridCol w:w="1000"/>
        <w:gridCol w:w="883"/>
        <w:gridCol w:w="839"/>
        <w:gridCol w:w="848"/>
        <w:gridCol w:w="849"/>
        <w:gridCol w:w="846"/>
      </w:tblGrid>
      <w:tr w:rsidR="009B03BC" w:rsidRPr="001C26E0" w14:paraId="0F527CB9" w14:textId="77777777" w:rsidTr="00F74DF4">
        <w:trPr>
          <w:trHeight w:val="267"/>
        </w:trPr>
        <w:tc>
          <w:tcPr>
            <w:tcW w:w="10349" w:type="dxa"/>
            <w:gridSpan w:val="8"/>
            <w:shd w:val="clear" w:color="auto" w:fill="D0CECE" w:themeFill="background2" w:themeFillShade="E6"/>
          </w:tcPr>
          <w:p w14:paraId="3896E16A" w14:textId="77777777" w:rsidR="009B03BC" w:rsidRPr="00804787" w:rsidRDefault="009B03BC" w:rsidP="00F74DF4">
            <w:pPr>
              <w:jc w:val="center"/>
              <w:rPr>
                <w:b/>
                <w:bCs/>
              </w:rPr>
            </w:pPr>
            <w:r w:rsidRPr="00804787">
              <w:rPr>
                <w:b/>
                <w:bCs/>
              </w:rPr>
              <w:t>INFORMACIÓN DEMOGRÁFICA</w:t>
            </w:r>
          </w:p>
        </w:tc>
      </w:tr>
      <w:tr w:rsidR="009B03BC" w:rsidRPr="001C26E0" w14:paraId="565C3B76" w14:textId="77777777" w:rsidTr="00F74DF4">
        <w:trPr>
          <w:trHeight w:val="275"/>
        </w:trPr>
        <w:tc>
          <w:tcPr>
            <w:tcW w:w="5084" w:type="dxa"/>
            <w:gridSpan w:val="2"/>
            <w:shd w:val="clear" w:color="auto" w:fill="595959" w:themeFill="text1" w:themeFillTint="A6"/>
          </w:tcPr>
          <w:p w14:paraId="6A87772F" w14:textId="77777777" w:rsidR="009B03BC" w:rsidRPr="001C26E0" w:rsidRDefault="009B03BC" w:rsidP="00F74DF4">
            <w:pPr>
              <w:rPr>
                <w:color w:val="FFFFFF" w:themeColor="background1"/>
              </w:rPr>
            </w:pPr>
            <w:r w:rsidRPr="001C26E0">
              <w:rPr>
                <w:color w:val="FFFFFF" w:themeColor="background1"/>
              </w:rPr>
              <w:t>EDAD</w:t>
            </w:r>
          </w:p>
        </w:tc>
        <w:tc>
          <w:tcPr>
            <w:tcW w:w="5265" w:type="dxa"/>
            <w:gridSpan w:val="6"/>
            <w:shd w:val="clear" w:color="auto" w:fill="595959" w:themeFill="text1" w:themeFillTint="A6"/>
          </w:tcPr>
          <w:p w14:paraId="69F425D5" w14:textId="77777777" w:rsidR="009B03BC" w:rsidRPr="001C26E0" w:rsidRDefault="009B03BC" w:rsidP="00F74DF4">
            <w:pPr>
              <w:rPr>
                <w:color w:val="FFFFFF" w:themeColor="background1"/>
              </w:rPr>
            </w:pPr>
            <w:r w:rsidRPr="001C26E0">
              <w:rPr>
                <w:color w:val="FFFFFF" w:themeColor="background1"/>
              </w:rPr>
              <w:t>SEXO</w:t>
            </w:r>
          </w:p>
        </w:tc>
      </w:tr>
      <w:tr w:rsidR="009B03BC" w:rsidRPr="001C26E0" w14:paraId="475BF8E3" w14:textId="77777777" w:rsidTr="00F74DF4">
        <w:trPr>
          <w:trHeight w:val="267"/>
        </w:trPr>
        <w:tc>
          <w:tcPr>
            <w:tcW w:w="5084" w:type="dxa"/>
            <w:gridSpan w:val="2"/>
          </w:tcPr>
          <w:p w14:paraId="2B620AF7" w14:textId="77777777" w:rsidR="009B03BC" w:rsidRPr="001C26E0" w:rsidRDefault="009B03BC" w:rsidP="00F74DF4"/>
        </w:tc>
        <w:tc>
          <w:tcPr>
            <w:tcW w:w="5265" w:type="dxa"/>
            <w:gridSpan w:val="6"/>
          </w:tcPr>
          <w:p w14:paraId="6B4B6B30" w14:textId="77777777" w:rsidR="009B03BC" w:rsidRPr="001C26E0" w:rsidRDefault="009B03BC" w:rsidP="00F74DF4"/>
        </w:tc>
      </w:tr>
      <w:tr w:rsidR="009B03BC" w:rsidRPr="001C26E0" w14:paraId="6697520A" w14:textId="77777777" w:rsidTr="00F74DF4">
        <w:trPr>
          <w:trHeight w:val="267"/>
        </w:trPr>
        <w:tc>
          <w:tcPr>
            <w:tcW w:w="10349" w:type="dxa"/>
            <w:gridSpan w:val="8"/>
            <w:shd w:val="clear" w:color="auto" w:fill="D0CECE" w:themeFill="background2" w:themeFillShade="E6"/>
          </w:tcPr>
          <w:p w14:paraId="2E67FE66" w14:textId="77777777" w:rsidR="009B03BC" w:rsidRPr="00804787" w:rsidRDefault="009B03BC" w:rsidP="00F74DF4">
            <w:pPr>
              <w:jc w:val="center"/>
              <w:rPr>
                <w:b/>
                <w:bCs/>
              </w:rPr>
            </w:pPr>
            <w:r w:rsidRPr="00804787">
              <w:rPr>
                <w:b/>
                <w:bCs/>
              </w:rPr>
              <w:t>INFORMACIÓN DEL PUESTO DE TRABAJO</w:t>
            </w:r>
          </w:p>
        </w:tc>
      </w:tr>
      <w:tr w:rsidR="009B03BC" w:rsidRPr="001C26E0" w14:paraId="63E8A23A" w14:textId="77777777" w:rsidTr="00F74DF4">
        <w:trPr>
          <w:trHeight w:val="267"/>
        </w:trPr>
        <w:tc>
          <w:tcPr>
            <w:tcW w:w="5084" w:type="dxa"/>
            <w:gridSpan w:val="2"/>
            <w:shd w:val="clear" w:color="auto" w:fill="595959" w:themeFill="text1" w:themeFillTint="A6"/>
          </w:tcPr>
          <w:p w14:paraId="5633324E" w14:textId="77777777" w:rsidR="009B03BC" w:rsidRPr="001C26E0" w:rsidRDefault="009B03BC" w:rsidP="00F74DF4">
            <w:pPr>
              <w:rPr>
                <w:color w:val="FFFFFF" w:themeColor="background1"/>
              </w:rPr>
            </w:pPr>
            <w:r w:rsidRPr="001C26E0">
              <w:rPr>
                <w:color w:val="FFFFFF" w:themeColor="background1"/>
              </w:rPr>
              <w:t>DEPARTAMENTO</w:t>
            </w:r>
          </w:p>
        </w:tc>
        <w:tc>
          <w:tcPr>
            <w:tcW w:w="5265" w:type="dxa"/>
            <w:gridSpan w:val="6"/>
            <w:shd w:val="clear" w:color="auto" w:fill="595959" w:themeFill="text1" w:themeFillTint="A6"/>
          </w:tcPr>
          <w:p w14:paraId="051DD107" w14:textId="77777777" w:rsidR="009B03BC" w:rsidRPr="001C26E0" w:rsidRDefault="009B03BC" w:rsidP="00F74DF4">
            <w:pPr>
              <w:rPr>
                <w:color w:val="FFFFFF" w:themeColor="background1"/>
              </w:rPr>
            </w:pPr>
            <w:r>
              <w:rPr>
                <w:color w:val="FFFFFF" w:themeColor="background1"/>
              </w:rPr>
              <w:t>NOMBRE DEL PUESTO</w:t>
            </w:r>
          </w:p>
        </w:tc>
      </w:tr>
      <w:tr w:rsidR="009B03BC" w:rsidRPr="001C26E0" w14:paraId="0D166794" w14:textId="77777777" w:rsidTr="00F74DF4">
        <w:trPr>
          <w:trHeight w:val="267"/>
        </w:trPr>
        <w:tc>
          <w:tcPr>
            <w:tcW w:w="5084" w:type="dxa"/>
            <w:gridSpan w:val="2"/>
          </w:tcPr>
          <w:p w14:paraId="6EA47D1C" w14:textId="77777777" w:rsidR="009B03BC" w:rsidRPr="001C26E0" w:rsidRDefault="009B03BC" w:rsidP="00F74DF4"/>
        </w:tc>
        <w:tc>
          <w:tcPr>
            <w:tcW w:w="5265" w:type="dxa"/>
            <w:gridSpan w:val="6"/>
          </w:tcPr>
          <w:p w14:paraId="3760868C" w14:textId="77777777" w:rsidR="009B03BC" w:rsidRPr="001C26E0" w:rsidRDefault="009B03BC" w:rsidP="00F74DF4"/>
        </w:tc>
      </w:tr>
      <w:tr w:rsidR="009B03BC" w14:paraId="4DFA95FF" w14:textId="77777777" w:rsidTr="00F74DF4">
        <w:tc>
          <w:tcPr>
            <w:tcW w:w="10349" w:type="dxa"/>
            <w:gridSpan w:val="8"/>
            <w:shd w:val="clear" w:color="auto" w:fill="D0CECE" w:themeFill="background2" w:themeFillShade="E6"/>
            <w:vAlign w:val="center"/>
          </w:tcPr>
          <w:p w14:paraId="2F904D84" w14:textId="77777777" w:rsidR="009B03BC" w:rsidRPr="00804787" w:rsidRDefault="009B03BC" w:rsidP="00F74DF4">
            <w:pPr>
              <w:jc w:val="center"/>
              <w:rPr>
                <w:b/>
                <w:bCs/>
              </w:rPr>
            </w:pPr>
            <w:r w:rsidRPr="00804787">
              <w:rPr>
                <w:b/>
                <w:bCs/>
              </w:rPr>
              <w:t>CUESTIONARIO</w:t>
            </w:r>
          </w:p>
        </w:tc>
      </w:tr>
      <w:tr w:rsidR="009B03BC" w14:paraId="3CE7433C" w14:textId="77777777" w:rsidTr="00F74DF4">
        <w:tc>
          <w:tcPr>
            <w:tcW w:w="569" w:type="dxa"/>
            <w:vMerge w:val="restart"/>
            <w:shd w:val="clear" w:color="auto" w:fill="595959" w:themeFill="text1" w:themeFillTint="A6"/>
            <w:vAlign w:val="center"/>
          </w:tcPr>
          <w:p w14:paraId="215937B2" w14:textId="77777777" w:rsidR="009B03BC" w:rsidRPr="00804787" w:rsidRDefault="009B03BC" w:rsidP="00F74DF4">
            <w:pPr>
              <w:jc w:val="center"/>
              <w:rPr>
                <w:color w:val="FFFFFF" w:themeColor="background1"/>
              </w:rPr>
            </w:pPr>
            <w:r w:rsidRPr="00804787">
              <w:rPr>
                <w:color w:val="FFFFFF" w:themeColor="background1"/>
              </w:rPr>
              <w:t>N°</w:t>
            </w:r>
          </w:p>
        </w:tc>
        <w:tc>
          <w:tcPr>
            <w:tcW w:w="5515" w:type="dxa"/>
            <w:gridSpan w:val="2"/>
            <w:vMerge w:val="restart"/>
            <w:shd w:val="clear" w:color="auto" w:fill="595959" w:themeFill="text1" w:themeFillTint="A6"/>
            <w:vAlign w:val="center"/>
          </w:tcPr>
          <w:p w14:paraId="76BA7C41" w14:textId="77777777" w:rsidR="009B03BC" w:rsidRPr="00804787" w:rsidRDefault="009B03BC" w:rsidP="00F74DF4">
            <w:pPr>
              <w:jc w:val="center"/>
              <w:rPr>
                <w:color w:val="FFFFFF" w:themeColor="background1"/>
              </w:rPr>
            </w:pPr>
            <w:r w:rsidRPr="00804787">
              <w:rPr>
                <w:color w:val="FFFFFF" w:themeColor="background1"/>
              </w:rPr>
              <w:t>PREGUNTA</w:t>
            </w:r>
          </w:p>
        </w:tc>
        <w:tc>
          <w:tcPr>
            <w:tcW w:w="883" w:type="dxa"/>
            <w:shd w:val="clear" w:color="auto" w:fill="595959" w:themeFill="text1" w:themeFillTint="A6"/>
            <w:vAlign w:val="center"/>
          </w:tcPr>
          <w:p w14:paraId="6B3DCC96" w14:textId="77777777" w:rsidR="009B03BC" w:rsidRPr="00CB7292" w:rsidRDefault="009B03BC" w:rsidP="00F74DF4">
            <w:pPr>
              <w:jc w:val="center"/>
              <w:rPr>
                <w:color w:val="FFFFFF" w:themeColor="background1"/>
                <w:sz w:val="18"/>
                <w:szCs w:val="18"/>
              </w:rPr>
            </w:pPr>
            <w:r w:rsidRPr="00CB7292">
              <w:rPr>
                <w:color w:val="FFFFFF" w:themeColor="background1"/>
                <w:sz w:val="18"/>
                <w:szCs w:val="18"/>
              </w:rPr>
              <w:t>1-2</w:t>
            </w:r>
          </w:p>
        </w:tc>
        <w:tc>
          <w:tcPr>
            <w:tcW w:w="839" w:type="dxa"/>
            <w:shd w:val="clear" w:color="auto" w:fill="595959" w:themeFill="text1" w:themeFillTint="A6"/>
            <w:vAlign w:val="center"/>
          </w:tcPr>
          <w:p w14:paraId="3CDE83D0" w14:textId="77777777" w:rsidR="009B03BC" w:rsidRPr="00CB7292" w:rsidRDefault="009B03BC" w:rsidP="00F74DF4">
            <w:pPr>
              <w:jc w:val="center"/>
              <w:rPr>
                <w:color w:val="FFFFFF" w:themeColor="background1"/>
                <w:sz w:val="18"/>
                <w:szCs w:val="18"/>
              </w:rPr>
            </w:pPr>
            <w:r w:rsidRPr="00CB7292">
              <w:rPr>
                <w:color w:val="FFFFFF" w:themeColor="background1"/>
                <w:sz w:val="18"/>
                <w:szCs w:val="18"/>
              </w:rPr>
              <w:t>3-4</w:t>
            </w:r>
          </w:p>
        </w:tc>
        <w:tc>
          <w:tcPr>
            <w:tcW w:w="848" w:type="dxa"/>
            <w:shd w:val="clear" w:color="auto" w:fill="595959" w:themeFill="text1" w:themeFillTint="A6"/>
            <w:vAlign w:val="center"/>
          </w:tcPr>
          <w:p w14:paraId="3F739D00" w14:textId="77777777" w:rsidR="009B03BC" w:rsidRPr="00CB7292" w:rsidRDefault="009B03BC" w:rsidP="00F74DF4">
            <w:pPr>
              <w:jc w:val="center"/>
              <w:rPr>
                <w:color w:val="FFFFFF" w:themeColor="background1"/>
                <w:sz w:val="18"/>
                <w:szCs w:val="18"/>
              </w:rPr>
            </w:pPr>
            <w:r w:rsidRPr="00CB7292">
              <w:rPr>
                <w:color w:val="FFFFFF" w:themeColor="background1"/>
                <w:sz w:val="18"/>
                <w:szCs w:val="18"/>
              </w:rPr>
              <w:t>5-6</w:t>
            </w:r>
          </w:p>
        </w:tc>
        <w:tc>
          <w:tcPr>
            <w:tcW w:w="849" w:type="dxa"/>
            <w:shd w:val="clear" w:color="auto" w:fill="595959" w:themeFill="text1" w:themeFillTint="A6"/>
            <w:vAlign w:val="center"/>
          </w:tcPr>
          <w:p w14:paraId="515AEC0E" w14:textId="77777777" w:rsidR="009B03BC" w:rsidRPr="00CB7292" w:rsidRDefault="009B03BC" w:rsidP="00F74DF4">
            <w:pPr>
              <w:jc w:val="center"/>
              <w:rPr>
                <w:color w:val="FFFFFF" w:themeColor="background1"/>
                <w:sz w:val="18"/>
                <w:szCs w:val="18"/>
              </w:rPr>
            </w:pPr>
            <w:r w:rsidRPr="00CB7292">
              <w:rPr>
                <w:color w:val="FFFFFF" w:themeColor="background1"/>
                <w:sz w:val="18"/>
                <w:szCs w:val="18"/>
              </w:rPr>
              <w:t>7-8</w:t>
            </w:r>
          </w:p>
        </w:tc>
        <w:tc>
          <w:tcPr>
            <w:tcW w:w="846" w:type="dxa"/>
            <w:shd w:val="clear" w:color="auto" w:fill="595959" w:themeFill="text1" w:themeFillTint="A6"/>
            <w:vAlign w:val="center"/>
          </w:tcPr>
          <w:p w14:paraId="281EB3DF" w14:textId="77777777" w:rsidR="009B03BC" w:rsidRPr="00CB7292" w:rsidRDefault="009B03BC" w:rsidP="00F74DF4">
            <w:pPr>
              <w:jc w:val="center"/>
              <w:rPr>
                <w:color w:val="FFFFFF" w:themeColor="background1"/>
                <w:sz w:val="18"/>
                <w:szCs w:val="18"/>
              </w:rPr>
            </w:pPr>
            <w:r w:rsidRPr="00CB7292">
              <w:rPr>
                <w:color w:val="FFFFFF" w:themeColor="background1"/>
                <w:sz w:val="18"/>
                <w:szCs w:val="18"/>
              </w:rPr>
              <w:t>9-10</w:t>
            </w:r>
          </w:p>
        </w:tc>
      </w:tr>
      <w:tr w:rsidR="009B03BC" w14:paraId="3695ED85" w14:textId="77777777" w:rsidTr="00F74DF4">
        <w:tc>
          <w:tcPr>
            <w:tcW w:w="569" w:type="dxa"/>
            <w:vMerge/>
            <w:shd w:val="clear" w:color="auto" w:fill="595959" w:themeFill="text1" w:themeFillTint="A6"/>
            <w:vAlign w:val="center"/>
          </w:tcPr>
          <w:p w14:paraId="0F0B2ABE" w14:textId="77777777" w:rsidR="009B03BC" w:rsidRPr="00804787" w:rsidRDefault="009B03BC" w:rsidP="00F74DF4">
            <w:pPr>
              <w:jc w:val="center"/>
              <w:rPr>
                <w:b/>
                <w:bCs/>
                <w:color w:val="FFFFFF" w:themeColor="background1"/>
              </w:rPr>
            </w:pPr>
          </w:p>
        </w:tc>
        <w:tc>
          <w:tcPr>
            <w:tcW w:w="5515" w:type="dxa"/>
            <w:gridSpan w:val="2"/>
            <w:vMerge/>
            <w:shd w:val="clear" w:color="auto" w:fill="595959" w:themeFill="text1" w:themeFillTint="A6"/>
            <w:vAlign w:val="center"/>
          </w:tcPr>
          <w:p w14:paraId="3A737B9D" w14:textId="77777777" w:rsidR="009B03BC" w:rsidRPr="00804787" w:rsidRDefault="009B03BC" w:rsidP="00F74DF4">
            <w:pPr>
              <w:jc w:val="center"/>
              <w:rPr>
                <w:color w:val="FFFFFF" w:themeColor="background1"/>
              </w:rPr>
            </w:pPr>
          </w:p>
        </w:tc>
        <w:tc>
          <w:tcPr>
            <w:tcW w:w="883" w:type="dxa"/>
            <w:shd w:val="clear" w:color="auto" w:fill="595959" w:themeFill="text1" w:themeFillTint="A6"/>
            <w:vAlign w:val="center"/>
          </w:tcPr>
          <w:p w14:paraId="7B59FF89" w14:textId="77777777" w:rsidR="009B03BC" w:rsidRPr="00CB7292" w:rsidRDefault="009B03BC" w:rsidP="00F74DF4">
            <w:pPr>
              <w:jc w:val="center"/>
              <w:rPr>
                <w:color w:val="FFFFFF" w:themeColor="background1"/>
                <w:sz w:val="18"/>
                <w:szCs w:val="18"/>
              </w:rPr>
            </w:pPr>
            <w:r w:rsidRPr="00CB7292">
              <w:rPr>
                <w:color w:val="FFFFFF" w:themeColor="background1"/>
                <w:sz w:val="16"/>
                <w:szCs w:val="16"/>
              </w:rPr>
              <w:t>Nada/muy poco</w:t>
            </w:r>
          </w:p>
        </w:tc>
        <w:tc>
          <w:tcPr>
            <w:tcW w:w="839" w:type="dxa"/>
            <w:shd w:val="clear" w:color="auto" w:fill="595959" w:themeFill="text1" w:themeFillTint="A6"/>
            <w:vAlign w:val="center"/>
          </w:tcPr>
          <w:p w14:paraId="46AD323D" w14:textId="77777777" w:rsidR="009B03BC" w:rsidRPr="00CB7292" w:rsidRDefault="009B03BC" w:rsidP="00F74DF4">
            <w:pPr>
              <w:jc w:val="center"/>
              <w:rPr>
                <w:color w:val="FFFFFF" w:themeColor="background1"/>
                <w:sz w:val="18"/>
                <w:szCs w:val="18"/>
              </w:rPr>
            </w:pPr>
            <w:r w:rsidRPr="00CB7292">
              <w:rPr>
                <w:color w:val="FFFFFF" w:themeColor="background1"/>
                <w:sz w:val="18"/>
                <w:szCs w:val="18"/>
              </w:rPr>
              <w:t>Poco</w:t>
            </w:r>
          </w:p>
        </w:tc>
        <w:tc>
          <w:tcPr>
            <w:tcW w:w="848" w:type="dxa"/>
            <w:shd w:val="clear" w:color="auto" w:fill="595959" w:themeFill="text1" w:themeFillTint="A6"/>
            <w:vAlign w:val="center"/>
          </w:tcPr>
          <w:p w14:paraId="7D6D3795" w14:textId="77777777" w:rsidR="009B03BC" w:rsidRPr="00CB7292" w:rsidRDefault="009B03BC" w:rsidP="00F74DF4">
            <w:pPr>
              <w:jc w:val="center"/>
              <w:rPr>
                <w:color w:val="FFFFFF" w:themeColor="background1"/>
                <w:sz w:val="18"/>
                <w:szCs w:val="18"/>
              </w:rPr>
            </w:pPr>
            <w:r w:rsidRPr="00CB7292">
              <w:rPr>
                <w:color w:val="FFFFFF" w:themeColor="background1"/>
                <w:sz w:val="18"/>
                <w:szCs w:val="18"/>
              </w:rPr>
              <w:t>Normal</w:t>
            </w:r>
          </w:p>
        </w:tc>
        <w:tc>
          <w:tcPr>
            <w:tcW w:w="849" w:type="dxa"/>
            <w:shd w:val="clear" w:color="auto" w:fill="595959" w:themeFill="text1" w:themeFillTint="A6"/>
            <w:vAlign w:val="center"/>
          </w:tcPr>
          <w:p w14:paraId="61FA3EC5" w14:textId="77777777" w:rsidR="009B03BC" w:rsidRPr="00CB7292" w:rsidRDefault="009B03BC" w:rsidP="00F74DF4">
            <w:pPr>
              <w:jc w:val="center"/>
              <w:rPr>
                <w:color w:val="FFFFFF" w:themeColor="background1"/>
                <w:sz w:val="18"/>
                <w:szCs w:val="18"/>
              </w:rPr>
            </w:pPr>
            <w:r w:rsidRPr="00CB7292">
              <w:rPr>
                <w:color w:val="FFFFFF" w:themeColor="background1"/>
                <w:sz w:val="18"/>
                <w:szCs w:val="18"/>
              </w:rPr>
              <w:t>Bastante</w:t>
            </w:r>
          </w:p>
        </w:tc>
        <w:tc>
          <w:tcPr>
            <w:tcW w:w="846" w:type="dxa"/>
            <w:shd w:val="clear" w:color="auto" w:fill="595959" w:themeFill="text1" w:themeFillTint="A6"/>
            <w:vAlign w:val="center"/>
          </w:tcPr>
          <w:p w14:paraId="5846FE48" w14:textId="77777777" w:rsidR="009B03BC" w:rsidRPr="00CB7292" w:rsidRDefault="009B03BC" w:rsidP="00F74DF4">
            <w:pPr>
              <w:jc w:val="center"/>
              <w:rPr>
                <w:color w:val="FFFFFF" w:themeColor="background1"/>
                <w:sz w:val="18"/>
                <w:szCs w:val="18"/>
              </w:rPr>
            </w:pPr>
            <w:r w:rsidRPr="00CB7292">
              <w:rPr>
                <w:color w:val="FFFFFF" w:themeColor="background1"/>
                <w:sz w:val="18"/>
                <w:szCs w:val="18"/>
              </w:rPr>
              <w:t>Mucho</w:t>
            </w:r>
          </w:p>
        </w:tc>
      </w:tr>
      <w:tr w:rsidR="009B03BC" w14:paraId="7A0FE6B2" w14:textId="77777777" w:rsidTr="00F74DF4">
        <w:trPr>
          <w:trHeight w:val="425"/>
        </w:trPr>
        <w:tc>
          <w:tcPr>
            <w:tcW w:w="569" w:type="dxa"/>
            <w:vAlign w:val="center"/>
          </w:tcPr>
          <w:p w14:paraId="30C5C73B" w14:textId="77777777" w:rsidR="009B03BC" w:rsidRPr="00804787" w:rsidRDefault="009B03BC" w:rsidP="00F74DF4">
            <w:pPr>
              <w:jc w:val="center"/>
              <w:rPr>
                <w:b/>
                <w:bCs/>
              </w:rPr>
            </w:pPr>
            <w:r>
              <w:rPr>
                <w:b/>
                <w:bCs/>
              </w:rPr>
              <w:t>1</w:t>
            </w:r>
          </w:p>
        </w:tc>
        <w:tc>
          <w:tcPr>
            <w:tcW w:w="5515" w:type="dxa"/>
            <w:gridSpan w:val="2"/>
            <w:vAlign w:val="center"/>
          </w:tcPr>
          <w:p w14:paraId="2E78F9F4" w14:textId="77777777" w:rsidR="009B03BC" w:rsidRDefault="009B03BC" w:rsidP="00F74DF4">
            <w:r w:rsidRPr="001C26E0">
              <w:t>¿Su estado de salud es satisfactorio?</w:t>
            </w:r>
          </w:p>
        </w:tc>
        <w:tc>
          <w:tcPr>
            <w:tcW w:w="883" w:type="dxa"/>
          </w:tcPr>
          <w:p w14:paraId="7219BF1C" w14:textId="77777777" w:rsidR="009B03BC" w:rsidRDefault="009B03BC" w:rsidP="00F74DF4">
            <w:pPr>
              <w:jc w:val="center"/>
            </w:pPr>
          </w:p>
        </w:tc>
        <w:tc>
          <w:tcPr>
            <w:tcW w:w="839" w:type="dxa"/>
          </w:tcPr>
          <w:p w14:paraId="60C57B39" w14:textId="77777777" w:rsidR="009B03BC" w:rsidRDefault="009B03BC" w:rsidP="00F74DF4">
            <w:pPr>
              <w:jc w:val="center"/>
            </w:pPr>
          </w:p>
        </w:tc>
        <w:tc>
          <w:tcPr>
            <w:tcW w:w="848" w:type="dxa"/>
          </w:tcPr>
          <w:p w14:paraId="131522D6" w14:textId="77777777" w:rsidR="009B03BC" w:rsidRDefault="009B03BC" w:rsidP="00F74DF4">
            <w:pPr>
              <w:jc w:val="center"/>
            </w:pPr>
          </w:p>
        </w:tc>
        <w:tc>
          <w:tcPr>
            <w:tcW w:w="849" w:type="dxa"/>
          </w:tcPr>
          <w:p w14:paraId="2CE61926" w14:textId="77777777" w:rsidR="009B03BC" w:rsidRDefault="009B03BC" w:rsidP="00F74DF4">
            <w:pPr>
              <w:jc w:val="center"/>
            </w:pPr>
          </w:p>
        </w:tc>
        <w:tc>
          <w:tcPr>
            <w:tcW w:w="846" w:type="dxa"/>
          </w:tcPr>
          <w:p w14:paraId="125FA37E" w14:textId="77777777" w:rsidR="009B03BC" w:rsidRDefault="009B03BC" w:rsidP="00F74DF4">
            <w:pPr>
              <w:jc w:val="center"/>
            </w:pPr>
          </w:p>
        </w:tc>
      </w:tr>
      <w:tr w:rsidR="009B03BC" w14:paraId="5F0A27AA" w14:textId="77777777" w:rsidTr="00F74DF4">
        <w:tc>
          <w:tcPr>
            <w:tcW w:w="569" w:type="dxa"/>
            <w:vAlign w:val="center"/>
          </w:tcPr>
          <w:p w14:paraId="4F123745" w14:textId="77777777" w:rsidR="009B03BC" w:rsidRPr="00804787" w:rsidRDefault="009B03BC" w:rsidP="00F74DF4">
            <w:pPr>
              <w:jc w:val="center"/>
              <w:rPr>
                <w:b/>
                <w:bCs/>
              </w:rPr>
            </w:pPr>
            <w:r>
              <w:rPr>
                <w:b/>
                <w:bCs/>
              </w:rPr>
              <w:t>2</w:t>
            </w:r>
          </w:p>
        </w:tc>
        <w:tc>
          <w:tcPr>
            <w:tcW w:w="5515" w:type="dxa"/>
            <w:gridSpan w:val="2"/>
            <w:vAlign w:val="center"/>
          </w:tcPr>
          <w:p w14:paraId="08DF2E9B" w14:textId="77777777" w:rsidR="009B03BC" w:rsidRPr="001C26E0" w:rsidRDefault="009B03BC" w:rsidP="00F74DF4">
            <w:r w:rsidRPr="001C26E0">
              <w:t>¿Las relaciones con los compañeros de trabajo en general son buenas?</w:t>
            </w:r>
          </w:p>
        </w:tc>
        <w:tc>
          <w:tcPr>
            <w:tcW w:w="883" w:type="dxa"/>
          </w:tcPr>
          <w:p w14:paraId="750BB04B" w14:textId="77777777" w:rsidR="009B03BC" w:rsidRDefault="009B03BC" w:rsidP="00F74DF4">
            <w:pPr>
              <w:jc w:val="center"/>
            </w:pPr>
          </w:p>
        </w:tc>
        <w:tc>
          <w:tcPr>
            <w:tcW w:w="839" w:type="dxa"/>
          </w:tcPr>
          <w:p w14:paraId="5C773218" w14:textId="77777777" w:rsidR="009B03BC" w:rsidRDefault="009B03BC" w:rsidP="00F74DF4">
            <w:pPr>
              <w:jc w:val="center"/>
            </w:pPr>
          </w:p>
        </w:tc>
        <w:tc>
          <w:tcPr>
            <w:tcW w:w="848" w:type="dxa"/>
          </w:tcPr>
          <w:p w14:paraId="63C99E81" w14:textId="77777777" w:rsidR="009B03BC" w:rsidRDefault="009B03BC" w:rsidP="00F74DF4">
            <w:pPr>
              <w:jc w:val="center"/>
            </w:pPr>
          </w:p>
        </w:tc>
        <w:tc>
          <w:tcPr>
            <w:tcW w:w="849" w:type="dxa"/>
          </w:tcPr>
          <w:p w14:paraId="48D2A842" w14:textId="77777777" w:rsidR="009B03BC" w:rsidRDefault="009B03BC" w:rsidP="00F74DF4">
            <w:pPr>
              <w:jc w:val="center"/>
            </w:pPr>
          </w:p>
        </w:tc>
        <w:tc>
          <w:tcPr>
            <w:tcW w:w="846" w:type="dxa"/>
          </w:tcPr>
          <w:p w14:paraId="548DCD4F" w14:textId="77777777" w:rsidR="009B03BC" w:rsidRDefault="009B03BC" w:rsidP="00F74DF4">
            <w:pPr>
              <w:jc w:val="center"/>
            </w:pPr>
          </w:p>
        </w:tc>
      </w:tr>
      <w:tr w:rsidR="009B03BC" w14:paraId="0C62E345" w14:textId="77777777" w:rsidTr="00F74DF4">
        <w:trPr>
          <w:trHeight w:val="492"/>
        </w:trPr>
        <w:tc>
          <w:tcPr>
            <w:tcW w:w="569" w:type="dxa"/>
            <w:vAlign w:val="center"/>
          </w:tcPr>
          <w:p w14:paraId="23A0880A" w14:textId="77777777" w:rsidR="009B03BC" w:rsidRPr="00804787" w:rsidRDefault="009B03BC" w:rsidP="00F74DF4">
            <w:pPr>
              <w:jc w:val="center"/>
              <w:rPr>
                <w:b/>
                <w:bCs/>
              </w:rPr>
            </w:pPr>
            <w:r w:rsidRPr="00804787">
              <w:rPr>
                <w:b/>
                <w:bCs/>
              </w:rPr>
              <w:t>3</w:t>
            </w:r>
          </w:p>
        </w:tc>
        <w:tc>
          <w:tcPr>
            <w:tcW w:w="5515" w:type="dxa"/>
            <w:gridSpan w:val="2"/>
            <w:vAlign w:val="center"/>
          </w:tcPr>
          <w:p w14:paraId="608FB4F5" w14:textId="77777777" w:rsidR="009B03BC" w:rsidRDefault="009B03BC" w:rsidP="00F74DF4">
            <w:r w:rsidRPr="001C26E0">
              <w:t>¿Su trabajo le resulta agradable?</w:t>
            </w:r>
          </w:p>
        </w:tc>
        <w:tc>
          <w:tcPr>
            <w:tcW w:w="883" w:type="dxa"/>
          </w:tcPr>
          <w:p w14:paraId="041E063B" w14:textId="77777777" w:rsidR="009B03BC" w:rsidRDefault="009B03BC" w:rsidP="00F74DF4">
            <w:pPr>
              <w:jc w:val="center"/>
            </w:pPr>
          </w:p>
        </w:tc>
        <w:tc>
          <w:tcPr>
            <w:tcW w:w="839" w:type="dxa"/>
          </w:tcPr>
          <w:p w14:paraId="0EE1B624" w14:textId="77777777" w:rsidR="009B03BC" w:rsidRDefault="009B03BC" w:rsidP="00F74DF4">
            <w:pPr>
              <w:jc w:val="center"/>
            </w:pPr>
          </w:p>
        </w:tc>
        <w:tc>
          <w:tcPr>
            <w:tcW w:w="848" w:type="dxa"/>
          </w:tcPr>
          <w:p w14:paraId="0415391B" w14:textId="77777777" w:rsidR="009B03BC" w:rsidRDefault="009B03BC" w:rsidP="00F74DF4">
            <w:pPr>
              <w:jc w:val="center"/>
            </w:pPr>
          </w:p>
        </w:tc>
        <w:tc>
          <w:tcPr>
            <w:tcW w:w="849" w:type="dxa"/>
          </w:tcPr>
          <w:p w14:paraId="3D3C72DC" w14:textId="77777777" w:rsidR="009B03BC" w:rsidRDefault="009B03BC" w:rsidP="00F74DF4">
            <w:pPr>
              <w:jc w:val="center"/>
            </w:pPr>
          </w:p>
        </w:tc>
        <w:tc>
          <w:tcPr>
            <w:tcW w:w="846" w:type="dxa"/>
          </w:tcPr>
          <w:p w14:paraId="530F48A6" w14:textId="77777777" w:rsidR="009B03BC" w:rsidRDefault="009B03BC" w:rsidP="00F74DF4">
            <w:pPr>
              <w:jc w:val="center"/>
            </w:pPr>
          </w:p>
        </w:tc>
      </w:tr>
      <w:tr w:rsidR="009B03BC" w14:paraId="34F98408" w14:textId="77777777" w:rsidTr="00F74DF4">
        <w:trPr>
          <w:trHeight w:val="475"/>
        </w:trPr>
        <w:tc>
          <w:tcPr>
            <w:tcW w:w="569" w:type="dxa"/>
            <w:vAlign w:val="center"/>
          </w:tcPr>
          <w:p w14:paraId="48B5952C" w14:textId="77777777" w:rsidR="009B03BC" w:rsidRPr="00804787" w:rsidRDefault="009B03BC" w:rsidP="00F74DF4">
            <w:pPr>
              <w:jc w:val="center"/>
              <w:rPr>
                <w:b/>
                <w:bCs/>
              </w:rPr>
            </w:pPr>
            <w:r w:rsidRPr="00804787">
              <w:rPr>
                <w:b/>
                <w:bCs/>
              </w:rPr>
              <w:t>4</w:t>
            </w:r>
          </w:p>
        </w:tc>
        <w:tc>
          <w:tcPr>
            <w:tcW w:w="5515" w:type="dxa"/>
            <w:gridSpan w:val="2"/>
            <w:vAlign w:val="center"/>
          </w:tcPr>
          <w:p w14:paraId="7928A148" w14:textId="77777777" w:rsidR="009B03BC" w:rsidRDefault="009B03BC" w:rsidP="00F74DF4">
            <w:r w:rsidRPr="001C26E0">
              <w:t>¿Dispone de tiempo suficiente para efectuar sus tareas?</w:t>
            </w:r>
          </w:p>
        </w:tc>
        <w:tc>
          <w:tcPr>
            <w:tcW w:w="883" w:type="dxa"/>
          </w:tcPr>
          <w:p w14:paraId="26C0415E" w14:textId="77777777" w:rsidR="009B03BC" w:rsidRDefault="009B03BC" w:rsidP="00F74DF4">
            <w:pPr>
              <w:jc w:val="center"/>
            </w:pPr>
          </w:p>
        </w:tc>
        <w:tc>
          <w:tcPr>
            <w:tcW w:w="839" w:type="dxa"/>
          </w:tcPr>
          <w:p w14:paraId="38987084" w14:textId="77777777" w:rsidR="009B03BC" w:rsidRDefault="009B03BC" w:rsidP="00F74DF4">
            <w:pPr>
              <w:jc w:val="center"/>
            </w:pPr>
          </w:p>
        </w:tc>
        <w:tc>
          <w:tcPr>
            <w:tcW w:w="848" w:type="dxa"/>
          </w:tcPr>
          <w:p w14:paraId="4B2148BA" w14:textId="77777777" w:rsidR="009B03BC" w:rsidRDefault="009B03BC" w:rsidP="00F74DF4">
            <w:pPr>
              <w:jc w:val="center"/>
            </w:pPr>
          </w:p>
        </w:tc>
        <w:tc>
          <w:tcPr>
            <w:tcW w:w="849" w:type="dxa"/>
          </w:tcPr>
          <w:p w14:paraId="56EFDA11" w14:textId="77777777" w:rsidR="009B03BC" w:rsidRDefault="009B03BC" w:rsidP="00F74DF4">
            <w:pPr>
              <w:jc w:val="center"/>
            </w:pPr>
          </w:p>
        </w:tc>
        <w:tc>
          <w:tcPr>
            <w:tcW w:w="846" w:type="dxa"/>
          </w:tcPr>
          <w:p w14:paraId="4A8D977D" w14:textId="77777777" w:rsidR="009B03BC" w:rsidRDefault="009B03BC" w:rsidP="00F74DF4">
            <w:pPr>
              <w:jc w:val="center"/>
            </w:pPr>
          </w:p>
        </w:tc>
      </w:tr>
      <w:tr w:rsidR="009B03BC" w14:paraId="1BAD574E" w14:textId="77777777" w:rsidTr="00F74DF4">
        <w:trPr>
          <w:trHeight w:val="463"/>
        </w:trPr>
        <w:tc>
          <w:tcPr>
            <w:tcW w:w="569" w:type="dxa"/>
            <w:vAlign w:val="center"/>
          </w:tcPr>
          <w:p w14:paraId="634AF6C7" w14:textId="77777777" w:rsidR="009B03BC" w:rsidRPr="00804787" w:rsidRDefault="009B03BC" w:rsidP="00F74DF4">
            <w:pPr>
              <w:jc w:val="center"/>
              <w:rPr>
                <w:b/>
                <w:bCs/>
              </w:rPr>
            </w:pPr>
            <w:r w:rsidRPr="00804787">
              <w:rPr>
                <w:b/>
                <w:bCs/>
              </w:rPr>
              <w:t>5</w:t>
            </w:r>
          </w:p>
        </w:tc>
        <w:tc>
          <w:tcPr>
            <w:tcW w:w="5515" w:type="dxa"/>
            <w:gridSpan w:val="2"/>
            <w:vAlign w:val="center"/>
          </w:tcPr>
          <w:p w14:paraId="4DEA2242" w14:textId="77777777" w:rsidR="009B03BC" w:rsidRDefault="009B03BC" w:rsidP="00F74DF4">
            <w:r w:rsidRPr="001C26E0">
              <w:t>¿Puede decidir algunos aspectos en sus tareas de trabajo?</w:t>
            </w:r>
          </w:p>
        </w:tc>
        <w:tc>
          <w:tcPr>
            <w:tcW w:w="883" w:type="dxa"/>
          </w:tcPr>
          <w:p w14:paraId="2A312262" w14:textId="77777777" w:rsidR="009B03BC" w:rsidRDefault="009B03BC" w:rsidP="00F74DF4">
            <w:pPr>
              <w:jc w:val="center"/>
            </w:pPr>
          </w:p>
        </w:tc>
        <w:tc>
          <w:tcPr>
            <w:tcW w:w="839" w:type="dxa"/>
          </w:tcPr>
          <w:p w14:paraId="3A00CC5D" w14:textId="77777777" w:rsidR="009B03BC" w:rsidRDefault="009B03BC" w:rsidP="00F74DF4">
            <w:pPr>
              <w:jc w:val="center"/>
            </w:pPr>
          </w:p>
        </w:tc>
        <w:tc>
          <w:tcPr>
            <w:tcW w:w="848" w:type="dxa"/>
          </w:tcPr>
          <w:p w14:paraId="4BACDF8E" w14:textId="77777777" w:rsidR="009B03BC" w:rsidRDefault="009B03BC" w:rsidP="00F74DF4">
            <w:pPr>
              <w:jc w:val="center"/>
            </w:pPr>
          </w:p>
        </w:tc>
        <w:tc>
          <w:tcPr>
            <w:tcW w:w="849" w:type="dxa"/>
          </w:tcPr>
          <w:p w14:paraId="42092746" w14:textId="77777777" w:rsidR="009B03BC" w:rsidRDefault="009B03BC" w:rsidP="00F74DF4">
            <w:pPr>
              <w:jc w:val="center"/>
            </w:pPr>
          </w:p>
        </w:tc>
        <w:tc>
          <w:tcPr>
            <w:tcW w:w="846" w:type="dxa"/>
          </w:tcPr>
          <w:p w14:paraId="7434765A" w14:textId="77777777" w:rsidR="009B03BC" w:rsidRDefault="009B03BC" w:rsidP="00F74DF4">
            <w:pPr>
              <w:jc w:val="center"/>
            </w:pPr>
          </w:p>
        </w:tc>
      </w:tr>
      <w:tr w:rsidR="009B03BC" w14:paraId="48635584" w14:textId="77777777" w:rsidTr="00F74DF4">
        <w:tc>
          <w:tcPr>
            <w:tcW w:w="569" w:type="dxa"/>
            <w:vAlign w:val="center"/>
          </w:tcPr>
          <w:p w14:paraId="63FB0182" w14:textId="77777777" w:rsidR="009B03BC" w:rsidRPr="00804787" w:rsidRDefault="009B03BC" w:rsidP="00F74DF4">
            <w:pPr>
              <w:jc w:val="center"/>
              <w:rPr>
                <w:b/>
                <w:bCs/>
              </w:rPr>
            </w:pPr>
            <w:r w:rsidRPr="00804787">
              <w:rPr>
                <w:b/>
                <w:bCs/>
              </w:rPr>
              <w:t>6</w:t>
            </w:r>
          </w:p>
        </w:tc>
        <w:tc>
          <w:tcPr>
            <w:tcW w:w="5515" w:type="dxa"/>
            <w:gridSpan w:val="2"/>
            <w:vAlign w:val="center"/>
          </w:tcPr>
          <w:p w14:paraId="2F75BE94" w14:textId="77777777" w:rsidR="009B03BC" w:rsidRDefault="009B03BC" w:rsidP="00F74DF4">
            <w:r w:rsidRPr="001C26E0">
              <w:t>¿Existen tensiones en el trabajo por culpa de otros compañeros de equipo?</w:t>
            </w:r>
          </w:p>
        </w:tc>
        <w:tc>
          <w:tcPr>
            <w:tcW w:w="883" w:type="dxa"/>
          </w:tcPr>
          <w:p w14:paraId="531D1240" w14:textId="77777777" w:rsidR="009B03BC" w:rsidRDefault="009B03BC" w:rsidP="00F74DF4">
            <w:pPr>
              <w:jc w:val="center"/>
            </w:pPr>
          </w:p>
        </w:tc>
        <w:tc>
          <w:tcPr>
            <w:tcW w:w="839" w:type="dxa"/>
          </w:tcPr>
          <w:p w14:paraId="1D51FCF7" w14:textId="77777777" w:rsidR="009B03BC" w:rsidRDefault="009B03BC" w:rsidP="00F74DF4">
            <w:pPr>
              <w:jc w:val="center"/>
            </w:pPr>
          </w:p>
        </w:tc>
        <w:tc>
          <w:tcPr>
            <w:tcW w:w="848" w:type="dxa"/>
          </w:tcPr>
          <w:p w14:paraId="6D624FCB" w14:textId="77777777" w:rsidR="009B03BC" w:rsidRDefault="009B03BC" w:rsidP="00F74DF4">
            <w:pPr>
              <w:jc w:val="center"/>
            </w:pPr>
          </w:p>
        </w:tc>
        <w:tc>
          <w:tcPr>
            <w:tcW w:w="849" w:type="dxa"/>
          </w:tcPr>
          <w:p w14:paraId="6F9C0432" w14:textId="77777777" w:rsidR="009B03BC" w:rsidRDefault="009B03BC" w:rsidP="00F74DF4">
            <w:pPr>
              <w:jc w:val="center"/>
            </w:pPr>
          </w:p>
        </w:tc>
        <w:tc>
          <w:tcPr>
            <w:tcW w:w="846" w:type="dxa"/>
          </w:tcPr>
          <w:p w14:paraId="4F59F045" w14:textId="77777777" w:rsidR="009B03BC" w:rsidRDefault="009B03BC" w:rsidP="00F74DF4">
            <w:pPr>
              <w:jc w:val="center"/>
            </w:pPr>
          </w:p>
        </w:tc>
      </w:tr>
      <w:tr w:rsidR="009B03BC" w14:paraId="1FCE0510" w14:textId="77777777" w:rsidTr="00F74DF4">
        <w:trPr>
          <w:trHeight w:val="424"/>
        </w:trPr>
        <w:tc>
          <w:tcPr>
            <w:tcW w:w="569" w:type="dxa"/>
            <w:vAlign w:val="center"/>
          </w:tcPr>
          <w:p w14:paraId="25D4899D" w14:textId="77777777" w:rsidR="009B03BC" w:rsidRPr="00804787" w:rsidRDefault="009B03BC" w:rsidP="00F74DF4">
            <w:pPr>
              <w:jc w:val="center"/>
              <w:rPr>
                <w:b/>
                <w:bCs/>
              </w:rPr>
            </w:pPr>
            <w:r w:rsidRPr="00804787">
              <w:rPr>
                <w:b/>
                <w:bCs/>
              </w:rPr>
              <w:t>7</w:t>
            </w:r>
          </w:p>
        </w:tc>
        <w:tc>
          <w:tcPr>
            <w:tcW w:w="5515" w:type="dxa"/>
            <w:gridSpan w:val="2"/>
            <w:vAlign w:val="center"/>
          </w:tcPr>
          <w:p w14:paraId="65B00BA6" w14:textId="77777777" w:rsidR="009B03BC" w:rsidRPr="001C26E0" w:rsidRDefault="009B03BC" w:rsidP="00F74DF4">
            <w:r w:rsidRPr="001C26E0">
              <w:t>¿Habitualmente tiene interrupciones durante su trabajo?</w:t>
            </w:r>
          </w:p>
        </w:tc>
        <w:tc>
          <w:tcPr>
            <w:tcW w:w="883" w:type="dxa"/>
          </w:tcPr>
          <w:p w14:paraId="2DBBC150" w14:textId="77777777" w:rsidR="009B03BC" w:rsidRDefault="009B03BC" w:rsidP="00F74DF4">
            <w:pPr>
              <w:jc w:val="center"/>
            </w:pPr>
          </w:p>
        </w:tc>
        <w:tc>
          <w:tcPr>
            <w:tcW w:w="839" w:type="dxa"/>
          </w:tcPr>
          <w:p w14:paraId="16F3E405" w14:textId="77777777" w:rsidR="009B03BC" w:rsidRDefault="009B03BC" w:rsidP="00F74DF4">
            <w:pPr>
              <w:jc w:val="center"/>
            </w:pPr>
          </w:p>
        </w:tc>
        <w:tc>
          <w:tcPr>
            <w:tcW w:w="848" w:type="dxa"/>
          </w:tcPr>
          <w:p w14:paraId="257F5202" w14:textId="77777777" w:rsidR="009B03BC" w:rsidRDefault="009B03BC" w:rsidP="00F74DF4">
            <w:pPr>
              <w:jc w:val="center"/>
            </w:pPr>
          </w:p>
        </w:tc>
        <w:tc>
          <w:tcPr>
            <w:tcW w:w="849" w:type="dxa"/>
          </w:tcPr>
          <w:p w14:paraId="2079E76D" w14:textId="77777777" w:rsidR="009B03BC" w:rsidRDefault="009B03BC" w:rsidP="00F74DF4">
            <w:pPr>
              <w:jc w:val="center"/>
            </w:pPr>
          </w:p>
        </w:tc>
        <w:tc>
          <w:tcPr>
            <w:tcW w:w="846" w:type="dxa"/>
          </w:tcPr>
          <w:p w14:paraId="7FB00C1F" w14:textId="77777777" w:rsidR="009B03BC" w:rsidRDefault="009B03BC" w:rsidP="00F74DF4">
            <w:pPr>
              <w:jc w:val="center"/>
            </w:pPr>
          </w:p>
        </w:tc>
      </w:tr>
      <w:tr w:rsidR="009B03BC" w14:paraId="0E50B2DB" w14:textId="77777777" w:rsidTr="00F74DF4">
        <w:trPr>
          <w:trHeight w:val="454"/>
        </w:trPr>
        <w:tc>
          <w:tcPr>
            <w:tcW w:w="569" w:type="dxa"/>
            <w:vAlign w:val="center"/>
          </w:tcPr>
          <w:p w14:paraId="3DA4FDC5" w14:textId="77777777" w:rsidR="009B03BC" w:rsidRPr="00804787" w:rsidRDefault="009B03BC" w:rsidP="00F74DF4">
            <w:pPr>
              <w:jc w:val="center"/>
              <w:rPr>
                <w:b/>
                <w:bCs/>
              </w:rPr>
            </w:pPr>
            <w:r w:rsidRPr="00804787">
              <w:rPr>
                <w:b/>
                <w:bCs/>
              </w:rPr>
              <w:t>8</w:t>
            </w:r>
          </w:p>
        </w:tc>
        <w:tc>
          <w:tcPr>
            <w:tcW w:w="5515" w:type="dxa"/>
            <w:gridSpan w:val="2"/>
            <w:vAlign w:val="center"/>
          </w:tcPr>
          <w:p w14:paraId="7DA848ED" w14:textId="77777777" w:rsidR="009B03BC" w:rsidRPr="001C26E0" w:rsidRDefault="009B03BC" w:rsidP="00F74DF4">
            <w:r w:rsidRPr="001C26E0">
              <w:t>¿Su esfuerzo en el trabajo es reconocido por sus superiores?</w:t>
            </w:r>
          </w:p>
        </w:tc>
        <w:tc>
          <w:tcPr>
            <w:tcW w:w="883" w:type="dxa"/>
          </w:tcPr>
          <w:p w14:paraId="3C02AE8C" w14:textId="77777777" w:rsidR="009B03BC" w:rsidRDefault="009B03BC" w:rsidP="00F74DF4">
            <w:pPr>
              <w:jc w:val="center"/>
            </w:pPr>
          </w:p>
        </w:tc>
        <w:tc>
          <w:tcPr>
            <w:tcW w:w="839" w:type="dxa"/>
          </w:tcPr>
          <w:p w14:paraId="4DEF13D7" w14:textId="77777777" w:rsidR="009B03BC" w:rsidRDefault="009B03BC" w:rsidP="00F74DF4">
            <w:pPr>
              <w:jc w:val="center"/>
            </w:pPr>
          </w:p>
        </w:tc>
        <w:tc>
          <w:tcPr>
            <w:tcW w:w="848" w:type="dxa"/>
          </w:tcPr>
          <w:p w14:paraId="67D8F6EB" w14:textId="77777777" w:rsidR="009B03BC" w:rsidRDefault="009B03BC" w:rsidP="00F74DF4">
            <w:pPr>
              <w:jc w:val="center"/>
            </w:pPr>
          </w:p>
        </w:tc>
        <w:tc>
          <w:tcPr>
            <w:tcW w:w="849" w:type="dxa"/>
          </w:tcPr>
          <w:p w14:paraId="09859115" w14:textId="77777777" w:rsidR="009B03BC" w:rsidRDefault="009B03BC" w:rsidP="00F74DF4">
            <w:pPr>
              <w:jc w:val="center"/>
            </w:pPr>
          </w:p>
        </w:tc>
        <w:tc>
          <w:tcPr>
            <w:tcW w:w="846" w:type="dxa"/>
          </w:tcPr>
          <w:p w14:paraId="641B81D5" w14:textId="77777777" w:rsidR="009B03BC" w:rsidRDefault="009B03BC" w:rsidP="00F74DF4">
            <w:pPr>
              <w:jc w:val="center"/>
            </w:pPr>
          </w:p>
        </w:tc>
      </w:tr>
      <w:tr w:rsidR="009B03BC" w14:paraId="45A750C3" w14:textId="77777777" w:rsidTr="00F74DF4">
        <w:tc>
          <w:tcPr>
            <w:tcW w:w="569" w:type="dxa"/>
            <w:vAlign w:val="center"/>
          </w:tcPr>
          <w:p w14:paraId="48EA334E" w14:textId="77777777" w:rsidR="009B03BC" w:rsidRPr="00804787" w:rsidRDefault="009B03BC" w:rsidP="00F74DF4">
            <w:pPr>
              <w:jc w:val="center"/>
              <w:rPr>
                <w:b/>
                <w:bCs/>
              </w:rPr>
            </w:pPr>
            <w:r w:rsidRPr="00804787">
              <w:rPr>
                <w:b/>
                <w:bCs/>
              </w:rPr>
              <w:t>9</w:t>
            </w:r>
          </w:p>
        </w:tc>
        <w:tc>
          <w:tcPr>
            <w:tcW w:w="5515" w:type="dxa"/>
            <w:gridSpan w:val="2"/>
            <w:vAlign w:val="center"/>
          </w:tcPr>
          <w:p w14:paraId="5BBF1692" w14:textId="77777777" w:rsidR="009B03BC" w:rsidRPr="001C26E0" w:rsidRDefault="009B03BC" w:rsidP="00F74DF4">
            <w:r w:rsidRPr="001C26E0">
              <w:t>¿Dispone de medios suficientes para desempeñar sus tareas?</w:t>
            </w:r>
          </w:p>
        </w:tc>
        <w:tc>
          <w:tcPr>
            <w:tcW w:w="883" w:type="dxa"/>
          </w:tcPr>
          <w:p w14:paraId="4CD1B3B5" w14:textId="77777777" w:rsidR="009B03BC" w:rsidRDefault="009B03BC" w:rsidP="00F74DF4">
            <w:pPr>
              <w:jc w:val="center"/>
            </w:pPr>
          </w:p>
        </w:tc>
        <w:tc>
          <w:tcPr>
            <w:tcW w:w="839" w:type="dxa"/>
          </w:tcPr>
          <w:p w14:paraId="23E80A56" w14:textId="77777777" w:rsidR="009B03BC" w:rsidRDefault="009B03BC" w:rsidP="00F74DF4">
            <w:pPr>
              <w:jc w:val="center"/>
            </w:pPr>
          </w:p>
        </w:tc>
        <w:tc>
          <w:tcPr>
            <w:tcW w:w="848" w:type="dxa"/>
          </w:tcPr>
          <w:p w14:paraId="17E14815" w14:textId="77777777" w:rsidR="009B03BC" w:rsidRDefault="009B03BC" w:rsidP="00F74DF4">
            <w:pPr>
              <w:jc w:val="center"/>
            </w:pPr>
          </w:p>
        </w:tc>
        <w:tc>
          <w:tcPr>
            <w:tcW w:w="849" w:type="dxa"/>
          </w:tcPr>
          <w:p w14:paraId="38970201" w14:textId="77777777" w:rsidR="009B03BC" w:rsidRDefault="009B03BC" w:rsidP="00F74DF4">
            <w:pPr>
              <w:jc w:val="center"/>
            </w:pPr>
          </w:p>
        </w:tc>
        <w:tc>
          <w:tcPr>
            <w:tcW w:w="846" w:type="dxa"/>
          </w:tcPr>
          <w:p w14:paraId="1434B8EE" w14:textId="77777777" w:rsidR="009B03BC" w:rsidRDefault="009B03BC" w:rsidP="00F74DF4">
            <w:pPr>
              <w:jc w:val="center"/>
            </w:pPr>
          </w:p>
        </w:tc>
      </w:tr>
      <w:tr w:rsidR="009B03BC" w14:paraId="34126BDB" w14:textId="77777777" w:rsidTr="00F74DF4">
        <w:trPr>
          <w:trHeight w:val="441"/>
        </w:trPr>
        <w:tc>
          <w:tcPr>
            <w:tcW w:w="569" w:type="dxa"/>
            <w:vAlign w:val="center"/>
          </w:tcPr>
          <w:p w14:paraId="3ED21B90" w14:textId="77777777" w:rsidR="009B03BC" w:rsidRPr="00804787" w:rsidRDefault="009B03BC" w:rsidP="00F74DF4">
            <w:pPr>
              <w:jc w:val="center"/>
              <w:rPr>
                <w:b/>
                <w:bCs/>
              </w:rPr>
            </w:pPr>
            <w:r w:rsidRPr="00804787">
              <w:rPr>
                <w:b/>
                <w:bCs/>
              </w:rPr>
              <w:t>10</w:t>
            </w:r>
          </w:p>
        </w:tc>
        <w:tc>
          <w:tcPr>
            <w:tcW w:w="5515" w:type="dxa"/>
            <w:gridSpan w:val="2"/>
            <w:vAlign w:val="center"/>
          </w:tcPr>
          <w:p w14:paraId="1D782B2C" w14:textId="77777777" w:rsidR="009B03BC" w:rsidRPr="001C26E0" w:rsidRDefault="009B03BC" w:rsidP="00F74DF4">
            <w:r w:rsidRPr="001C26E0">
              <w:t>¿Puedo concentrarme en mi trabajo?</w:t>
            </w:r>
          </w:p>
        </w:tc>
        <w:tc>
          <w:tcPr>
            <w:tcW w:w="883" w:type="dxa"/>
          </w:tcPr>
          <w:p w14:paraId="261CF1E1" w14:textId="77777777" w:rsidR="009B03BC" w:rsidRDefault="009B03BC" w:rsidP="00F74DF4">
            <w:pPr>
              <w:jc w:val="center"/>
            </w:pPr>
          </w:p>
        </w:tc>
        <w:tc>
          <w:tcPr>
            <w:tcW w:w="839" w:type="dxa"/>
          </w:tcPr>
          <w:p w14:paraId="3F7815BC" w14:textId="77777777" w:rsidR="009B03BC" w:rsidRDefault="009B03BC" w:rsidP="00F74DF4">
            <w:pPr>
              <w:jc w:val="center"/>
            </w:pPr>
          </w:p>
        </w:tc>
        <w:tc>
          <w:tcPr>
            <w:tcW w:w="848" w:type="dxa"/>
          </w:tcPr>
          <w:p w14:paraId="7CE6B4B2" w14:textId="77777777" w:rsidR="009B03BC" w:rsidRDefault="009B03BC" w:rsidP="00F74DF4">
            <w:pPr>
              <w:jc w:val="center"/>
            </w:pPr>
          </w:p>
        </w:tc>
        <w:tc>
          <w:tcPr>
            <w:tcW w:w="849" w:type="dxa"/>
          </w:tcPr>
          <w:p w14:paraId="39AF03FB" w14:textId="77777777" w:rsidR="009B03BC" w:rsidRDefault="009B03BC" w:rsidP="00F74DF4">
            <w:pPr>
              <w:jc w:val="center"/>
            </w:pPr>
          </w:p>
        </w:tc>
        <w:tc>
          <w:tcPr>
            <w:tcW w:w="846" w:type="dxa"/>
          </w:tcPr>
          <w:p w14:paraId="0A387CA5" w14:textId="77777777" w:rsidR="009B03BC" w:rsidRDefault="009B03BC" w:rsidP="00F74DF4">
            <w:pPr>
              <w:jc w:val="center"/>
            </w:pPr>
          </w:p>
        </w:tc>
      </w:tr>
      <w:tr w:rsidR="009B03BC" w14:paraId="359FEF50" w14:textId="77777777" w:rsidTr="00F74DF4">
        <w:trPr>
          <w:trHeight w:val="533"/>
        </w:trPr>
        <w:tc>
          <w:tcPr>
            <w:tcW w:w="569" w:type="dxa"/>
            <w:vAlign w:val="center"/>
          </w:tcPr>
          <w:p w14:paraId="41C086F3" w14:textId="77777777" w:rsidR="009B03BC" w:rsidRPr="00804787" w:rsidRDefault="009B03BC" w:rsidP="00F74DF4">
            <w:pPr>
              <w:jc w:val="center"/>
              <w:rPr>
                <w:b/>
                <w:bCs/>
              </w:rPr>
            </w:pPr>
            <w:r w:rsidRPr="00804787">
              <w:rPr>
                <w:b/>
                <w:bCs/>
              </w:rPr>
              <w:t>11</w:t>
            </w:r>
          </w:p>
        </w:tc>
        <w:tc>
          <w:tcPr>
            <w:tcW w:w="5515" w:type="dxa"/>
            <w:gridSpan w:val="2"/>
            <w:vAlign w:val="center"/>
          </w:tcPr>
          <w:p w14:paraId="120602AE" w14:textId="77777777" w:rsidR="009B03BC" w:rsidRPr="001C26E0" w:rsidRDefault="009B03BC" w:rsidP="00F74DF4">
            <w:r w:rsidRPr="001C26E0">
              <w:t>¿Se implica emocionalmente</w:t>
            </w:r>
            <w:r>
              <w:t xml:space="preserve"> demasiado</w:t>
            </w:r>
            <w:r w:rsidRPr="001C26E0">
              <w:t xml:space="preserve"> en su trabajo?</w:t>
            </w:r>
          </w:p>
        </w:tc>
        <w:tc>
          <w:tcPr>
            <w:tcW w:w="883" w:type="dxa"/>
          </w:tcPr>
          <w:p w14:paraId="0BA17DFE" w14:textId="77777777" w:rsidR="009B03BC" w:rsidRDefault="009B03BC" w:rsidP="00F74DF4">
            <w:pPr>
              <w:jc w:val="center"/>
            </w:pPr>
          </w:p>
        </w:tc>
        <w:tc>
          <w:tcPr>
            <w:tcW w:w="839" w:type="dxa"/>
          </w:tcPr>
          <w:p w14:paraId="4D6B3644" w14:textId="77777777" w:rsidR="009B03BC" w:rsidRDefault="009B03BC" w:rsidP="00F74DF4">
            <w:pPr>
              <w:jc w:val="center"/>
            </w:pPr>
          </w:p>
        </w:tc>
        <w:tc>
          <w:tcPr>
            <w:tcW w:w="848" w:type="dxa"/>
          </w:tcPr>
          <w:p w14:paraId="250DA300" w14:textId="77777777" w:rsidR="009B03BC" w:rsidRDefault="009B03BC" w:rsidP="00F74DF4">
            <w:pPr>
              <w:jc w:val="center"/>
            </w:pPr>
          </w:p>
        </w:tc>
        <w:tc>
          <w:tcPr>
            <w:tcW w:w="849" w:type="dxa"/>
          </w:tcPr>
          <w:p w14:paraId="1732F7BE" w14:textId="77777777" w:rsidR="009B03BC" w:rsidRDefault="009B03BC" w:rsidP="00F74DF4">
            <w:pPr>
              <w:jc w:val="center"/>
            </w:pPr>
          </w:p>
        </w:tc>
        <w:tc>
          <w:tcPr>
            <w:tcW w:w="846" w:type="dxa"/>
          </w:tcPr>
          <w:p w14:paraId="1956E51B" w14:textId="77777777" w:rsidR="009B03BC" w:rsidRDefault="009B03BC" w:rsidP="00F74DF4">
            <w:pPr>
              <w:jc w:val="center"/>
            </w:pPr>
          </w:p>
        </w:tc>
      </w:tr>
      <w:tr w:rsidR="009B03BC" w14:paraId="2C4E38DB" w14:textId="77777777" w:rsidTr="00F74DF4">
        <w:trPr>
          <w:trHeight w:val="555"/>
        </w:trPr>
        <w:tc>
          <w:tcPr>
            <w:tcW w:w="569" w:type="dxa"/>
            <w:vAlign w:val="center"/>
          </w:tcPr>
          <w:p w14:paraId="53AC93DF" w14:textId="77777777" w:rsidR="009B03BC" w:rsidRPr="00804787" w:rsidRDefault="009B03BC" w:rsidP="00F74DF4">
            <w:pPr>
              <w:jc w:val="center"/>
              <w:rPr>
                <w:b/>
                <w:bCs/>
              </w:rPr>
            </w:pPr>
            <w:r w:rsidRPr="00804787">
              <w:rPr>
                <w:b/>
                <w:bCs/>
              </w:rPr>
              <w:t>12</w:t>
            </w:r>
          </w:p>
        </w:tc>
        <w:tc>
          <w:tcPr>
            <w:tcW w:w="5515" w:type="dxa"/>
            <w:gridSpan w:val="2"/>
            <w:vAlign w:val="center"/>
          </w:tcPr>
          <w:p w14:paraId="1EB1BA9D" w14:textId="77777777" w:rsidR="009B03BC" w:rsidRPr="001C26E0" w:rsidRDefault="009B03BC" w:rsidP="00F74DF4">
            <w:r w:rsidRPr="001C26E0">
              <w:t>¿Puede hacer las tareas en un ritmo adecuado?</w:t>
            </w:r>
          </w:p>
        </w:tc>
        <w:tc>
          <w:tcPr>
            <w:tcW w:w="883" w:type="dxa"/>
          </w:tcPr>
          <w:p w14:paraId="2350E264" w14:textId="77777777" w:rsidR="009B03BC" w:rsidRDefault="009B03BC" w:rsidP="00F74DF4">
            <w:pPr>
              <w:jc w:val="center"/>
            </w:pPr>
          </w:p>
        </w:tc>
        <w:tc>
          <w:tcPr>
            <w:tcW w:w="839" w:type="dxa"/>
          </w:tcPr>
          <w:p w14:paraId="7109E97F" w14:textId="77777777" w:rsidR="009B03BC" w:rsidRDefault="009B03BC" w:rsidP="00F74DF4">
            <w:pPr>
              <w:jc w:val="center"/>
            </w:pPr>
          </w:p>
        </w:tc>
        <w:tc>
          <w:tcPr>
            <w:tcW w:w="848" w:type="dxa"/>
          </w:tcPr>
          <w:p w14:paraId="244F9ECE" w14:textId="77777777" w:rsidR="009B03BC" w:rsidRDefault="009B03BC" w:rsidP="00F74DF4">
            <w:pPr>
              <w:jc w:val="center"/>
            </w:pPr>
          </w:p>
        </w:tc>
        <w:tc>
          <w:tcPr>
            <w:tcW w:w="849" w:type="dxa"/>
          </w:tcPr>
          <w:p w14:paraId="1D8C0D72" w14:textId="77777777" w:rsidR="009B03BC" w:rsidRDefault="009B03BC" w:rsidP="00F74DF4">
            <w:pPr>
              <w:jc w:val="center"/>
            </w:pPr>
          </w:p>
        </w:tc>
        <w:tc>
          <w:tcPr>
            <w:tcW w:w="846" w:type="dxa"/>
          </w:tcPr>
          <w:p w14:paraId="20EC8244" w14:textId="77777777" w:rsidR="009B03BC" w:rsidRDefault="009B03BC" w:rsidP="00F74DF4">
            <w:pPr>
              <w:jc w:val="center"/>
            </w:pPr>
          </w:p>
        </w:tc>
      </w:tr>
      <w:tr w:rsidR="009B03BC" w14:paraId="25D01F62" w14:textId="77777777" w:rsidTr="00F74DF4">
        <w:tc>
          <w:tcPr>
            <w:tcW w:w="569" w:type="dxa"/>
            <w:vAlign w:val="center"/>
          </w:tcPr>
          <w:p w14:paraId="4FE7EE58" w14:textId="77777777" w:rsidR="009B03BC" w:rsidRPr="00804787" w:rsidRDefault="009B03BC" w:rsidP="00F74DF4">
            <w:pPr>
              <w:jc w:val="center"/>
              <w:rPr>
                <w:b/>
                <w:bCs/>
              </w:rPr>
            </w:pPr>
            <w:r w:rsidRPr="00804787">
              <w:rPr>
                <w:b/>
                <w:bCs/>
              </w:rPr>
              <w:t>13</w:t>
            </w:r>
          </w:p>
        </w:tc>
        <w:tc>
          <w:tcPr>
            <w:tcW w:w="5515" w:type="dxa"/>
            <w:gridSpan w:val="2"/>
            <w:vAlign w:val="center"/>
          </w:tcPr>
          <w:p w14:paraId="0FAF7612" w14:textId="77777777" w:rsidR="009B03BC" w:rsidRPr="001C26E0" w:rsidRDefault="009B03BC" w:rsidP="00F74DF4">
            <w:r w:rsidRPr="001C26E0">
              <w:t>¿Alguien del equipo trata reiteradamente mal a alguno de mis compañeros?</w:t>
            </w:r>
          </w:p>
        </w:tc>
        <w:tc>
          <w:tcPr>
            <w:tcW w:w="883" w:type="dxa"/>
          </w:tcPr>
          <w:p w14:paraId="59514AAF" w14:textId="77777777" w:rsidR="009B03BC" w:rsidRDefault="009B03BC" w:rsidP="00F74DF4">
            <w:pPr>
              <w:jc w:val="center"/>
            </w:pPr>
          </w:p>
        </w:tc>
        <w:tc>
          <w:tcPr>
            <w:tcW w:w="839" w:type="dxa"/>
          </w:tcPr>
          <w:p w14:paraId="1EAAF39E" w14:textId="77777777" w:rsidR="009B03BC" w:rsidRDefault="009B03BC" w:rsidP="00F74DF4">
            <w:pPr>
              <w:jc w:val="center"/>
            </w:pPr>
          </w:p>
        </w:tc>
        <w:tc>
          <w:tcPr>
            <w:tcW w:w="848" w:type="dxa"/>
          </w:tcPr>
          <w:p w14:paraId="1F50B849" w14:textId="77777777" w:rsidR="009B03BC" w:rsidRDefault="009B03BC" w:rsidP="00F74DF4">
            <w:pPr>
              <w:jc w:val="center"/>
            </w:pPr>
          </w:p>
        </w:tc>
        <w:tc>
          <w:tcPr>
            <w:tcW w:w="849" w:type="dxa"/>
          </w:tcPr>
          <w:p w14:paraId="76BA91B9" w14:textId="77777777" w:rsidR="009B03BC" w:rsidRDefault="009B03BC" w:rsidP="00F74DF4">
            <w:pPr>
              <w:jc w:val="center"/>
            </w:pPr>
          </w:p>
        </w:tc>
        <w:tc>
          <w:tcPr>
            <w:tcW w:w="846" w:type="dxa"/>
          </w:tcPr>
          <w:p w14:paraId="6E7551CD" w14:textId="77777777" w:rsidR="009B03BC" w:rsidRDefault="009B03BC" w:rsidP="00F74DF4">
            <w:pPr>
              <w:jc w:val="center"/>
            </w:pPr>
          </w:p>
        </w:tc>
      </w:tr>
      <w:tr w:rsidR="009B03BC" w14:paraId="06B6B90A" w14:textId="77777777" w:rsidTr="00F74DF4">
        <w:trPr>
          <w:trHeight w:val="580"/>
        </w:trPr>
        <w:tc>
          <w:tcPr>
            <w:tcW w:w="569" w:type="dxa"/>
            <w:vAlign w:val="center"/>
          </w:tcPr>
          <w:p w14:paraId="3C50BA75" w14:textId="77777777" w:rsidR="009B03BC" w:rsidRPr="00804787" w:rsidRDefault="009B03BC" w:rsidP="00F74DF4">
            <w:pPr>
              <w:jc w:val="center"/>
              <w:rPr>
                <w:b/>
                <w:bCs/>
              </w:rPr>
            </w:pPr>
            <w:r w:rsidRPr="00804787">
              <w:rPr>
                <w:b/>
                <w:bCs/>
              </w:rPr>
              <w:t>14</w:t>
            </w:r>
          </w:p>
        </w:tc>
        <w:tc>
          <w:tcPr>
            <w:tcW w:w="5515" w:type="dxa"/>
            <w:gridSpan w:val="2"/>
            <w:vAlign w:val="center"/>
          </w:tcPr>
          <w:p w14:paraId="000DFBC4" w14:textId="77777777" w:rsidR="009B03BC" w:rsidRPr="001C26E0" w:rsidRDefault="009B03BC" w:rsidP="00F74DF4">
            <w:r w:rsidRPr="001C26E0">
              <w:t>¿La cantidad de trabajo que realiza le produce sobrecarga?</w:t>
            </w:r>
          </w:p>
        </w:tc>
        <w:tc>
          <w:tcPr>
            <w:tcW w:w="883" w:type="dxa"/>
          </w:tcPr>
          <w:p w14:paraId="338038D7" w14:textId="77777777" w:rsidR="009B03BC" w:rsidRDefault="009B03BC" w:rsidP="00F74DF4">
            <w:pPr>
              <w:jc w:val="center"/>
            </w:pPr>
          </w:p>
        </w:tc>
        <w:tc>
          <w:tcPr>
            <w:tcW w:w="839" w:type="dxa"/>
          </w:tcPr>
          <w:p w14:paraId="59115125" w14:textId="77777777" w:rsidR="009B03BC" w:rsidRDefault="009B03BC" w:rsidP="00F74DF4">
            <w:pPr>
              <w:jc w:val="center"/>
            </w:pPr>
          </w:p>
        </w:tc>
        <w:tc>
          <w:tcPr>
            <w:tcW w:w="848" w:type="dxa"/>
          </w:tcPr>
          <w:p w14:paraId="0862D309" w14:textId="77777777" w:rsidR="009B03BC" w:rsidRDefault="009B03BC" w:rsidP="00F74DF4">
            <w:pPr>
              <w:jc w:val="center"/>
            </w:pPr>
          </w:p>
        </w:tc>
        <w:tc>
          <w:tcPr>
            <w:tcW w:w="849" w:type="dxa"/>
          </w:tcPr>
          <w:p w14:paraId="5246A489" w14:textId="77777777" w:rsidR="009B03BC" w:rsidRDefault="009B03BC" w:rsidP="00F74DF4">
            <w:pPr>
              <w:jc w:val="center"/>
            </w:pPr>
          </w:p>
        </w:tc>
        <w:tc>
          <w:tcPr>
            <w:tcW w:w="846" w:type="dxa"/>
          </w:tcPr>
          <w:p w14:paraId="7B22F24F" w14:textId="77777777" w:rsidR="009B03BC" w:rsidRDefault="009B03BC" w:rsidP="00F74DF4">
            <w:pPr>
              <w:jc w:val="center"/>
            </w:pPr>
          </w:p>
        </w:tc>
      </w:tr>
      <w:tr w:rsidR="009B03BC" w14:paraId="7B1116C6" w14:textId="77777777" w:rsidTr="00F74DF4">
        <w:trPr>
          <w:trHeight w:val="499"/>
        </w:trPr>
        <w:tc>
          <w:tcPr>
            <w:tcW w:w="569" w:type="dxa"/>
            <w:vAlign w:val="center"/>
          </w:tcPr>
          <w:p w14:paraId="2AE55D52" w14:textId="77777777" w:rsidR="009B03BC" w:rsidRPr="00804787" w:rsidRDefault="009B03BC" w:rsidP="00F74DF4">
            <w:pPr>
              <w:jc w:val="center"/>
              <w:rPr>
                <w:b/>
                <w:bCs/>
              </w:rPr>
            </w:pPr>
            <w:r w:rsidRPr="00804787">
              <w:rPr>
                <w:b/>
                <w:bCs/>
              </w:rPr>
              <w:t>15</w:t>
            </w:r>
          </w:p>
        </w:tc>
        <w:tc>
          <w:tcPr>
            <w:tcW w:w="5515" w:type="dxa"/>
            <w:gridSpan w:val="2"/>
            <w:vAlign w:val="center"/>
          </w:tcPr>
          <w:p w14:paraId="3C39DE78" w14:textId="77777777" w:rsidR="009B03BC" w:rsidRPr="001C26E0" w:rsidRDefault="009B03BC" w:rsidP="00F74DF4">
            <w:r w:rsidRPr="001C26E0">
              <w:t>¿Dispongo de medios para proponer mejoras en mi trabajo?</w:t>
            </w:r>
          </w:p>
        </w:tc>
        <w:tc>
          <w:tcPr>
            <w:tcW w:w="883" w:type="dxa"/>
          </w:tcPr>
          <w:p w14:paraId="1318669B" w14:textId="77777777" w:rsidR="009B03BC" w:rsidRDefault="009B03BC" w:rsidP="00F74DF4">
            <w:pPr>
              <w:jc w:val="center"/>
            </w:pPr>
          </w:p>
        </w:tc>
        <w:tc>
          <w:tcPr>
            <w:tcW w:w="839" w:type="dxa"/>
          </w:tcPr>
          <w:p w14:paraId="2A2506F3" w14:textId="77777777" w:rsidR="009B03BC" w:rsidRDefault="009B03BC" w:rsidP="00F74DF4">
            <w:pPr>
              <w:jc w:val="center"/>
            </w:pPr>
          </w:p>
        </w:tc>
        <w:tc>
          <w:tcPr>
            <w:tcW w:w="848" w:type="dxa"/>
          </w:tcPr>
          <w:p w14:paraId="69886C6B" w14:textId="77777777" w:rsidR="009B03BC" w:rsidRDefault="009B03BC" w:rsidP="00F74DF4">
            <w:pPr>
              <w:jc w:val="center"/>
            </w:pPr>
          </w:p>
        </w:tc>
        <w:tc>
          <w:tcPr>
            <w:tcW w:w="849" w:type="dxa"/>
          </w:tcPr>
          <w:p w14:paraId="31B44466" w14:textId="77777777" w:rsidR="009B03BC" w:rsidRDefault="009B03BC" w:rsidP="00F74DF4">
            <w:pPr>
              <w:jc w:val="center"/>
            </w:pPr>
          </w:p>
        </w:tc>
        <w:tc>
          <w:tcPr>
            <w:tcW w:w="846" w:type="dxa"/>
          </w:tcPr>
          <w:p w14:paraId="6BB0DCBC" w14:textId="77777777" w:rsidR="009B03BC" w:rsidRDefault="009B03BC" w:rsidP="00F74DF4">
            <w:pPr>
              <w:jc w:val="center"/>
            </w:pPr>
          </w:p>
        </w:tc>
      </w:tr>
      <w:tr w:rsidR="009B03BC" w14:paraId="7E4E614E" w14:textId="77777777" w:rsidTr="00F74DF4">
        <w:trPr>
          <w:trHeight w:val="499"/>
        </w:trPr>
        <w:tc>
          <w:tcPr>
            <w:tcW w:w="8654" w:type="dxa"/>
            <w:gridSpan w:val="6"/>
            <w:shd w:val="clear" w:color="auto" w:fill="7F7F7F" w:themeFill="text1" w:themeFillTint="80"/>
            <w:vAlign w:val="center"/>
          </w:tcPr>
          <w:p w14:paraId="59A39B25" w14:textId="77777777" w:rsidR="009B03BC" w:rsidRDefault="009B03BC" w:rsidP="00F74DF4">
            <w:pPr>
              <w:jc w:val="center"/>
            </w:pPr>
            <w:r w:rsidRPr="00070850">
              <w:rPr>
                <w:color w:val="FFFFFF" w:themeColor="background1"/>
              </w:rPr>
              <w:t>VALORACIÓN FINAL</w:t>
            </w:r>
          </w:p>
        </w:tc>
        <w:tc>
          <w:tcPr>
            <w:tcW w:w="1695" w:type="dxa"/>
            <w:gridSpan w:val="2"/>
            <w:shd w:val="clear" w:color="auto" w:fill="D9D9D9" w:themeFill="background1" w:themeFillShade="D9"/>
            <w:vAlign w:val="center"/>
          </w:tcPr>
          <w:p w14:paraId="7483C5F6" w14:textId="77777777" w:rsidR="009B03BC" w:rsidRPr="00070850" w:rsidRDefault="009B03BC" w:rsidP="00F74DF4">
            <w:pPr>
              <w:jc w:val="center"/>
              <w:rPr>
                <w:b/>
                <w:bCs/>
              </w:rPr>
            </w:pPr>
          </w:p>
        </w:tc>
      </w:tr>
    </w:tbl>
    <w:p w14:paraId="1FF7DFC1" w14:textId="77777777" w:rsidR="009B03BC" w:rsidRPr="001C26E0" w:rsidRDefault="009B03BC" w:rsidP="009B03BC"/>
    <w:p w14:paraId="0A7E05DD" w14:textId="77777777" w:rsidR="00403DEA" w:rsidRDefault="00403DEA" w:rsidP="00403DEA">
      <w:pPr>
        <w:pStyle w:val="TextoPrincipal"/>
      </w:pPr>
    </w:p>
    <w:p w14:paraId="3FDE616D" w14:textId="242DEA9E" w:rsidR="006834B5" w:rsidRDefault="006834B5" w:rsidP="00777BCC">
      <w:pPr>
        <w:pStyle w:val="Caption"/>
        <w:jc w:val="center"/>
      </w:pPr>
      <w:r>
        <w:lastRenderedPageBreak/>
        <w:br w:type="page"/>
      </w:r>
      <w:bookmarkStart w:id="302" w:name="_Toc153638507"/>
      <w:r w:rsidR="00777BCC">
        <w:lastRenderedPageBreak/>
        <w:t xml:space="preserve">Figura </w:t>
      </w:r>
      <w:r w:rsidR="00777BCC">
        <w:fldChar w:fldCharType="begin"/>
      </w:r>
      <w:r w:rsidR="00777BCC">
        <w:instrText xml:space="preserve"> SEQ Figura \* ARABIC </w:instrText>
      </w:r>
      <w:r w:rsidR="00777BCC">
        <w:fldChar w:fldCharType="separate"/>
      </w:r>
      <w:r w:rsidR="000308BA">
        <w:rPr>
          <w:noProof/>
        </w:rPr>
        <w:t>22</w:t>
      </w:r>
      <w:r w:rsidR="00777BCC">
        <w:fldChar w:fldCharType="end"/>
      </w:r>
      <w:r w:rsidR="00777BCC">
        <w:t xml:space="preserve"> Tabla de puntuación final Método RULA</w:t>
      </w:r>
      <w:r w:rsidRPr="006834B5">
        <w:rPr>
          <w:noProof/>
          <w:lang w:val="es-HN" w:eastAsia="es-HN"/>
        </w:rPr>
        <w:drawing>
          <wp:anchor distT="0" distB="0" distL="114300" distR="114300" simplePos="0" relativeHeight="251674624" behindDoc="1" locked="0" layoutInCell="1" allowOverlap="1" wp14:anchorId="7C5823B6" wp14:editId="22AAFD41">
            <wp:simplePos x="0" y="0"/>
            <wp:positionH relativeFrom="column">
              <wp:posOffset>-269106</wp:posOffset>
            </wp:positionH>
            <wp:positionV relativeFrom="paragraph">
              <wp:posOffset>125095</wp:posOffset>
            </wp:positionV>
            <wp:extent cx="6552565" cy="1837055"/>
            <wp:effectExtent l="0" t="0" r="635" b="0"/>
            <wp:wrapSquare wrapText="bothSides"/>
            <wp:docPr id="11676559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655919" name="Picture 1" descr="A screenshot of a computer&#10;&#10;Description automatically generated"/>
                    <pic:cNvPicPr/>
                  </pic:nvPicPr>
                  <pic:blipFill rotWithShape="1">
                    <a:blip r:embed="rId45" cstate="print">
                      <a:extLst>
                        <a:ext uri="{28A0092B-C50C-407E-A947-70E740481C1C}">
                          <a14:useLocalDpi xmlns:a14="http://schemas.microsoft.com/office/drawing/2010/main" val="0"/>
                        </a:ext>
                      </a:extLst>
                    </a:blip>
                    <a:srcRect b="6003"/>
                    <a:stretch/>
                  </pic:blipFill>
                  <pic:spPr bwMode="auto">
                    <a:xfrm>
                      <a:off x="0" y="0"/>
                      <a:ext cx="6552565" cy="18370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302"/>
    </w:p>
    <w:p w14:paraId="7CCBEC24" w14:textId="77777777" w:rsidR="006834B5" w:rsidRDefault="006834B5">
      <w:pPr>
        <w:widowControl/>
        <w:autoSpaceDE/>
        <w:autoSpaceDN/>
        <w:spacing w:after="160" w:line="259" w:lineRule="auto"/>
      </w:pPr>
    </w:p>
    <w:p w14:paraId="463F99CE" w14:textId="77777777" w:rsidR="006834B5" w:rsidRDefault="006834B5">
      <w:pPr>
        <w:widowControl/>
        <w:autoSpaceDE/>
        <w:autoSpaceDN/>
        <w:spacing w:after="160" w:line="259" w:lineRule="auto"/>
      </w:pPr>
    </w:p>
    <w:p w14:paraId="6A354498" w14:textId="16BD4639" w:rsidR="006834B5" w:rsidRDefault="006834B5" w:rsidP="00777BCC">
      <w:pPr>
        <w:widowControl/>
        <w:autoSpaceDE/>
        <w:autoSpaceDN/>
        <w:spacing w:after="160" w:line="259" w:lineRule="auto"/>
        <w:jc w:val="right"/>
      </w:pPr>
      <w:r w:rsidRPr="006834B5">
        <w:rPr>
          <w:noProof/>
          <w:lang w:val="es-HN" w:eastAsia="es-HN"/>
        </w:rPr>
        <w:drawing>
          <wp:inline distT="0" distB="0" distL="0" distR="0" wp14:anchorId="3C6D3E4D" wp14:editId="45FBEB63">
            <wp:extent cx="5780015" cy="2963545"/>
            <wp:effectExtent l="0" t="0" r="0" b="8255"/>
            <wp:docPr id="1706834017" name="Picture 1" descr="A screenshot of a math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834017" name="Picture 1" descr="A screenshot of a math table&#10;&#10;Description automatically generated"/>
                    <pic:cNvPicPr/>
                  </pic:nvPicPr>
                  <pic:blipFill rotWithShape="1">
                    <a:blip r:embed="rId46"/>
                    <a:srcRect r="2752"/>
                    <a:stretch/>
                  </pic:blipFill>
                  <pic:spPr bwMode="auto">
                    <a:xfrm>
                      <a:off x="0" y="0"/>
                      <a:ext cx="5780015" cy="2963545"/>
                    </a:xfrm>
                    <a:prstGeom prst="rect">
                      <a:avLst/>
                    </a:prstGeom>
                    <a:ln>
                      <a:noFill/>
                    </a:ln>
                    <a:extLst>
                      <a:ext uri="{53640926-AAD7-44D8-BBD7-CCE9431645EC}">
                        <a14:shadowObscured xmlns:a14="http://schemas.microsoft.com/office/drawing/2010/main"/>
                      </a:ext>
                    </a:extLst>
                  </pic:spPr>
                </pic:pic>
              </a:graphicData>
            </a:graphic>
          </wp:inline>
        </w:drawing>
      </w:r>
    </w:p>
    <w:p w14:paraId="6A82D628" w14:textId="46CEE6D3" w:rsidR="00777BCC" w:rsidRPr="006834B5" w:rsidRDefault="00777BCC" w:rsidP="00777BCC">
      <w:pPr>
        <w:pStyle w:val="Caption"/>
        <w:jc w:val="center"/>
        <w:rPr>
          <w:sz w:val="22"/>
          <w:szCs w:val="22"/>
        </w:rPr>
      </w:pPr>
      <w:bookmarkStart w:id="303" w:name="_Toc153638508"/>
      <w:r>
        <w:t xml:space="preserve">Figura </w:t>
      </w:r>
      <w:r>
        <w:fldChar w:fldCharType="begin"/>
      </w:r>
      <w:r>
        <w:instrText xml:space="preserve"> SEQ Figura \* ARABIC </w:instrText>
      </w:r>
      <w:r>
        <w:fldChar w:fldCharType="separate"/>
      </w:r>
      <w:r w:rsidR="000308BA">
        <w:rPr>
          <w:noProof/>
        </w:rPr>
        <w:t>23</w:t>
      </w:r>
      <w:r>
        <w:fldChar w:fldCharType="end"/>
      </w:r>
      <w:r>
        <w:t xml:space="preserve"> Tabla de puntuación final método ROSA</w:t>
      </w:r>
      <w:bookmarkEnd w:id="303"/>
    </w:p>
    <w:p w14:paraId="690D03A8" w14:textId="41EEF602" w:rsidR="006834B5" w:rsidRDefault="006834B5">
      <w:pPr>
        <w:widowControl/>
        <w:autoSpaceDE/>
        <w:autoSpaceDN/>
        <w:spacing w:after="160" w:line="259" w:lineRule="auto"/>
        <w:rPr>
          <w:kern w:val="2"/>
          <w:sz w:val="24"/>
          <w:szCs w:val="24"/>
          <w:lang w:val="es-HN" w:eastAsia="es-ES_tradnl"/>
        </w:rPr>
      </w:pPr>
      <w:r>
        <w:br w:type="page"/>
      </w:r>
    </w:p>
    <w:p w14:paraId="0FDD92B3" w14:textId="4AC7AB8C" w:rsidR="009B03BC" w:rsidRDefault="00DC707E" w:rsidP="009B03BC">
      <w:pPr>
        <w:pStyle w:val="TextoPrincipal"/>
      </w:pPr>
      <w:r w:rsidRPr="005237AD">
        <w:rPr>
          <w:noProof/>
          <w:lang w:eastAsia="es-HN"/>
        </w:rPr>
        <w:lastRenderedPageBreak/>
        <w:drawing>
          <wp:inline distT="0" distB="0" distL="0" distR="0" wp14:anchorId="51DEAB78" wp14:editId="6664FCBF">
            <wp:extent cx="5400040" cy="728472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040" cy="7284720"/>
                    </a:xfrm>
                    <a:prstGeom prst="rect">
                      <a:avLst/>
                    </a:prstGeom>
                    <a:noFill/>
                    <a:ln>
                      <a:noFill/>
                    </a:ln>
                  </pic:spPr>
                </pic:pic>
              </a:graphicData>
            </a:graphic>
          </wp:inline>
        </w:drawing>
      </w:r>
    </w:p>
    <w:p w14:paraId="2F895C76" w14:textId="77777777" w:rsidR="00403DEA" w:rsidRPr="00403DEA" w:rsidRDefault="00403DEA" w:rsidP="00403DEA">
      <w:pPr>
        <w:pStyle w:val="TextoPrincipal"/>
      </w:pPr>
    </w:p>
    <w:p w14:paraId="6E6D54DB" w14:textId="77777777" w:rsidR="00403DEA" w:rsidRPr="00403DEA" w:rsidRDefault="00403DEA" w:rsidP="00403DEA">
      <w:pPr>
        <w:pStyle w:val="TextoPrincipal"/>
      </w:pPr>
    </w:p>
    <w:p w14:paraId="429B81A9" w14:textId="7CADDF02" w:rsidR="00403DEA" w:rsidRDefault="00403DEA" w:rsidP="00B947F7">
      <w:pPr>
        <w:widowControl/>
        <w:autoSpaceDE/>
        <w:autoSpaceDN/>
        <w:spacing w:after="160" w:line="259" w:lineRule="auto"/>
        <w:jc w:val="center"/>
        <w:rPr>
          <w:b/>
          <w:bCs/>
        </w:rPr>
      </w:pPr>
      <w:r>
        <w:rPr>
          <w:b/>
          <w:bCs/>
        </w:rPr>
        <w:br w:type="page"/>
      </w:r>
      <w:r w:rsidR="00DC707E" w:rsidRPr="005237AD">
        <w:rPr>
          <w:noProof/>
          <w:lang w:val="es-HN" w:eastAsia="es-HN"/>
        </w:rPr>
        <w:lastRenderedPageBreak/>
        <w:drawing>
          <wp:inline distT="0" distB="0" distL="0" distR="0" wp14:anchorId="35515420" wp14:editId="0C1527F8">
            <wp:extent cx="5400040" cy="72390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00040" cy="7239000"/>
                    </a:xfrm>
                    <a:prstGeom prst="rect">
                      <a:avLst/>
                    </a:prstGeom>
                    <a:noFill/>
                    <a:ln>
                      <a:noFill/>
                    </a:ln>
                  </pic:spPr>
                </pic:pic>
              </a:graphicData>
            </a:graphic>
          </wp:inline>
        </w:drawing>
      </w:r>
    </w:p>
    <w:p w14:paraId="013EF93F" w14:textId="67ECA31A" w:rsidR="00DC707E" w:rsidRDefault="00DC707E">
      <w:pPr>
        <w:widowControl/>
        <w:autoSpaceDE/>
        <w:autoSpaceDN/>
        <w:spacing w:after="160" w:line="259" w:lineRule="auto"/>
        <w:rPr>
          <w:b/>
          <w:bCs/>
        </w:rPr>
      </w:pPr>
      <w:r>
        <w:rPr>
          <w:b/>
          <w:bCs/>
        </w:rPr>
        <w:br w:type="page"/>
      </w:r>
    </w:p>
    <w:p w14:paraId="7C3A05A4" w14:textId="08A65BBD" w:rsidR="00DC707E" w:rsidRDefault="00DC707E" w:rsidP="00B947F7">
      <w:pPr>
        <w:widowControl/>
        <w:autoSpaceDE/>
        <w:autoSpaceDN/>
        <w:spacing w:after="160" w:line="259" w:lineRule="auto"/>
        <w:jc w:val="center"/>
        <w:rPr>
          <w:b/>
          <w:bCs/>
          <w:kern w:val="2"/>
          <w:sz w:val="24"/>
          <w:szCs w:val="24"/>
          <w:lang w:val="es-HN" w:eastAsia="es-ES_tradnl"/>
        </w:rPr>
      </w:pPr>
      <w:r w:rsidRPr="005237AD">
        <w:rPr>
          <w:noProof/>
          <w:lang w:val="es-HN" w:eastAsia="es-HN"/>
        </w:rPr>
        <w:lastRenderedPageBreak/>
        <w:drawing>
          <wp:inline distT="0" distB="0" distL="0" distR="0" wp14:anchorId="27BC68FE" wp14:editId="021495DE">
            <wp:extent cx="5400040" cy="4895215"/>
            <wp:effectExtent l="0" t="0" r="0" b="63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00040" cy="4895215"/>
                    </a:xfrm>
                    <a:prstGeom prst="rect">
                      <a:avLst/>
                    </a:prstGeom>
                    <a:noFill/>
                    <a:ln>
                      <a:noFill/>
                    </a:ln>
                  </pic:spPr>
                </pic:pic>
              </a:graphicData>
            </a:graphic>
          </wp:inline>
        </w:drawing>
      </w:r>
    </w:p>
    <w:p w14:paraId="711A1AD4" w14:textId="40BDC0E7" w:rsidR="00DC707E" w:rsidRDefault="00DC707E">
      <w:pPr>
        <w:widowControl/>
        <w:autoSpaceDE/>
        <w:autoSpaceDN/>
        <w:spacing w:after="160" w:line="259" w:lineRule="auto"/>
        <w:rPr>
          <w:b/>
          <w:bCs/>
          <w:kern w:val="2"/>
          <w:sz w:val="24"/>
          <w:szCs w:val="24"/>
          <w:lang w:val="es-HN" w:eastAsia="es-ES_tradnl"/>
        </w:rPr>
      </w:pPr>
      <w:r>
        <w:rPr>
          <w:b/>
          <w:bCs/>
          <w:kern w:val="2"/>
          <w:sz w:val="24"/>
          <w:szCs w:val="24"/>
          <w:lang w:val="es-HN" w:eastAsia="es-ES_tradnl"/>
        </w:rPr>
        <w:br w:type="page"/>
      </w:r>
      <w:r w:rsidRPr="00A50E2C">
        <w:rPr>
          <w:noProof/>
          <w:lang w:val="es-HN" w:eastAsia="es-HN"/>
        </w:rPr>
        <w:lastRenderedPageBreak/>
        <w:drawing>
          <wp:anchor distT="0" distB="0" distL="114300" distR="114300" simplePos="0" relativeHeight="251649024" behindDoc="0" locked="0" layoutInCell="1" allowOverlap="1" wp14:anchorId="481D9F51" wp14:editId="30C2B6B0">
            <wp:simplePos x="0" y="0"/>
            <wp:positionH relativeFrom="column">
              <wp:posOffset>-140885</wp:posOffset>
            </wp:positionH>
            <wp:positionV relativeFrom="paragraph">
              <wp:posOffset>368489</wp:posOffset>
            </wp:positionV>
            <wp:extent cx="6469864" cy="5711588"/>
            <wp:effectExtent l="0" t="0" r="7620" b="3810"/>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469864" cy="5711588"/>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kern w:val="2"/>
          <w:sz w:val="24"/>
          <w:szCs w:val="24"/>
          <w:lang w:val="es-HN" w:eastAsia="es-ES_tradnl"/>
        </w:rPr>
        <w:br w:type="page"/>
      </w:r>
    </w:p>
    <w:p w14:paraId="4E74A1AF" w14:textId="77777777" w:rsidR="00777BCC" w:rsidRDefault="00777BCC" w:rsidP="00777BCC">
      <w:pPr>
        <w:widowControl/>
        <w:autoSpaceDE/>
        <w:autoSpaceDN/>
        <w:spacing w:after="160" w:line="259" w:lineRule="auto"/>
        <w:jc w:val="center"/>
        <w:rPr>
          <w:b/>
          <w:bCs/>
          <w:kern w:val="2"/>
          <w:sz w:val="24"/>
          <w:szCs w:val="24"/>
          <w:lang w:val="es-HN" w:eastAsia="es-ES_tradnl"/>
        </w:rPr>
      </w:pPr>
      <w:r>
        <w:rPr>
          <w:noProof/>
          <w:lang w:val="es-HN" w:eastAsia="es-HN"/>
        </w:rPr>
        <w:lastRenderedPageBreak/>
        <w:drawing>
          <wp:inline distT="0" distB="0" distL="0" distR="0" wp14:anchorId="0C9A6D42" wp14:editId="73D116E9">
            <wp:extent cx="2121535" cy="3380740"/>
            <wp:effectExtent l="0" t="0" r="0" b="0"/>
            <wp:docPr id="96789631" name="Picture 96789631" descr="A black and white drawing of a digital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9631" name="Picture 96789631" descr="A black and white drawing of a digital devi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121535" cy="3380740"/>
                    </a:xfrm>
                    <a:prstGeom prst="rect">
                      <a:avLst/>
                    </a:prstGeom>
                  </pic:spPr>
                </pic:pic>
              </a:graphicData>
            </a:graphic>
          </wp:inline>
        </w:drawing>
      </w:r>
      <w:r>
        <w:rPr>
          <w:noProof/>
          <w:lang w:val="es-HN" w:eastAsia="es-HN"/>
        </w:rPr>
        <w:drawing>
          <wp:inline distT="0" distB="0" distL="0" distR="0" wp14:anchorId="06A0ED63" wp14:editId="20B10184">
            <wp:extent cx="4450080" cy="4240530"/>
            <wp:effectExtent l="0" t="0" r="7620" b="7620"/>
            <wp:docPr id="514017907" name="Picture 514017907" descr="A table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017907" name="Picture 514017907" descr="A table with text and numbers&#10;&#10;Description automatically generated with medium confidence"/>
                    <pic:cNvPicPr/>
                  </pic:nvPicPr>
                  <pic:blipFill>
                    <a:blip r:embed="rId52">
                      <a:extLst>
                        <a:ext uri="{28A0092B-C50C-407E-A947-70E740481C1C}">
                          <a14:useLocalDpi xmlns:a14="http://schemas.microsoft.com/office/drawing/2010/main" val="0"/>
                        </a:ext>
                      </a:extLst>
                    </a:blip>
                    <a:stretch>
                      <a:fillRect/>
                    </a:stretch>
                  </pic:blipFill>
                  <pic:spPr>
                    <a:xfrm>
                      <a:off x="0" y="0"/>
                      <a:ext cx="4450080" cy="4240530"/>
                    </a:xfrm>
                    <a:prstGeom prst="rect">
                      <a:avLst/>
                    </a:prstGeom>
                  </pic:spPr>
                </pic:pic>
              </a:graphicData>
            </a:graphic>
          </wp:inline>
        </w:drawing>
      </w:r>
    </w:p>
    <w:p w14:paraId="16AACF54" w14:textId="16566BA4" w:rsidR="00777BCC" w:rsidRDefault="00777BCC" w:rsidP="00777BCC">
      <w:pPr>
        <w:pStyle w:val="Caption"/>
        <w:jc w:val="center"/>
        <w:rPr>
          <w:b w:val="0"/>
          <w:bCs/>
          <w:kern w:val="2"/>
          <w:szCs w:val="24"/>
          <w:lang w:val="es-HN" w:eastAsia="es-ES_tradnl"/>
        </w:rPr>
      </w:pPr>
      <w:bookmarkStart w:id="304" w:name="_Toc153638509"/>
      <w:r>
        <w:t xml:space="preserve">Figura </w:t>
      </w:r>
      <w:r>
        <w:fldChar w:fldCharType="begin"/>
      </w:r>
      <w:r>
        <w:instrText xml:space="preserve"> SEQ Figura \* ARABIC </w:instrText>
      </w:r>
      <w:r>
        <w:fldChar w:fldCharType="separate"/>
      </w:r>
      <w:r w:rsidR="000308BA">
        <w:rPr>
          <w:noProof/>
        </w:rPr>
        <w:t>24</w:t>
      </w:r>
      <w:r>
        <w:fldChar w:fldCharType="end"/>
      </w:r>
      <w:r>
        <w:t xml:space="preserve"> Hoja de especificaciones del instrumento de medición para presión sonora</w:t>
      </w:r>
      <w:bookmarkEnd w:id="304"/>
      <w:r>
        <w:rPr>
          <w:b w:val="0"/>
          <w:bCs/>
          <w:kern w:val="2"/>
          <w:szCs w:val="24"/>
          <w:lang w:val="es-HN" w:eastAsia="es-ES_tradnl"/>
        </w:rPr>
        <w:br w:type="page"/>
      </w:r>
    </w:p>
    <w:p w14:paraId="754C3BFD" w14:textId="7BA6E69F" w:rsidR="00DC707E" w:rsidRDefault="00777BCC" w:rsidP="00777BCC">
      <w:pPr>
        <w:widowControl/>
        <w:autoSpaceDE/>
        <w:autoSpaceDN/>
        <w:spacing w:after="160" w:line="259" w:lineRule="auto"/>
        <w:jc w:val="center"/>
        <w:rPr>
          <w:b/>
          <w:bCs/>
          <w:kern w:val="2"/>
          <w:sz w:val="24"/>
          <w:szCs w:val="24"/>
          <w:lang w:val="es-HN" w:eastAsia="es-ES_tradnl"/>
        </w:rPr>
      </w:pPr>
      <w:r>
        <w:rPr>
          <w:noProof/>
          <w:lang w:val="es-HN" w:eastAsia="es-HN"/>
        </w:rPr>
        <w:lastRenderedPageBreak/>
        <w:drawing>
          <wp:inline distT="0" distB="0" distL="0" distR="0" wp14:anchorId="38E91364" wp14:editId="5B7CD681">
            <wp:extent cx="2602230" cy="3759835"/>
            <wp:effectExtent l="0" t="0" r="7620" b="0"/>
            <wp:docPr id="17" name="Imagen 17" descr="A close-up of a light m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A close-up of a light meter&#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602230" cy="3759835"/>
                    </a:xfrm>
                    <a:prstGeom prst="rect">
                      <a:avLst/>
                    </a:prstGeom>
                  </pic:spPr>
                </pic:pic>
              </a:graphicData>
            </a:graphic>
          </wp:inline>
        </w:drawing>
      </w:r>
    </w:p>
    <w:p w14:paraId="7E603AD4" w14:textId="77777777" w:rsidR="00777BCC" w:rsidRDefault="00777BCC" w:rsidP="00777BCC">
      <w:pPr>
        <w:widowControl/>
        <w:autoSpaceDE/>
        <w:autoSpaceDN/>
        <w:spacing w:after="160" w:line="259" w:lineRule="auto"/>
        <w:jc w:val="center"/>
        <w:rPr>
          <w:b/>
          <w:bCs/>
          <w:kern w:val="2"/>
          <w:sz w:val="24"/>
          <w:szCs w:val="24"/>
          <w:lang w:val="es-HN" w:eastAsia="es-ES_tradnl"/>
        </w:rPr>
      </w:pPr>
      <w:r>
        <w:rPr>
          <w:noProof/>
          <w:lang w:val="es-HN" w:eastAsia="es-HN"/>
        </w:rPr>
        <w:drawing>
          <wp:inline distT="0" distB="0" distL="0" distR="0" wp14:anchorId="045713AB" wp14:editId="3852C8A0">
            <wp:extent cx="3137482" cy="3853646"/>
            <wp:effectExtent l="0" t="0" r="6350" b="0"/>
            <wp:docPr id="19" name="Imagen 19" descr="A black and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A black and white text with black tex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141176" cy="3858183"/>
                    </a:xfrm>
                    <a:prstGeom prst="rect">
                      <a:avLst/>
                    </a:prstGeom>
                  </pic:spPr>
                </pic:pic>
              </a:graphicData>
            </a:graphic>
          </wp:inline>
        </w:drawing>
      </w:r>
    </w:p>
    <w:p w14:paraId="5E78FF48" w14:textId="0AFDE0F9" w:rsidR="00DC707E" w:rsidRDefault="00777BCC" w:rsidP="00777BCC">
      <w:pPr>
        <w:pStyle w:val="Caption"/>
        <w:jc w:val="center"/>
        <w:rPr>
          <w:b w:val="0"/>
          <w:bCs/>
          <w:kern w:val="2"/>
          <w:szCs w:val="24"/>
          <w:lang w:val="es-HN" w:eastAsia="es-ES_tradnl"/>
        </w:rPr>
      </w:pPr>
      <w:bookmarkStart w:id="305" w:name="_Toc153638510"/>
      <w:r>
        <w:t xml:space="preserve">Figura </w:t>
      </w:r>
      <w:r>
        <w:fldChar w:fldCharType="begin"/>
      </w:r>
      <w:r>
        <w:instrText xml:space="preserve"> SEQ Figura \* ARABIC </w:instrText>
      </w:r>
      <w:r>
        <w:fldChar w:fldCharType="separate"/>
      </w:r>
      <w:r w:rsidR="000308BA">
        <w:rPr>
          <w:noProof/>
        </w:rPr>
        <w:t>25</w:t>
      </w:r>
      <w:r>
        <w:fldChar w:fldCharType="end"/>
      </w:r>
      <w:r>
        <w:t xml:space="preserve"> Hoja de especificaciones para el instrumento de medición de iluminación</w:t>
      </w:r>
      <w:bookmarkEnd w:id="305"/>
      <w:r w:rsidR="00DC707E">
        <w:rPr>
          <w:bCs/>
          <w:kern w:val="2"/>
          <w:szCs w:val="24"/>
          <w:lang w:val="es-HN" w:eastAsia="es-ES_tradnl"/>
        </w:rPr>
        <w:br w:type="page"/>
      </w:r>
    </w:p>
    <w:p w14:paraId="40A8E63F" w14:textId="43B5307C" w:rsidR="009D3D8E" w:rsidRPr="009D3D8E" w:rsidRDefault="00374879" w:rsidP="009D3D8E">
      <w:r>
        <w:rPr>
          <w:noProof/>
          <w:lang w:val="es-HN" w:eastAsia="es-HN"/>
        </w:rPr>
        <w:lastRenderedPageBreak/>
        <w:drawing>
          <wp:anchor distT="0" distB="0" distL="114300" distR="114300" simplePos="0" relativeHeight="251643904" behindDoc="0" locked="0" layoutInCell="1" allowOverlap="1" wp14:anchorId="6206443E" wp14:editId="06949CD7">
            <wp:simplePos x="0" y="0"/>
            <wp:positionH relativeFrom="column">
              <wp:posOffset>-584200</wp:posOffset>
            </wp:positionH>
            <wp:positionV relativeFrom="paragraph">
              <wp:posOffset>-558800</wp:posOffset>
            </wp:positionV>
            <wp:extent cx="3201670" cy="4269305"/>
            <wp:effectExtent l="0" t="0" r="0" b="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04620" cy="4273239"/>
                    </a:xfrm>
                    <a:prstGeom prst="rect">
                      <a:avLst/>
                    </a:prstGeom>
                    <a:noFill/>
                  </pic:spPr>
                </pic:pic>
              </a:graphicData>
            </a:graphic>
            <wp14:sizeRelH relativeFrom="page">
              <wp14:pctWidth>0</wp14:pctWidth>
            </wp14:sizeRelH>
            <wp14:sizeRelV relativeFrom="page">
              <wp14:pctHeight>0</wp14:pctHeight>
            </wp14:sizeRelV>
          </wp:anchor>
        </w:drawing>
      </w:r>
      <w:r>
        <w:rPr>
          <w:noProof/>
          <w:lang w:val="es-HN" w:eastAsia="es-HN"/>
        </w:rPr>
        <w:drawing>
          <wp:anchor distT="0" distB="0" distL="114300" distR="114300" simplePos="0" relativeHeight="251644928" behindDoc="1" locked="0" layoutInCell="1" allowOverlap="1" wp14:anchorId="6C5E6638" wp14:editId="7B962013">
            <wp:simplePos x="0" y="0"/>
            <wp:positionH relativeFrom="column">
              <wp:posOffset>2912110</wp:posOffset>
            </wp:positionH>
            <wp:positionV relativeFrom="paragraph">
              <wp:posOffset>-581660</wp:posOffset>
            </wp:positionV>
            <wp:extent cx="3239814" cy="4319752"/>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39814" cy="4319752"/>
                    </a:xfrm>
                    <a:prstGeom prst="rect">
                      <a:avLst/>
                    </a:prstGeom>
                    <a:noFill/>
                  </pic:spPr>
                </pic:pic>
              </a:graphicData>
            </a:graphic>
            <wp14:sizeRelH relativeFrom="page">
              <wp14:pctWidth>0</wp14:pctWidth>
            </wp14:sizeRelH>
            <wp14:sizeRelV relativeFrom="page">
              <wp14:pctHeight>0</wp14:pctHeight>
            </wp14:sizeRelV>
          </wp:anchor>
        </w:drawing>
      </w:r>
    </w:p>
    <w:p w14:paraId="4EBCCADE" w14:textId="69FF67A3" w:rsidR="009D3D8E" w:rsidRPr="009D3D8E" w:rsidRDefault="009D3D8E" w:rsidP="009D3D8E"/>
    <w:p w14:paraId="3C385284" w14:textId="57C2589C" w:rsidR="009D3D8E" w:rsidRPr="009D3D8E" w:rsidRDefault="009D3D8E" w:rsidP="009D3D8E"/>
    <w:p w14:paraId="55CE3D86" w14:textId="704B08D3" w:rsidR="009D3D8E" w:rsidRPr="009D3D8E" w:rsidRDefault="009D3D8E" w:rsidP="009D3D8E"/>
    <w:p w14:paraId="0130BAA9" w14:textId="45759DF7" w:rsidR="009D3D8E" w:rsidRPr="009D3D8E" w:rsidRDefault="009D3D8E" w:rsidP="009D3D8E"/>
    <w:p w14:paraId="4C39EBE4" w14:textId="651B62FE" w:rsidR="009D3D8E" w:rsidRPr="009D3D8E" w:rsidRDefault="009D3D8E" w:rsidP="009D3D8E"/>
    <w:p w14:paraId="66B189F4" w14:textId="13134B70" w:rsidR="009D3D8E" w:rsidRPr="009D3D8E" w:rsidRDefault="009D3D8E" w:rsidP="009D3D8E"/>
    <w:p w14:paraId="41D5F41E" w14:textId="47386F59" w:rsidR="009D3D8E" w:rsidRPr="009D3D8E" w:rsidRDefault="009D3D8E" w:rsidP="009D3D8E"/>
    <w:p w14:paraId="328A7428" w14:textId="6058C0AE" w:rsidR="009D3D8E" w:rsidRPr="009D3D8E" w:rsidRDefault="009D3D8E" w:rsidP="009D3D8E"/>
    <w:p w14:paraId="2DE40B20" w14:textId="21A73133" w:rsidR="009D3D8E" w:rsidRPr="009D3D8E" w:rsidRDefault="009D3D8E" w:rsidP="009D3D8E"/>
    <w:p w14:paraId="288A56E5" w14:textId="078FA888" w:rsidR="009D3D8E" w:rsidRPr="009D3D8E" w:rsidRDefault="009D3D8E" w:rsidP="009D3D8E"/>
    <w:p w14:paraId="19B72036" w14:textId="5CDBBE1E" w:rsidR="009D3D8E" w:rsidRPr="009D3D8E" w:rsidRDefault="009D3D8E" w:rsidP="009D3D8E"/>
    <w:p w14:paraId="4FAEB546" w14:textId="7C6D0CA7" w:rsidR="009D3D8E" w:rsidRPr="009D3D8E" w:rsidRDefault="009D3D8E" w:rsidP="009D3D8E"/>
    <w:p w14:paraId="7E8B54C8" w14:textId="511FD4B3" w:rsidR="009D3D8E" w:rsidRPr="009D3D8E" w:rsidRDefault="009D3D8E" w:rsidP="009D3D8E"/>
    <w:p w14:paraId="3CF1ED77" w14:textId="5B475A3F" w:rsidR="009D3D8E" w:rsidRPr="009D3D8E" w:rsidRDefault="009D3D8E" w:rsidP="009D3D8E"/>
    <w:p w14:paraId="4BBC507A" w14:textId="1268469E" w:rsidR="009D3D8E" w:rsidRPr="009D3D8E" w:rsidRDefault="009D3D8E" w:rsidP="009D3D8E"/>
    <w:p w14:paraId="4569DD43" w14:textId="4E3E2BE1" w:rsidR="009D3D8E" w:rsidRPr="009D3D8E" w:rsidRDefault="009D3D8E" w:rsidP="009D3D8E"/>
    <w:p w14:paraId="6192C5C1" w14:textId="6884C4C8" w:rsidR="009D3D8E" w:rsidRPr="009D3D8E" w:rsidRDefault="009D3D8E" w:rsidP="009D3D8E"/>
    <w:p w14:paraId="2293DA6C" w14:textId="679359DB" w:rsidR="009D3D8E" w:rsidRPr="009D3D8E" w:rsidRDefault="009D3D8E" w:rsidP="009D3D8E"/>
    <w:p w14:paraId="352E59C7" w14:textId="546611D2" w:rsidR="009D3D8E" w:rsidRPr="009D3D8E" w:rsidRDefault="009D3D8E" w:rsidP="009D3D8E"/>
    <w:p w14:paraId="2DAF387C" w14:textId="2BB57F23" w:rsidR="009D3D8E" w:rsidRPr="009D3D8E" w:rsidRDefault="009D3D8E" w:rsidP="009D3D8E"/>
    <w:p w14:paraId="1FEA85E5" w14:textId="5C788575" w:rsidR="009D3D8E" w:rsidRPr="009D3D8E" w:rsidRDefault="009D3D8E" w:rsidP="009D3D8E"/>
    <w:p w14:paraId="644BB11C" w14:textId="1A9923D9" w:rsidR="009D3D8E" w:rsidRPr="009D3D8E" w:rsidRDefault="009D3D8E" w:rsidP="009D3D8E"/>
    <w:p w14:paraId="2B88A995" w14:textId="3AFBD0C4" w:rsidR="009D3D8E" w:rsidRPr="009D3D8E" w:rsidRDefault="009D3D8E" w:rsidP="009D3D8E"/>
    <w:p w14:paraId="55243A88" w14:textId="6984C272" w:rsidR="009D3D8E" w:rsidRPr="009D3D8E" w:rsidRDefault="009D3D8E" w:rsidP="009D3D8E">
      <w:r>
        <w:rPr>
          <w:noProof/>
          <w:lang w:val="es-HN" w:eastAsia="es-HN"/>
        </w:rPr>
        <w:drawing>
          <wp:anchor distT="0" distB="0" distL="114300" distR="114300" simplePos="0" relativeHeight="251645952" behindDoc="0" locked="0" layoutInCell="1" allowOverlap="1" wp14:anchorId="600F37A8" wp14:editId="05841F23">
            <wp:simplePos x="0" y="0"/>
            <wp:positionH relativeFrom="column">
              <wp:posOffset>-650240</wp:posOffset>
            </wp:positionH>
            <wp:positionV relativeFrom="paragraph">
              <wp:posOffset>180340</wp:posOffset>
            </wp:positionV>
            <wp:extent cx="3277870" cy="437070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77870" cy="4370705"/>
                    </a:xfrm>
                    <a:prstGeom prst="rect">
                      <a:avLst/>
                    </a:prstGeom>
                    <a:noFill/>
                  </pic:spPr>
                </pic:pic>
              </a:graphicData>
            </a:graphic>
            <wp14:sizeRelH relativeFrom="page">
              <wp14:pctWidth>0</wp14:pctWidth>
            </wp14:sizeRelH>
            <wp14:sizeRelV relativeFrom="page">
              <wp14:pctHeight>0</wp14:pctHeight>
            </wp14:sizeRelV>
          </wp:anchor>
        </w:drawing>
      </w:r>
    </w:p>
    <w:p w14:paraId="422007B7" w14:textId="25740D3D" w:rsidR="009D3D8E" w:rsidRPr="009D3D8E" w:rsidRDefault="009D3D8E" w:rsidP="009D3D8E">
      <w:r>
        <w:rPr>
          <w:noProof/>
          <w:lang w:val="es-HN" w:eastAsia="es-HN"/>
        </w:rPr>
        <w:drawing>
          <wp:anchor distT="0" distB="0" distL="114300" distR="114300" simplePos="0" relativeHeight="251650048" behindDoc="0" locked="0" layoutInCell="1" allowOverlap="1" wp14:anchorId="4F63640B" wp14:editId="30A97F27">
            <wp:simplePos x="0" y="0"/>
            <wp:positionH relativeFrom="column">
              <wp:posOffset>2896870</wp:posOffset>
            </wp:positionH>
            <wp:positionV relativeFrom="paragraph">
              <wp:posOffset>22860</wp:posOffset>
            </wp:positionV>
            <wp:extent cx="3315857" cy="4420864"/>
            <wp:effectExtent l="0" t="0" r="0" b="0"/>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15857" cy="4420864"/>
                    </a:xfrm>
                    <a:prstGeom prst="rect">
                      <a:avLst/>
                    </a:prstGeom>
                    <a:noFill/>
                  </pic:spPr>
                </pic:pic>
              </a:graphicData>
            </a:graphic>
            <wp14:sizeRelH relativeFrom="page">
              <wp14:pctWidth>0</wp14:pctWidth>
            </wp14:sizeRelH>
            <wp14:sizeRelV relativeFrom="page">
              <wp14:pctHeight>0</wp14:pctHeight>
            </wp14:sizeRelV>
          </wp:anchor>
        </w:drawing>
      </w:r>
    </w:p>
    <w:p w14:paraId="3CED82C5" w14:textId="2089BCB6" w:rsidR="009D3D8E" w:rsidRPr="009D3D8E" w:rsidRDefault="009D3D8E" w:rsidP="009D3D8E"/>
    <w:p w14:paraId="72912B1F" w14:textId="37146BB0" w:rsidR="009D3D8E" w:rsidRPr="009D3D8E" w:rsidRDefault="009D3D8E" w:rsidP="009D3D8E"/>
    <w:p w14:paraId="426975E1" w14:textId="4515E0DA" w:rsidR="009D3D8E" w:rsidRPr="009D3D8E" w:rsidRDefault="009D3D8E" w:rsidP="009D3D8E"/>
    <w:p w14:paraId="2CF5C9A4" w14:textId="1B4E9207" w:rsidR="009D3D8E" w:rsidRPr="009D3D8E" w:rsidRDefault="009D3D8E" w:rsidP="009D3D8E"/>
    <w:p w14:paraId="3DBF3601" w14:textId="73B764F4" w:rsidR="009D3D8E" w:rsidRPr="009D3D8E" w:rsidRDefault="009D3D8E" w:rsidP="009D3D8E"/>
    <w:p w14:paraId="49E1A430" w14:textId="306B2CA0" w:rsidR="009D3D8E" w:rsidRPr="009D3D8E" w:rsidRDefault="009D3D8E" w:rsidP="009D3D8E"/>
    <w:p w14:paraId="5ECC3DA3" w14:textId="1D0F2E35" w:rsidR="009D3D8E" w:rsidRPr="009D3D8E" w:rsidRDefault="009D3D8E" w:rsidP="009D3D8E"/>
    <w:p w14:paraId="3C32079E" w14:textId="34064D32" w:rsidR="009D3D8E" w:rsidRPr="009D3D8E" w:rsidRDefault="009D3D8E" w:rsidP="009D3D8E"/>
    <w:p w14:paraId="4F5BB9E2" w14:textId="409A1587" w:rsidR="009D3D8E" w:rsidRPr="009D3D8E" w:rsidRDefault="009D3D8E" w:rsidP="009D3D8E"/>
    <w:p w14:paraId="7831A81E" w14:textId="240B7079" w:rsidR="009D3D8E" w:rsidRPr="009D3D8E" w:rsidRDefault="009D3D8E" w:rsidP="009D3D8E"/>
    <w:p w14:paraId="65E6A93F" w14:textId="5CF7C72D" w:rsidR="009D3D8E" w:rsidRDefault="009D3D8E" w:rsidP="009D3D8E">
      <w:pPr>
        <w:rPr>
          <w:b/>
          <w:bCs/>
          <w:kern w:val="2"/>
          <w:sz w:val="24"/>
          <w:szCs w:val="24"/>
          <w:lang w:val="es-HN" w:eastAsia="es-ES_tradnl"/>
        </w:rPr>
      </w:pPr>
    </w:p>
    <w:p w14:paraId="28A0FBC4" w14:textId="2BB21575" w:rsidR="009D3D8E" w:rsidRPr="009D3D8E" w:rsidRDefault="009D3D8E" w:rsidP="009D3D8E"/>
    <w:p w14:paraId="3EE909B3" w14:textId="0D25EE0C" w:rsidR="009D3D8E" w:rsidRPr="009D3D8E" w:rsidRDefault="009D3D8E" w:rsidP="009D3D8E"/>
    <w:p w14:paraId="032A09EC" w14:textId="7ECB41C0" w:rsidR="009D3D8E" w:rsidRPr="009D3D8E" w:rsidRDefault="009D3D8E" w:rsidP="009D3D8E"/>
    <w:p w14:paraId="56A66A99" w14:textId="49544620" w:rsidR="009D3D8E" w:rsidRPr="009D3D8E" w:rsidRDefault="009D3D8E" w:rsidP="009D3D8E"/>
    <w:p w14:paraId="41130B99" w14:textId="12B0BB7C" w:rsidR="009D3D8E" w:rsidRDefault="009D3D8E" w:rsidP="009D3D8E">
      <w:pPr>
        <w:rPr>
          <w:b/>
          <w:bCs/>
          <w:kern w:val="2"/>
          <w:sz w:val="24"/>
          <w:szCs w:val="24"/>
          <w:lang w:val="es-HN" w:eastAsia="es-ES_tradnl"/>
        </w:rPr>
      </w:pPr>
    </w:p>
    <w:p w14:paraId="211541CA" w14:textId="4789AFA2" w:rsidR="009D3D8E" w:rsidRDefault="009D3D8E" w:rsidP="009D3D8E">
      <w:pPr>
        <w:rPr>
          <w:b/>
          <w:bCs/>
          <w:kern w:val="2"/>
          <w:sz w:val="24"/>
          <w:szCs w:val="24"/>
          <w:lang w:val="es-HN" w:eastAsia="es-ES_tradnl"/>
        </w:rPr>
      </w:pPr>
    </w:p>
    <w:p w14:paraId="0823BE1C" w14:textId="7BD0CEA5" w:rsidR="009D3D8E" w:rsidRDefault="009D3D8E" w:rsidP="009D3D8E">
      <w:pPr>
        <w:tabs>
          <w:tab w:val="left" w:pos="8566"/>
        </w:tabs>
      </w:pPr>
      <w:r>
        <w:tab/>
      </w:r>
    </w:p>
    <w:p w14:paraId="1494923F" w14:textId="22BB2992" w:rsidR="009D3D8E" w:rsidRDefault="009D3D8E" w:rsidP="009D3D8E">
      <w:pPr>
        <w:tabs>
          <w:tab w:val="left" w:pos="8566"/>
        </w:tabs>
      </w:pPr>
    </w:p>
    <w:p w14:paraId="01367FBD" w14:textId="22CF23E5" w:rsidR="009D3D8E" w:rsidRDefault="009D3D8E" w:rsidP="009D3D8E">
      <w:pPr>
        <w:tabs>
          <w:tab w:val="left" w:pos="8566"/>
        </w:tabs>
      </w:pPr>
    </w:p>
    <w:p w14:paraId="7FA0BE70" w14:textId="54B6C782" w:rsidR="009D3D8E" w:rsidRDefault="009D3D8E" w:rsidP="009D3D8E">
      <w:pPr>
        <w:tabs>
          <w:tab w:val="left" w:pos="8566"/>
        </w:tabs>
      </w:pPr>
    </w:p>
    <w:p w14:paraId="0310AF5B" w14:textId="3223E377" w:rsidR="009D3D8E" w:rsidRDefault="009D3D8E" w:rsidP="009D3D8E">
      <w:pPr>
        <w:tabs>
          <w:tab w:val="left" w:pos="8566"/>
        </w:tabs>
      </w:pPr>
    </w:p>
    <w:p w14:paraId="25DA28EC" w14:textId="3D60A44D" w:rsidR="009D3D8E" w:rsidRDefault="009D3D8E" w:rsidP="009D3D8E">
      <w:pPr>
        <w:tabs>
          <w:tab w:val="left" w:pos="8566"/>
        </w:tabs>
      </w:pPr>
    </w:p>
    <w:p w14:paraId="3F8BEB26" w14:textId="75C8EE16" w:rsidR="009D3D8E" w:rsidRDefault="009D3D8E" w:rsidP="009D3D8E">
      <w:pPr>
        <w:tabs>
          <w:tab w:val="left" w:pos="8566"/>
        </w:tabs>
      </w:pPr>
    </w:p>
    <w:p w14:paraId="3862C7AA" w14:textId="74341ACE" w:rsidR="009D3D8E" w:rsidRDefault="0012167D" w:rsidP="009D3D8E">
      <w:pPr>
        <w:tabs>
          <w:tab w:val="left" w:pos="8566"/>
        </w:tabs>
      </w:pPr>
      <w:r>
        <w:rPr>
          <w:noProof/>
          <w:lang w:val="es-HN" w:eastAsia="es-HN"/>
        </w:rPr>
        <w:lastRenderedPageBreak/>
        <w:drawing>
          <wp:anchor distT="0" distB="0" distL="114300" distR="114300" simplePos="0" relativeHeight="251655168" behindDoc="0" locked="0" layoutInCell="1" allowOverlap="1" wp14:anchorId="7BC978E9" wp14:editId="13672A18">
            <wp:simplePos x="0" y="0"/>
            <wp:positionH relativeFrom="column">
              <wp:posOffset>-249209</wp:posOffset>
            </wp:positionH>
            <wp:positionV relativeFrom="paragraph">
              <wp:posOffset>-727305</wp:posOffset>
            </wp:positionV>
            <wp:extent cx="6442363" cy="4831773"/>
            <wp:effectExtent l="0" t="0" r="0" b="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442363" cy="4831773"/>
                    </a:xfrm>
                    <a:prstGeom prst="rect">
                      <a:avLst/>
                    </a:prstGeom>
                    <a:noFill/>
                  </pic:spPr>
                </pic:pic>
              </a:graphicData>
            </a:graphic>
            <wp14:sizeRelH relativeFrom="page">
              <wp14:pctWidth>0</wp14:pctWidth>
            </wp14:sizeRelH>
            <wp14:sizeRelV relativeFrom="page">
              <wp14:pctHeight>0</wp14:pctHeight>
            </wp14:sizeRelV>
          </wp:anchor>
        </w:drawing>
      </w:r>
    </w:p>
    <w:p w14:paraId="54202226" w14:textId="2608EE09" w:rsidR="009D3D8E" w:rsidRDefault="009D3D8E" w:rsidP="009D3D8E">
      <w:pPr>
        <w:tabs>
          <w:tab w:val="left" w:pos="8566"/>
        </w:tabs>
      </w:pPr>
    </w:p>
    <w:p w14:paraId="58346174" w14:textId="7D8403FA" w:rsidR="009D3D8E" w:rsidRDefault="009D3D8E" w:rsidP="009D3D8E">
      <w:pPr>
        <w:tabs>
          <w:tab w:val="left" w:pos="8566"/>
        </w:tabs>
      </w:pPr>
    </w:p>
    <w:p w14:paraId="62B19372" w14:textId="3814C539" w:rsidR="0012167D" w:rsidRPr="0012167D" w:rsidRDefault="0012167D" w:rsidP="0012167D"/>
    <w:p w14:paraId="0FDEFD6B" w14:textId="78AC9FF3" w:rsidR="0012167D" w:rsidRPr="0012167D" w:rsidRDefault="0012167D" w:rsidP="0012167D"/>
    <w:p w14:paraId="11812252" w14:textId="220E4CC7" w:rsidR="0012167D" w:rsidRPr="0012167D" w:rsidRDefault="0012167D" w:rsidP="0012167D"/>
    <w:p w14:paraId="19A42F7C" w14:textId="4ABE5C92" w:rsidR="0012167D" w:rsidRPr="0012167D" w:rsidRDefault="0012167D" w:rsidP="0012167D"/>
    <w:p w14:paraId="03F2338C" w14:textId="7DB0218D" w:rsidR="0012167D" w:rsidRPr="0012167D" w:rsidRDefault="0012167D" w:rsidP="0012167D"/>
    <w:p w14:paraId="6904180E" w14:textId="5D1BB869" w:rsidR="0012167D" w:rsidRPr="0012167D" w:rsidRDefault="0012167D" w:rsidP="0012167D"/>
    <w:p w14:paraId="0B7E807F" w14:textId="0F142E47" w:rsidR="0012167D" w:rsidRPr="0012167D" w:rsidRDefault="0012167D" w:rsidP="0012167D"/>
    <w:p w14:paraId="14401EBB" w14:textId="7AE7A39A" w:rsidR="0012167D" w:rsidRPr="0012167D" w:rsidRDefault="0012167D" w:rsidP="0012167D"/>
    <w:p w14:paraId="237C4994" w14:textId="721F6557" w:rsidR="0012167D" w:rsidRPr="0012167D" w:rsidRDefault="0012167D" w:rsidP="0012167D"/>
    <w:p w14:paraId="397FABBF" w14:textId="71ECA303" w:rsidR="0012167D" w:rsidRPr="0012167D" w:rsidRDefault="0012167D" w:rsidP="0012167D"/>
    <w:p w14:paraId="1E36A81F" w14:textId="31DC74D2" w:rsidR="0012167D" w:rsidRPr="0012167D" w:rsidRDefault="0012167D" w:rsidP="0012167D"/>
    <w:p w14:paraId="717A61AC" w14:textId="7F01E4F6" w:rsidR="0012167D" w:rsidRPr="0012167D" w:rsidRDefault="0012167D" w:rsidP="0012167D"/>
    <w:p w14:paraId="06B9BDB6" w14:textId="1EAFAAD6" w:rsidR="0012167D" w:rsidRPr="0012167D" w:rsidRDefault="0012167D" w:rsidP="0012167D"/>
    <w:p w14:paraId="5439A4AA" w14:textId="426EEE31" w:rsidR="0012167D" w:rsidRPr="0012167D" w:rsidRDefault="0012167D" w:rsidP="0012167D"/>
    <w:p w14:paraId="34B49EE0" w14:textId="103FBF62" w:rsidR="0012167D" w:rsidRPr="0012167D" w:rsidRDefault="0012167D" w:rsidP="0012167D"/>
    <w:p w14:paraId="789DDB6E" w14:textId="5AF7FA14" w:rsidR="0012167D" w:rsidRPr="0012167D" w:rsidRDefault="0012167D" w:rsidP="0012167D"/>
    <w:p w14:paraId="7641B97D" w14:textId="5275E3A6" w:rsidR="0012167D" w:rsidRPr="0012167D" w:rsidRDefault="0012167D" w:rsidP="0012167D"/>
    <w:p w14:paraId="0FAB3F3C" w14:textId="37A591CD" w:rsidR="0012167D" w:rsidRPr="0012167D" w:rsidRDefault="0012167D" w:rsidP="0012167D"/>
    <w:p w14:paraId="65D7375E" w14:textId="0C73FF72" w:rsidR="0012167D" w:rsidRPr="0012167D" w:rsidRDefault="0012167D" w:rsidP="0012167D"/>
    <w:p w14:paraId="591B7A46" w14:textId="0E2EC2AC" w:rsidR="0012167D" w:rsidRPr="0012167D" w:rsidRDefault="0012167D" w:rsidP="0012167D"/>
    <w:p w14:paraId="32EF01E6" w14:textId="16289DFD" w:rsidR="0012167D" w:rsidRPr="0012167D" w:rsidRDefault="0012167D" w:rsidP="0012167D"/>
    <w:p w14:paraId="2F41A6B0" w14:textId="04A47520" w:rsidR="0012167D" w:rsidRPr="0012167D" w:rsidRDefault="0012167D" w:rsidP="0012167D"/>
    <w:p w14:paraId="342DEF2B" w14:textId="4C997A17" w:rsidR="0012167D" w:rsidRPr="0012167D" w:rsidRDefault="0012167D" w:rsidP="0012167D">
      <w:r>
        <w:rPr>
          <w:noProof/>
          <w:lang w:val="es-HN" w:eastAsia="es-HN"/>
        </w:rPr>
        <w:drawing>
          <wp:anchor distT="0" distB="0" distL="114300" distR="114300" simplePos="0" relativeHeight="251666432" behindDoc="0" locked="0" layoutInCell="1" allowOverlap="1" wp14:anchorId="7F34ABEA" wp14:editId="602B60A7">
            <wp:simplePos x="0" y="0"/>
            <wp:positionH relativeFrom="column">
              <wp:posOffset>-227965</wp:posOffset>
            </wp:positionH>
            <wp:positionV relativeFrom="paragraph">
              <wp:posOffset>158115</wp:posOffset>
            </wp:positionV>
            <wp:extent cx="3225800" cy="4301066"/>
            <wp:effectExtent l="0" t="0" r="0" b="0"/>
            <wp:wrapNone/>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25800" cy="4301066"/>
                    </a:xfrm>
                    <a:prstGeom prst="rect">
                      <a:avLst/>
                    </a:prstGeom>
                    <a:noFill/>
                  </pic:spPr>
                </pic:pic>
              </a:graphicData>
            </a:graphic>
            <wp14:sizeRelH relativeFrom="page">
              <wp14:pctWidth>0</wp14:pctWidth>
            </wp14:sizeRelH>
            <wp14:sizeRelV relativeFrom="page">
              <wp14:pctHeight>0</wp14:pctHeight>
            </wp14:sizeRelV>
          </wp:anchor>
        </w:drawing>
      </w:r>
    </w:p>
    <w:p w14:paraId="7F4257FF" w14:textId="78B5CD49" w:rsidR="0012167D" w:rsidRPr="0012167D" w:rsidRDefault="0012167D" w:rsidP="0012167D">
      <w:r>
        <w:rPr>
          <w:noProof/>
          <w:lang w:val="es-HN" w:eastAsia="es-HN"/>
        </w:rPr>
        <w:drawing>
          <wp:anchor distT="0" distB="0" distL="114300" distR="114300" simplePos="0" relativeHeight="251667456" behindDoc="0" locked="0" layoutInCell="1" allowOverlap="1" wp14:anchorId="43624561" wp14:editId="737D45C2">
            <wp:simplePos x="0" y="0"/>
            <wp:positionH relativeFrom="column">
              <wp:posOffset>3073400</wp:posOffset>
            </wp:positionH>
            <wp:positionV relativeFrom="paragraph">
              <wp:posOffset>13970</wp:posOffset>
            </wp:positionV>
            <wp:extent cx="3175000" cy="4233333"/>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175000" cy="4233333"/>
                    </a:xfrm>
                    <a:prstGeom prst="rect">
                      <a:avLst/>
                    </a:prstGeom>
                    <a:noFill/>
                  </pic:spPr>
                </pic:pic>
              </a:graphicData>
            </a:graphic>
            <wp14:sizeRelH relativeFrom="page">
              <wp14:pctWidth>0</wp14:pctWidth>
            </wp14:sizeRelH>
            <wp14:sizeRelV relativeFrom="page">
              <wp14:pctHeight>0</wp14:pctHeight>
            </wp14:sizeRelV>
          </wp:anchor>
        </w:drawing>
      </w:r>
    </w:p>
    <w:p w14:paraId="622EB8AE" w14:textId="356FD3F6" w:rsidR="0012167D" w:rsidRPr="0012167D" w:rsidRDefault="0012167D" w:rsidP="0012167D"/>
    <w:p w14:paraId="1E235BA9" w14:textId="4D802D53" w:rsidR="0012167D" w:rsidRPr="0012167D" w:rsidRDefault="0012167D" w:rsidP="0012167D"/>
    <w:p w14:paraId="49579534" w14:textId="4003D3BE" w:rsidR="0012167D" w:rsidRPr="0012167D" w:rsidRDefault="0012167D" w:rsidP="0012167D"/>
    <w:p w14:paraId="6DDEF06B" w14:textId="1CBA3541" w:rsidR="0012167D" w:rsidRPr="0012167D" w:rsidRDefault="0012167D" w:rsidP="0012167D"/>
    <w:p w14:paraId="2E99C62C" w14:textId="5C544B5E" w:rsidR="0012167D" w:rsidRPr="0012167D" w:rsidRDefault="0012167D" w:rsidP="0012167D"/>
    <w:p w14:paraId="28DC36A2" w14:textId="2328A465" w:rsidR="0012167D" w:rsidRPr="0012167D" w:rsidRDefault="0012167D" w:rsidP="0012167D"/>
    <w:p w14:paraId="69376B5D" w14:textId="0E1EC33A" w:rsidR="0012167D" w:rsidRPr="0012167D" w:rsidRDefault="0012167D" w:rsidP="0012167D"/>
    <w:p w14:paraId="4D3445E3" w14:textId="6969E9AF" w:rsidR="0012167D" w:rsidRPr="0012167D" w:rsidRDefault="0012167D" w:rsidP="0012167D"/>
    <w:p w14:paraId="1F36BEB6" w14:textId="123F0152" w:rsidR="0012167D" w:rsidRPr="0012167D" w:rsidRDefault="0012167D" w:rsidP="0012167D"/>
    <w:p w14:paraId="162258EB" w14:textId="3EB9F6B4" w:rsidR="0012167D" w:rsidRPr="0012167D" w:rsidRDefault="0012167D" w:rsidP="0012167D"/>
    <w:p w14:paraId="7F3A2E3B" w14:textId="760C7B47" w:rsidR="0012167D" w:rsidRPr="0012167D" w:rsidRDefault="0012167D" w:rsidP="0012167D"/>
    <w:p w14:paraId="57E237B8" w14:textId="1C808176" w:rsidR="0012167D" w:rsidRPr="0012167D" w:rsidRDefault="0012167D" w:rsidP="0012167D"/>
    <w:p w14:paraId="08F349C3" w14:textId="786172A9" w:rsidR="0012167D" w:rsidRPr="0012167D" w:rsidRDefault="0012167D" w:rsidP="0012167D"/>
    <w:p w14:paraId="4D78BFC5" w14:textId="2C61C481" w:rsidR="0012167D" w:rsidRPr="0012167D" w:rsidRDefault="0012167D" w:rsidP="0012167D"/>
    <w:p w14:paraId="3DBC5DD5" w14:textId="7E688D77" w:rsidR="0012167D" w:rsidRPr="0012167D" w:rsidRDefault="0012167D" w:rsidP="0012167D"/>
    <w:p w14:paraId="0C080D50" w14:textId="2BDEEA2C" w:rsidR="0012167D" w:rsidRDefault="0012167D" w:rsidP="0012167D"/>
    <w:p w14:paraId="21CA5EC5" w14:textId="6BA27BAA" w:rsidR="0012167D" w:rsidRDefault="0012167D" w:rsidP="0012167D"/>
    <w:p w14:paraId="536F0944" w14:textId="65C34DBE" w:rsidR="0012167D" w:rsidRDefault="0012167D" w:rsidP="0012167D"/>
    <w:p w14:paraId="108A5C46" w14:textId="2702B2A3" w:rsidR="0012167D" w:rsidRDefault="0012167D" w:rsidP="0012167D"/>
    <w:p w14:paraId="2D8BDC73" w14:textId="6994FB52" w:rsidR="0012167D" w:rsidRDefault="0012167D" w:rsidP="0012167D"/>
    <w:p w14:paraId="137A66F0" w14:textId="59CBB91D" w:rsidR="0012167D" w:rsidRDefault="0012167D" w:rsidP="0012167D"/>
    <w:p w14:paraId="778962A7" w14:textId="6C9A87B1" w:rsidR="0012167D" w:rsidRDefault="0012167D" w:rsidP="0012167D"/>
    <w:p w14:paraId="7F548835" w14:textId="68FA63A5" w:rsidR="0012167D" w:rsidRDefault="0012167D" w:rsidP="0012167D"/>
    <w:p w14:paraId="68CD9DA9" w14:textId="33264BBD" w:rsidR="0012167D" w:rsidRDefault="0012167D" w:rsidP="0012167D"/>
    <w:p w14:paraId="5F34685A" w14:textId="5EA42A31" w:rsidR="0012167D" w:rsidRDefault="0012167D" w:rsidP="0012167D">
      <w:r>
        <w:rPr>
          <w:noProof/>
          <w:lang w:val="es-HN" w:eastAsia="es-HN"/>
        </w:rPr>
        <w:lastRenderedPageBreak/>
        <w:drawing>
          <wp:anchor distT="0" distB="0" distL="114300" distR="114300" simplePos="0" relativeHeight="251669504" behindDoc="0" locked="0" layoutInCell="1" allowOverlap="1" wp14:anchorId="55915454" wp14:editId="61B4DB53">
            <wp:simplePos x="0" y="0"/>
            <wp:positionH relativeFrom="column">
              <wp:posOffset>-558800</wp:posOffset>
            </wp:positionH>
            <wp:positionV relativeFrom="paragraph">
              <wp:posOffset>-762000</wp:posOffset>
            </wp:positionV>
            <wp:extent cx="3429000" cy="4572000"/>
            <wp:effectExtent l="0" t="0" r="0" b="0"/>
            <wp:wrapNone/>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429000" cy="4572000"/>
                    </a:xfrm>
                    <a:prstGeom prst="rect">
                      <a:avLst/>
                    </a:prstGeom>
                    <a:noFill/>
                  </pic:spPr>
                </pic:pic>
              </a:graphicData>
            </a:graphic>
            <wp14:sizeRelH relativeFrom="page">
              <wp14:pctWidth>0</wp14:pctWidth>
            </wp14:sizeRelH>
            <wp14:sizeRelV relativeFrom="page">
              <wp14:pctHeight>0</wp14:pctHeight>
            </wp14:sizeRelV>
          </wp:anchor>
        </w:drawing>
      </w:r>
      <w:r>
        <w:rPr>
          <w:noProof/>
          <w:lang w:val="es-HN" w:eastAsia="es-HN"/>
        </w:rPr>
        <w:drawing>
          <wp:anchor distT="0" distB="0" distL="114300" distR="114300" simplePos="0" relativeHeight="251670528" behindDoc="0" locked="0" layoutInCell="1" allowOverlap="1" wp14:anchorId="61D69025" wp14:editId="4D4735B5">
            <wp:simplePos x="0" y="0"/>
            <wp:positionH relativeFrom="column">
              <wp:posOffset>3245485</wp:posOffset>
            </wp:positionH>
            <wp:positionV relativeFrom="paragraph">
              <wp:posOffset>-762000</wp:posOffset>
            </wp:positionV>
            <wp:extent cx="3358992" cy="4478655"/>
            <wp:effectExtent l="0" t="0" r="0" b="0"/>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358992" cy="4478655"/>
                    </a:xfrm>
                    <a:prstGeom prst="rect">
                      <a:avLst/>
                    </a:prstGeom>
                    <a:noFill/>
                  </pic:spPr>
                </pic:pic>
              </a:graphicData>
            </a:graphic>
            <wp14:sizeRelH relativeFrom="page">
              <wp14:pctWidth>0</wp14:pctWidth>
            </wp14:sizeRelH>
            <wp14:sizeRelV relativeFrom="page">
              <wp14:pctHeight>0</wp14:pctHeight>
            </wp14:sizeRelV>
          </wp:anchor>
        </w:drawing>
      </w:r>
    </w:p>
    <w:p w14:paraId="664D14F7" w14:textId="0EC7E6EA" w:rsidR="0012167D" w:rsidRDefault="00374879" w:rsidP="0012167D">
      <w:r>
        <w:rPr>
          <w:noProof/>
          <w:lang w:val="es-HN" w:eastAsia="es-HN"/>
        </w:rPr>
        <mc:AlternateContent>
          <mc:Choice Requires="wps">
            <w:drawing>
              <wp:inline distT="0" distB="0" distL="0" distR="0" wp14:anchorId="793DD646" wp14:editId="1E35BE07">
                <wp:extent cx="304800" cy="304800"/>
                <wp:effectExtent l="0" t="0" r="0" b="0"/>
                <wp:docPr id="28" name="AutoShape 2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9CB14EE" id="AutoShape 2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0B001C93" w14:textId="597E1A14" w:rsidR="0012167D" w:rsidRDefault="0012167D" w:rsidP="0012167D"/>
    <w:p w14:paraId="3AAE5176" w14:textId="46C0FB87" w:rsidR="0012167D" w:rsidRDefault="0012167D" w:rsidP="0012167D"/>
    <w:p w14:paraId="315EEF53" w14:textId="258C3AD0" w:rsidR="0012167D" w:rsidRDefault="0012167D" w:rsidP="0012167D"/>
    <w:p w14:paraId="5BD0F500" w14:textId="7A53EB52" w:rsidR="0012167D" w:rsidRDefault="0012167D" w:rsidP="0012167D"/>
    <w:p w14:paraId="00779F54" w14:textId="1398C08C" w:rsidR="0012167D" w:rsidRDefault="0012167D" w:rsidP="0012167D"/>
    <w:p w14:paraId="05982628" w14:textId="36BB8A65" w:rsidR="0012167D" w:rsidRDefault="0012167D" w:rsidP="0012167D"/>
    <w:p w14:paraId="4708CE05" w14:textId="0F89A2B3" w:rsidR="0012167D" w:rsidRDefault="0012167D" w:rsidP="0012167D"/>
    <w:p w14:paraId="6A5F4220" w14:textId="692FDA2D" w:rsidR="0012167D" w:rsidRDefault="0012167D" w:rsidP="0012167D"/>
    <w:p w14:paraId="292AE022" w14:textId="0DE3D35E" w:rsidR="0012167D" w:rsidRDefault="0012167D" w:rsidP="0012167D"/>
    <w:p w14:paraId="307B826B" w14:textId="2B7EA28D" w:rsidR="0012167D" w:rsidRDefault="0012167D" w:rsidP="0012167D"/>
    <w:p w14:paraId="7C0E44D2" w14:textId="4A7326A6" w:rsidR="0012167D" w:rsidRDefault="0012167D" w:rsidP="0012167D"/>
    <w:p w14:paraId="3E9E799C" w14:textId="6C7B8127" w:rsidR="0012167D" w:rsidRDefault="0012167D" w:rsidP="0012167D"/>
    <w:p w14:paraId="460F8423" w14:textId="093417C5" w:rsidR="0012167D" w:rsidRDefault="0012167D" w:rsidP="0012167D"/>
    <w:p w14:paraId="11C52253" w14:textId="1B54A35E" w:rsidR="0012167D" w:rsidRDefault="0012167D" w:rsidP="0012167D"/>
    <w:p w14:paraId="096BC5E6" w14:textId="25BC1AF1" w:rsidR="0012167D" w:rsidRDefault="0012167D" w:rsidP="0012167D"/>
    <w:p w14:paraId="6C1476EA" w14:textId="71861457" w:rsidR="0012167D" w:rsidRDefault="0012167D" w:rsidP="0012167D"/>
    <w:p w14:paraId="1AF2CDD3" w14:textId="51E639DB" w:rsidR="0012167D" w:rsidRDefault="0012167D" w:rsidP="0012167D"/>
    <w:p w14:paraId="6C1419FE" w14:textId="6047BCD7" w:rsidR="0012167D" w:rsidRDefault="0012167D" w:rsidP="0012167D"/>
    <w:p w14:paraId="6917D8C6" w14:textId="52E4131F" w:rsidR="0012167D" w:rsidRDefault="0012167D" w:rsidP="0012167D"/>
    <w:p w14:paraId="12BE7B62" w14:textId="4F96EF14" w:rsidR="0012167D" w:rsidRDefault="0012167D" w:rsidP="0012167D"/>
    <w:p w14:paraId="2437623D" w14:textId="14575969" w:rsidR="0012167D" w:rsidRDefault="0012167D" w:rsidP="0012167D"/>
    <w:p w14:paraId="23890CB9" w14:textId="0DA889F4" w:rsidR="0012167D" w:rsidRDefault="0012167D" w:rsidP="0012167D">
      <w:r>
        <w:rPr>
          <w:noProof/>
          <w:lang w:val="es-HN" w:eastAsia="es-HN"/>
        </w:rPr>
        <w:drawing>
          <wp:anchor distT="0" distB="0" distL="114300" distR="114300" simplePos="0" relativeHeight="251671552" behindDoc="0" locked="0" layoutInCell="1" allowOverlap="1" wp14:anchorId="0C39394E" wp14:editId="4D7FBF2E">
            <wp:simplePos x="0" y="0"/>
            <wp:positionH relativeFrom="column">
              <wp:posOffset>-508000</wp:posOffset>
            </wp:positionH>
            <wp:positionV relativeFrom="paragraph">
              <wp:posOffset>200025</wp:posOffset>
            </wp:positionV>
            <wp:extent cx="3352800" cy="4470799"/>
            <wp:effectExtent l="0" t="0" r="0" b="0"/>
            <wp:wrapNone/>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355024" cy="4473764"/>
                    </a:xfrm>
                    <a:prstGeom prst="rect">
                      <a:avLst/>
                    </a:prstGeom>
                    <a:noFill/>
                  </pic:spPr>
                </pic:pic>
              </a:graphicData>
            </a:graphic>
            <wp14:sizeRelH relativeFrom="page">
              <wp14:pctWidth>0</wp14:pctWidth>
            </wp14:sizeRelH>
            <wp14:sizeRelV relativeFrom="page">
              <wp14:pctHeight>0</wp14:pctHeight>
            </wp14:sizeRelV>
          </wp:anchor>
        </w:drawing>
      </w:r>
    </w:p>
    <w:p w14:paraId="01EA2C86" w14:textId="56D3A6DF" w:rsidR="0012167D" w:rsidRDefault="0012167D" w:rsidP="0012167D">
      <w:r>
        <w:rPr>
          <w:noProof/>
          <w:lang w:val="es-HN" w:eastAsia="es-HN"/>
        </w:rPr>
        <w:drawing>
          <wp:anchor distT="0" distB="0" distL="114300" distR="114300" simplePos="0" relativeHeight="251672576" behindDoc="0" locked="0" layoutInCell="1" allowOverlap="1" wp14:anchorId="4B60E273" wp14:editId="359CC49A">
            <wp:simplePos x="0" y="0"/>
            <wp:positionH relativeFrom="column">
              <wp:posOffset>3250565</wp:posOffset>
            </wp:positionH>
            <wp:positionV relativeFrom="paragraph">
              <wp:posOffset>13970</wp:posOffset>
            </wp:positionV>
            <wp:extent cx="3352800" cy="4470400"/>
            <wp:effectExtent l="0" t="0" r="0" b="0"/>
            <wp:wrapNone/>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52800" cy="4470400"/>
                    </a:xfrm>
                    <a:prstGeom prst="rect">
                      <a:avLst/>
                    </a:prstGeom>
                    <a:noFill/>
                  </pic:spPr>
                </pic:pic>
              </a:graphicData>
            </a:graphic>
            <wp14:sizeRelH relativeFrom="page">
              <wp14:pctWidth>0</wp14:pctWidth>
            </wp14:sizeRelH>
            <wp14:sizeRelV relativeFrom="page">
              <wp14:pctHeight>0</wp14:pctHeight>
            </wp14:sizeRelV>
          </wp:anchor>
        </w:drawing>
      </w:r>
    </w:p>
    <w:p w14:paraId="0D542991" w14:textId="63848C4E" w:rsidR="0012167D" w:rsidRDefault="0012167D" w:rsidP="0012167D"/>
    <w:p w14:paraId="45E55273" w14:textId="216662E7" w:rsidR="0012167D" w:rsidRDefault="0012167D" w:rsidP="0012167D"/>
    <w:p w14:paraId="4751D2E2" w14:textId="43455B7D" w:rsidR="0012167D" w:rsidRDefault="0012167D" w:rsidP="0012167D"/>
    <w:p w14:paraId="7F564F53" w14:textId="0E7A3406" w:rsidR="0012167D" w:rsidRDefault="0012167D" w:rsidP="0012167D"/>
    <w:p w14:paraId="5B910884" w14:textId="66008A77" w:rsidR="0012167D" w:rsidRDefault="0012167D" w:rsidP="0012167D"/>
    <w:p w14:paraId="3DCCE141" w14:textId="77EA5546" w:rsidR="0012167D" w:rsidRDefault="0012167D" w:rsidP="0012167D"/>
    <w:p w14:paraId="73D65663" w14:textId="00BD0CD4" w:rsidR="0012167D" w:rsidRDefault="0012167D" w:rsidP="0012167D"/>
    <w:p w14:paraId="6FA1D40A" w14:textId="18101718" w:rsidR="0012167D" w:rsidRDefault="0012167D" w:rsidP="0012167D"/>
    <w:p w14:paraId="6020F9FF" w14:textId="161A1511" w:rsidR="0012167D" w:rsidRDefault="0012167D" w:rsidP="0012167D"/>
    <w:p w14:paraId="2D482284" w14:textId="4360E384" w:rsidR="0012167D" w:rsidRDefault="0012167D" w:rsidP="0012167D"/>
    <w:p w14:paraId="77051651" w14:textId="193619B0" w:rsidR="0012167D" w:rsidRDefault="0012167D" w:rsidP="0012167D"/>
    <w:p w14:paraId="4B843CF1" w14:textId="35199629" w:rsidR="0012167D" w:rsidRDefault="0012167D" w:rsidP="0012167D"/>
    <w:p w14:paraId="72E1E024" w14:textId="5E60AD3A" w:rsidR="0012167D" w:rsidRDefault="0012167D" w:rsidP="0012167D"/>
    <w:p w14:paraId="3DE2767E" w14:textId="33E8933F" w:rsidR="0012167D" w:rsidRDefault="0012167D" w:rsidP="0012167D"/>
    <w:p w14:paraId="7C6598B2" w14:textId="609FE96F" w:rsidR="0012167D" w:rsidRDefault="0012167D" w:rsidP="0012167D"/>
    <w:p w14:paraId="71CB426E" w14:textId="1DC06083" w:rsidR="0012167D" w:rsidRDefault="0012167D" w:rsidP="0012167D"/>
    <w:p w14:paraId="78434074" w14:textId="470C8B31" w:rsidR="0012167D" w:rsidRDefault="0012167D" w:rsidP="0012167D"/>
    <w:p w14:paraId="4744A3C1" w14:textId="2F4AEB7F" w:rsidR="0012167D" w:rsidRDefault="0012167D" w:rsidP="0012167D"/>
    <w:p w14:paraId="68392C71" w14:textId="746AEBED" w:rsidR="0012167D" w:rsidRDefault="0012167D" w:rsidP="0012167D"/>
    <w:p w14:paraId="44E9CD1F" w14:textId="586EF900" w:rsidR="0012167D" w:rsidRDefault="0012167D" w:rsidP="0012167D"/>
    <w:p w14:paraId="34534D91" w14:textId="7AD381F9" w:rsidR="0012167D" w:rsidRDefault="0012167D" w:rsidP="0012167D"/>
    <w:p w14:paraId="1F2E268B" w14:textId="48896A5A" w:rsidR="0012167D" w:rsidRDefault="0012167D" w:rsidP="0012167D"/>
    <w:p w14:paraId="5AC1DFF3" w14:textId="5AB964A3" w:rsidR="0012167D" w:rsidRDefault="0012167D" w:rsidP="0012167D"/>
    <w:p w14:paraId="1556A89E" w14:textId="388F825A" w:rsidR="0012167D" w:rsidRDefault="0012167D" w:rsidP="0012167D"/>
    <w:p w14:paraId="74887F13" w14:textId="337FE793" w:rsidR="0012167D" w:rsidRDefault="0012167D" w:rsidP="0012167D"/>
    <w:p w14:paraId="4CE3CCFD" w14:textId="42C3A7C1" w:rsidR="0012167D" w:rsidRDefault="0012167D" w:rsidP="0012167D">
      <w:r>
        <w:rPr>
          <w:noProof/>
          <w:lang w:val="es-HN" w:eastAsia="es-HN"/>
        </w:rPr>
        <w:lastRenderedPageBreak/>
        <w:drawing>
          <wp:anchor distT="0" distB="0" distL="114300" distR="114300" simplePos="0" relativeHeight="251673600" behindDoc="0" locked="0" layoutInCell="1" allowOverlap="1" wp14:anchorId="31ABDE0F" wp14:editId="3E64ACF1">
            <wp:simplePos x="0" y="0"/>
            <wp:positionH relativeFrom="column">
              <wp:posOffset>-457200</wp:posOffset>
            </wp:positionH>
            <wp:positionV relativeFrom="paragraph">
              <wp:posOffset>-676910</wp:posOffset>
            </wp:positionV>
            <wp:extent cx="6832600" cy="9110133"/>
            <wp:effectExtent l="0" t="0" r="0" b="0"/>
            <wp:wrapNone/>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832600" cy="9110133"/>
                    </a:xfrm>
                    <a:prstGeom prst="rect">
                      <a:avLst/>
                    </a:prstGeom>
                    <a:noFill/>
                  </pic:spPr>
                </pic:pic>
              </a:graphicData>
            </a:graphic>
            <wp14:sizeRelH relativeFrom="page">
              <wp14:pctWidth>0</wp14:pctWidth>
            </wp14:sizeRelH>
            <wp14:sizeRelV relativeFrom="page">
              <wp14:pctHeight>0</wp14:pctHeight>
            </wp14:sizeRelV>
          </wp:anchor>
        </w:drawing>
      </w:r>
    </w:p>
    <w:p w14:paraId="497BD276" w14:textId="10CBAC52" w:rsidR="0012167D" w:rsidRDefault="0012167D" w:rsidP="0012167D"/>
    <w:p w14:paraId="46836901" w14:textId="506EB933" w:rsidR="0012167D" w:rsidRDefault="0012167D" w:rsidP="0012167D"/>
    <w:p w14:paraId="1709DBD9" w14:textId="4C61F826" w:rsidR="0012167D" w:rsidRDefault="0012167D" w:rsidP="0012167D"/>
    <w:p w14:paraId="74D18164" w14:textId="09920F9B" w:rsidR="0012167D" w:rsidRDefault="0012167D" w:rsidP="0012167D"/>
    <w:p w14:paraId="3FC54446" w14:textId="0DD90940" w:rsidR="0012167D" w:rsidRDefault="0012167D" w:rsidP="0012167D"/>
    <w:p w14:paraId="5A448B3B" w14:textId="77777777" w:rsidR="0012167D" w:rsidRPr="0012167D" w:rsidRDefault="0012167D" w:rsidP="0012167D"/>
    <w:p w14:paraId="3480A0AB" w14:textId="45A088BA" w:rsidR="0012167D" w:rsidRPr="0012167D" w:rsidRDefault="0012167D" w:rsidP="0012167D"/>
    <w:p w14:paraId="3AAA21C9" w14:textId="436D5B04" w:rsidR="0012167D" w:rsidRDefault="0012167D" w:rsidP="0012167D"/>
    <w:p w14:paraId="55497AA6" w14:textId="2790EB2A" w:rsidR="0012167D" w:rsidRDefault="0012167D" w:rsidP="0012167D"/>
    <w:p w14:paraId="7D9A69DE" w14:textId="27DC7205" w:rsidR="0012167D" w:rsidRDefault="0012167D" w:rsidP="0012167D"/>
    <w:p w14:paraId="4F0EF3C5" w14:textId="0BAAB120" w:rsidR="0012167D" w:rsidRDefault="0012167D" w:rsidP="0012167D"/>
    <w:p w14:paraId="2E59C2F6" w14:textId="449922E5" w:rsidR="0012167D" w:rsidRDefault="0012167D" w:rsidP="0012167D"/>
    <w:p w14:paraId="41DC88A1" w14:textId="44724F5F" w:rsidR="0012167D" w:rsidRDefault="0012167D" w:rsidP="0012167D"/>
    <w:p w14:paraId="705BC2E7" w14:textId="0B511E7E" w:rsidR="0012167D" w:rsidRDefault="0012167D" w:rsidP="0012167D"/>
    <w:p w14:paraId="420B83F1" w14:textId="4ED188EB" w:rsidR="0012167D" w:rsidRDefault="0012167D" w:rsidP="0012167D"/>
    <w:p w14:paraId="577E8D71" w14:textId="2D04FB5F" w:rsidR="0012167D" w:rsidRDefault="0012167D" w:rsidP="0012167D"/>
    <w:p w14:paraId="332C44C1" w14:textId="44566067" w:rsidR="0012167D" w:rsidRDefault="0012167D" w:rsidP="0012167D"/>
    <w:p w14:paraId="40BD236A" w14:textId="330464BD" w:rsidR="0012167D" w:rsidRDefault="0012167D" w:rsidP="0012167D"/>
    <w:p w14:paraId="4A996839" w14:textId="7A402A12" w:rsidR="0012167D" w:rsidRDefault="0012167D" w:rsidP="0012167D"/>
    <w:p w14:paraId="0A9AECCD" w14:textId="747B3C7A" w:rsidR="0012167D" w:rsidRDefault="0012167D" w:rsidP="0012167D"/>
    <w:p w14:paraId="36CC0384" w14:textId="4BAFA7B5" w:rsidR="0012167D" w:rsidRDefault="0012167D" w:rsidP="0012167D"/>
    <w:p w14:paraId="2CC1B2E8" w14:textId="1DF93431" w:rsidR="0012167D" w:rsidRDefault="0012167D" w:rsidP="0012167D"/>
    <w:p w14:paraId="7C540155" w14:textId="3DC4094C" w:rsidR="0012167D" w:rsidRDefault="0012167D" w:rsidP="0012167D"/>
    <w:p w14:paraId="24A58659" w14:textId="7D1FC0B9" w:rsidR="0012167D" w:rsidRDefault="0012167D" w:rsidP="0012167D"/>
    <w:p w14:paraId="4631627B" w14:textId="6F9BEA76" w:rsidR="0012167D" w:rsidRDefault="0012167D" w:rsidP="0012167D"/>
    <w:p w14:paraId="4B7EB2A5" w14:textId="56982E7E" w:rsidR="0012167D" w:rsidRDefault="0012167D" w:rsidP="0012167D"/>
    <w:p w14:paraId="273C8DB6" w14:textId="59155535" w:rsidR="0012167D" w:rsidRDefault="0012167D" w:rsidP="0012167D"/>
    <w:p w14:paraId="2272C725" w14:textId="284E97B5" w:rsidR="0012167D" w:rsidRDefault="0012167D" w:rsidP="0012167D"/>
    <w:p w14:paraId="6A1EB63F" w14:textId="37427145" w:rsidR="0012167D" w:rsidRDefault="0012167D" w:rsidP="0012167D"/>
    <w:p w14:paraId="0B002A81" w14:textId="206B4073" w:rsidR="0012167D" w:rsidRDefault="0012167D" w:rsidP="0012167D"/>
    <w:p w14:paraId="4D944E59" w14:textId="4D8E8C9D" w:rsidR="0012167D" w:rsidRDefault="0012167D" w:rsidP="0012167D"/>
    <w:p w14:paraId="70B54C88" w14:textId="7645F404" w:rsidR="0012167D" w:rsidRDefault="0012167D" w:rsidP="0012167D"/>
    <w:p w14:paraId="74AF2BF8" w14:textId="7F36C64C" w:rsidR="0012167D" w:rsidRDefault="0012167D" w:rsidP="0012167D"/>
    <w:p w14:paraId="73623F87" w14:textId="1B2C09DE" w:rsidR="0012167D" w:rsidRDefault="0012167D" w:rsidP="0012167D"/>
    <w:p w14:paraId="03834BD0" w14:textId="5F002CF3" w:rsidR="0012167D" w:rsidRDefault="0012167D" w:rsidP="0012167D"/>
    <w:p w14:paraId="24C93D92" w14:textId="574BD4F7" w:rsidR="0012167D" w:rsidRDefault="0012167D" w:rsidP="0012167D"/>
    <w:p w14:paraId="1335FA26" w14:textId="18CA454B" w:rsidR="0012167D" w:rsidRDefault="0012167D" w:rsidP="0012167D"/>
    <w:p w14:paraId="22D11EA5" w14:textId="4B9175F5" w:rsidR="0012167D" w:rsidRDefault="0012167D" w:rsidP="0012167D"/>
    <w:p w14:paraId="266725ED" w14:textId="5E26BA7B" w:rsidR="0012167D" w:rsidRDefault="0012167D" w:rsidP="0012167D"/>
    <w:p w14:paraId="0ECCE22B" w14:textId="650D4B29" w:rsidR="0012167D" w:rsidRDefault="0012167D" w:rsidP="0012167D"/>
    <w:p w14:paraId="4A093EEF" w14:textId="5FC024E6" w:rsidR="0012167D" w:rsidRDefault="0012167D" w:rsidP="0012167D"/>
    <w:p w14:paraId="69546FBB" w14:textId="674F5384" w:rsidR="0012167D" w:rsidRDefault="0012167D" w:rsidP="0012167D"/>
    <w:p w14:paraId="6943CF15" w14:textId="696C5A8D" w:rsidR="0012167D" w:rsidRDefault="0012167D" w:rsidP="0012167D"/>
    <w:p w14:paraId="7CDAD213" w14:textId="71BA1098" w:rsidR="0012167D" w:rsidRDefault="0012167D" w:rsidP="0012167D"/>
    <w:p w14:paraId="0A1B946D" w14:textId="5F19E127" w:rsidR="0012167D" w:rsidRDefault="0012167D" w:rsidP="0012167D"/>
    <w:p w14:paraId="7EDF80E9" w14:textId="5F61727D" w:rsidR="0012167D" w:rsidRDefault="0012167D" w:rsidP="0012167D"/>
    <w:p w14:paraId="38720B63" w14:textId="0A2BB6FA" w:rsidR="0012167D" w:rsidRDefault="0012167D" w:rsidP="0012167D"/>
    <w:p w14:paraId="4A173869" w14:textId="77DBF8B2" w:rsidR="0012167D" w:rsidRDefault="0012167D" w:rsidP="0012167D"/>
    <w:p w14:paraId="4CE0BBBA" w14:textId="648E9A2C" w:rsidR="0012167D" w:rsidRDefault="0012167D" w:rsidP="0012167D"/>
    <w:p w14:paraId="4DBD6E63" w14:textId="7740B516" w:rsidR="0012167D" w:rsidRDefault="0012167D" w:rsidP="0012167D"/>
    <w:p w14:paraId="08700721" w14:textId="53D9F66C" w:rsidR="0012167D" w:rsidRPr="0012167D" w:rsidRDefault="0012167D" w:rsidP="0012167D">
      <w:r>
        <w:rPr>
          <w:noProof/>
          <w:lang w:val="es-HN" w:eastAsia="es-HN"/>
        </w:rPr>
        <w:lastRenderedPageBreak/>
        <w:drawing>
          <wp:anchor distT="0" distB="0" distL="114300" distR="114300" simplePos="0" relativeHeight="251668480" behindDoc="0" locked="0" layoutInCell="1" allowOverlap="1" wp14:anchorId="1D9911BB" wp14:editId="3C74C42E">
            <wp:simplePos x="0" y="0"/>
            <wp:positionH relativeFrom="column">
              <wp:posOffset>-482600</wp:posOffset>
            </wp:positionH>
            <wp:positionV relativeFrom="paragraph">
              <wp:posOffset>-660400</wp:posOffset>
            </wp:positionV>
            <wp:extent cx="6883400" cy="9177867"/>
            <wp:effectExtent l="0" t="0" r="0" b="0"/>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883400" cy="9177867"/>
                    </a:xfrm>
                    <a:prstGeom prst="rect">
                      <a:avLst/>
                    </a:prstGeom>
                    <a:noFill/>
                  </pic:spPr>
                </pic:pic>
              </a:graphicData>
            </a:graphic>
            <wp14:sizeRelH relativeFrom="page">
              <wp14:pctWidth>0</wp14:pctWidth>
            </wp14:sizeRelH>
            <wp14:sizeRelV relativeFrom="page">
              <wp14:pctHeight>0</wp14:pctHeight>
            </wp14:sizeRelV>
          </wp:anchor>
        </w:drawing>
      </w:r>
    </w:p>
    <w:sectPr w:rsidR="0012167D" w:rsidRPr="0012167D" w:rsidSect="008A71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5D33B3" w14:textId="77777777" w:rsidR="00AC3D1D" w:rsidRDefault="00AC3D1D" w:rsidP="00637A0E">
      <w:r>
        <w:separator/>
      </w:r>
    </w:p>
  </w:endnote>
  <w:endnote w:type="continuationSeparator" w:id="0">
    <w:p w14:paraId="186C8367" w14:textId="77777777" w:rsidR="00AC3D1D" w:rsidRDefault="00AC3D1D" w:rsidP="00637A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F13305" w14:textId="77777777" w:rsidR="004E532D" w:rsidRDefault="004E532D">
    <w:pPr>
      <w:pStyle w:val="BodyText"/>
      <w:spacing w:line="14" w:lineRule="auto"/>
      <w:rPr>
        <w:sz w:val="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ECE43A" w14:textId="77777777" w:rsidR="004E532D" w:rsidRDefault="004E532D">
    <w:pPr>
      <w:pStyle w:val="Footer"/>
      <w:jc w:val="right"/>
    </w:pPr>
  </w:p>
  <w:p w14:paraId="64FC5C96" w14:textId="77777777" w:rsidR="004E532D" w:rsidRDefault="004E532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060316"/>
      <w:docPartObj>
        <w:docPartGallery w:val="Page Numbers (Bottom of Page)"/>
        <w:docPartUnique/>
      </w:docPartObj>
    </w:sdtPr>
    <w:sdtEndPr>
      <w:rPr>
        <w:noProof/>
      </w:rPr>
    </w:sdtEndPr>
    <w:sdtContent>
      <w:p w14:paraId="2CAADC0C" w14:textId="5AEAC510" w:rsidR="004E532D" w:rsidRDefault="004E532D">
        <w:pPr>
          <w:pStyle w:val="Footer"/>
          <w:jc w:val="right"/>
        </w:pPr>
        <w:r>
          <w:fldChar w:fldCharType="begin"/>
        </w:r>
        <w:r>
          <w:instrText xml:space="preserve"> PAGE   \* MERGEFORMAT </w:instrText>
        </w:r>
        <w:r>
          <w:fldChar w:fldCharType="separate"/>
        </w:r>
        <w:r w:rsidR="000308BA">
          <w:rPr>
            <w:noProof/>
          </w:rPr>
          <w:t>19</w:t>
        </w:r>
        <w:r>
          <w:rPr>
            <w:noProof/>
          </w:rPr>
          <w:fldChar w:fldCharType="end"/>
        </w:r>
      </w:p>
    </w:sdtContent>
  </w:sdt>
  <w:p w14:paraId="0D34F255" w14:textId="77777777" w:rsidR="004E532D" w:rsidRDefault="004E532D">
    <w:pPr>
      <w:pStyle w:val="BodyText"/>
      <w:spacing w:line="14" w:lineRule="auto"/>
      <w:rPr>
        <w:sz w:val="2"/>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4856690"/>
      <w:docPartObj>
        <w:docPartGallery w:val="Page Numbers (Bottom of Page)"/>
        <w:docPartUnique/>
      </w:docPartObj>
    </w:sdtPr>
    <w:sdtEndPr>
      <w:rPr>
        <w:noProof/>
      </w:rPr>
    </w:sdtEndPr>
    <w:sdtContent>
      <w:p w14:paraId="354CE93B" w14:textId="4AE7F9A2" w:rsidR="004E532D" w:rsidRDefault="004E532D">
        <w:pPr>
          <w:pStyle w:val="Footer"/>
          <w:jc w:val="right"/>
        </w:pPr>
        <w:r>
          <w:fldChar w:fldCharType="begin"/>
        </w:r>
        <w:r>
          <w:instrText xml:space="preserve"> PAGE   \* MERGEFORMAT </w:instrText>
        </w:r>
        <w:r>
          <w:fldChar w:fldCharType="separate"/>
        </w:r>
        <w:r w:rsidR="000308BA">
          <w:rPr>
            <w:noProof/>
          </w:rPr>
          <w:t>51</w:t>
        </w:r>
        <w:r>
          <w:rPr>
            <w:noProof/>
          </w:rPr>
          <w:fldChar w:fldCharType="end"/>
        </w:r>
      </w:p>
    </w:sdtContent>
  </w:sdt>
  <w:p w14:paraId="69A1AFCE" w14:textId="77777777" w:rsidR="004E532D" w:rsidRDefault="004E532D">
    <w:pPr>
      <w:pStyle w:val="BodyText"/>
      <w:spacing w:line="14" w:lineRule="auto"/>
      <w:rPr>
        <w:sz w:val="2"/>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1269556"/>
      <w:docPartObj>
        <w:docPartGallery w:val="Page Numbers (Bottom of Page)"/>
        <w:docPartUnique/>
      </w:docPartObj>
    </w:sdtPr>
    <w:sdtEndPr>
      <w:rPr>
        <w:noProof/>
      </w:rPr>
    </w:sdtEndPr>
    <w:sdtContent>
      <w:p w14:paraId="0AB86EB7" w14:textId="22B83B34" w:rsidR="004E532D" w:rsidRDefault="004E532D">
        <w:pPr>
          <w:pStyle w:val="Footer"/>
          <w:jc w:val="right"/>
        </w:pPr>
        <w:r>
          <w:fldChar w:fldCharType="begin"/>
        </w:r>
        <w:r>
          <w:instrText xml:space="preserve"> PAGE   \* MERGEFORMAT </w:instrText>
        </w:r>
        <w:r>
          <w:fldChar w:fldCharType="separate"/>
        </w:r>
        <w:r w:rsidR="000308BA">
          <w:rPr>
            <w:noProof/>
          </w:rPr>
          <w:t>83</w:t>
        </w:r>
        <w:r>
          <w:rPr>
            <w:noProof/>
          </w:rPr>
          <w:fldChar w:fldCharType="end"/>
        </w:r>
      </w:p>
    </w:sdtContent>
  </w:sdt>
  <w:p w14:paraId="0D5B38ED" w14:textId="77777777" w:rsidR="004E532D" w:rsidRDefault="004E532D">
    <w:pPr>
      <w:pStyle w:val="BodyText"/>
      <w:spacing w:line="14" w:lineRule="auto"/>
      <w:rPr>
        <w:sz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6EB9E2" w14:textId="77777777" w:rsidR="00AC3D1D" w:rsidRDefault="00AC3D1D" w:rsidP="00637A0E">
      <w:r>
        <w:separator/>
      </w:r>
    </w:p>
  </w:footnote>
  <w:footnote w:type="continuationSeparator" w:id="0">
    <w:p w14:paraId="6CCF0B9C" w14:textId="77777777" w:rsidR="00AC3D1D" w:rsidRDefault="00AC3D1D" w:rsidP="00637A0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9776B4"/>
    <w:multiLevelType w:val="multilevel"/>
    <w:tmpl w:val="1C289D3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B2E0D6B"/>
    <w:multiLevelType w:val="hybridMultilevel"/>
    <w:tmpl w:val="0D34E46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nsid w:val="0F2E11AF"/>
    <w:multiLevelType w:val="multilevel"/>
    <w:tmpl w:val="21AC29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25E54BA"/>
    <w:multiLevelType w:val="hybridMultilevel"/>
    <w:tmpl w:val="3BC43A2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nsid w:val="153C40A0"/>
    <w:multiLevelType w:val="multilevel"/>
    <w:tmpl w:val="45B81FC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Heading4"/>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88C67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AF01E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28B55BB"/>
    <w:multiLevelType w:val="hybridMultilevel"/>
    <w:tmpl w:val="40601C1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nsid w:val="235D6494"/>
    <w:multiLevelType w:val="hybridMultilevel"/>
    <w:tmpl w:val="1BF60274"/>
    <w:lvl w:ilvl="0" w:tplc="88C8C978">
      <w:start w:val="1"/>
      <w:numFmt w:val="decimal"/>
      <w:lvlText w:val="%1."/>
      <w:lvlJc w:val="left"/>
      <w:pPr>
        <w:ind w:left="1287" w:hanging="360"/>
      </w:pPr>
      <w:rPr>
        <w:lang w:val="es-ES"/>
      </w:rPr>
    </w:lvl>
    <w:lvl w:ilvl="1" w:tplc="04090019" w:tentative="1">
      <w:start w:val="1"/>
      <w:numFmt w:val="lowerLetter"/>
      <w:lvlText w:val="%2."/>
      <w:lvlJc w:val="left"/>
      <w:pPr>
        <w:ind w:left="2007" w:hanging="360"/>
      </w:pPr>
    </w:lvl>
    <w:lvl w:ilvl="2" w:tplc="0409001B">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25920D65"/>
    <w:multiLevelType w:val="multilevel"/>
    <w:tmpl w:val="5846E610"/>
    <w:lvl w:ilvl="0">
      <w:start w:val="2"/>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5D4012D"/>
    <w:multiLevelType w:val="multilevel"/>
    <w:tmpl w:val="AE5ECA9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5E508CB"/>
    <w:multiLevelType w:val="multilevel"/>
    <w:tmpl w:val="DE5CF434"/>
    <w:lvl w:ilvl="0">
      <w:start w:val="1"/>
      <w:numFmt w:val="decimal"/>
      <w:lvlText w:val="%1."/>
      <w:lvlJc w:val="left"/>
      <w:pPr>
        <w:ind w:left="792" w:hanging="360"/>
      </w:pPr>
    </w:lvl>
    <w:lvl w:ilvl="1">
      <w:start w:val="1"/>
      <w:numFmt w:val="decimal"/>
      <w:isLgl/>
      <w:lvlText w:val="%1.%2."/>
      <w:lvlJc w:val="left"/>
      <w:pPr>
        <w:ind w:left="1152" w:hanging="720"/>
      </w:pPr>
      <w:rPr>
        <w:rFonts w:hint="default"/>
      </w:rPr>
    </w:lvl>
    <w:lvl w:ilvl="2">
      <w:start w:val="1"/>
      <w:numFmt w:val="decimal"/>
      <w:isLgl/>
      <w:lvlText w:val="%1.%2.%3."/>
      <w:lvlJc w:val="left"/>
      <w:pPr>
        <w:ind w:left="1152" w:hanging="720"/>
      </w:pPr>
      <w:rPr>
        <w:rFonts w:hint="default"/>
      </w:rPr>
    </w:lvl>
    <w:lvl w:ilvl="3">
      <w:start w:val="1"/>
      <w:numFmt w:val="decimal"/>
      <w:isLgl/>
      <w:lvlText w:val="%1.%2.%3.%4."/>
      <w:lvlJc w:val="left"/>
      <w:pPr>
        <w:ind w:left="1512" w:hanging="1080"/>
      </w:pPr>
      <w:rPr>
        <w:rFonts w:hint="default"/>
      </w:rPr>
    </w:lvl>
    <w:lvl w:ilvl="4">
      <w:start w:val="1"/>
      <w:numFmt w:val="decimal"/>
      <w:isLgl/>
      <w:lvlText w:val="%1.%2.%3.%4.%5."/>
      <w:lvlJc w:val="left"/>
      <w:pPr>
        <w:ind w:left="1512" w:hanging="1080"/>
      </w:pPr>
      <w:rPr>
        <w:rFonts w:hint="default"/>
      </w:rPr>
    </w:lvl>
    <w:lvl w:ilvl="5">
      <w:start w:val="1"/>
      <w:numFmt w:val="decimal"/>
      <w:isLgl/>
      <w:lvlText w:val="%1.%2.%3.%4.%5.%6."/>
      <w:lvlJc w:val="left"/>
      <w:pPr>
        <w:ind w:left="1872" w:hanging="1440"/>
      </w:pPr>
      <w:rPr>
        <w:rFonts w:hint="default"/>
      </w:rPr>
    </w:lvl>
    <w:lvl w:ilvl="6">
      <w:start w:val="1"/>
      <w:numFmt w:val="decimal"/>
      <w:isLgl/>
      <w:lvlText w:val="%1.%2.%3.%4.%5.%6.%7."/>
      <w:lvlJc w:val="left"/>
      <w:pPr>
        <w:ind w:left="2232" w:hanging="1800"/>
      </w:pPr>
      <w:rPr>
        <w:rFonts w:hint="default"/>
      </w:rPr>
    </w:lvl>
    <w:lvl w:ilvl="7">
      <w:start w:val="1"/>
      <w:numFmt w:val="decimal"/>
      <w:isLgl/>
      <w:lvlText w:val="%1.%2.%3.%4.%5.%6.%7.%8."/>
      <w:lvlJc w:val="left"/>
      <w:pPr>
        <w:ind w:left="2232" w:hanging="1800"/>
      </w:pPr>
      <w:rPr>
        <w:rFonts w:hint="default"/>
      </w:rPr>
    </w:lvl>
    <w:lvl w:ilvl="8">
      <w:start w:val="1"/>
      <w:numFmt w:val="decimal"/>
      <w:isLgl/>
      <w:lvlText w:val="%1.%2.%3.%4.%5.%6.%7.%8.%9."/>
      <w:lvlJc w:val="left"/>
      <w:pPr>
        <w:ind w:left="2592" w:hanging="2160"/>
      </w:pPr>
      <w:rPr>
        <w:rFonts w:hint="default"/>
      </w:rPr>
    </w:lvl>
  </w:abstractNum>
  <w:abstractNum w:abstractNumId="12">
    <w:nsid w:val="28D82BBE"/>
    <w:multiLevelType w:val="multilevel"/>
    <w:tmpl w:val="60E8156A"/>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2B824840"/>
    <w:multiLevelType w:val="hybridMultilevel"/>
    <w:tmpl w:val="FACA9A2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nsid w:val="35A36A79"/>
    <w:multiLevelType w:val="hybridMultilevel"/>
    <w:tmpl w:val="F9E2D71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5">
    <w:nsid w:val="36CE3DE5"/>
    <w:multiLevelType w:val="hybridMultilevel"/>
    <w:tmpl w:val="91EC789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nsid w:val="385F5843"/>
    <w:multiLevelType w:val="multilevel"/>
    <w:tmpl w:val="5846E610"/>
    <w:lvl w:ilvl="0">
      <w:start w:val="2"/>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3B4912C4"/>
    <w:multiLevelType w:val="hybridMultilevel"/>
    <w:tmpl w:val="2946A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17E366F"/>
    <w:multiLevelType w:val="hybridMultilevel"/>
    <w:tmpl w:val="880E2792"/>
    <w:lvl w:ilvl="0" w:tplc="2B20AE26">
      <w:start w:val="1"/>
      <w:numFmt w:val="decimal"/>
      <w:lvlText w:val="%1)"/>
      <w:lvlJc w:val="left"/>
      <w:pPr>
        <w:ind w:left="927" w:hanging="360"/>
      </w:pPr>
      <w:rPr>
        <w:rFonts w:hint="default"/>
      </w:rPr>
    </w:lvl>
    <w:lvl w:ilvl="1" w:tplc="480A0019" w:tentative="1">
      <w:start w:val="1"/>
      <w:numFmt w:val="lowerLetter"/>
      <w:lvlText w:val="%2."/>
      <w:lvlJc w:val="left"/>
      <w:pPr>
        <w:ind w:left="1647" w:hanging="360"/>
      </w:pPr>
    </w:lvl>
    <w:lvl w:ilvl="2" w:tplc="480A001B" w:tentative="1">
      <w:start w:val="1"/>
      <w:numFmt w:val="lowerRoman"/>
      <w:lvlText w:val="%3."/>
      <w:lvlJc w:val="right"/>
      <w:pPr>
        <w:ind w:left="2367" w:hanging="180"/>
      </w:pPr>
    </w:lvl>
    <w:lvl w:ilvl="3" w:tplc="480A000F" w:tentative="1">
      <w:start w:val="1"/>
      <w:numFmt w:val="decimal"/>
      <w:lvlText w:val="%4."/>
      <w:lvlJc w:val="left"/>
      <w:pPr>
        <w:ind w:left="3087" w:hanging="360"/>
      </w:pPr>
    </w:lvl>
    <w:lvl w:ilvl="4" w:tplc="480A0019" w:tentative="1">
      <w:start w:val="1"/>
      <w:numFmt w:val="lowerLetter"/>
      <w:lvlText w:val="%5."/>
      <w:lvlJc w:val="left"/>
      <w:pPr>
        <w:ind w:left="3807" w:hanging="360"/>
      </w:pPr>
    </w:lvl>
    <w:lvl w:ilvl="5" w:tplc="480A001B" w:tentative="1">
      <w:start w:val="1"/>
      <w:numFmt w:val="lowerRoman"/>
      <w:lvlText w:val="%6."/>
      <w:lvlJc w:val="right"/>
      <w:pPr>
        <w:ind w:left="4527" w:hanging="180"/>
      </w:pPr>
    </w:lvl>
    <w:lvl w:ilvl="6" w:tplc="480A000F" w:tentative="1">
      <w:start w:val="1"/>
      <w:numFmt w:val="decimal"/>
      <w:lvlText w:val="%7."/>
      <w:lvlJc w:val="left"/>
      <w:pPr>
        <w:ind w:left="5247" w:hanging="360"/>
      </w:pPr>
    </w:lvl>
    <w:lvl w:ilvl="7" w:tplc="480A0019" w:tentative="1">
      <w:start w:val="1"/>
      <w:numFmt w:val="lowerLetter"/>
      <w:lvlText w:val="%8."/>
      <w:lvlJc w:val="left"/>
      <w:pPr>
        <w:ind w:left="5967" w:hanging="360"/>
      </w:pPr>
    </w:lvl>
    <w:lvl w:ilvl="8" w:tplc="480A001B" w:tentative="1">
      <w:start w:val="1"/>
      <w:numFmt w:val="lowerRoman"/>
      <w:lvlText w:val="%9."/>
      <w:lvlJc w:val="right"/>
      <w:pPr>
        <w:ind w:left="6687" w:hanging="180"/>
      </w:pPr>
    </w:lvl>
  </w:abstractNum>
  <w:abstractNum w:abstractNumId="19">
    <w:nsid w:val="443D2ABB"/>
    <w:multiLevelType w:val="multilevel"/>
    <w:tmpl w:val="AB485B78"/>
    <w:lvl w:ilvl="0">
      <w:start w:val="2"/>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44CC0273"/>
    <w:multiLevelType w:val="hybridMultilevel"/>
    <w:tmpl w:val="6A04A25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1">
    <w:nsid w:val="4647540A"/>
    <w:multiLevelType w:val="multilevel"/>
    <w:tmpl w:val="A036A75A"/>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497A0070"/>
    <w:multiLevelType w:val="hybridMultilevel"/>
    <w:tmpl w:val="0E2ACA6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3">
    <w:nsid w:val="4E8E74BB"/>
    <w:multiLevelType w:val="multilevel"/>
    <w:tmpl w:val="0E3214D4"/>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50481D24"/>
    <w:multiLevelType w:val="multilevel"/>
    <w:tmpl w:val="45B81FC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56E2A97"/>
    <w:multiLevelType w:val="hybridMultilevel"/>
    <w:tmpl w:val="4B8A4A2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6">
    <w:nsid w:val="56C03FE8"/>
    <w:multiLevelType w:val="hybridMultilevel"/>
    <w:tmpl w:val="ECA03FC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nsid w:val="58F56B52"/>
    <w:multiLevelType w:val="hybridMultilevel"/>
    <w:tmpl w:val="0C32447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8">
    <w:nsid w:val="5D815DD6"/>
    <w:multiLevelType w:val="multilevel"/>
    <w:tmpl w:val="09B23FF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67EB77FF"/>
    <w:multiLevelType w:val="multilevel"/>
    <w:tmpl w:val="2A22CE28"/>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94077CC"/>
    <w:multiLevelType w:val="multilevel"/>
    <w:tmpl w:val="AB485B78"/>
    <w:lvl w:ilvl="0">
      <w:start w:val="2"/>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6DBC10FC"/>
    <w:multiLevelType w:val="hybridMultilevel"/>
    <w:tmpl w:val="6916DEE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2">
    <w:nsid w:val="7D6A1F91"/>
    <w:multiLevelType w:val="multilevel"/>
    <w:tmpl w:val="AB485B78"/>
    <w:lvl w:ilvl="0">
      <w:start w:val="2"/>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7FF65544"/>
    <w:multiLevelType w:val="multilevel"/>
    <w:tmpl w:val="5476B7F4"/>
    <w:lvl w:ilvl="0">
      <w:start w:val="2"/>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1"/>
  </w:num>
  <w:num w:numId="2">
    <w:abstractNumId w:val="29"/>
  </w:num>
  <w:num w:numId="3">
    <w:abstractNumId w:val="4"/>
  </w:num>
  <w:num w:numId="4">
    <w:abstractNumId w:val="8"/>
  </w:num>
  <w:num w:numId="5">
    <w:abstractNumId w:val="28"/>
  </w:num>
  <w:num w:numId="6">
    <w:abstractNumId w:val="9"/>
  </w:num>
  <w:num w:numId="7">
    <w:abstractNumId w:val="7"/>
  </w:num>
  <w:num w:numId="8">
    <w:abstractNumId w:val="33"/>
  </w:num>
  <w:num w:numId="9">
    <w:abstractNumId w:val="30"/>
  </w:num>
  <w:num w:numId="10">
    <w:abstractNumId w:val="12"/>
  </w:num>
  <w:num w:numId="11">
    <w:abstractNumId w:val="18"/>
  </w:num>
  <w:num w:numId="12">
    <w:abstractNumId w:val="21"/>
  </w:num>
  <w:num w:numId="13">
    <w:abstractNumId w:val="27"/>
  </w:num>
  <w:num w:numId="14">
    <w:abstractNumId w:val="31"/>
  </w:num>
  <w:num w:numId="15">
    <w:abstractNumId w:val="16"/>
  </w:num>
  <w:num w:numId="16">
    <w:abstractNumId w:val="19"/>
  </w:num>
  <w:num w:numId="17">
    <w:abstractNumId w:val="24"/>
  </w:num>
  <w:num w:numId="18">
    <w:abstractNumId w:val="32"/>
  </w:num>
  <w:num w:numId="19">
    <w:abstractNumId w:val="3"/>
  </w:num>
  <w:num w:numId="20">
    <w:abstractNumId w:val="1"/>
  </w:num>
  <w:num w:numId="21">
    <w:abstractNumId w:val="17"/>
  </w:num>
  <w:num w:numId="22">
    <w:abstractNumId w:val="0"/>
  </w:num>
  <w:num w:numId="23">
    <w:abstractNumId w:val="10"/>
  </w:num>
  <w:num w:numId="24">
    <w:abstractNumId w:val="25"/>
  </w:num>
  <w:num w:numId="25">
    <w:abstractNumId w:val="13"/>
  </w:num>
  <w:num w:numId="26">
    <w:abstractNumId w:val="5"/>
  </w:num>
  <w:num w:numId="27">
    <w:abstractNumId w:val="6"/>
  </w:num>
  <w:num w:numId="28">
    <w:abstractNumId w:val="23"/>
  </w:num>
  <w:num w:numId="29">
    <w:abstractNumId w:val="2"/>
  </w:num>
  <w:num w:numId="30">
    <w:abstractNumId w:val="15"/>
  </w:num>
  <w:num w:numId="31">
    <w:abstractNumId w:val="2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6"/>
  </w:num>
  <w:num w:numId="33">
    <w:abstractNumId w:val="22"/>
  </w:num>
  <w:num w:numId="34">
    <w:abstractNumId w:val="20"/>
  </w:num>
  <w:num w:numId="35">
    <w:abstractNumId w:val="14"/>
  </w:num>
  <w:num w:numId="36">
    <w:abstractNumId w:val="2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481A"/>
    <w:rsid w:val="000057FA"/>
    <w:rsid w:val="00027AED"/>
    <w:rsid w:val="000308BA"/>
    <w:rsid w:val="00031325"/>
    <w:rsid w:val="00031528"/>
    <w:rsid w:val="00035221"/>
    <w:rsid w:val="000363EF"/>
    <w:rsid w:val="00041B88"/>
    <w:rsid w:val="000512B0"/>
    <w:rsid w:val="0005237B"/>
    <w:rsid w:val="0005285B"/>
    <w:rsid w:val="00062F95"/>
    <w:rsid w:val="00075791"/>
    <w:rsid w:val="000828FA"/>
    <w:rsid w:val="00083772"/>
    <w:rsid w:val="000842AF"/>
    <w:rsid w:val="00087990"/>
    <w:rsid w:val="00093DFD"/>
    <w:rsid w:val="000A4997"/>
    <w:rsid w:val="000B0E6E"/>
    <w:rsid w:val="000B13E0"/>
    <w:rsid w:val="000B3C17"/>
    <w:rsid w:val="000C601C"/>
    <w:rsid w:val="000C6BE0"/>
    <w:rsid w:val="000C7DF8"/>
    <w:rsid w:val="000D02F2"/>
    <w:rsid w:val="000D4726"/>
    <w:rsid w:val="000E3744"/>
    <w:rsid w:val="000E5183"/>
    <w:rsid w:val="000E627A"/>
    <w:rsid w:val="000E7E0F"/>
    <w:rsid w:val="000F3F5A"/>
    <w:rsid w:val="000F5B13"/>
    <w:rsid w:val="000F7E18"/>
    <w:rsid w:val="0010666F"/>
    <w:rsid w:val="001159EA"/>
    <w:rsid w:val="00121438"/>
    <w:rsid w:val="0012167D"/>
    <w:rsid w:val="00123C0C"/>
    <w:rsid w:val="001369AA"/>
    <w:rsid w:val="001441F4"/>
    <w:rsid w:val="00145C02"/>
    <w:rsid w:val="00145DB7"/>
    <w:rsid w:val="00146689"/>
    <w:rsid w:val="001500F2"/>
    <w:rsid w:val="001560B2"/>
    <w:rsid w:val="00163C97"/>
    <w:rsid w:val="00164683"/>
    <w:rsid w:val="00164DCB"/>
    <w:rsid w:val="001650E8"/>
    <w:rsid w:val="00175688"/>
    <w:rsid w:val="0017794D"/>
    <w:rsid w:val="00186D99"/>
    <w:rsid w:val="001906D4"/>
    <w:rsid w:val="0019113B"/>
    <w:rsid w:val="00193C47"/>
    <w:rsid w:val="001A2EF0"/>
    <w:rsid w:val="001A7DF3"/>
    <w:rsid w:val="001B1DE6"/>
    <w:rsid w:val="001B6D38"/>
    <w:rsid w:val="001B710F"/>
    <w:rsid w:val="001B7770"/>
    <w:rsid w:val="001C3C7D"/>
    <w:rsid w:val="001D3AC4"/>
    <w:rsid w:val="001D415B"/>
    <w:rsid w:val="001D492F"/>
    <w:rsid w:val="001D5F12"/>
    <w:rsid w:val="001E7CB7"/>
    <w:rsid w:val="001F7B52"/>
    <w:rsid w:val="001F7BF1"/>
    <w:rsid w:val="00222F1A"/>
    <w:rsid w:val="00224ADB"/>
    <w:rsid w:val="00240A48"/>
    <w:rsid w:val="002437C2"/>
    <w:rsid w:val="0025333F"/>
    <w:rsid w:val="00260020"/>
    <w:rsid w:val="00262AF2"/>
    <w:rsid w:val="00263C5C"/>
    <w:rsid w:val="002647F0"/>
    <w:rsid w:val="00264A9F"/>
    <w:rsid w:val="002710E1"/>
    <w:rsid w:val="0027339E"/>
    <w:rsid w:val="0027352A"/>
    <w:rsid w:val="00283EAC"/>
    <w:rsid w:val="002948A6"/>
    <w:rsid w:val="00294CDB"/>
    <w:rsid w:val="00296238"/>
    <w:rsid w:val="00297089"/>
    <w:rsid w:val="002A193B"/>
    <w:rsid w:val="002A1DE5"/>
    <w:rsid w:val="002A2A98"/>
    <w:rsid w:val="002A44B0"/>
    <w:rsid w:val="002A7764"/>
    <w:rsid w:val="002B0164"/>
    <w:rsid w:val="002D0410"/>
    <w:rsid w:val="002D70E9"/>
    <w:rsid w:val="002E0D3C"/>
    <w:rsid w:val="002E2417"/>
    <w:rsid w:val="002E635B"/>
    <w:rsid w:val="002F0D81"/>
    <w:rsid w:val="002F3072"/>
    <w:rsid w:val="003041DB"/>
    <w:rsid w:val="00304758"/>
    <w:rsid w:val="003126CD"/>
    <w:rsid w:val="003140DE"/>
    <w:rsid w:val="003144BB"/>
    <w:rsid w:val="00316887"/>
    <w:rsid w:val="00320A8D"/>
    <w:rsid w:val="00320F87"/>
    <w:rsid w:val="00335A24"/>
    <w:rsid w:val="00337EDE"/>
    <w:rsid w:val="0034138E"/>
    <w:rsid w:val="00343723"/>
    <w:rsid w:val="00343ED0"/>
    <w:rsid w:val="0034537A"/>
    <w:rsid w:val="0034671F"/>
    <w:rsid w:val="003505D8"/>
    <w:rsid w:val="00350D01"/>
    <w:rsid w:val="0035106E"/>
    <w:rsid w:val="00351DA3"/>
    <w:rsid w:val="00360FFD"/>
    <w:rsid w:val="00362476"/>
    <w:rsid w:val="003626E8"/>
    <w:rsid w:val="00365BD5"/>
    <w:rsid w:val="003666E6"/>
    <w:rsid w:val="00366C2C"/>
    <w:rsid w:val="00372380"/>
    <w:rsid w:val="00374879"/>
    <w:rsid w:val="00376F8F"/>
    <w:rsid w:val="00376FEC"/>
    <w:rsid w:val="00381B86"/>
    <w:rsid w:val="0038354D"/>
    <w:rsid w:val="00387104"/>
    <w:rsid w:val="003932F0"/>
    <w:rsid w:val="003968FE"/>
    <w:rsid w:val="003A6465"/>
    <w:rsid w:val="003B7BD9"/>
    <w:rsid w:val="003C0805"/>
    <w:rsid w:val="003C3833"/>
    <w:rsid w:val="003C68BB"/>
    <w:rsid w:val="003E2584"/>
    <w:rsid w:val="003E2B4D"/>
    <w:rsid w:val="003E683F"/>
    <w:rsid w:val="003E6905"/>
    <w:rsid w:val="003F1FCB"/>
    <w:rsid w:val="003F794B"/>
    <w:rsid w:val="0040349F"/>
    <w:rsid w:val="00403DEA"/>
    <w:rsid w:val="00405F24"/>
    <w:rsid w:val="00414D0A"/>
    <w:rsid w:val="00417255"/>
    <w:rsid w:val="00423820"/>
    <w:rsid w:val="004319EA"/>
    <w:rsid w:val="004450A3"/>
    <w:rsid w:val="004464D8"/>
    <w:rsid w:val="00452095"/>
    <w:rsid w:val="004521B5"/>
    <w:rsid w:val="00455BD0"/>
    <w:rsid w:val="00463DA4"/>
    <w:rsid w:val="00466126"/>
    <w:rsid w:val="00466398"/>
    <w:rsid w:val="00467A5A"/>
    <w:rsid w:val="004703AE"/>
    <w:rsid w:val="0047305F"/>
    <w:rsid w:val="00476B19"/>
    <w:rsid w:val="00486DCB"/>
    <w:rsid w:val="00496552"/>
    <w:rsid w:val="004A2B56"/>
    <w:rsid w:val="004A540B"/>
    <w:rsid w:val="004B0208"/>
    <w:rsid w:val="004B6F95"/>
    <w:rsid w:val="004C08B6"/>
    <w:rsid w:val="004C619F"/>
    <w:rsid w:val="004C688D"/>
    <w:rsid w:val="004E3C76"/>
    <w:rsid w:val="004E4D98"/>
    <w:rsid w:val="004E532D"/>
    <w:rsid w:val="004E5CE6"/>
    <w:rsid w:val="004F011B"/>
    <w:rsid w:val="004F0D03"/>
    <w:rsid w:val="004F1A1F"/>
    <w:rsid w:val="004F2263"/>
    <w:rsid w:val="004F4445"/>
    <w:rsid w:val="004F5164"/>
    <w:rsid w:val="00500831"/>
    <w:rsid w:val="005014D2"/>
    <w:rsid w:val="0050314E"/>
    <w:rsid w:val="00504D54"/>
    <w:rsid w:val="00505182"/>
    <w:rsid w:val="00511A35"/>
    <w:rsid w:val="0051296F"/>
    <w:rsid w:val="005133C5"/>
    <w:rsid w:val="00515FB6"/>
    <w:rsid w:val="0052053F"/>
    <w:rsid w:val="00522766"/>
    <w:rsid w:val="00525E11"/>
    <w:rsid w:val="00526FF7"/>
    <w:rsid w:val="0053102B"/>
    <w:rsid w:val="005404C8"/>
    <w:rsid w:val="00540F5D"/>
    <w:rsid w:val="00556A90"/>
    <w:rsid w:val="005607D3"/>
    <w:rsid w:val="005623EB"/>
    <w:rsid w:val="00564BA5"/>
    <w:rsid w:val="00565C87"/>
    <w:rsid w:val="00573B2D"/>
    <w:rsid w:val="00576B78"/>
    <w:rsid w:val="005807F0"/>
    <w:rsid w:val="00580ABD"/>
    <w:rsid w:val="00583DD3"/>
    <w:rsid w:val="00590DB0"/>
    <w:rsid w:val="00592383"/>
    <w:rsid w:val="0059403A"/>
    <w:rsid w:val="0059655A"/>
    <w:rsid w:val="00597A8A"/>
    <w:rsid w:val="005B2F6E"/>
    <w:rsid w:val="005B5FB0"/>
    <w:rsid w:val="005C7C3A"/>
    <w:rsid w:val="005D1556"/>
    <w:rsid w:val="005D55CA"/>
    <w:rsid w:val="005E24FB"/>
    <w:rsid w:val="005E3E38"/>
    <w:rsid w:val="005E4D65"/>
    <w:rsid w:val="005E6EC6"/>
    <w:rsid w:val="005F2B49"/>
    <w:rsid w:val="005F367D"/>
    <w:rsid w:val="005F3C81"/>
    <w:rsid w:val="00600DA6"/>
    <w:rsid w:val="00604BF4"/>
    <w:rsid w:val="00606246"/>
    <w:rsid w:val="006209BC"/>
    <w:rsid w:val="0062503D"/>
    <w:rsid w:val="006253A4"/>
    <w:rsid w:val="00627071"/>
    <w:rsid w:val="00627DF5"/>
    <w:rsid w:val="00630B11"/>
    <w:rsid w:val="006369F1"/>
    <w:rsid w:val="00637824"/>
    <w:rsid w:val="00637A0E"/>
    <w:rsid w:val="00641F9F"/>
    <w:rsid w:val="006475BE"/>
    <w:rsid w:val="0065514E"/>
    <w:rsid w:val="00657A6E"/>
    <w:rsid w:val="006656E6"/>
    <w:rsid w:val="0066716B"/>
    <w:rsid w:val="006708FE"/>
    <w:rsid w:val="006834B5"/>
    <w:rsid w:val="006839B0"/>
    <w:rsid w:val="0069265A"/>
    <w:rsid w:val="00696FF7"/>
    <w:rsid w:val="006A0430"/>
    <w:rsid w:val="006A0AC5"/>
    <w:rsid w:val="006A261A"/>
    <w:rsid w:val="006B1CB5"/>
    <w:rsid w:val="006B4121"/>
    <w:rsid w:val="006B7C02"/>
    <w:rsid w:val="006C32B1"/>
    <w:rsid w:val="006C3310"/>
    <w:rsid w:val="006C62F7"/>
    <w:rsid w:val="006E0B24"/>
    <w:rsid w:val="006E2BC6"/>
    <w:rsid w:val="00705447"/>
    <w:rsid w:val="0070624F"/>
    <w:rsid w:val="00706BE1"/>
    <w:rsid w:val="00707FBC"/>
    <w:rsid w:val="007131A3"/>
    <w:rsid w:val="00714EF1"/>
    <w:rsid w:val="0071605E"/>
    <w:rsid w:val="00730965"/>
    <w:rsid w:val="00731250"/>
    <w:rsid w:val="007403C2"/>
    <w:rsid w:val="00746921"/>
    <w:rsid w:val="0074799D"/>
    <w:rsid w:val="0075774F"/>
    <w:rsid w:val="00763960"/>
    <w:rsid w:val="00764450"/>
    <w:rsid w:val="00772A77"/>
    <w:rsid w:val="00774443"/>
    <w:rsid w:val="00774487"/>
    <w:rsid w:val="00777BCC"/>
    <w:rsid w:val="00784A35"/>
    <w:rsid w:val="00785DDB"/>
    <w:rsid w:val="007908BC"/>
    <w:rsid w:val="00790B42"/>
    <w:rsid w:val="00792CE7"/>
    <w:rsid w:val="00793A67"/>
    <w:rsid w:val="007A20EC"/>
    <w:rsid w:val="007A2F53"/>
    <w:rsid w:val="007A634E"/>
    <w:rsid w:val="007A7D4F"/>
    <w:rsid w:val="007B07E5"/>
    <w:rsid w:val="007B33C9"/>
    <w:rsid w:val="007C1EB2"/>
    <w:rsid w:val="007C2628"/>
    <w:rsid w:val="007C31C1"/>
    <w:rsid w:val="007C3F56"/>
    <w:rsid w:val="007C4FBE"/>
    <w:rsid w:val="007C742A"/>
    <w:rsid w:val="007F13F4"/>
    <w:rsid w:val="007F419E"/>
    <w:rsid w:val="007F6523"/>
    <w:rsid w:val="00803EE1"/>
    <w:rsid w:val="00805C03"/>
    <w:rsid w:val="00807627"/>
    <w:rsid w:val="008078E6"/>
    <w:rsid w:val="0081135C"/>
    <w:rsid w:val="008141E1"/>
    <w:rsid w:val="00835267"/>
    <w:rsid w:val="00837DC1"/>
    <w:rsid w:val="008438A8"/>
    <w:rsid w:val="00852868"/>
    <w:rsid w:val="00853CDC"/>
    <w:rsid w:val="00861CD8"/>
    <w:rsid w:val="008801C1"/>
    <w:rsid w:val="00881218"/>
    <w:rsid w:val="00881DBD"/>
    <w:rsid w:val="008932DF"/>
    <w:rsid w:val="00893F3E"/>
    <w:rsid w:val="008947ED"/>
    <w:rsid w:val="008A3237"/>
    <w:rsid w:val="008A39FC"/>
    <w:rsid w:val="008A719D"/>
    <w:rsid w:val="008B13DE"/>
    <w:rsid w:val="008B1CF6"/>
    <w:rsid w:val="008B47F1"/>
    <w:rsid w:val="008C3B42"/>
    <w:rsid w:val="008D091A"/>
    <w:rsid w:val="008D2922"/>
    <w:rsid w:val="008D39B1"/>
    <w:rsid w:val="008D5955"/>
    <w:rsid w:val="008D64E4"/>
    <w:rsid w:val="008F0D63"/>
    <w:rsid w:val="008F1C8D"/>
    <w:rsid w:val="008F3CE7"/>
    <w:rsid w:val="008F4FC1"/>
    <w:rsid w:val="008F6B70"/>
    <w:rsid w:val="00901C06"/>
    <w:rsid w:val="00903FA8"/>
    <w:rsid w:val="00904FB8"/>
    <w:rsid w:val="0091100D"/>
    <w:rsid w:val="0091529C"/>
    <w:rsid w:val="00921A3B"/>
    <w:rsid w:val="00921AD0"/>
    <w:rsid w:val="00925CA9"/>
    <w:rsid w:val="00940E63"/>
    <w:rsid w:val="00947937"/>
    <w:rsid w:val="0095797A"/>
    <w:rsid w:val="00967D45"/>
    <w:rsid w:val="00971E73"/>
    <w:rsid w:val="00976592"/>
    <w:rsid w:val="00987295"/>
    <w:rsid w:val="009957E0"/>
    <w:rsid w:val="009A4958"/>
    <w:rsid w:val="009A6794"/>
    <w:rsid w:val="009A6802"/>
    <w:rsid w:val="009A6A1A"/>
    <w:rsid w:val="009A7779"/>
    <w:rsid w:val="009B03BC"/>
    <w:rsid w:val="009B2B15"/>
    <w:rsid w:val="009B4BD2"/>
    <w:rsid w:val="009B776E"/>
    <w:rsid w:val="009C0218"/>
    <w:rsid w:val="009C1455"/>
    <w:rsid w:val="009C17EC"/>
    <w:rsid w:val="009C1B33"/>
    <w:rsid w:val="009C51C7"/>
    <w:rsid w:val="009D1B02"/>
    <w:rsid w:val="009D3D8E"/>
    <w:rsid w:val="009E082A"/>
    <w:rsid w:val="009E2819"/>
    <w:rsid w:val="009E2DE6"/>
    <w:rsid w:val="009E2F25"/>
    <w:rsid w:val="009E3018"/>
    <w:rsid w:val="009E62F6"/>
    <w:rsid w:val="009E79C2"/>
    <w:rsid w:val="00A00AA6"/>
    <w:rsid w:val="00A0797A"/>
    <w:rsid w:val="00A110E7"/>
    <w:rsid w:val="00A11E26"/>
    <w:rsid w:val="00A14FB7"/>
    <w:rsid w:val="00A16403"/>
    <w:rsid w:val="00A17FA8"/>
    <w:rsid w:val="00A2126D"/>
    <w:rsid w:val="00A2245E"/>
    <w:rsid w:val="00A23032"/>
    <w:rsid w:val="00A25D1A"/>
    <w:rsid w:val="00A4473B"/>
    <w:rsid w:val="00A51E9F"/>
    <w:rsid w:val="00A528D0"/>
    <w:rsid w:val="00A52F45"/>
    <w:rsid w:val="00A5339C"/>
    <w:rsid w:val="00A54C02"/>
    <w:rsid w:val="00A6023A"/>
    <w:rsid w:val="00A66480"/>
    <w:rsid w:val="00A67BBC"/>
    <w:rsid w:val="00A67E56"/>
    <w:rsid w:val="00A71493"/>
    <w:rsid w:val="00A75064"/>
    <w:rsid w:val="00A859F5"/>
    <w:rsid w:val="00A906E6"/>
    <w:rsid w:val="00A95C7C"/>
    <w:rsid w:val="00AA04F9"/>
    <w:rsid w:val="00AA06D3"/>
    <w:rsid w:val="00AB3999"/>
    <w:rsid w:val="00AB3B05"/>
    <w:rsid w:val="00AC01FA"/>
    <w:rsid w:val="00AC0E25"/>
    <w:rsid w:val="00AC3233"/>
    <w:rsid w:val="00AC3D1D"/>
    <w:rsid w:val="00AC65B0"/>
    <w:rsid w:val="00AD67BD"/>
    <w:rsid w:val="00AE2042"/>
    <w:rsid w:val="00AE7935"/>
    <w:rsid w:val="00AF16B3"/>
    <w:rsid w:val="00AF4893"/>
    <w:rsid w:val="00AF5A8F"/>
    <w:rsid w:val="00AF5C19"/>
    <w:rsid w:val="00AF7729"/>
    <w:rsid w:val="00B00974"/>
    <w:rsid w:val="00B02EBA"/>
    <w:rsid w:val="00B15FD6"/>
    <w:rsid w:val="00B23F65"/>
    <w:rsid w:val="00B30720"/>
    <w:rsid w:val="00B32AA0"/>
    <w:rsid w:val="00B51980"/>
    <w:rsid w:val="00B54C89"/>
    <w:rsid w:val="00B56AB6"/>
    <w:rsid w:val="00B603B6"/>
    <w:rsid w:val="00B62786"/>
    <w:rsid w:val="00B62B72"/>
    <w:rsid w:val="00B64591"/>
    <w:rsid w:val="00B70D1F"/>
    <w:rsid w:val="00B76931"/>
    <w:rsid w:val="00B778B8"/>
    <w:rsid w:val="00B8370F"/>
    <w:rsid w:val="00B84A79"/>
    <w:rsid w:val="00B91FFE"/>
    <w:rsid w:val="00B947F7"/>
    <w:rsid w:val="00B96DA4"/>
    <w:rsid w:val="00BA3FB5"/>
    <w:rsid w:val="00BA79A9"/>
    <w:rsid w:val="00BB2A34"/>
    <w:rsid w:val="00BC1C31"/>
    <w:rsid w:val="00BC1FC4"/>
    <w:rsid w:val="00BC3EBB"/>
    <w:rsid w:val="00BC5D5E"/>
    <w:rsid w:val="00BC663D"/>
    <w:rsid w:val="00BD0E76"/>
    <w:rsid w:val="00BD1672"/>
    <w:rsid w:val="00BD60A4"/>
    <w:rsid w:val="00BD708E"/>
    <w:rsid w:val="00BD77B4"/>
    <w:rsid w:val="00BD7B27"/>
    <w:rsid w:val="00BE1289"/>
    <w:rsid w:val="00BE1CF0"/>
    <w:rsid w:val="00BE4B36"/>
    <w:rsid w:val="00BE767A"/>
    <w:rsid w:val="00BF0E5C"/>
    <w:rsid w:val="00BF18BB"/>
    <w:rsid w:val="00C03660"/>
    <w:rsid w:val="00C06E09"/>
    <w:rsid w:val="00C0724B"/>
    <w:rsid w:val="00C1215B"/>
    <w:rsid w:val="00C22373"/>
    <w:rsid w:val="00C234B5"/>
    <w:rsid w:val="00C24EC5"/>
    <w:rsid w:val="00C26C2C"/>
    <w:rsid w:val="00C30D6E"/>
    <w:rsid w:val="00C30EAE"/>
    <w:rsid w:val="00C3632E"/>
    <w:rsid w:val="00C43919"/>
    <w:rsid w:val="00C46AA7"/>
    <w:rsid w:val="00C54831"/>
    <w:rsid w:val="00C602CE"/>
    <w:rsid w:val="00C63744"/>
    <w:rsid w:val="00C664AE"/>
    <w:rsid w:val="00C70E7E"/>
    <w:rsid w:val="00C735DC"/>
    <w:rsid w:val="00C76347"/>
    <w:rsid w:val="00C76590"/>
    <w:rsid w:val="00C770E3"/>
    <w:rsid w:val="00C83872"/>
    <w:rsid w:val="00C83B07"/>
    <w:rsid w:val="00C96419"/>
    <w:rsid w:val="00CA327B"/>
    <w:rsid w:val="00CA4A81"/>
    <w:rsid w:val="00CB07C3"/>
    <w:rsid w:val="00CB481A"/>
    <w:rsid w:val="00CB6076"/>
    <w:rsid w:val="00CC082B"/>
    <w:rsid w:val="00CC19F0"/>
    <w:rsid w:val="00CC776C"/>
    <w:rsid w:val="00CD62D3"/>
    <w:rsid w:val="00CE4226"/>
    <w:rsid w:val="00CE4929"/>
    <w:rsid w:val="00CE5823"/>
    <w:rsid w:val="00CF3389"/>
    <w:rsid w:val="00CF525C"/>
    <w:rsid w:val="00CF7725"/>
    <w:rsid w:val="00CF7BCF"/>
    <w:rsid w:val="00D07834"/>
    <w:rsid w:val="00D12133"/>
    <w:rsid w:val="00D15070"/>
    <w:rsid w:val="00D15466"/>
    <w:rsid w:val="00D25DC6"/>
    <w:rsid w:val="00D26A6F"/>
    <w:rsid w:val="00D434ED"/>
    <w:rsid w:val="00D545E9"/>
    <w:rsid w:val="00D54E20"/>
    <w:rsid w:val="00D55B01"/>
    <w:rsid w:val="00D55CAE"/>
    <w:rsid w:val="00D56331"/>
    <w:rsid w:val="00D66CA5"/>
    <w:rsid w:val="00D71643"/>
    <w:rsid w:val="00D741B5"/>
    <w:rsid w:val="00D741C8"/>
    <w:rsid w:val="00D80359"/>
    <w:rsid w:val="00D8174B"/>
    <w:rsid w:val="00D81C96"/>
    <w:rsid w:val="00D87D9E"/>
    <w:rsid w:val="00D90269"/>
    <w:rsid w:val="00D9259F"/>
    <w:rsid w:val="00D93923"/>
    <w:rsid w:val="00D94A7C"/>
    <w:rsid w:val="00DA1268"/>
    <w:rsid w:val="00DA1938"/>
    <w:rsid w:val="00DA4515"/>
    <w:rsid w:val="00DA69C1"/>
    <w:rsid w:val="00DB2CB7"/>
    <w:rsid w:val="00DB3A87"/>
    <w:rsid w:val="00DB3E9D"/>
    <w:rsid w:val="00DC1C5C"/>
    <w:rsid w:val="00DC62E5"/>
    <w:rsid w:val="00DC6A62"/>
    <w:rsid w:val="00DC707E"/>
    <w:rsid w:val="00DC76D1"/>
    <w:rsid w:val="00DD2D43"/>
    <w:rsid w:val="00DE07C7"/>
    <w:rsid w:val="00DE115C"/>
    <w:rsid w:val="00DE5843"/>
    <w:rsid w:val="00DF3EBB"/>
    <w:rsid w:val="00DF72D8"/>
    <w:rsid w:val="00E05390"/>
    <w:rsid w:val="00E10E98"/>
    <w:rsid w:val="00E10F06"/>
    <w:rsid w:val="00E126D8"/>
    <w:rsid w:val="00E1490C"/>
    <w:rsid w:val="00E152A9"/>
    <w:rsid w:val="00E2263F"/>
    <w:rsid w:val="00E27412"/>
    <w:rsid w:val="00E32780"/>
    <w:rsid w:val="00E37785"/>
    <w:rsid w:val="00E37E5C"/>
    <w:rsid w:val="00E62234"/>
    <w:rsid w:val="00E63B17"/>
    <w:rsid w:val="00E67D2C"/>
    <w:rsid w:val="00E705F8"/>
    <w:rsid w:val="00E71591"/>
    <w:rsid w:val="00EA0753"/>
    <w:rsid w:val="00EB01F7"/>
    <w:rsid w:val="00EB1161"/>
    <w:rsid w:val="00EB20F3"/>
    <w:rsid w:val="00EB31AD"/>
    <w:rsid w:val="00EB3CB0"/>
    <w:rsid w:val="00EC0EB0"/>
    <w:rsid w:val="00EC0FBC"/>
    <w:rsid w:val="00EC1D8E"/>
    <w:rsid w:val="00EC5CDB"/>
    <w:rsid w:val="00EE2FF2"/>
    <w:rsid w:val="00EE3C74"/>
    <w:rsid w:val="00EE4CC4"/>
    <w:rsid w:val="00F01E0C"/>
    <w:rsid w:val="00F036FB"/>
    <w:rsid w:val="00F03D4B"/>
    <w:rsid w:val="00F05B4B"/>
    <w:rsid w:val="00F06014"/>
    <w:rsid w:val="00F106F1"/>
    <w:rsid w:val="00F1302B"/>
    <w:rsid w:val="00F155C7"/>
    <w:rsid w:val="00F2309A"/>
    <w:rsid w:val="00F233D5"/>
    <w:rsid w:val="00F3675C"/>
    <w:rsid w:val="00F408F4"/>
    <w:rsid w:val="00F41B68"/>
    <w:rsid w:val="00F43565"/>
    <w:rsid w:val="00F46426"/>
    <w:rsid w:val="00F55C19"/>
    <w:rsid w:val="00F67B62"/>
    <w:rsid w:val="00F73ADA"/>
    <w:rsid w:val="00F74DF4"/>
    <w:rsid w:val="00F774C5"/>
    <w:rsid w:val="00F8288E"/>
    <w:rsid w:val="00F85D5A"/>
    <w:rsid w:val="00F90C5C"/>
    <w:rsid w:val="00F9586B"/>
    <w:rsid w:val="00FA0CF6"/>
    <w:rsid w:val="00FA23F9"/>
    <w:rsid w:val="00FA346F"/>
    <w:rsid w:val="00FC1B2B"/>
    <w:rsid w:val="00FC28BD"/>
    <w:rsid w:val="00FC2ECC"/>
    <w:rsid w:val="00FC387B"/>
    <w:rsid w:val="00FC40CD"/>
    <w:rsid w:val="00FD1F7E"/>
    <w:rsid w:val="00FD43E9"/>
    <w:rsid w:val="00FD6D17"/>
    <w:rsid w:val="00FD749B"/>
    <w:rsid w:val="00FE613E"/>
    <w:rsid w:val="00FE7C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E5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1C8"/>
    <w:pPr>
      <w:widowControl w:val="0"/>
      <w:autoSpaceDE w:val="0"/>
      <w:autoSpaceDN w:val="0"/>
      <w:spacing w:after="0" w:line="240" w:lineRule="auto"/>
    </w:pPr>
    <w:rPr>
      <w:rFonts w:ascii="Times New Roman" w:eastAsia="Times New Roman" w:hAnsi="Times New Roman" w:cs="Times New Roman"/>
      <w:kern w:val="0"/>
      <w:lang w:val="es-ES"/>
    </w:rPr>
  </w:style>
  <w:style w:type="paragraph" w:styleId="Heading1">
    <w:name w:val="heading 1"/>
    <w:basedOn w:val="Normal"/>
    <w:link w:val="Heading1Char"/>
    <w:uiPriority w:val="9"/>
    <w:qFormat/>
    <w:rsid w:val="00630B11"/>
    <w:pPr>
      <w:spacing w:line="360" w:lineRule="auto"/>
      <w:ind w:right="414"/>
      <w:outlineLvl w:val="0"/>
    </w:pPr>
    <w:rPr>
      <w:b/>
      <w:bCs/>
      <w:caps/>
      <w:sz w:val="28"/>
      <w:szCs w:val="32"/>
      <w:lang w:val="es-HN"/>
    </w:rPr>
  </w:style>
  <w:style w:type="paragraph" w:styleId="Heading2">
    <w:name w:val="heading 2"/>
    <w:basedOn w:val="Normal"/>
    <w:link w:val="Heading2Char"/>
    <w:uiPriority w:val="9"/>
    <w:unhideWhenUsed/>
    <w:qFormat/>
    <w:rsid w:val="004E4D98"/>
    <w:pPr>
      <w:spacing w:line="360" w:lineRule="auto"/>
      <w:outlineLvl w:val="1"/>
    </w:pPr>
    <w:rPr>
      <w:b/>
      <w:bCs/>
      <w:caps/>
      <w:sz w:val="28"/>
      <w:szCs w:val="28"/>
    </w:rPr>
  </w:style>
  <w:style w:type="paragraph" w:styleId="Heading3">
    <w:name w:val="heading 3"/>
    <w:basedOn w:val="Normal"/>
    <w:link w:val="Heading3Char"/>
    <w:uiPriority w:val="9"/>
    <w:unhideWhenUsed/>
    <w:qFormat/>
    <w:rsid w:val="00B23F65"/>
    <w:pPr>
      <w:numPr>
        <w:ilvl w:val="2"/>
        <w:numId w:val="12"/>
      </w:numPr>
      <w:spacing w:before="40" w:line="360" w:lineRule="auto"/>
      <w:outlineLvl w:val="2"/>
    </w:pPr>
    <w:rPr>
      <w:bCs/>
      <w:caps/>
      <w:sz w:val="24"/>
      <w:szCs w:val="24"/>
      <w:lang w:val="es-HN"/>
    </w:rPr>
  </w:style>
  <w:style w:type="paragraph" w:styleId="Heading4">
    <w:name w:val="heading 4"/>
    <w:basedOn w:val="ListParagraph"/>
    <w:next w:val="Normal"/>
    <w:link w:val="Heading4Char"/>
    <w:uiPriority w:val="9"/>
    <w:unhideWhenUsed/>
    <w:qFormat/>
    <w:rsid w:val="006E2BC6"/>
    <w:pPr>
      <w:numPr>
        <w:ilvl w:val="2"/>
        <w:numId w:val="3"/>
      </w:numPr>
      <w:outlineLvl w:val="3"/>
    </w:pPr>
    <w:rPr>
      <w:bCs/>
      <w:caps/>
      <w:sz w:val="24"/>
      <w:szCs w:val="24"/>
      <w:lang w:val="es-HN"/>
    </w:rPr>
  </w:style>
  <w:style w:type="paragraph" w:styleId="Heading5">
    <w:name w:val="heading 5"/>
    <w:basedOn w:val="Normal"/>
    <w:next w:val="Normal"/>
    <w:link w:val="Heading5Char"/>
    <w:uiPriority w:val="9"/>
    <w:unhideWhenUsed/>
    <w:qFormat/>
    <w:rsid w:val="00630B11"/>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30B11"/>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30B11"/>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30B11"/>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30B11"/>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0B11"/>
    <w:rPr>
      <w:rFonts w:ascii="Times New Roman" w:eastAsia="Times New Roman" w:hAnsi="Times New Roman" w:cs="Times New Roman"/>
      <w:b/>
      <w:bCs/>
      <w:caps/>
      <w:kern w:val="0"/>
      <w:sz w:val="28"/>
      <w:szCs w:val="32"/>
      <w:lang w:val="es-HN"/>
    </w:rPr>
  </w:style>
  <w:style w:type="character" w:customStyle="1" w:styleId="Heading2Char">
    <w:name w:val="Heading 2 Char"/>
    <w:basedOn w:val="DefaultParagraphFont"/>
    <w:link w:val="Heading2"/>
    <w:uiPriority w:val="9"/>
    <w:rsid w:val="004E4D98"/>
    <w:rPr>
      <w:rFonts w:ascii="Times New Roman" w:eastAsia="Times New Roman" w:hAnsi="Times New Roman" w:cs="Times New Roman"/>
      <w:b/>
      <w:bCs/>
      <w:caps/>
      <w:kern w:val="0"/>
      <w:sz w:val="28"/>
      <w:szCs w:val="28"/>
      <w:lang w:val="es-ES"/>
    </w:rPr>
  </w:style>
  <w:style w:type="character" w:customStyle="1" w:styleId="Heading3Char">
    <w:name w:val="Heading 3 Char"/>
    <w:basedOn w:val="DefaultParagraphFont"/>
    <w:link w:val="Heading3"/>
    <w:uiPriority w:val="9"/>
    <w:rsid w:val="00B23F65"/>
    <w:rPr>
      <w:rFonts w:ascii="Times New Roman" w:eastAsia="Times New Roman" w:hAnsi="Times New Roman" w:cs="Times New Roman"/>
      <w:bCs/>
      <w:caps/>
      <w:kern w:val="0"/>
      <w:sz w:val="24"/>
      <w:szCs w:val="24"/>
      <w:lang w:val="es-HN"/>
    </w:rPr>
  </w:style>
  <w:style w:type="paragraph" w:styleId="BodyText">
    <w:name w:val="Body Text"/>
    <w:basedOn w:val="Normal"/>
    <w:link w:val="BodyTextChar"/>
    <w:uiPriority w:val="1"/>
    <w:qFormat/>
    <w:rsid w:val="00405F24"/>
    <w:rPr>
      <w:sz w:val="24"/>
      <w:szCs w:val="24"/>
    </w:rPr>
  </w:style>
  <w:style w:type="character" w:customStyle="1" w:styleId="BodyTextChar">
    <w:name w:val="Body Text Char"/>
    <w:basedOn w:val="DefaultParagraphFont"/>
    <w:link w:val="BodyText"/>
    <w:uiPriority w:val="1"/>
    <w:rsid w:val="00405F24"/>
    <w:rPr>
      <w:rFonts w:ascii="Times New Roman" w:eastAsia="Times New Roman" w:hAnsi="Times New Roman" w:cs="Times New Roman"/>
      <w:kern w:val="0"/>
      <w:sz w:val="24"/>
      <w:szCs w:val="24"/>
      <w:lang w:val="es-ES"/>
    </w:rPr>
  </w:style>
  <w:style w:type="paragraph" w:styleId="ListParagraph">
    <w:name w:val="List Paragraph"/>
    <w:basedOn w:val="Normal"/>
    <w:uiPriority w:val="1"/>
    <w:qFormat/>
    <w:rsid w:val="00405F24"/>
    <w:pPr>
      <w:ind w:left="498" w:hanging="360"/>
    </w:pPr>
  </w:style>
  <w:style w:type="paragraph" w:styleId="Footer">
    <w:name w:val="footer"/>
    <w:basedOn w:val="Normal"/>
    <w:link w:val="FooterChar"/>
    <w:uiPriority w:val="99"/>
    <w:unhideWhenUsed/>
    <w:rsid w:val="00AE7935"/>
    <w:pPr>
      <w:tabs>
        <w:tab w:val="center" w:pos="4680"/>
        <w:tab w:val="right" w:pos="9360"/>
      </w:tabs>
    </w:pPr>
  </w:style>
  <w:style w:type="character" w:customStyle="1" w:styleId="FooterChar">
    <w:name w:val="Footer Char"/>
    <w:basedOn w:val="DefaultParagraphFont"/>
    <w:link w:val="Footer"/>
    <w:uiPriority w:val="99"/>
    <w:rsid w:val="00AE7935"/>
    <w:rPr>
      <w:rFonts w:ascii="Times New Roman" w:eastAsia="Times New Roman" w:hAnsi="Times New Roman" w:cs="Times New Roman"/>
      <w:kern w:val="0"/>
      <w:lang w:val="es-ES"/>
    </w:rPr>
  </w:style>
  <w:style w:type="character" w:customStyle="1" w:styleId="PortadaCar">
    <w:name w:val="Portada Car"/>
    <w:basedOn w:val="DefaultParagraphFont"/>
    <w:link w:val="Portada"/>
    <w:locked/>
    <w:rsid w:val="00637A0E"/>
    <w:rPr>
      <w:rFonts w:ascii="Times New Roman" w:eastAsia="Times New Roman" w:hAnsi="Times New Roman" w:cs="Times New Roman"/>
      <w:b/>
      <w:caps/>
      <w:sz w:val="32"/>
      <w:lang w:val="es-ES"/>
    </w:rPr>
  </w:style>
  <w:style w:type="paragraph" w:customStyle="1" w:styleId="Portada">
    <w:name w:val="Portada"/>
    <w:basedOn w:val="Normal"/>
    <w:link w:val="PortadaCar"/>
    <w:qFormat/>
    <w:rsid w:val="00637A0E"/>
    <w:pPr>
      <w:spacing w:before="120" w:after="240" w:line="360" w:lineRule="auto"/>
      <w:jc w:val="center"/>
    </w:pPr>
    <w:rPr>
      <w:b/>
      <w:caps/>
      <w:kern w:val="2"/>
      <w:sz w:val="32"/>
    </w:rPr>
  </w:style>
  <w:style w:type="character" w:customStyle="1" w:styleId="TextoPrincipalCar">
    <w:name w:val="Texto Principal Car"/>
    <w:basedOn w:val="DefaultParagraphFont"/>
    <w:link w:val="TextoPrincipal"/>
    <w:uiPriority w:val="1"/>
    <w:locked/>
    <w:rsid w:val="0005237B"/>
    <w:rPr>
      <w:rFonts w:ascii="Times New Roman" w:eastAsia="Times New Roman" w:hAnsi="Times New Roman" w:cs="Times New Roman"/>
      <w:sz w:val="24"/>
      <w:szCs w:val="24"/>
      <w:lang w:val="es-HN" w:eastAsia="es-ES_tradnl"/>
    </w:rPr>
  </w:style>
  <w:style w:type="paragraph" w:customStyle="1" w:styleId="TextoPrincipal">
    <w:name w:val="Texto Principal"/>
    <w:basedOn w:val="Normal"/>
    <w:link w:val="TextoPrincipalCar"/>
    <w:uiPriority w:val="1"/>
    <w:qFormat/>
    <w:rsid w:val="0005237B"/>
    <w:pPr>
      <w:widowControl/>
      <w:autoSpaceDE/>
      <w:autoSpaceDN/>
      <w:spacing w:before="120" w:after="120" w:line="360" w:lineRule="auto"/>
      <w:ind w:firstLine="567"/>
      <w:jc w:val="both"/>
    </w:pPr>
    <w:rPr>
      <w:kern w:val="2"/>
      <w:sz w:val="24"/>
      <w:szCs w:val="24"/>
      <w:lang w:val="es-HN" w:eastAsia="es-ES_tradnl"/>
    </w:rPr>
  </w:style>
  <w:style w:type="paragraph" w:styleId="Header">
    <w:name w:val="header"/>
    <w:basedOn w:val="Normal"/>
    <w:link w:val="HeaderChar"/>
    <w:uiPriority w:val="99"/>
    <w:unhideWhenUsed/>
    <w:rsid w:val="00637A0E"/>
    <w:pPr>
      <w:tabs>
        <w:tab w:val="center" w:pos="4680"/>
        <w:tab w:val="right" w:pos="9360"/>
      </w:tabs>
    </w:pPr>
  </w:style>
  <w:style w:type="character" w:customStyle="1" w:styleId="HeaderChar">
    <w:name w:val="Header Char"/>
    <w:basedOn w:val="DefaultParagraphFont"/>
    <w:link w:val="Header"/>
    <w:uiPriority w:val="99"/>
    <w:rsid w:val="00637A0E"/>
    <w:rPr>
      <w:rFonts w:ascii="Times New Roman" w:eastAsia="Times New Roman" w:hAnsi="Times New Roman" w:cs="Times New Roman"/>
      <w:kern w:val="0"/>
      <w:lang w:val="es-ES"/>
    </w:rPr>
  </w:style>
  <w:style w:type="character" w:customStyle="1" w:styleId="Heading4Char">
    <w:name w:val="Heading 4 Char"/>
    <w:basedOn w:val="DefaultParagraphFont"/>
    <w:link w:val="Heading4"/>
    <w:uiPriority w:val="9"/>
    <w:rsid w:val="006E2BC6"/>
    <w:rPr>
      <w:rFonts w:ascii="Times New Roman" w:eastAsia="Times New Roman" w:hAnsi="Times New Roman" w:cs="Times New Roman"/>
      <w:bCs/>
      <w:caps/>
      <w:kern w:val="0"/>
      <w:sz w:val="24"/>
      <w:szCs w:val="24"/>
      <w:lang w:val="es-HN"/>
    </w:rPr>
  </w:style>
  <w:style w:type="paragraph" w:styleId="TOCHeading">
    <w:name w:val="TOC Heading"/>
    <w:basedOn w:val="Heading1"/>
    <w:next w:val="Normal"/>
    <w:uiPriority w:val="39"/>
    <w:unhideWhenUsed/>
    <w:qFormat/>
    <w:rsid w:val="00A11E26"/>
    <w:pPr>
      <w:keepNext/>
      <w:keepLines/>
      <w:widowControl/>
      <w:autoSpaceDE/>
      <w:autoSpaceDN/>
      <w:spacing w:before="240" w:line="259" w:lineRule="auto"/>
      <w:ind w:right="0"/>
      <w:outlineLvl w:val="9"/>
    </w:pPr>
    <w:rPr>
      <w:rFonts w:asciiTheme="majorHAnsi" w:eastAsiaTheme="majorEastAsia" w:hAnsiTheme="majorHAnsi" w:cstheme="majorBidi"/>
      <w:b w:val="0"/>
      <w:bCs w:val="0"/>
      <w:caps w:val="0"/>
      <w:color w:val="2F5496" w:themeColor="accent1" w:themeShade="BF"/>
      <w:sz w:val="32"/>
      <w:lang w:val="en-US"/>
    </w:rPr>
  </w:style>
  <w:style w:type="paragraph" w:customStyle="1" w:styleId="paragraph">
    <w:name w:val="paragraph"/>
    <w:basedOn w:val="Normal"/>
    <w:rsid w:val="005B2F6E"/>
    <w:pPr>
      <w:widowControl/>
      <w:autoSpaceDE/>
      <w:autoSpaceDN/>
      <w:spacing w:before="100" w:beforeAutospacing="1" w:after="100" w:afterAutospacing="1"/>
    </w:pPr>
    <w:rPr>
      <w:sz w:val="24"/>
      <w:szCs w:val="24"/>
      <w:lang w:val="en-US"/>
    </w:rPr>
  </w:style>
  <w:style w:type="character" w:customStyle="1" w:styleId="normaltextrun">
    <w:name w:val="normaltextrun"/>
    <w:basedOn w:val="DefaultParagraphFont"/>
    <w:rsid w:val="005B2F6E"/>
  </w:style>
  <w:style w:type="character" w:customStyle="1" w:styleId="eop">
    <w:name w:val="eop"/>
    <w:basedOn w:val="DefaultParagraphFont"/>
    <w:rsid w:val="005B2F6E"/>
  </w:style>
  <w:style w:type="character" w:customStyle="1" w:styleId="Heading5Char">
    <w:name w:val="Heading 5 Char"/>
    <w:basedOn w:val="DefaultParagraphFont"/>
    <w:link w:val="Heading5"/>
    <w:uiPriority w:val="9"/>
    <w:rsid w:val="00630B11"/>
    <w:rPr>
      <w:rFonts w:asciiTheme="majorHAnsi" w:eastAsiaTheme="majorEastAsia" w:hAnsiTheme="majorHAnsi" w:cstheme="majorBidi"/>
      <w:color w:val="2F5496" w:themeColor="accent1" w:themeShade="BF"/>
      <w:kern w:val="0"/>
      <w:lang w:val="es-ES"/>
    </w:rPr>
  </w:style>
  <w:style w:type="character" w:customStyle="1" w:styleId="Heading6Char">
    <w:name w:val="Heading 6 Char"/>
    <w:basedOn w:val="DefaultParagraphFont"/>
    <w:link w:val="Heading6"/>
    <w:uiPriority w:val="9"/>
    <w:semiHidden/>
    <w:rsid w:val="00630B11"/>
    <w:rPr>
      <w:rFonts w:asciiTheme="majorHAnsi" w:eastAsiaTheme="majorEastAsia" w:hAnsiTheme="majorHAnsi" w:cstheme="majorBidi"/>
      <w:color w:val="1F3763" w:themeColor="accent1" w:themeShade="7F"/>
      <w:kern w:val="0"/>
      <w:lang w:val="es-ES"/>
    </w:rPr>
  </w:style>
  <w:style w:type="character" w:customStyle="1" w:styleId="Heading7Char">
    <w:name w:val="Heading 7 Char"/>
    <w:basedOn w:val="DefaultParagraphFont"/>
    <w:link w:val="Heading7"/>
    <w:uiPriority w:val="9"/>
    <w:semiHidden/>
    <w:rsid w:val="00630B11"/>
    <w:rPr>
      <w:rFonts w:asciiTheme="majorHAnsi" w:eastAsiaTheme="majorEastAsia" w:hAnsiTheme="majorHAnsi" w:cstheme="majorBidi"/>
      <w:i/>
      <w:iCs/>
      <w:color w:val="1F3763" w:themeColor="accent1" w:themeShade="7F"/>
      <w:kern w:val="0"/>
      <w:lang w:val="es-ES"/>
    </w:rPr>
  </w:style>
  <w:style w:type="character" w:customStyle="1" w:styleId="Heading8Char">
    <w:name w:val="Heading 8 Char"/>
    <w:basedOn w:val="DefaultParagraphFont"/>
    <w:link w:val="Heading8"/>
    <w:uiPriority w:val="9"/>
    <w:semiHidden/>
    <w:rsid w:val="00630B11"/>
    <w:rPr>
      <w:rFonts w:asciiTheme="majorHAnsi" w:eastAsiaTheme="majorEastAsia" w:hAnsiTheme="majorHAnsi" w:cstheme="majorBidi"/>
      <w:color w:val="272727" w:themeColor="text1" w:themeTint="D8"/>
      <w:kern w:val="0"/>
      <w:sz w:val="21"/>
      <w:szCs w:val="21"/>
      <w:lang w:val="es-ES"/>
    </w:rPr>
  </w:style>
  <w:style w:type="character" w:customStyle="1" w:styleId="Heading9Char">
    <w:name w:val="Heading 9 Char"/>
    <w:basedOn w:val="DefaultParagraphFont"/>
    <w:link w:val="Heading9"/>
    <w:uiPriority w:val="9"/>
    <w:semiHidden/>
    <w:rsid w:val="00630B11"/>
    <w:rPr>
      <w:rFonts w:asciiTheme="majorHAnsi" w:eastAsiaTheme="majorEastAsia" w:hAnsiTheme="majorHAnsi" w:cstheme="majorBidi"/>
      <w:i/>
      <w:iCs/>
      <w:color w:val="272727" w:themeColor="text1" w:themeTint="D8"/>
      <w:kern w:val="0"/>
      <w:sz w:val="21"/>
      <w:szCs w:val="21"/>
      <w:lang w:val="es-ES"/>
    </w:rPr>
  </w:style>
  <w:style w:type="paragraph" w:styleId="Quote">
    <w:name w:val="Quote"/>
    <w:aliases w:val="Cita Textual Larga"/>
    <w:basedOn w:val="Normal"/>
    <w:next w:val="Normal"/>
    <w:link w:val="QuoteChar"/>
    <w:uiPriority w:val="29"/>
    <w:qFormat/>
    <w:rsid w:val="00E32780"/>
    <w:pPr>
      <w:spacing w:before="200" w:after="160" w:line="480" w:lineRule="auto"/>
      <w:ind w:left="720"/>
      <w:jc w:val="both"/>
    </w:pPr>
    <w:rPr>
      <w:iCs/>
      <w:color w:val="404040" w:themeColor="text1" w:themeTint="BF"/>
      <w:sz w:val="24"/>
    </w:rPr>
  </w:style>
  <w:style w:type="character" w:customStyle="1" w:styleId="QuoteChar">
    <w:name w:val="Quote Char"/>
    <w:aliases w:val="Cita Textual Larga Char"/>
    <w:basedOn w:val="DefaultParagraphFont"/>
    <w:link w:val="Quote"/>
    <w:uiPriority w:val="29"/>
    <w:rsid w:val="00E32780"/>
    <w:rPr>
      <w:rFonts w:ascii="Times New Roman" w:eastAsia="Times New Roman" w:hAnsi="Times New Roman" w:cs="Times New Roman"/>
      <w:iCs/>
      <w:color w:val="404040" w:themeColor="text1" w:themeTint="BF"/>
      <w:kern w:val="0"/>
      <w:sz w:val="24"/>
      <w:lang w:val="es-ES"/>
    </w:rPr>
  </w:style>
  <w:style w:type="paragraph" w:styleId="Bibliography">
    <w:name w:val="Bibliography"/>
    <w:basedOn w:val="Normal"/>
    <w:next w:val="Normal"/>
    <w:uiPriority w:val="37"/>
    <w:unhideWhenUsed/>
    <w:rsid w:val="00E62234"/>
    <w:pPr>
      <w:spacing w:line="480" w:lineRule="auto"/>
      <w:ind w:left="720" w:hanging="720"/>
    </w:pPr>
  </w:style>
  <w:style w:type="paragraph" w:styleId="Caption">
    <w:name w:val="caption"/>
    <w:aliases w:val="Figuras"/>
    <w:basedOn w:val="Normal"/>
    <w:next w:val="Normal"/>
    <w:uiPriority w:val="35"/>
    <w:unhideWhenUsed/>
    <w:qFormat/>
    <w:rsid w:val="00AA04F9"/>
    <w:pPr>
      <w:spacing w:after="200"/>
    </w:pPr>
    <w:rPr>
      <w:b/>
      <w:iCs/>
      <w:sz w:val="24"/>
      <w:szCs w:val="18"/>
    </w:rPr>
  </w:style>
  <w:style w:type="paragraph" w:styleId="TableofFigures">
    <w:name w:val="table of figures"/>
    <w:basedOn w:val="Normal"/>
    <w:next w:val="Normal"/>
    <w:uiPriority w:val="99"/>
    <w:unhideWhenUsed/>
    <w:rsid w:val="00F408F4"/>
  </w:style>
  <w:style w:type="character" w:styleId="Hyperlink">
    <w:name w:val="Hyperlink"/>
    <w:basedOn w:val="DefaultParagraphFont"/>
    <w:uiPriority w:val="99"/>
    <w:unhideWhenUsed/>
    <w:rsid w:val="00F408F4"/>
    <w:rPr>
      <w:color w:val="0563C1" w:themeColor="hyperlink"/>
      <w:u w:val="single"/>
    </w:rPr>
  </w:style>
  <w:style w:type="paragraph" w:styleId="TOC1">
    <w:name w:val="toc 1"/>
    <w:basedOn w:val="Normal"/>
    <w:next w:val="Normal"/>
    <w:autoRedefine/>
    <w:uiPriority w:val="39"/>
    <w:unhideWhenUsed/>
    <w:rsid w:val="002A44B0"/>
    <w:pPr>
      <w:spacing w:after="100"/>
    </w:pPr>
  </w:style>
  <w:style w:type="paragraph" w:styleId="TOC2">
    <w:name w:val="toc 2"/>
    <w:basedOn w:val="Normal"/>
    <w:next w:val="Normal"/>
    <w:autoRedefine/>
    <w:uiPriority w:val="39"/>
    <w:unhideWhenUsed/>
    <w:rsid w:val="002A44B0"/>
    <w:pPr>
      <w:spacing w:after="100"/>
      <w:ind w:left="220"/>
    </w:pPr>
  </w:style>
  <w:style w:type="paragraph" w:styleId="TOC3">
    <w:name w:val="toc 3"/>
    <w:basedOn w:val="Normal"/>
    <w:next w:val="Normal"/>
    <w:autoRedefine/>
    <w:uiPriority w:val="39"/>
    <w:unhideWhenUsed/>
    <w:rsid w:val="002A44B0"/>
    <w:pPr>
      <w:spacing w:after="100"/>
      <w:ind w:left="440"/>
    </w:pPr>
  </w:style>
  <w:style w:type="table" w:styleId="TableGrid">
    <w:name w:val="Table Grid"/>
    <w:basedOn w:val="TableNormal"/>
    <w:uiPriority w:val="39"/>
    <w:qFormat/>
    <w:rsid w:val="00186D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t">
    <w:name w:val="hit"/>
    <w:basedOn w:val="DefaultParagraphFont"/>
    <w:rsid w:val="00466398"/>
  </w:style>
  <w:style w:type="character" w:styleId="Emphasis">
    <w:name w:val="Emphasis"/>
    <w:basedOn w:val="DefaultParagraphFont"/>
    <w:uiPriority w:val="20"/>
    <w:qFormat/>
    <w:rsid w:val="001906D4"/>
    <w:rPr>
      <w:i/>
      <w:iCs/>
    </w:rPr>
  </w:style>
  <w:style w:type="paragraph" w:styleId="NoSpacing">
    <w:name w:val="No Spacing"/>
    <w:uiPriority w:val="1"/>
    <w:qFormat/>
    <w:rsid w:val="00463DA4"/>
    <w:pPr>
      <w:widowControl w:val="0"/>
      <w:autoSpaceDE w:val="0"/>
      <w:autoSpaceDN w:val="0"/>
      <w:spacing w:after="0" w:line="240" w:lineRule="auto"/>
    </w:pPr>
    <w:rPr>
      <w:rFonts w:ascii="Times New Roman" w:eastAsia="Times New Roman" w:hAnsi="Times New Roman" w:cs="Times New Roman"/>
      <w:kern w:val="0"/>
      <w:lang w:val="es-ES"/>
    </w:rPr>
  </w:style>
  <w:style w:type="character" w:styleId="CommentReference">
    <w:name w:val="annotation reference"/>
    <w:basedOn w:val="DefaultParagraphFont"/>
    <w:uiPriority w:val="99"/>
    <w:semiHidden/>
    <w:unhideWhenUsed/>
    <w:rsid w:val="007A634E"/>
    <w:rPr>
      <w:sz w:val="16"/>
      <w:szCs w:val="16"/>
    </w:rPr>
  </w:style>
  <w:style w:type="paragraph" w:styleId="CommentText">
    <w:name w:val="annotation text"/>
    <w:basedOn w:val="Normal"/>
    <w:link w:val="CommentTextChar"/>
    <w:uiPriority w:val="99"/>
    <w:unhideWhenUsed/>
    <w:rsid w:val="007A634E"/>
    <w:rPr>
      <w:sz w:val="20"/>
      <w:szCs w:val="20"/>
    </w:rPr>
  </w:style>
  <w:style w:type="character" w:customStyle="1" w:styleId="CommentTextChar">
    <w:name w:val="Comment Text Char"/>
    <w:basedOn w:val="DefaultParagraphFont"/>
    <w:link w:val="CommentText"/>
    <w:uiPriority w:val="99"/>
    <w:rsid w:val="007A634E"/>
    <w:rPr>
      <w:rFonts w:ascii="Times New Roman" w:eastAsia="Times New Roman" w:hAnsi="Times New Roman" w:cs="Times New Roman"/>
      <w:kern w:val="0"/>
      <w:sz w:val="20"/>
      <w:szCs w:val="20"/>
      <w:lang w:val="es-ES"/>
    </w:rPr>
  </w:style>
  <w:style w:type="paragraph" w:styleId="CommentSubject">
    <w:name w:val="annotation subject"/>
    <w:basedOn w:val="CommentText"/>
    <w:next w:val="CommentText"/>
    <w:link w:val="CommentSubjectChar"/>
    <w:uiPriority w:val="99"/>
    <w:semiHidden/>
    <w:unhideWhenUsed/>
    <w:rsid w:val="007A634E"/>
    <w:rPr>
      <w:b/>
      <w:bCs/>
    </w:rPr>
  </w:style>
  <w:style w:type="character" w:customStyle="1" w:styleId="CommentSubjectChar">
    <w:name w:val="Comment Subject Char"/>
    <w:basedOn w:val="CommentTextChar"/>
    <w:link w:val="CommentSubject"/>
    <w:uiPriority w:val="99"/>
    <w:semiHidden/>
    <w:rsid w:val="007A634E"/>
    <w:rPr>
      <w:rFonts w:ascii="Times New Roman" w:eastAsia="Times New Roman" w:hAnsi="Times New Roman" w:cs="Times New Roman"/>
      <w:b/>
      <w:bCs/>
      <w:kern w:val="0"/>
      <w:sz w:val="20"/>
      <w:szCs w:val="20"/>
      <w:lang w:val="es-ES"/>
    </w:rPr>
  </w:style>
  <w:style w:type="character" w:customStyle="1" w:styleId="UnresolvedMention">
    <w:name w:val="Unresolved Mention"/>
    <w:basedOn w:val="DefaultParagraphFont"/>
    <w:uiPriority w:val="99"/>
    <w:semiHidden/>
    <w:unhideWhenUsed/>
    <w:rsid w:val="002948A6"/>
    <w:rPr>
      <w:color w:val="605E5C"/>
      <w:shd w:val="clear" w:color="auto" w:fill="E1DFDD"/>
    </w:rPr>
  </w:style>
  <w:style w:type="paragraph" w:styleId="BalloonText">
    <w:name w:val="Balloon Text"/>
    <w:basedOn w:val="Normal"/>
    <w:link w:val="BalloonTextChar"/>
    <w:uiPriority w:val="99"/>
    <w:semiHidden/>
    <w:unhideWhenUsed/>
    <w:rsid w:val="001D415B"/>
    <w:rPr>
      <w:rFonts w:ascii="Tahoma" w:hAnsi="Tahoma" w:cs="Tahoma"/>
      <w:sz w:val="16"/>
      <w:szCs w:val="16"/>
    </w:rPr>
  </w:style>
  <w:style w:type="character" w:customStyle="1" w:styleId="BalloonTextChar">
    <w:name w:val="Balloon Text Char"/>
    <w:basedOn w:val="DefaultParagraphFont"/>
    <w:link w:val="BalloonText"/>
    <w:uiPriority w:val="99"/>
    <w:semiHidden/>
    <w:rsid w:val="001D415B"/>
    <w:rPr>
      <w:rFonts w:ascii="Tahoma" w:eastAsia="Times New Roman" w:hAnsi="Tahoma" w:cs="Tahoma"/>
      <w:kern w:val="0"/>
      <w:sz w:val="16"/>
      <w:szCs w:val="16"/>
      <w:lang w:val="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1C8"/>
    <w:pPr>
      <w:widowControl w:val="0"/>
      <w:autoSpaceDE w:val="0"/>
      <w:autoSpaceDN w:val="0"/>
      <w:spacing w:after="0" w:line="240" w:lineRule="auto"/>
    </w:pPr>
    <w:rPr>
      <w:rFonts w:ascii="Times New Roman" w:eastAsia="Times New Roman" w:hAnsi="Times New Roman" w:cs="Times New Roman"/>
      <w:kern w:val="0"/>
      <w:lang w:val="es-ES"/>
    </w:rPr>
  </w:style>
  <w:style w:type="paragraph" w:styleId="Heading1">
    <w:name w:val="heading 1"/>
    <w:basedOn w:val="Normal"/>
    <w:link w:val="Heading1Char"/>
    <w:uiPriority w:val="9"/>
    <w:qFormat/>
    <w:rsid w:val="00630B11"/>
    <w:pPr>
      <w:spacing w:line="360" w:lineRule="auto"/>
      <w:ind w:right="414"/>
      <w:outlineLvl w:val="0"/>
    </w:pPr>
    <w:rPr>
      <w:b/>
      <w:bCs/>
      <w:caps/>
      <w:sz w:val="28"/>
      <w:szCs w:val="32"/>
      <w:lang w:val="es-HN"/>
    </w:rPr>
  </w:style>
  <w:style w:type="paragraph" w:styleId="Heading2">
    <w:name w:val="heading 2"/>
    <w:basedOn w:val="Normal"/>
    <w:link w:val="Heading2Char"/>
    <w:uiPriority w:val="9"/>
    <w:unhideWhenUsed/>
    <w:qFormat/>
    <w:rsid w:val="004E4D98"/>
    <w:pPr>
      <w:spacing w:line="360" w:lineRule="auto"/>
      <w:outlineLvl w:val="1"/>
    </w:pPr>
    <w:rPr>
      <w:b/>
      <w:bCs/>
      <w:caps/>
      <w:sz w:val="28"/>
      <w:szCs w:val="28"/>
    </w:rPr>
  </w:style>
  <w:style w:type="paragraph" w:styleId="Heading3">
    <w:name w:val="heading 3"/>
    <w:basedOn w:val="Normal"/>
    <w:link w:val="Heading3Char"/>
    <w:uiPriority w:val="9"/>
    <w:unhideWhenUsed/>
    <w:qFormat/>
    <w:rsid w:val="00B23F65"/>
    <w:pPr>
      <w:numPr>
        <w:ilvl w:val="2"/>
        <w:numId w:val="12"/>
      </w:numPr>
      <w:spacing w:before="40" w:line="360" w:lineRule="auto"/>
      <w:outlineLvl w:val="2"/>
    </w:pPr>
    <w:rPr>
      <w:bCs/>
      <w:caps/>
      <w:sz w:val="24"/>
      <w:szCs w:val="24"/>
      <w:lang w:val="es-HN"/>
    </w:rPr>
  </w:style>
  <w:style w:type="paragraph" w:styleId="Heading4">
    <w:name w:val="heading 4"/>
    <w:basedOn w:val="ListParagraph"/>
    <w:next w:val="Normal"/>
    <w:link w:val="Heading4Char"/>
    <w:uiPriority w:val="9"/>
    <w:unhideWhenUsed/>
    <w:qFormat/>
    <w:rsid w:val="006E2BC6"/>
    <w:pPr>
      <w:numPr>
        <w:ilvl w:val="2"/>
        <w:numId w:val="3"/>
      </w:numPr>
      <w:outlineLvl w:val="3"/>
    </w:pPr>
    <w:rPr>
      <w:bCs/>
      <w:caps/>
      <w:sz w:val="24"/>
      <w:szCs w:val="24"/>
      <w:lang w:val="es-HN"/>
    </w:rPr>
  </w:style>
  <w:style w:type="paragraph" w:styleId="Heading5">
    <w:name w:val="heading 5"/>
    <w:basedOn w:val="Normal"/>
    <w:next w:val="Normal"/>
    <w:link w:val="Heading5Char"/>
    <w:uiPriority w:val="9"/>
    <w:unhideWhenUsed/>
    <w:qFormat/>
    <w:rsid w:val="00630B11"/>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30B11"/>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30B11"/>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30B11"/>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30B11"/>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0B11"/>
    <w:rPr>
      <w:rFonts w:ascii="Times New Roman" w:eastAsia="Times New Roman" w:hAnsi="Times New Roman" w:cs="Times New Roman"/>
      <w:b/>
      <w:bCs/>
      <w:caps/>
      <w:kern w:val="0"/>
      <w:sz w:val="28"/>
      <w:szCs w:val="32"/>
      <w:lang w:val="es-HN"/>
    </w:rPr>
  </w:style>
  <w:style w:type="character" w:customStyle="1" w:styleId="Heading2Char">
    <w:name w:val="Heading 2 Char"/>
    <w:basedOn w:val="DefaultParagraphFont"/>
    <w:link w:val="Heading2"/>
    <w:uiPriority w:val="9"/>
    <w:rsid w:val="004E4D98"/>
    <w:rPr>
      <w:rFonts w:ascii="Times New Roman" w:eastAsia="Times New Roman" w:hAnsi="Times New Roman" w:cs="Times New Roman"/>
      <w:b/>
      <w:bCs/>
      <w:caps/>
      <w:kern w:val="0"/>
      <w:sz w:val="28"/>
      <w:szCs w:val="28"/>
      <w:lang w:val="es-ES"/>
    </w:rPr>
  </w:style>
  <w:style w:type="character" w:customStyle="1" w:styleId="Heading3Char">
    <w:name w:val="Heading 3 Char"/>
    <w:basedOn w:val="DefaultParagraphFont"/>
    <w:link w:val="Heading3"/>
    <w:uiPriority w:val="9"/>
    <w:rsid w:val="00B23F65"/>
    <w:rPr>
      <w:rFonts w:ascii="Times New Roman" w:eastAsia="Times New Roman" w:hAnsi="Times New Roman" w:cs="Times New Roman"/>
      <w:bCs/>
      <w:caps/>
      <w:kern w:val="0"/>
      <w:sz w:val="24"/>
      <w:szCs w:val="24"/>
      <w:lang w:val="es-HN"/>
    </w:rPr>
  </w:style>
  <w:style w:type="paragraph" w:styleId="BodyText">
    <w:name w:val="Body Text"/>
    <w:basedOn w:val="Normal"/>
    <w:link w:val="BodyTextChar"/>
    <w:uiPriority w:val="1"/>
    <w:qFormat/>
    <w:rsid w:val="00405F24"/>
    <w:rPr>
      <w:sz w:val="24"/>
      <w:szCs w:val="24"/>
    </w:rPr>
  </w:style>
  <w:style w:type="character" w:customStyle="1" w:styleId="BodyTextChar">
    <w:name w:val="Body Text Char"/>
    <w:basedOn w:val="DefaultParagraphFont"/>
    <w:link w:val="BodyText"/>
    <w:uiPriority w:val="1"/>
    <w:rsid w:val="00405F24"/>
    <w:rPr>
      <w:rFonts w:ascii="Times New Roman" w:eastAsia="Times New Roman" w:hAnsi="Times New Roman" w:cs="Times New Roman"/>
      <w:kern w:val="0"/>
      <w:sz w:val="24"/>
      <w:szCs w:val="24"/>
      <w:lang w:val="es-ES"/>
    </w:rPr>
  </w:style>
  <w:style w:type="paragraph" w:styleId="ListParagraph">
    <w:name w:val="List Paragraph"/>
    <w:basedOn w:val="Normal"/>
    <w:uiPriority w:val="1"/>
    <w:qFormat/>
    <w:rsid w:val="00405F24"/>
    <w:pPr>
      <w:ind w:left="498" w:hanging="360"/>
    </w:pPr>
  </w:style>
  <w:style w:type="paragraph" w:styleId="Footer">
    <w:name w:val="footer"/>
    <w:basedOn w:val="Normal"/>
    <w:link w:val="FooterChar"/>
    <w:uiPriority w:val="99"/>
    <w:unhideWhenUsed/>
    <w:rsid w:val="00AE7935"/>
    <w:pPr>
      <w:tabs>
        <w:tab w:val="center" w:pos="4680"/>
        <w:tab w:val="right" w:pos="9360"/>
      </w:tabs>
    </w:pPr>
  </w:style>
  <w:style w:type="character" w:customStyle="1" w:styleId="FooterChar">
    <w:name w:val="Footer Char"/>
    <w:basedOn w:val="DefaultParagraphFont"/>
    <w:link w:val="Footer"/>
    <w:uiPriority w:val="99"/>
    <w:rsid w:val="00AE7935"/>
    <w:rPr>
      <w:rFonts w:ascii="Times New Roman" w:eastAsia="Times New Roman" w:hAnsi="Times New Roman" w:cs="Times New Roman"/>
      <w:kern w:val="0"/>
      <w:lang w:val="es-ES"/>
    </w:rPr>
  </w:style>
  <w:style w:type="character" w:customStyle="1" w:styleId="PortadaCar">
    <w:name w:val="Portada Car"/>
    <w:basedOn w:val="DefaultParagraphFont"/>
    <w:link w:val="Portada"/>
    <w:locked/>
    <w:rsid w:val="00637A0E"/>
    <w:rPr>
      <w:rFonts w:ascii="Times New Roman" w:eastAsia="Times New Roman" w:hAnsi="Times New Roman" w:cs="Times New Roman"/>
      <w:b/>
      <w:caps/>
      <w:sz w:val="32"/>
      <w:lang w:val="es-ES"/>
    </w:rPr>
  </w:style>
  <w:style w:type="paragraph" w:customStyle="1" w:styleId="Portada">
    <w:name w:val="Portada"/>
    <w:basedOn w:val="Normal"/>
    <w:link w:val="PortadaCar"/>
    <w:qFormat/>
    <w:rsid w:val="00637A0E"/>
    <w:pPr>
      <w:spacing w:before="120" w:after="240" w:line="360" w:lineRule="auto"/>
      <w:jc w:val="center"/>
    </w:pPr>
    <w:rPr>
      <w:b/>
      <w:caps/>
      <w:kern w:val="2"/>
      <w:sz w:val="32"/>
    </w:rPr>
  </w:style>
  <w:style w:type="character" w:customStyle="1" w:styleId="TextoPrincipalCar">
    <w:name w:val="Texto Principal Car"/>
    <w:basedOn w:val="DefaultParagraphFont"/>
    <w:link w:val="TextoPrincipal"/>
    <w:uiPriority w:val="1"/>
    <w:locked/>
    <w:rsid w:val="0005237B"/>
    <w:rPr>
      <w:rFonts w:ascii="Times New Roman" w:eastAsia="Times New Roman" w:hAnsi="Times New Roman" w:cs="Times New Roman"/>
      <w:sz w:val="24"/>
      <w:szCs w:val="24"/>
      <w:lang w:val="es-HN" w:eastAsia="es-ES_tradnl"/>
    </w:rPr>
  </w:style>
  <w:style w:type="paragraph" w:customStyle="1" w:styleId="TextoPrincipal">
    <w:name w:val="Texto Principal"/>
    <w:basedOn w:val="Normal"/>
    <w:link w:val="TextoPrincipalCar"/>
    <w:uiPriority w:val="1"/>
    <w:qFormat/>
    <w:rsid w:val="0005237B"/>
    <w:pPr>
      <w:widowControl/>
      <w:autoSpaceDE/>
      <w:autoSpaceDN/>
      <w:spacing w:before="120" w:after="120" w:line="360" w:lineRule="auto"/>
      <w:ind w:firstLine="567"/>
      <w:jc w:val="both"/>
    </w:pPr>
    <w:rPr>
      <w:kern w:val="2"/>
      <w:sz w:val="24"/>
      <w:szCs w:val="24"/>
      <w:lang w:val="es-HN" w:eastAsia="es-ES_tradnl"/>
    </w:rPr>
  </w:style>
  <w:style w:type="paragraph" w:styleId="Header">
    <w:name w:val="header"/>
    <w:basedOn w:val="Normal"/>
    <w:link w:val="HeaderChar"/>
    <w:uiPriority w:val="99"/>
    <w:unhideWhenUsed/>
    <w:rsid w:val="00637A0E"/>
    <w:pPr>
      <w:tabs>
        <w:tab w:val="center" w:pos="4680"/>
        <w:tab w:val="right" w:pos="9360"/>
      </w:tabs>
    </w:pPr>
  </w:style>
  <w:style w:type="character" w:customStyle="1" w:styleId="HeaderChar">
    <w:name w:val="Header Char"/>
    <w:basedOn w:val="DefaultParagraphFont"/>
    <w:link w:val="Header"/>
    <w:uiPriority w:val="99"/>
    <w:rsid w:val="00637A0E"/>
    <w:rPr>
      <w:rFonts w:ascii="Times New Roman" w:eastAsia="Times New Roman" w:hAnsi="Times New Roman" w:cs="Times New Roman"/>
      <w:kern w:val="0"/>
      <w:lang w:val="es-ES"/>
    </w:rPr>
  </w:style>
  <w:style w:type="character" w:customStyle="1" w:styleId="Heading4Char">
    <w:name w:val="Heading 4 Char"/>
    <w:basedOn w:val="DefaultParagraphFont"/>
    <w:link w:val="Heading4"/>
    <w:uiPriority w:val="9"/>
    <w:rsid w:val="006E2BC6"/>
    <w:rPr>
      <w:rFonts w:ascii="Times New Roman" w:eastAsia="Times New Roman" w:hAnsi="Times New Roman" w:cs="Times New Roman"/>
      <w:bCs/>
      <w:caps/>
      <w:kern w:val="0"/>
      <w:sz w:val="24"/>
      <w:szCs w:val="24"/>
      <w:lang w:val="es-HN"/>
    </w:rPr>
  </w:style>
  <w:style w:type="paragraph" w:styleId="TOCHeading">
    <w:name w:val="TOC Heading"/>
    <w:basedOn w:val="Heading1"/>
    <w:next w:val="Normal"/>
    <w:uiPriority w:val="39"/>
    <w:unhideWhenUsed/>
    <w:qFormat/>
    <w:rsid w:val="00A11E26"/>
    <w:pPr>
      <w:keepNext/>
      <w:keepLines/>
      <w:widowControl/>
      <w:autoSpaceDE/>
      <w:autoSpaceDN/>
      <w:spacing w:before="240" w:line="259" w:lineRule="auto"/>
      <w:ind w:right="0"/>
      <w:outlineLvl w:val="9"/>
    </w:pPr>
    <w:rPr>
      <w:rFonts w:asciiTheme="majorHAnsi" w:eastAsiaTheme="majorEastAsia" w:hAnsiTheme="majorHAnsi" w:cstheme="majorBidi"/>
      <w:b w:val="0"/>
      <w:bCs w:val="0"/>
      <w:caps w:val="0"/>
      <w:color w:val="2F5496" w:themeColor="accent1" w:themeShade="BF"/>
      <w:sz w:val="32"/>
      <w:lang w:val="en-US"/>
    </w:rPr>
  </w:style>
  <w:style w:type="paragraph" w:customStyle="1" w:styleId="paragraph">
    <w:name w:val="paragraph"/>
    <w:basedOn w:val="Normal"/>
    <w:rsid w:val="005B2F6E"/>
    <w:pPr>
      <w:widowControl/>
      <w:autoSpaceDE/>
      <w:autoSpaceDN/>
      <w:spacing w:before="100" w:beforeAutospacing="1" w:after="100" w:afterAutospacing="1"/>
    </w:pPr>
    <w:rPr>
      <w:sz w:val="24"/>
      <w:szCs w:val="24"/>
      <w:lang w:val="en-US"/>
    </w:rPr>
  </w:style>
  <w:style w:type="character" w:customStyle="1" w:styleId="normaltextrun">
    <w:name w:val="normaltextrun"/>
    <w:basedOn w:val="DefaultParagraphFont"/>
    <w:rsid w:val="005B2F6E"/>
  </w:style>
  <w:style w:type="character" w:customStyle="1" w:styleId="eop">
    <w:name w:val="eop"/>
    <w:basedOn w:val="DefaultParagraphFont"/>
    <w:rsid w:val="005B2F6E"/>
  </w:style>
  <w:style w:type="character" w:customStyle="1" w:styleId="Heading5Char">
    <w:name w:val="Heading 5 Char"/>
    <w:basedOn w:val="DefaultParagraphFont"/>
    <w:link w:val="Heading5"/>
    <w:uiPriority w:val="9"/>
    <w:rsid w:val="00630B11"/>
    <w:rPr>
      <w:rFonts w:asciiTheme="majorHAnsi" w:eastAsiaTheme="majorEastAsia" w:hAnsiTheme="majorHAnsi" w:cstheme="majorBidi"/>
      <w:color w:val="2F5496" w:themeColor="accent1" w:themeShade="BF"/>
      <w:kern w:val="0"/>
      <w:lang w:val="es-ES"/>
    </w:rPr>
  </w:style>
  <w:style w:type="character" w:customStyle="1" w:styleId="Heading6Char">
    <w:name w:val="Heading 6 Char"/>
    <w:basedOn w:val="DefaultParagraphFont"/>
    <w:link w:val="Heading6"/>
    <w:uiPriority w:val="9"/>
    <w:semiHidden/>
    <w:rsid w:val="00630B11"/>
    <w:rPr>
      <w:rFonts w:asciiTheme="majorHAnsi" w:eastAsiaTheme="majorEastAsia" w:hAnsiTheme="majorHAnsi" w:cstheme="majorBidi"/>
      <w:color w:val="1F3763" w:themeColor="accent1" w:themeShade="7F"/>
      <w:kern w:val="0"/>
      <w:lang w:val="es-ES"/>
    </w:rPr>
  </w:style>
  <w:style w:type="character" w:customStyle="1" w:styleId="Heading7Char">
    <w:name w:val="Heading 7 Char"/>
    <w:basedOn w:val="DefaultParagraphFont"/>
    <w:link w:val="Heading7"/>
    <w:uiPriority w:val="9"/>
    <w:semiHidden/>
    <w:rsid w:val="00630B11"/>
    <w:rPr>
      <w:rFonts w:asciiTheme="majorHAnsi" w:eastAsiaTheme="majorEastAsia" w:hAnsiTheme="majorHAnsi" w:cstheme="majorBidi"/>
      <w:i/>
      <w:iCs/>
      <w:color w:val="1F3763" w:themeColor="accent1" w:themeShade="7F"/>
      <w:kern w:val="0"/>
      <w:lang w:val="es-ES"/>
    </w:rPr>
  </w:style>
  <w:style w:type="character" w:customStyle="1" w:styleId="Heading8Char">
    <w:name w:val="Heading 8 Char"/>
    <w:basedOn w:val="DefaultParagraphFont"/>
    <w:link w:val="Heading8"/>
    <w:uiPriority w:val="9"/>
    <w:semiHidden/>
    <w:rsid w:val="00630B11"/>
    <w:rPr>
      <w:rFonts w:asciiTheme="majorHAnsi" w:eastAsiaTheme="majorEastAsia" w:hAnsiTheme="majorHAnsi" w:cstheme="majorBidi"/>
      <w:color w:val="272727" w:themeColor="text1" w:themeTint="D8"/>
      <w:kern w:val="0"/>
      <w:sz w:val="21"/>
      <w:szCs w:val="21"/>
      <w:lang w:val="es-ES"/>
    </w:rPr>
  </w:style>
  <w:style w:type="character" w:customStyle="1" w:styleId="Heading9Char">
    <w:name w:val="Heading 9 Char"/>
    <w:basedOn w:val="DefaultParagraphFont"/>
    <w:link w:val="Heading9"/>
    <w:uiPriority w:val="9"/>
    <w:semiHidden/>
    <w:rsid w:val="00630B11"/>
    <w:rPr>
      <w:rFonts w:asciiTheme="majorHAnsi" w:eastAsiaTheme="majorEastAsia" w:hAnsiTheme="majorHAnsi" w:cstheme="majorBidi"/>
      <w:i/>
      <w:iCs/>
      <w:color w:val="272727" w:themeColor="text1" w:themeTint="D8"/>
      <w:kern w:val="0"/>
      <w:sz w:val="21"/>
      <w:szCs w:val="21"/>
      <w:lang w:val="es-ES"/>
    </w:rPr>
  </w:style>
  <w:style w:type="paragraph" w:styleId="Quote">
    <w:name w:val="Quote"/>
    <w:aliases w:val="Cita Textual Larga"/>
    <w:basedOn w:val="Normal"/>
    <w:next w:val="Normal"/>
    <w:link w:val="QuoteChar"/>
    <w:uiPriority w:val="29"/>
    <w:qFormat/>
    <w:rsid w:val="00E32780"/>
    <w:pPr>
      <w:spacing w:before="200" w:after="160" w:line="480" w:lineRule="auto"/>
      <w:ind w:left="720"/>
      <w:jc w:val="both"/>
    </w:pPr>
    <w:rPr>
      <w:iCs/>
      <w:color w:val="404040" w:themeColor="text1" w:themeTint="BF"/>
      <w:sz w:val="24"/>
    </w:rPr>
  </w:style>
  <w:style w:type="character" w:customStyle="1" w:styleId="QuoteChar">
    <w:name w:val="Quote Char"/>
    <w:aliases w:val="Cita Textual Larga Char"/>
    <w:basedOn w:val="DefaultParagraphFont"/>
    <w:link w:val="Quote"/>
    <w:uiPriority w:val="29"/>
    <w:rsid w:val="00E32780"/>
    <w:rPr>
      <w:rFonts w:ascii="Times New Roman" w:eastAsia="Times New Roman" w:hAnsi="Times New Roman" w:cs="Times New Roman"/>
      <w:iCs/>
      <w:color w:val="404040" w:themeColor="text1" w:themeTint="BF"/>
      <w:kern w:val="0"/>
      <w:sz w:val="24"/>
      <w:lang w:val="es-ES"/>
    </w:rPr>
  </w:style>
  <w:style w:type="paragraph" w:styleId="Bibliography">
    <w:name w:val="Bibliography"/>
    <w:basedOn w:val="Normal"/>
    <w:next w:val="Normal"/>
    <w:uiPriority w:val="37"/>
    <w:unhideWhenUsed/>
    <w:rsid w:val="00E62234"/>
    <w:pPr>
      <w:spacing w:line="480" w:lineRule="auto"/>
      <w:ind w:left="720" w:hanging="720"/>
    </w:pPr>
  </w:style>
  <w:style w:type="paragraph" w:styleId="Caption">
    <w:name w:val="caption"/>
    <w:aliases w:val="Figuras"/>
    <w:basedOn w:val="Normal"/>
    <w:next w:val="Normal"/>
    <w:uiPriority w:val="35"/>
    <w:unhideWhenUsed/>
    <w:qFormat/>
    <w:rsid w:val="00AA04F9"/>
    <w:pPr>
      <w:spacing w:after="200"/>
    </w:pPr>
    <w:rPr>
      <w:b/>
      <w:iCs/>
      <w:sz w:val="24"/>
      <w:szCs w:val="18"/>
    </w:rPr>
  </w:style>
  <w:style w:type="paragraph" w:styleId="TableofFigures">
    <w:name w:val="table of figures"/>
    <w:basedOn w:val="Normal"/>
    <w:next w:val="Normal"/>
    <w:uiPriority w:val="99"/>
    <w:unhideWhenUsed/>
    <w:rsid w:val="00F408F4"/>
  </w:style>
  <w:style w:type="character" w:styleId="Hyperlink">
    <w:name w:val="Hyperlink"/>
    <w:basedOn w:val="DefaultParagraphFont"/>
    <w:uiPriority w:val="99"/>
    <w:unhideWhenUsed/>
    <w:rsid w:val="00F408F4"/>
    <w:rPr>
      <w:color w:val="0563C1" w:themeColor="hyperlink"/>
      <w:u w:val="single"/>
    </w:rPr>
  </w:style>
  <w:style w:type="paragraph" w:styleId="TOC1">
    <w:name w:val="toc 1"/>
    <w:basedOn w:val="Normal"/>
    <w:next w:val="Normal"/>
    <w:autoRedefine/>
    <w:uiPriority w:val="39"/>
    <w:unhideWhenUsed/>
    <w:rsid w:val="002A44B0"/>
    <w:pPr>
      <w:spacing w:after="100"/>
    </w:pPr>
  </w:style>
  <w:style w:type="paragraph" w:styleId="TOC2">
    <w:name w:val="toc 2"/>
    <w:basedOn w:val="Normal"/>
    <w:next w:val="Normal"/>
    <w:autoRedefine/>
    <w:uiPriority w:val="39"/>
    <w:unhideWhenUsed/>
    <w:rsid w:val="002A44B0"/>
    <w:pPr>
      <w:spacing w:after="100"/>
      <w:ind w:left="220"/>
    </w:pPr>
  </w:style>
  <w:style w:type="paragraph" w:styleId="TOC3">
    <w:name w:val="toc 3"/>
    <w:basedOn w:val="Normal"/>
    <w:next w:val="Normal"/>
    <w:autoRedefine/>
    <w:uiPriority w:val="39"/>
    <w:unhideWhenUsed/>
    <w:rsid w:val="002A44B0"/>
    <w:pPr>
      <w:spacing w:after="100"/>
      <w:ind w:left="440"/>
    </w:pPr>
  </w:style>
  <w:style w:type="table" w:styleId="TableGrid">
    <w:name w:val="Table Grid"/>
    <w:basedOn w:val="TableNormal"/>
    <w:uiPriority w:val="39"/>
    <w:qFormat/>
    <w:rsid w:val="00186D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t">
    <w:name w:val="hit"/>
    <w:basedOn w:val="DefaultParagraphFont"/>
    <w:rsid w:val="00466398"/>
  </w:style>
  <w:style w:type="character" w:styleId="Emphasis">
    <w:name w:val="Emphasis"/>
    <w:basedOn w:val="DefaultParagraphFont"/>
    <w:uiPriority w:val="20"/>
    <w:qFormat/>
    <w:rsid w:val="001906D4"/>
    <w:rPr>
      <w:i/>
      <w:iCs/>
    </w:rPr>
  </w:style>
  <w:style w:type="paragraph" w:styleId="NoSpacing">
    <w:name w:val="No Spacing"/>
    <w:uiPriority w:val="1"/>
    <w:qFormat/>
    <w:rsid w:val="00463DA4"/>
    <w:pPr>
      <w:widowControl w:val="0"/>
      <w:autoSpaceDE w:val="0"/>
      <w:autoSpaceDN w:val="0"/>
      <w:spacing w:after="0" w:line="240" w:lineRule="auto"/>
    </w:pPr>
    <w:rPr>
      <w:rFonts w:ascii="Times New Roman" w:eastAsia="Times New Roman" w:hAnsi="Times New Roman" w:cs="Times New Roman"/>
      <w:kern w:val="0"/>
      <w:lang w:val="es-ES"/>
    </w:rPr>
  </w:style>
  <w:style w:type="character" w:styleId="CommentReference">
    <w:name w:val="annotation reference"/>
    <w:basedOn w:val="DefaultParagraphFont"/>
    <w:uiPriority w:val="99"/>
    <w:semiHidden/>
    <w:unhideWhenUsed/>
    <w:rsid w:val="007A634E"/>
    <w:rPr>
      <w:sz w:val="16"/>
      <w:szCs w:val="16"/>
    </w:rPr>
  </w:style>
  <w:style w:type="paragraph" w:styleId="CommentText">
    <w:name w:val="annotation text"/>
    <w:basedOn w:val="Normal"/>
    <w:link w:val="CommentTextChar"/>
    <w:uiPriority w:val="99"/>
    <w:unhideWhenUsed/>
    <w:rsid w:val="007A634E"/>
    <w:rPr>
      <w:sz w:val="20"/>
      <w:szCs w:val="20"/>
    </w:rPr>
  </w:style>
  <w:style w:type="character" w:customStyle="1" w:styleId="CommentTextChar">
    <w:name w:val="Comment Text Char"/>
    <w:basedOn w:val="DefaultParagraphFont"/>
    <w:link w:val="CommentText"/>
    <w:uiPriority w:val="99"/>
    <w:rsid w:val="007A634E"/>
    <w:rPr>
      <w:rFonts w:ascii="Times New Roman" w:eastAsia="Times New Roman" w:hAnsi="Times New Roman" w:cs="Times New Roman"/>
      <w:kern w:val="0"/>
      <w:sz w:val="20"/>
      <w:szCs w:val="20"/>
      <w:lang w:val="es-ES"/>
    </w:rPr>
  </w:style>
  <w:style w:type="paragraph" w:styleId="CommentSubject">
    <w:name w:val="annotation subject"/>
    <w:basedOn w:val="CommentText"/>
    <w:next w:val="CommentText"/>
    <w:link w:val="CommentSubjectChar"/>
    <w:uiPriority w:val="99"/>
    <w:semiHidden/>
    <w:unhideWhenUsed/>
    <w:rsid w:val="007A634E"/>
    <w:rPr>
      <w:b/>
      <w:bCs/>
    </w:rPr>
  </w:style>
  <w:style w:type="character" w:customStyle="1" w:styleId="CommentSubjectChar">
    <w:name w:val="Comment Subject Char"/>
    <w:basedOn w:val="CommentTextChar"/>
    <w:link w:val="CommentSubject"/>
    <w:uiPriority w:val="99"/>
    <w:semiHidden/>
    <w:rsid w:val="007A634E"/>
    <w:rPr>
      <w:rFonts w:ascii="Times New Roman" w:eastAsia="Times New Roman" w:hAnsi="Times New Roman" w:cs="Times New Roman"/>
      <w:b/>
      <w:bCs/>
      <w:kern w:val="0"/>
      <w:sz w:val="20"/>
      <w:szCs w:val="20"/>
      <w:lang w:val="es-ES"/>
    </w:rPr>
  </w:style>
  <w:style w:type="character" w:customStyle="1" w:styleId="UnresolvedMention">
    <w:name w:val="Unresolved Mention"/>
    <w:basedOn w:val="DefaultParagraphFont"/>
    <w:uiPriority w:val="99"/>
    <w:semiHidden/>
    <w:unhideWhenUsed/>
    <w:rsid w:val="002948A6"/>
    <w:rPr>
      <w:color w:val="605E5C"/>
      <w:shd w:val="clear" w:color="auto" w:fill="E1DFDD"/>
    </w:rPr>
  </w:style>
  <w:style w:type="paragraph" w:styleId="BalloonText">
    <w:name w:val="Balloon Text"/>
    <w:basedOn w:val="Normal"/>
    <w:link w:val="BalloonTextChar"/>
    <w:uiPriority w:val="99"/>
    <w:semiHidden/>
    <w:unhideWhenUsed/>
    <w:rsid w:val="001D415B"/>
    <w:rPr>
      <w:rFonts w:ascii="Tahoma" w:hAnsi="Tahoma" w:cs="Tahoma"/>
      <w:sz w:val="16"/>
      <w:szCs w:val="16"/>
    </w:rPr>
  </w:style>
  <w:style w:type="character" w:customStyle="1" w:styleId="BalloonTextChar">
    <w:name w:val="Balloon Text Char"/>
    <w:basedOn w:val="DefaultParagraphFont"/>
    <w:link w:val="BalloonText"/>
    <w:uiPriority w:val="99"/>
    <w:semiHidden/>
    <w:rsid w:val="001D415B"/>
    <w:rPr>
      <w:rFonts w:ascii="Tahoma" w:eastAsia="Times New Roman" w:hAnsi="Tahoma" w:cs="Tahoma"/>
      <w:kern w:val="0"/>
      <w:sz w:val="16"/>
      <w:szCs w:val="16"/>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93088">
      <w:bodyDiv w:val="1"/>
      <w:marLeft w:val="0"/>
      <w:marRight w:val="0"/>
      <w:marTop w:val="0"/>
      <w:marBottom w:val="0"/>
      <w:divBdr>
        <w:top w:val="none" w:sz="0" w:space="0" w:color="auto"/>
        <w:left w:val="none" w:sz="0" w:space="0" w:color="auto"/>
        <w:bottom w:val="none" w:sz="0" w:space="0" w:color="auto"/>
        <w:right w:val="none" w:sz="0" w:space="0" w:color="auto"/>
      </w:divBdr>
    </w:div>
    <w:div w:id="12655460">
      <w:bodyDiv w:val="1"/>
      <w:marLeft w:val="0"/>
      <w:marRight w:val="0"/>
      <w:marTop w:val="0"/>
      <w:marBottom w:val="0"/>
      <w:divBdr>
        <w:top w:val="none" w:sz="0" w:space="0" w:color="auto"/>
        <w:left w:val="none" w:sz="0" w:space="0" w:color="auto"/>
        <w:bottom w:val="none" w:sz="0" w:space="0" w:color="auto"/>
        <w:right w:val="none" w:sz="0" w:space="0" w:color="auto"/>
      </w:divBdr>
    </w:div>
    <w:div w:id="93787944">
      <w:bodyDiv w:val="1"/>
      <w:marLeft w:val="0"/>
      <w:marRight w:val="0"/>
      <w:marTop w:val="0"/>
      <w:marBottom w:val="0"/>
      <w:divBdr>
        <w:top w:val="none" w:sz="0" w:space="0" w:color="auto"/>
        <w:left w:val="none" w:sz="0" w:space="0" w:color="auto"/>
        <w:bottom w:val="none" w:sz="0" w:space="0" w:color="auto"/>
        <w:right w:val="none" w:sz="0" w:space="0" w:color="auto"/>
      </w:divBdr>
    </w:div>
    <w:div w:id="180894575">
      <w:bodyDiv w:val="1"/>
      <w:marLeft w:val="0"/>
      <w:marRight w:val="0"/>
      <w:marTop w:val="0"/>
      <w:marBottom w:val="0"/>
      <w:divBdr>
        <w:top w:val="none" w:sz="0" w:space="0" w:color="auto"/>
        <w:left w:val="none" w:sz="0" w:space="0" w:color="auto"/>
        <w:bottom w:val="none" w:sz="0" w:space="0" w:color="auto"/>
        <w:right w:val="none" w:sz="0" w:space="0" w:color="auto"/>
      </w:divBdr>
      <w:divsChild>
        <w:div w:id="73402730">
          <w:marLeft w:val="0"/>
          <w:marRight w:val="0"/>
          <w:marTop w:val="0"/>
          <w:marBottom w:val="0"/>
          <w:divBdr>
            <w:top w:val="single" w:sz="2" w:space="0" w:color="E5E7EB"/>
            <w:left w:val="single" w:sz="2" w:space="0" w:color="E5E7EB"/>
            <w:bottom w:val="single" w:sz="2" w:space="0" w:color="E5E7EB"/>
            <w:right w:val="single" w:sz="2" w:space="0" w:color="E5E7EB"/>
          </w:divBdr>
        </w:div>
        <w:div w:id="326444697">
          <w:marLeft w:val="0"/>
          <w:marRight w:val="0"/>
          <w:marTop w:val="0"/>
          <w:marBottom w:val="0"/>
          <w:divBdr>
            <w:top w:val="single" w:sz="2" w:space="0" w:color="E5E7EB"/>
            <w:left w:val="single" w:sz="2" w:space="0" w:color="E5E7EB"/>
            <w:bottom w:val="single" w:sz="2" w:space="0" w:color="E5E7EB"/>
            <w:right w:val="single" w:sz="2" w:space="0" w:color="E5E7EB"/>
          </w:divBdr>
        </w:div>
        <w:div w:id="512964431">
          <w:marLeft w:val="0"/>
          <w:marRight w:val="0"/>
          <w:marTop w:val="0"/>
          <w:marBottom w:val="0"/>
          <w:divBdr>
            <w:top w:val="single" w:sz="2" w:space="0" w:color="E5E7EB"/>
            <w:left w:val="single" w:sz="2" w:space="0" w:color="E5E7EB"/>
            <w:bottom w:val="single" w:sz="2" w:space="0" w:color="E5E7EB"/>
            <w:right w:val="single" w:sz="2" w:space="0" w:color="E5E7EB"/>
          </w:divBdr>
        </w:div>
        <w:div w:id="557861053">
          <w:marLeft w:val="0"/>
          <w:marRight w:val="0"/>
          <w:marTop w:val="0"/>
          <w:marBottom w:val="0"/>
          <w:divBdr>
            <w:top w:val="single" w:sz="2" w:space="0" w:color="E5E7EB"/>
            <w:left w:val="single" w:sz="2" w:space="0" w:color="E5E7EB"/>
            <w:bottom w:val="single" w:sz="2" w:space="0" w:color="E5E7EB"/>
            <w:right w:val="single" w:sz="2" w:space="0" w:color="E5E7EB"/>
          </w:divBdr>
        </w:div>
        <w:div w:id="704137554">
          <w:marLeft w:val="0"/>
          <w:marRight w:val="0"/>
          <w:marTop w:val="0"/>
          <w:marBottom w:val="0"/>
          <w:divBdr>
            <w:top w:val="single" w:sz="2" w:space="0" w:color="E5E7EB"/>
            <w:left w:val="single" w:sz="2" w:space="0" w:color="E5E7EB"/>
            <w:bottom w:val="single" w:sz="2" w:space="0" w:color="E5E7EB"/>
            <w:right w:val="single" w:sz="2" w:space="0" w:color="E5E7EB"/>
          </w:divBdr>
        </w:div>
        <w:div w:id="778986541">
          <w:marLeft w:val="0"/>
          <w:marRight w:val="0"/>
          <w:marTop w:val="0"/>
          <w:marBottom w:val="0"/>
          <w:divBdr>
            <w:top w:val="single" w:sz="2" w:space="0" w:color="E5E7EB"/>
            <w:left w:val="single" w:sz="2" w:space="0" w:color="E5E7EB"/>
            <w:bottom w:val="single" w:sz="2" w:space="0" w:color="E5E7EB"/>
            <w:right w:val="single" w:sz="2" w:space="0" w:color="E5E7EB"/>
          </w:divBdr>
        </w:div>
        <w:div w:id="891307562">
          <w:marLeft w:val="0"/>
          <w:marRight w:val="0"/>
          <w:marTop w:val="0"/>
          <w:marBottom w:val="0"/>
          <w:divBdr>
            <w:top w:val="single" w:sz="2" w:space="0" w:color="E5E7EB"/>
            <w:left w:val="single" w:sz="2" w:space="0" w:color="E5E7EB"/>
            <w:bottom w:val="single" w:sz="2" w:space="0" w:color="E5E7EB"/>
            <w:right w:val="single" w:sz="2" w:space="0" w:color="E5E7EB"/>
          </w:divBdr>
        </w:div>
        <w:div w:id="967322719">
          <w:marLeft w:val="0"/>
          <w:marRight w:val="0"/>
          <w:marTop w:val="0"/>
          <w:marBottom w:val="0"/>
          <w:divBdr>
            <w:top w:val="single" w:sz="2" w:space="0" w:color="E5E7EB"/>
            <w:left w:val="single" w:sz="2" w:space="0" w:color="E5E7EB"/>
            <w:bottom w:val="single" w:sz="2" w:space="0" w:color="E5E7EB"/>
            <w:right w:val="single" w:sz="2" w:space="0" w:color="E5E7EB"/>
          </w:divBdr>
        </w:div>
        <w:div w:id="1177844609">
          <w:marLeft w:val="0"/>
          <w:marRight w:val="0"/>
          <w:marTop w:val="0"/>
          <w:marBottom w:val="0"/>
          <w:divBdr>
            <w:top w:val="single" w:sz="2" w:space="0" w:color="E5E7EB"/>
            <w:left w:val="single" w:sz="2" w:space="0" w:color="E5E7EB"/>
            <w:bottom w:val="single" w:sz="2" w:space="0" w:color="E5E7EB"/>
            <w:right w:val="single" w:sz="2" w:space="0" w:color="E5E7EB"/>
          </w:divBdr>
        </w:div>
        <w:div w:id="1303119237">
          <w:marLeft w:val="0"/>
          <w:marRight w:val="0"/>
          <w:marTop w:val="0"/>
          <w:marBottom w:val="0"/>
          <w:divBdr>
            <w:top w:val="single" w:sz="2" w:space="0" w:color="E5E7EB"/>
            <w:left w:val="single" w:sz="2" w:space="0" w:color="E5E7EB"/>
            <w:bottom w:val="single" w:sz="2" w:space="0" w:color="E5E7EB"/>
            <w:right w:val="single" w:sz="2" w:space="0" w:color="E5E7EB"/>
          </w:divBdr>
        </w:div>
        <w:div w:id="1339236678">
          <w:marLeft w:val="0"/>
          <w:marRight w:val="0"/>
          <w:marTop w:val="0"/>
          <w:marBottom w:val="0"/>
          <w:divBdr>
            <w:top w:val="single" w:sz="2" w:space="0" w:color="E5E7EB"/>
            <w:left w:val="single" w:sz="2" w:space="0" w:color="E5E7EB"/>
            <w:bottom w:val="single" w:sz="2" w:space="0" w:color="E5E7EB"/>
            <w:right w:val="single" w:sz="2" w:space="0" w:color="E5E7EB"/>
          </w:divBdr>
        </w:div>
        <w:div w:id="1379167393">
          <w:marLeft w:val="0"/>
          <w:marRight w:val="0"/>
          <w:marTop w:val="0"/>
          <w:marBottom w:val="0"/>
          <w:divBdr>
            <w:top w:val="single" w:sz="2" w:space="0" w:color="E5E7EB"/>
            <w:left w:val="single" w:sz="2" w:space="0" w:color="E5E7EB"/>
            <w:bottom w:val="single" w:sz="2" w:space="0" w:color="E5E7EB"/>
            <w:right w:val="single" w:sz="2" w:space="0" w:color="E5E7EB"/>
          </w:divBdr>
        </w:div>
        <w:div w:id="1627734767">
          <w:marLeft w:val="0"/>
          <w:marRight w:val="0"/>
          <w:marTop w:val="0"/>
          <w:marBottom w:val="0"/>
          <w:divBdr>
            <w:top w:val="single" w:sz="2" w:space="0" w:color="E5E7EB"/>
            <w:left w:val="single" w:sz="2" w:space="0" w:color="E5E7EB"/>
            <w:bottom w:val="single" w:sz="2" w:space="0" w:color="E5E7EB"/>
            <w:right w:val="single" w:sz="2" w:space="0" w:color="E5E7EB"/>
          </w:divBdr>
        </w:div>
        <w:div w:id="1741248821">
          <w:marLeft w:val="0"/>
          <w:marRight w:val="0"/>
          <w:marTop w:val="0"/>
          <w:marBottom w:val="0"/>
          <w:divBdr>
            <w:top w:val="single" w:sz="2" w:space="0" w:color="E5E7EB"/>
            <w:left w:val="single" w:sz="2" w:space="0" w:color="E5E7EB"/>
            <w:bottom w:val="single" w:sz="2" w:space="0" w:color="E5E7EB"/>
            <w:right w:val="single" w:sz="2" w:space="0" w:color="E5E7EB"/>
          </w:divBdr>
        </w:div>
        <w:div w:id="1768191276">
          <w:marLeft w:val="0"/>
          <w:marRight w:val="0"/>
          <w:marTop w:val="0"/>
          <w:marBottom w:val="0"/>
          <w:divBdr>
            <w:top w:val="single" w:sz="2" w:space="0" w:color="E5E7EB"/>
            <w:left w:val="single" w:sz="2" w:space="0" w:color="E5E7EB"/>
            <w:bottom w:val="single" w:sz="2" w:space="0" w:color="E5E7EB"/>
            <w:right w:val="single" w:sz="2" w:space="0" w:color="E5E7EB"/>
          </w:divBdr>
        </w:div>
        <w:div w:id="2012873571">
          <w:marLeft w:val="0"/>
          <w:marRight w:val="0"/>
          <w:marTop w:val="0"/>
          <w:marBottom w:val="0"/>
          <w:divBdr>
            <w:top w:val="single" w:sz="2" w:space="0" w:color="E5E7EB"/>
            <w:left w:val="single" w:sz="2" w:space="0" w:color="E5E7EB"/>
            <w:bottom w:val="single" w:sz="2" w:space="0" w:color="E5E7EB"/>
            <w:right w:val="single" w:sz="2" w:space="0" w:color="E5E7EB"/>
          </w:divBdr>
        </w:div>
        <w:div w:id="213556454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42687837">
      <w:bodyDiv w:val="1"/>
      <w:marLeft w:val="0"/>
      <w:marRight w:val="0"/>
      <w:marTop w:val="0"/>
      <w:marBottom w:val="0"/>
      <w:divBdr>
        <w:top w:val="none" w:sz="0" w:space="0" w:color="auto"/>
        <w:left w:val="none" w:sz="0" w:space="0" w:color="auto"/>
        <w:bottom w:val="none" w:sz="0" w:space="0" w:color="auto"/>
        <w:right w:val="none" w:sz="0" w:space="0" w:color="auto"/>
      </w:divBdr>
    </w:div>
    <w:div w:id="337470073">
      <w:bodyDiv w:val="1"/>
      <w:marLeft w:val="0"/>
      <w:marRight w:val="0"/>
      <w:marTop w:val="0"/>
      <w:marBottom w:val="0"/>
      <w:divBdr>
        <w:top w:val="none" w:sz="0" w:space="0" w:color="auto"/>
        <w:left w:val="none" w:sz="0" w:space="0" w:color="auto"/>
        <w:bottom w:val="none" w:sz="0" w:space="0" w:color="auto"/>
        <w:right w:val="none" w:sz="0" w:space="0" w:color="auto"/>
      </w:divBdr>
    </w:div>
    <w:div w:id="359745782">
      <w:bodyDiv w:val="1"/>
      <w:marLeft w:val="0"/>
      <w:marRight w:val="0"/>
      <w:marTop w:val="0"/>
      <w:marBottom w:val="0"/>
      <w:divBdr>
        <w:top w:val="none" w:sz="0" w:space="0" w:color="auto"/>
        <w:left w:val="none" w:sz="0" w:space="0" w:color="auto"/>
        <w:bottom w:val="none" w:sz="0" w:space="0" w:color="auto"/>
        <w:right w:val="none" w:sz="0" w:space="0" w:color="auto"/>
      </w:divBdr>
    </w:div>
    <w:div w:id="438568119">
      <w:bodyDiv w:val="1"/>
      <w:marLeft w:val="0"/>
      <w:marRight w:val="0"/>
      <w:marTop w:val="0"/>
      <w:marBottom w:val="0"/>
      <w:divBdr>
        <w:top w:val="none" w:sz="0" w:space="0" w:color="auto"/>
        <w:left w:val="none" w:sz="0" w:space="0" w:color="auto"/>
        <w:bottom w:val="none" w:sz="0" w:space="0" w:color="auto"/>
        <w:right w:val="none" w:sz="0" w:space="0" w:color="auto"/>
      </w:divBdr>
      <w:divsChild>
        <w:div w:id="1746798893">
          <w:marLeft w:val="0"/>
          <w:marRight w:val="0"/>
          <w:marTop w:val="0"/>
          <w:marBottom w:val="0"/>
          <w:divBdr>
            <w:top w:val="none" w:sz="0" w:space="0" w:color="auto"/>
            <w:left w:val="none" w:sz="0" w:space="0" w:color="auto"/>
            <w:bottom w:val="none" w:sz="0" w:space="0" w:color="auto"/>
            <w:right w:val="none" w:sz="0" w:space="0" w:color="auto"/>
          </w:divBdr>
          <w:divsChild>
            <w:div w:id="882206316">
              <w:marLeft w:val="0"/>
              <w:marRight w:val="0"/>
              <w:marTop w:val="0"/>
              <w:marBottom w:val="0"/>
              <w:divBdr>
                <w:top w:val="none" w:sz="0" w:space="0" w:color="auto"/>
                <w:left w:val="none" w:sz="0" w:space="0" w:color="auto"/>
                <w:bottom w:val="none" w:sz="0" w:space="0" w:color="auto"/>
                <w:right w:val="none" w:sz="0" w:space="0" w:color="auto"/>
              </w:divBdr>
            </w:div>
            <w:div w:id="10339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315479">
      <w:bodyDiv w:val="1"/>
      <w:marLeft w:val="0"/>
      <w:marRight w:val="0"/>
      <w:marTop w:val="0"/>
      <w:marBottom w:val="0"/>
      <w:divBdr>
        <w:top w:val="none" w:sz="0" w:space="0" w:color="auto"/>
        <w:left w:val="none" w:sz="0" w:space="0" w:color="auto"/>
        <w:bottom w:val="none" w:sz="0" w:space="0" w:color="auto"/>
        <w:right w:val="none" w:sz="0" w:space="0" w:color="auto"/>
      </w:divBdr>
      <w:divsChild>
        <w:div w:id="43450412">
          <w:marLeft w:val="0"/>
          <w:marRight w:val="0"/>
          <w:marTop w:val="0"/>
          <w:marBottom w:val="0"/>
          <w:divBdr>
            <w:top w:val="none" w:sz="0" w:space="0" w:color="auto"/>
            <w:left w:val="none" w:sz="0" w:space="0" w:color="auto"/>
            <w:bottom w:val="none" w:sz="0" w:space="0" w:color="auto"/>
            <w:right w:val="none" w:sz="0" w:space="0" w:color="auto"/>
          </w:divBdr>
        </w:div>
        <w:div w:id="123928597">
          <w:marLeft w:val="0"/>
          <w:marRight w:val="0"/>
          <w:marTop w:val="0"/>
          <w:marBottom w:val="0"/>
          <w:divBdr>
            <w:top w:val="none" w:sz="0" w:space="0" w:color="auto"/>
            <w:left w:val="none" w:sz="0" w:space="0" w:color="auto"/>
            <w:bottom w:val="none" w:sz="0" w:space="0" w:color="auto"/>
            <w:right w:val="none" w:sz="0" w:space="0" w:color="auto"/>
          </w:divBdr>
        </w:div>
        <w:div w:id="219826744">
          <w:marLeft w:val="0"/>
          <w:marRight w:val="0"/>
          <w:marTop w:val="0"/>
          <w:marBottom w:val="0"/>
          <w:divBdr>
            <w:top w:val="none" w:sz="0" w:space="0" w:color="auto"/>
            <w:left w:val="none" w:sz="0" w:space="0" w:color="auto"/>
            <w:bottom w:val="none" w:sz="0" w:space="0" w:color="auto"/>
            <w:right w:val="none" w:sz="0" w:space="0" w:color="auto"/>
          </w:divBdr>
        </w:div>
        <w:div w:id="223416037">
          <w:marLeft w:val="0"/>
          <w:marRight w:val="0"/>
          <w:marTop w:val="0"/>
          <w:marBottom w:val="0"/>
          <w:divBdr>
            <w:top w:val="none" w:sz="0" w:space="0" w:color="auto"/>
            <w:left w:val="none" w:sz="0" w:space="0" w:color="auto"/>
            <w:bottom w:val="none" w:sz="0" w:space="0" w:color="auto"/>
            <w:right w:val="none" w:sz="0" w:space="0" w:color="auto"/>
          </w:divBdr>
        </w:div>
        <w:div w:id="319310704">
          <w:marLeft w:val="0"/>
          <w:marRight w:val="0"/>
          <w:marTop w:val="0"/>
          <w:marBottom w:val="0"/>
          <w:divBdr>
            <w:top w:val="none" w:sz="0" w:space="0" w:color="auto"/>
            <w:left w:val="none" w:sz="0" w:space="0" w:color="auto"/>
            <w:bottom w:val="none" w:sz="0" w:space="0" w:color="auto"/>
            <w:right w:val="none" w:sz="0" w:space="0" w:color="auto"/>
          </w:divBdr>
        </w:div>
        <w:div w:id="406852562">
          <w:marLeft w:val="0"/>
          <w:marRight w:val="0"/>
          <w:marTop w:val="0"/>
          <w:marBottom w:val="0"/>
          <w:divBdr>
            <w:top w:val="none" w:sz="0" w:space="0" w:color="auto"/>
            <w:left w:val="none" w:sz="0" w:space="0" w:color="auto"/>
            <w:bottom w:val="none" w:sz="0" w:space="0" w:color="auto"/>
            <w:right w:val="none" w:sz="0" w:space="0" w:color="auto"/>
          </w:divBdr>
        </w:div>
        <w:div w:id="445317651">
          <w:marLeft w:val="0"/>
          <w:marRight w:val="0"/>
          <w:marTop w:val="0"/>
          <w:marBottom w:val="0"/>
          <w:divBdr>
            <w:top w:val="none" w:sz="0" w:space="0" w:color="auto"/>
            <w:left w:val="none" w:sz="0" w:space="0" w:color="auto"/>
            <w:bottom w:val="none" w:sz="0" w:space="0" w:color="auto"/>
            <w:right w:val="none" w:sz="0" w:space="0" w:color="auto"/>
          </w:divBdr>
        </w:div>
        <w:div w:id="512574182">
          <w:marLeft w:val="0"/>
          <w:marRight w:val="0"/>
          <w:marTop w:val="0"/>
          <w:marBottom w:val="0"/>
          <w:divBdr>
            <w:top w:val="none" w:sz="0" w:space="0" w:color="auto"/>
            <w:left w:val="none" w:sz="0" w:space="0" w:color="auto"/>
            <w:bottom w:val="none" w:sz="0" w:space="0" w:color="auto"/>
            <w:right w:val="none" w:sz="0" w:space="0" w:color="auto"/>
          </w:divBdr>
        </w:div>
        <w:div w:id="540477783">
          <w:marLeft w:val="0"/>
          <w:marRight w:val="0"/>
          <w:marTop w:val="0"/>
          <w:marBottom w:val="0"/>
          <w:divBdr>
            <w:top w:val="none" w:sz="0" w:space="0" w:color="auto"/>
            <w:left w:val="none" w:sz="0" w:space="0" w:color="auto"/>
            <w:bottom w:val="none" w:sz="0" w:space="0" w:color="auto"/>
            <w:right w:val="none" w:sz="0" w:space="0" w:color="auto"/>
          </w:divBdr>
        </w:div>
        <w:div w:id="598830723">
          <w:marLeft w:val="0"/>
          <w:marRight w:val="0"/>
          <w:marTop w:val="0"/>
          <w:marBottom w:val="0"/>
          <w:divBdr>
            <w:top w:val="none" w:sz="0" w:space="0" w:color="auto"/>
            <w:left w:val="none" w:sz="0" w:space="0" w:color="auto"/>
            <w:bottom w:val="none" w:sz="0" w:space="0" w:color="auto"/>
            <w:right w:val="none" w:sz="0" w:space="0" w:color="auto"/>
          </w:divBdr>
        </w:div>
        <w:div w:id="613682373">
          <w:marLeft w:val="0"/>
          <w:marRight w:val="0"/>
          <w:marTop w:val="0"/>
          <w:marBottom w:val="0"/>
          <w:divBdr>
            <w:top w:val="none" w:sz="0" w:space="0" w:color="auto"/>
            <w:left w:val="none" w:sz="0" w:space="0" w:color="auto"/>
            <w:bottom w:val="none" w:sz="0" w:space="0" w:color="auto"/>
            <w:right w:val="none" w:sz="0" w:space="0" w:color="auto"/>
          </w:divBdr>
        </w:div>
        <w:div w:id="648753319">
          <w:marLeft w:val="0"/>
          <w:marRight w:val="0"/>
          <w:marTop w:val="0"/>
          <w:marBottom w:val="0"/>
          <w:divBdr>
            <w:top w:val="none" w:sz="0" w:space="0" w:color="auto"/>
            <w:left w:val="none" w:sz="0" w:space="0" w:color="auto"/>
            <w:bottom w:val="none" w:sz="0" w:space="0" w:color="auto"/>
            <w:right w:val="none" w:sz="0" w:space="0" w:color="auto"/>
          </w:divBdr>
        </w:div>
        <w:div w:id="683091245">
          <w:marLeft w:val="0"/>
          <w:marRight w:val="0"/>
          <w:marTop w:val="0"/>
          <w:marBottom w:val="0"/>
          <w:divBdr>
            <w:top w:val="none" w:sz="0" w:space="0" w:color="auto"/>
            <w:left w:val="none" w:sz="0" w:space="0" w:color="auto"/>
            <w:bottom w:val="none" w:sz="0" w:space="0" w:color="auto"/>
            <w:right w:val="none" w:sz="0" w:space="0" w:color="auto"/>
          </w:divBdr>
        </w:div>
        <w:div w:id="700860908">
          <w:marLeft w:val="0"/>
          <w:marRight w:val="0"/>
          <w:marTop w:val="0"/>
          <w:marBottom w:val="0"/>
          <w:divBdr>
            <w:top w:val="none" w:sz="0" w:space="0" w:color="auto"/>
            <w:left w:val="none" w:sz="0" w:space="0" w:color="auto"/>
            <w:bottom w:val="none" w:sz="0" w:space="0" w:color="auto"/>
            <w:right w:val="none" w:sz="0" w:space="0" w:color="auto"/>
          </w:divBdr>
        </w:div>
        <w:div w:id="798305582">
          <w:marLeft w:val="0"/>
          <w:marRight w:val="0"/>
          <w:marTop w:val="0"/>
          <w:marBottom w:val="0"/>
          <w:divBdr>
            <w:top w:val="none" w:sz="0" w:space="0" w:color="auto"/>
            <w:left w:val="none" w:sz="0" w:space="0" w:color="auto"/>
            <w:bottom w:val="none" w:sz="0" w:space="0" w:color="auto"/>
            <w:right w:val="none" w:sz="0" w:space="0" w:color="auto"/>
          </w:divBdr>
        </w:div>
        <w:div w:id="798883939">
          <w:marLeft w:val="0"/>
          <w:marRight w:val="0"/>
          <w:marTop w:val="0"/>
          <w:marBottom w:val="0"/>
          <w:divBdr>
            <w:top w:val="none" w:sz="0" w:space="0" w:color="auto"/>
            <w:left w:val="none" w:sz="0" w:space="0" w:color="auto"/>
            <w:bottom w:val="none" w:sz="0" w:space="0" w:color="auto"/>
            <w:right w:val="none" w:sz="0" w:space="0" w:color="auto"/>
          </w:divBdr>
        </w:div>
        <w:div w:id="809059261">
          <w:marLeft w:val="0"/>
          <w:marRight w:val="0"/>
          <w:marTop w:val="0"/>
          <w:marBottom w:val="0"/>
          <w:divBdr>
            <w:top w:val="none" w:sz="0" w:space="0" w:color="auto"/>
            <w:left w:val="none" w:sz="0" w:space="0" w:color="auto"/>
            <w:bottom w:val="none" w:sz="0" w:space="0" w:color="auto"/>
            <w:right w:val="none" w:sz="0" w:space="0" w:color="auto"/>
          </w:divBdr>
        </w:div>
        <w:div w:id="847404449">
          <w:marLeft w:val="0"/>
          <w:marRight w:val="0"/>
          <w:marTop w:val="0"/>
          <w:marBottom w:val="0"/>
          <w:divBdr>
            <w:top w:val="none" w:sz="0" w:space="0" w:color="auto"/>
            <w:left w:val="none" w:sz="0" w:space="0" w:color="auto"/>
            <w:bottom w:val="none" w:sz="0" w:space="0" w:color="auto"/>
            <w:right w:val="none" w:sz="0" w:space="0" w:color="auto"/>
          </w:divBdr>
        </w:div>
        <w:div w:id="859512938">
          <w:marLeft w:val="0"/>
          <w:marRight w:val="0"/>
          <w:marTop w:val="0"/>
          <w:marBottom w:val="0"/>
          <w:divBdr>
            <w:top w:val="none" w:sz="0" w:space="0" w:color="auto"/>
            <w:left w:val="none" w:sz="0" w:space="0" w:color="auto"/>
            <w:bottom w:val="none" w:sz="0" w:space="0" w:color="auto"/>
            <w:right w:val="none" w:sz="0" w:space="0" w:color="auto"/>
          </w:divBdr>
        </w:div>
        <w:div w:id="872772003">
          <w:marLeft w:val="0"/>
          <w:marRight w:val="0"/>
          <w:marTop w:val="0"/>
          <w:marBottom w:val="0"/>
          <w:divBdr>
            <w:top w:val="none" w:sz="0" w:space="0" w:color="auto"/>
            <w:left w:val="none" w:sz="0" w:space="0" w:color="auto"/>
            <w:bottom w:val="none" w:sz="0" w:space="0" w:color="auto"/>
            <w:right w:val="none" w:sz="0" w:space="0" w:color="auto"/>
          </w:divBdr>
        </w:div>
        <w:div w:id="932203641">
          <w:marLeft w:val="0"/>
          <w:marRight w:val="0"/>
          <w:marTop w:val="0"/>
          <w:marBottom w:val="0"/>
          <w:divBdr>
            <w:top w:val="none" w:sz="0" w:space="0" w:color="auto"/>
            <w:left w:val="none" w:sz="0" w:space="0" w:color="auto"/>
            <w:bottom w:val="none" w:sz="0" w:space="0" w:color="auto"/>
            <w:right w:val="none" w:sz="0" w:space="0" w:color="auto"/>
          </w:divBdr>
        </w:div>
        <w:div w:id="975527168">
          <w:marLeft w:val="0"/>
          <w:marRight w:val="0"/>
          <w:marTop w:val="0"/>
          <w:marBottom w:val="0"/>
          <w:divBdr>
            <w:top w:val="none" w:sz="0" w:space="0" w:color="auto"/>
            <w:left w:val="none" w:sz="0" w:space="0" w:color="auto"/>
            <w:bottom w:val="none" w:sz="0" w:space="0" w:color="auto"/>
            <w:right w:val="none" w:sz="0" w:space="0" w:color="auto"/>
          </w:divBdr>
        </w:div>
        <w:div w:id="1056659895">
          <w:marLeft w:val="0"/>
          <w:marRight w:val="0"/>
          <w:marTop w:val="0"/>
          <w:marBottom w:val="0"/>
          <w:divBdr>
            <w:top w:val="none" w:sz="0" w:space="0" w:color="auto"/>
            <w:left w:val="none" w:sz="0" w:space="0" w:color="auto"/>
            <w:bottom w:val="none" w:sz="0" w:space="0" w:color="auto"/>
            <w:right w:val="none" w:sz="0" w:space="0" w:color="auto"/>
          </w:divBdr>
        </w:div>
        <w:div w:id="1140344801">
          <w:marLeft w:val="0"/>
          <w:marRight w:val="0"/>
          <w:marTop w:val="0"/>
          <w:marBottom w:val="0"/>
          <w:divBdr>
            <w:top w:val="none" w:sz="0" w:space="0" w:color="auto"/>
            <w:left w:val="none" w:sz="0" w:space="0" w:color="auto"/>
            <w:bottom w:val="none" w:sz="0" w:space="0" w:color="auto"/>
            <w:right w:val="none" w:sz="0" w:space="0" w:color="auto"/>
          </w:divBdr>
        </w:div>
        <w:div w:id="1153987297">
          <w:marLeft w:val="0"/>
          <w:marRight w:val="0"/>
          <w:marTop w:val="0"/>
          <w:marBottom w:val="0"/>
          <w:divBdr>
            <w:top w:val="none" w:sz="0" w:space="0" w:color="auto"/>
            <w:left w:val="none" w:sz="0" w:space="0" w:color="auto"/>
            <w:bottom w:val="none" w:sz="0" w:space="0" w:color="auto"/>
            <w:right w:val="none" w:sz="0" w:space="0" w:color="auto"/>
          </w:divBdr>
        </w:div>
        <w:div w:id="1157574125">
          <w:marLeft w:val="0"/>
          <w:marRight w:val="0"/>
          <w:marTop w:val="0"/>
          <w:marBottom w:val="0"/>
          <w:divBdr>
            <w:top w:val="none" w:sz="0" w:space="0" w:color="auto"/>
            <w:left w:val="none" w:sz="0" w:space="0" w:color="auto"/>
            <w:bottom w:val="none" w:sz="0" w:space="0" w:color="auto"/>
            <w:right w:val="none" w:sz="0" w:space="0" w:color="auto"/>
          </w:divBdr>
        </w:div>
        <w:div w:id="1174683777">
          <w:marLeft w:val="0"/>
          <w:marRight w:val="0"/>
          <w:marTop w:val="0"/>
          <w:marBottom w:val="0"/>
          <w:divBdr>
            <w:top w:val="none" w:sz="0" w:space="0" w:color="auto"/>
            <w:left w:val="none" w:sz="0" w:space="0" w:color="auto"/>
            <w:bottom w:val="none" w:sz="0" w:space="0" w:color="auto"/>
            <w:right w:val="none" w:sz="0" w:space="0" w:color="auto"/>
          </w:divBdr>
        </w:div>
        <w:div w:id="1197933294">
          <w:marLeft w:val="0"/>
          <w:marRight w:val="0"/>
          <w:marTop w:val="0"/>
          <w:marBottom w:val="0"/>
          <w:divBdr>
            <w:top w:val="none" w:sz="0" w:space="0" w:color="auto"/>
            <w:left w:val="none" w:sz="0" w:space="0" w:color="auto"/>
            <w:bottom w:val="none" w:sz="0" w:space="0" w:color="auto"/>
            <w:right w:val="none" w:sz="0" w:space="0" w:color="auto"/>
          </w:divBdr>
        </w:div>
        <w:div w:id="1355692998">
          <w:marLeft w:val="0"/>
          <w:marRight w:val="0"/>
          <w:marTop w:val="0"/>
          <w:marBottom w:val="0"/>
          <w:divBdr>
            <w:top w:val="none" w:sz="0" w:space="0" w:color="auto"/>
            <w:left w:val="none" w:sz="0" w:space="0" w:color="auto"/>
            <w:bottom w:val="none" w:sz="0" w:space="0" w:color="auto"/>
            <w:right w:val="none" w:sz="0" w:space="0" w:color="auto"/>
          </w:divBdr>
        </w:div>
        <w:div w:id="1400439474">
          <w:marLeft w:val="0"/>
          <w:marRight w:val="0"/>
          <w:marTop w:val="0"/>
          <w:marBottom w:val="0"/>
          <w:divBdr>
            <w:top w:val="none" w:sz="0" w:space="0" w:color="auto"/>
            <w:left w:val="none" w:sz="0" w:space="0" w:color="auto"/>
            <w:bottom w:val="none" w:sz="0" w:space="0" w:color="auto"/>
            <w:right w:val="none" w:sz="0" w:space="0" w:color="auto"/>
          </w:divBdr>
        </w:div>
        <w:div w:id="1415542067">
          <w:marLeft w:val="0"/>
          <w:marRight w:val="0"/>
          <w:marTop w:val="0"/>
          <w:marBottom w:val="0"/>
          <w:divBdr>
            <w:top w:val="none" w:sz="0" w:space="0" w:color="auto"/>
            <w:left w:val="none" w:sz="0" w:space="0" w:color="auto"/>
            <w:bottom w:val="none" w:sz="0" w:space="0" w:color="auto"/>
            <w:right w:val="none" w:sz="0" w:space="0" w:color="auto"/>
          </w:divBdr>
        </w:div>
        <w:div w:id="1450121433">
          <w:marLeft w:val="0"/>
          <w:marRight w:val="0"/>
          <w:marTop w:val="0"/>
          <w:marBottom w:val="0"/>
          <w:divBdr>
            <w:top w:val="none" w:sz="0" w:space="0" w:color="auto"/>
            <w:left w:val="none" w:sz="0" w:space="0" w:color="auto"/>
            <w:bottom w:val="none" w:sz="0" w:space="0" w:color="auto"/>
            <w:right w:val="none" w:sz="0" w:space="0" w:color="auto"/>
          </w:divBdr>
        </w:div>
        <w:div w:id="1464539278">
          <w:marLeft w:val="0"/>
          <w:marRight w:val="0"/>
          <w:marTop w:val="0"/>
          <w:marBottom w:val="0"/>
          <w:divBdr>
            <w:top w:val="none" w:sz="0" w:space="0" w:color="auto"/>
            <w:left w:val="none" w:sz="0" w:space="0" w:color="auto"/>
            <w:bottom w:val="none" w:sz="0" w:space="0" w:color="auto"/>
            <w:right w:val="none" w:sz="0" w:space="0" w:color="auto"/>
          </w:divBdr>
        </w:div>
        <w:div w:id="1464881440">
          <w:marLeft w:val="0"/>
          <w:marRight w:val="0"/>
          <w:marTop w:val="0"/>
          <w:marBottom w:val="0"/>
          <w:divBdr>
            <w:top w:val="none" w:sz="0" w:space="0" w:color="auto"/>
            <w:left w:val="none" w:sz="0" w:space="0" w:color="auto"/>
            <w:bottom w:val="none" w:sz="0" w:space="0" w:color="auto"/>
            <w:right w:val="none" w:sz="0" w:space="0" w:color="auto"/>
          </w:divBdr>
        </w:div>
        <w:div w:id="1495492818">
          <w:marLeft w:val="0"/>
          <w:marRight w:val="0"/>
          <w:marTop w:val="0"/>
          <w:marBottom w:val="0"/>
          <w:divBdr>
            <w:top w:val="none" w:sz="0" w:space="0" w:color="auto"/>
            <w:left w:val="none" w:sz="0" w:space="0" w:color="auto"/>
            <w:bottom w:val="none" w:sz="0" w:space="0" w:color="auto"/>
            <w:right w:val="none" w:sz="0" w:space="0" w:color="auto"/>
          </w:divBdr>
        </w:div>
        <w:div w:id="1504009577">
          <w:marLeft w:val="0"/>
          <w:marRight w:val="0"/>
          <w:marTop w:val="0"/>
          <w:marBottom w:val="0"/>
          <w:divBdr>
            <w:top w:val="none" w:sz="0" w:space="0" w:color="auto"/>
            <w:left w:val="none" w:sz="0" w:space="0" w:color="auto"/>
            <w:bottom w:val="none" w:sz="0" w:space="0" w:color="auto"/>
            <w:right w:val="none" w:sz="0" w:space="0" w:color="auto"/>
          </w:divBdr>
        </w:div>
        <w:div w:id="1545168722">
          <w:marLeft w:val="0"/>
          <w:marRight w:val="0"/>
          <w:marTop w:val="0"/>
          <w:marBottom w:val="0"/>
          <w:divBdr>
            <w:top w:val="none" w:sz="0" w:space="0" w:color="auto"/>
            <w:left w:val="none" w:sz="0" w:space="0" w:color="auto"/>
            <w:bottom w:val="none" w:sz="0" w:space="0" w:color="auto"/>
            <w:right w:val="none" w:sz="0" w:space="0" w:color="auto"/>
          </w:divBdr>
        </w:div>
        <w:div w:id="1550073149">
          <w:marLeft w:val="0"/>
          <w:marRight w:val="0"/>
          <w:marTop w:val="0"/>
          <w:marBottom w:val="0"/>
          <w:divBdr>
            <w:top w:val="none" w:sz="0" w:space="0" w:color="auto"/>
            <w:left w:val="none" w:sz="0" w:space="0" w:color="auto"/>
            <w:bottom w:val="none" w:sz="0" w:space="0" w:color="auto"/>
            <w:right w:val="none" w:sz="0" w:space="0" w:color="auto"/>
          </w:divBdr>
        </w:div>
        <w:div w:id="1563981728">
          <w:marLeft w:val="0"/>
          <w:marRight w:val="0"/>
          <w:marTop w:val="0"/>
          <w:marBottom w:val="0"/>
          <w:divBdr>
            <w:top w:val="none" w:sz="0" w:space="0" w:color="auto"/>
            <w:left w:val="none" w:sz="0" w:space="0" w:color="auto"/>
            <w:bottom w:val="none" w:sz="0" w:space="0" w:color="auto"/>
            <w:right w:val="none" w:sz="0" w:space="0" w:color="auto"/>
          </w:divBdr>
        </w:div>
        <w:div w:id="1574924477">
          <w:marLeft w:val="0"/>
          <w:marRight w:val="0"/>
          <w:marTop w:val="0"/>
          <w:marBottom w:val="0"/>
          <w:divBdr>
            <w:top w:val="none" w:sz="0" w:space="0" w:color="auto"/>
            <w:left w:val="none" w:sz="0" w:space="0" w:color="auto"/>
            <w:bottom w:val="none" w:sz="0" w:space="0" w:color="auto"/>
            <w:right w:val="none" w:sz="0" w:space="0" w:color="auto"/>
          </w:divBdr>
        </w:div>
        <w:div w:id="1623000921">
          <w:marLeft w:val="0"/>
          <w:marRight w:val="0"/>
          <w:marTop w:val="0"/>
          <w:marBottom w:val="0"/>
          <w:divBdr>
            <w:top w:val="none" w:sz="0" w:space="0" w:color="auto"/>
            <w:left w:val="none" w:sz="0" w:space="0" w:color="auto"/>
            <w:bottom w:val="none" w:sz="0" w:space="0" w:color="auto"/>
            <w:right w:val="none" w:sz="0" w:space="0" w:color="auto"/>
          </w:divBdr>
        </w:div>
        <w:div w:id="1670672918">
          <w:marLeft w:val="0"/>
          <w:marRight w:val="0"/>
          <w:marTop w:val="0"/>
          <w:marBottom w:val="0"/>
          <w:divBdr>
            <w:top w:val="none" w:sz="0" w:space="0" w:color="auto"/>
            <w:left w:val="none" w:sz="0" w:space="0" w:color="auto"/>
            <w:bottom w:val="none" w:sz="0" w:space="0" w:color="auto"/>
            <w:right w:val="none" w:sz="0" w:space="0" w:color="auto"/>
          </w:divBdr>
        </w:div>
        <w:div w:id="1674449674">
          <w:marLeft w:val="0"/>
          <w:marRight w:val="0"/>
          <w:marTop w:val="0"/>
          <w:marBottom w:val="0"/>
          <w:divBdr>
            <w:top w:val="none" w:sz="0" w:space="0" w:color="auto"/>
            <w:left w:val="none" w:sz="0" w:space="0" w:color="auto"/>
            <w:bottom w:val="none" w:sz="0" w:space="0" w:color="auto"/>
            <w:right w:val="none" w:sz="0" w:space="0" w:color="auto"/>
          </w:divBdr>
        </w:div>
        <w:div w:id="1728675606">
          <w:marLeft w:val="0"/>
          <w:marRight w:val="0"/>
          <w:marTop w:val="0"/>
          <w:marBottom w:val="0"/>
          <w:divBdr>
            <w:top w:val="none" w:sz="0" w:space="0" w:color="auto"/>
            <w:left w:val="none" w:sz="0" w:space="0" w:color="auto"/>
            <w:bottom w:val="none" w:sz="0" w:space="0" w:color="auto"/>
            <w:right w:val="none" w:sz="0" w:space="0" w:color="auto"/>
          </w:divBdr>
        </w:div>
        <w:div w:id="1729107726">
          <w:marLeft w:val="0"/>
          <w:marRight w:val="0"/>
          <w:marTop w:val="0"/>
          <w:marBottom w:val="0"/>
          <w:divBdr>
            <w:top w:val="none" w:sz="0" w:space="0" w:color="auto"/>
            <w:left w:val="none" w:sz="0" w:space="0" w:color="auto"/>
            <w:bottom w:val="none" w:sz="0" w:space="0" w:color="auto"/>
            <w:right w:val="none" w:sz="0" w:space="0" w:color="auto"/>
          </w:divBdr>
        </w:div>
        <w:div w:id="1761676408">
          <w:marLeft w:val="0"/>
          <w:marRight w:val="0"/>
          <w:marTop w:val="0"/>
          <w:marBottom w:val="0"/>
          <w:divBdr>
            <w:top w:val="none" w:sz="0" w:space="0" w:color="auto"/>
            <w:left w:val="none" w:sz="0" w:space="0" w:color="auto"/>
            <w:bottom w:val="none" w:sz="0" w:space="0" w:color="auto"/>
            <w:right w:val="none" w:sz="0" w:space="0" w:color="auto"/>
          </w:divBdr>
        </w:div>
        <w:div w:id="1781488849">
          <w:marLeft w:val="0"/>
          <w:marRight w:val="0"/>
          <w:marTop w:val="0"/>
          <w:marBottom w:val="0"/>
          <w:divBdr>
            <w:top w:val="none" w:sz="0" w:space="0" w:color="auto"/>
            <w:left w:val="none" w:sz="0" w:space="0" w:color="auto"/>
            <w:bottom w:val="none" w:sz="0" w:space="0" w:color="auto"/>
            <w:right w:val="none" w:sz="0" w:space="0" w:color="auto"/>
          </w:divBdr>
        </w:div>
        <w:div w:id="1791432430">
          <w:marLeft w:val="0"/>
          <w:marRight w:val="0"/>
          <w:marTop w:val="0"/>
          <w:marBottom w:val="0"/>
          <w:divBdr>
            <w:top w:val="none" w:sz="0" w:space="0" w:color="auto"/>
            <w:left w:val="none" w:sz="0" w:space="0" w:color="auto"/>
            <w:bottom w:val="none" w:sz="0" w:space="0" w:color="auto"/>
            <w:right w:val="none" w:sz="0" w:space="0" w:color="auto"/>
          </w:divBdr>
        </w:div>
        <w:div w:id="1822194121">
          <w:marLeft w:val="0"/>
          <w:marRight w:val="0"/>
          <w:marTop w:val="0"/>
          <w:marBottom w:val="0"/>
          <w:divBdr>
            <w:top w:val="none" w:sz="0" w:space="0" w:color="auto"/>
            <w:left w:val="none" w:sz="0" w:space="0" w:color="auto"/>
            <w:bottom w:val="none" w:sz="0" w:space="0" w:color="auto"/>
            <w:right w:val="none" w:sz="0" w:space="0" w:color="auto"/>
          </w:divBdr>
        </w:div>
        <w:div w:id="1878272707">
          <w:marLeft w:val="0"/>
          <w:marRight w:val="0"/>
          <w:marTop w:val="0"/>
          <w:marBottom w:val="0"/>
          <w:divBdr>
            <w:top w:val="none" w:sz="0" w:space="0" w:color="auto"/>
            <w:left w:val="none" w:sz="0" w:space="0" w:color="auto"/>
            <w:bottom w:val="none" w:sz="0" w:space="0" w:color="auto"/>
            <w:right w:val="none" w:sz="0" w:space="0" w:color="auto"/>
          </w:divBdr>
        </w:div>
        <w:div w:id="1889955008">
          <w:marLeft w:val="0"/>
          <w:marRight w:val="0"/>
          <w:marTop w:val="0"/>
          <w:marBottom w:val="0"/>
          <w:divBdr>
            <w:top w:val="none" w:sz="0" w:space="0" w:color="auto"/>
            <w:left w:val="none" w:sz="0" w:space="0" w:color="auto"/>
            <w:bottom w:val="none" w:sz="0" w:space="0" w:color="auto"/>
            <w:right w:val="none" w:sz="0" w:space="0" w:color="auto"/>
          </w:divBdr>
        </w:div>
        <w:div w:id="1924532546">
          <w:marLeft w:val="0"/>
          <w:marRight w:val="0"/>
          <w:marTop w:val="0"/>
          <w:marBottom w:val="0"/>
          <w:divBdr>
            <w:top w:val="none" w:sz="0" w:space="0" w:color="auto"/>
            <w:left w:val="none" w:sz="0" w:space="0" w:color="auto"/>
            <w:bottom w:val="none" w:sz="0" w:space="0" w:color="auto"/>
            <w:right w:val="none" w:sz="0" w:space="0" w:color="auto"/>
          </w:divBdr>
        </w:div>
        <w:div w:id="1971205356">
          <w:marLeft w:val="0"/>
          <w:marRight w:val="0"/>
          <w:marTop w:val="0"/>
          <w:marBottom w:val="0"/>
          <w:divBdr>
            <w:top w:val="none" w:sz="0" w:space="0" w:color="auto"/>
            <w:left w:val="none" w:sz="0" w:space="0" w:color="auto"/>
            <w:bottom w:val="none" w:sz="0" w:space="0" w:color="auto"/>
            <w:right w:val="none" w:sz="0" w:space="0" w:color="auto"/>
          </w:divBdr>
        </w:div>
        <w:div w:id="1992900135">
          <w:marLeft w:val="0"/>
          <w:marRight w:val="0"/>
          <w:marTop w:val="0"/>
          <w:marBottom w:val="0"/>
          <w:divBdr>
            <w:top w:val="none" w:sz="0" w:space="0" w:color="auto"/>
            <w:left w:val="none" w:sz="0" w:space="0" w:color="auto"/>
            <w:bottom w:val="none" w:sz="0" w:space="0" w:color="auto"/>
            <w:right w:val="none" w:sz="0" w:space="0" w:color="auto"/>
          </w:divBdr>
        </w:div>
        <w:div w:id="2115707504">
          <w:marLeft w:val="0"/>
          <w:marRight w:val="0"/>
          <w:marTop w:val="0"/>
          <w:marBottom w:val="0"/>
          <w:divBdr>
            <w:top w:val="none" w:sz="0" w:space="0" w:color="auto"/>
            <w:left w:val="none" w:sz="0" w:space="0" w:color="auto"/>
            <w:bottom w:val="none" w:sz="0" w:space="0" w:color="auto"/>
            <w:right w:val="none" w:sz="0" w:space="0" w:color="auto"/>
          </w:divBdr>
        </w:div>
      </w:divsChild>
    </w:div>
    <w:div w:id="600189647">
      <w:bodyDiv w:val="1"/>
      <w:marLeft w:val="0"/>
      <w:marRight w:val="0"/>
      <w:marTop w:val="0"/>
      <w:marBottom w:val="0"/>
      <w:divBdr>
        <w:top w:val="none" w:sz="0" w:space="0" w:color="auto"/>
        <w:left w:val="none" w:sz="0" w:space="0" w:color="auto"/>
        <w:bottom w:val="none" w:sz="0" w:space="0" w:color="auto"/>
        <w:right w:val="none" w:sz="0" w:space="0" w:color="auto"/>
      </w:divBdr>
    </w:div>
    <w:div w:id="617300377">
      <w:bodyDiv w:val="1"/>
      <w:marLeft w:val="0"/>
      <w:marRight w:val="0"/>
      <w:marTop w:val="0"/>
      <w:marBottom w:val="0"/>
      <w:divBdr>
        <w:top w:val="none" w:sz="0" w:space="0" w:color="auto"/>
        <w:left w:val="none" w:sz="0" w:space="0" w:color="auto"/>
        <w:bottom w:val="none" w:sz="0" w:space="0" w:color="auto"/>
        <w:right w:val="none" w:sz="0" w:space="0" w:color="auto"/>
      </w:divBdr>
    </w:div>
    <w:div w:id="625045503">
      <w:bodyDiv w:val="1"/>
      <w:marLeft w:val="0"/>
      <w:marRight w:val="0"/>
      <w:marTop w:val="0"/>
      <w:marBottom w:val="0"/>
      <w:divBdr>
        <w:top w:val="none" w:sz="0" w:space="0" w:color="auto"/>
        <w:left w:val="none" w:sz="0" w:space="0" w:color="auto"/>
        <w:bottom w:val="none" w:sz="0" w:space="0" w:color="auto"/>
        <w:right w:val="none" w:sz="0" w:space="0" w:color="auto"/>
      </w:divBdr>
      <w:divsChild>
        <w:div w:id="1573462248">
          <w:marLeft w:val="0"/>
          <w:marRight w:val="0"/>
          <w:marTop w:val="0"/>
          <w:marBottom w:val="60"/>
          <w:divBdr>
            <w:top w:val="none" w:sz="0" w:space="0" w:color="auto"/>
            <w:left w:val="none" w:sz="0" w:space="0" w:color="auto"/>
            <w:bottom w:val="none" w:sz="0" w:space="0" w:color="auto"/>
            <w:right w:val="none" w:sz="0" w:space="0" w:color="auto"/>
          </w:divBdr>
          <w:divsChild>
            <w:div w:id="695349884">
              <w:marLeft w:val="0"/>
              <w:marRight w:val="0"/>
              <w:marTop w:val="0"/>
              <w:marBottom w:val="0"/>
              <w:divBdr>
                <w:top w:val="none" w:sz="0" w:space="0" w:color="auto"/>
                <w:left w:val="none" w:sz="0" w:space="0" w:color="auto"/>
                <w:bottom w:val="none" w:sz="0" w:space="0" w:color="auto"/>
                <w:right w:val="none" w:sz="0" w:space="0" w:color="auto"/>
              </w:divBdr>
              <w:divsChild>
                <w:div w:id="13465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11912">
          <w:marLeft w:val="0"/>
          <w:marRight w:val="0"/>
          <w:marTop w:val="0"/>
          <w:marBottom w:val="0"/>
          <w:divBdr>
            <w:top w:val="none" w:sz="0" w:space="0" w:color="auto"/>
            <w:left w:val="none" w:sz="0" w:space="0" w:color="auto"/>
            <w:bottom w:val="none" w:sz="0" w:space="0" w:color="auto"/>
            <w:right w:val="none" w:sz="0" w:space="0" w:color="auto"/>
          </w:divBdr>
          <w:divsChild>
            <w:div w:id="906496411">
              <w:marLeft w:val="0"/>
              <w:marRight w:val="0"/>
              <w:marTop w:val="0"/>
              <w:marBottom w:val="0"/>
              <w:divBdr>
                <w:top w:val="none" w:sz="0" w:space="0" w:color="auto"/>
                <w:left w:val="none" w:sz="0" w:space="0" w:color="auto"/>
                <w:bottom w:val="none" w:sz="0" w:space="0" w:color="auto"/>
                <w:right w:val="none" w:sz="0" w:space="0" w:color="auto"/>
              </w:divBdr>
              <w:divsChild>
                <w:div w:id="2021662586">
                  <w:marLeft w:val="0"/>
                  <w:marRight w:val="0"/>
                  <w:marTop w:val="0"/>
                  <w:marBottom w:val="0"/>
                  <w:divBdr>
                    <w:top w:val="none" w:sz="0" w:space="0" w:color="auto"/>
                    <w:left w:val="none" w:sz="0" w:space="0" w:color="auto"/>
                    <w:bottom w:val="none" w:sz="0" w:space="0" w:color="auto"/>
                    <w:right w:val="none" w:sz="0" w:space="0" w:color="auto"/>
                  </w:divBdr>
                  <w:divsChild>
                    <w:div w:id="1497837514">
                      <w:marLeft w:val="0"/>
                      <w:marRight w:val="0"/>
                      <w:marTop w:val="0"/>
                      <w:marBottom w:val="0"/>
                      <w:divBdr>
                        <w:top w:val="none" w:sz="0" w:space="0" w:color="auto"/>
                        <w:left w:val="none" w:sz="0" w:space="0" w:color="auto"/>
                        <w:bottom w:val="none" w:sz="0" w:space="0" w:color="auto"/>
                        <w:right w:val="none" w:sz="0" w:space="0" w:color="auto"/>
                      </w:divBdr>
                      <w:divsChild>
                        <w:div w:id="168959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450027">
                  <w:marLeft w:val="0"/>
                  <w:marRight w:val="0"/>
                  <w:marTop w:val="0"/>
                  <w:marBottom w:val="0"/>
                  <w:divBdr>
                    <w:top w:val="none" w:sz="0" w:space="0" w:color="auto"/>
                    <w:left w:val="none" w:sz="0" w:space="0" w:color="auto"/>
                    <w:bottom w:val="none" w:sz="0" w:space="0" w:color="auto"/>
                    <w:right w:val="none" w:sz="0" w:space="0" w:color="auto"/>
                  </w:divBdr>
                  <w:divsChild>
                    <w:div w:id="538125552">
                      <w:marLeft w:val="0"/>
                      <w:marRight w:val="0"/>
                      <w:marTop w:val="0"/>
                      <w:marBottom w:val="0"/>
                      <w:divBdr>
                        <w:top w:val="none" w:sz="0" w:space="0" w:color="auto"/>
                        <w:left w:val="none" w:sz="0" w:space="0" w:color="auto"/>
                        <w:bottom w:val="none" w:sz="0" w:space="0" w:color="auto"/>
                        <w:right w:val="none" w:sz="0" w:space="0" w:color="auto"/>
                      </w:divBdr>
                    </w:div>
                  </w:divsChild>
                </w:div>
                <w:div w:id="1344547950">
                  <w:marLeft w:val="0"/>
                  <w:marRight w:val="0"/>
                  <w:marTop w:val="0"/>
                  <w:marBottom w:val="0"/>
                  <w:divBdr>
                    <w:top w:val="none" w:sz="0" w:space="0" w:color="auto"/>
                    <w:left w:val="none" w:sz="0" w:space="0" w:color="auto"/>
                    <w:bottom w:val="none" w:sz="0" w:space="0" w:color="auto"/>
                    <w:right w:val="none" w:sz="0" w:space="0" w:color="auto"/>
                  </w:divBdr>
                  <w:divsChild>
                    <w:div w:id="1910071505">
                      <w:marLeft w:val="0"/>
                      <w:marRight w:val="0"/>
                      <w:marTop w:val="0"/>
                      <w:marBottom w:val="0"/>
                      <w:divBdr>
                        <w:top w:val="none" w:sz="0" w:space="0" w:color="auto"/>
                        <w:left w:val="none" w:sz="0" w:space="0" w:color="auto"/>
                        <w:bottom w:val="none" w:sz="0" w:space="0" w:color="auto"/>
                        <w:right w:val="none" w:sz="0" w:space="0" w:color="auto"/>
                      </w:divBdr>
                    </w:div>
                  </w:divsChild>
                </w:div>
                <w:div w:id="1096558008">
                  <w:marLeft w:val="0"/>
                  <w:marRight w:val="0"/>
                  <w:marTop w:val="0"/>
                  <w:marBottom w:val="0"/>
                  <w:divBdr>
                    <w:top w:val="none" w:sz="0" w:space="0" w:color="auto"/>
                    <w:left w:val="none" w:sz="0" w:space="0" w:color="auto"/>
                    <w:bottom w:val="none" w:sz="0" w:space="0" w:color="auto"/>
                    <w:right w:val="none" w:sz="0" w:space="0" w:color="auto"/>
                  </w:divBdr>
                  <w:divsChild>
                    <w:div w:id="179585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5002255">
      <w:bodyDiv w:val="1"/>
      <w:marLeft w:val="0"/>
      <w:marRight w:val="0"/>
      <w:marTop w:val="0"/>
      <w:marBottom w:val="0"/>
      <w:divBdr>
        <w:top w:val="none" w:sz="0" w:space="0" w:color="auto"/>
        <w:left w:val="none" w:sz="0" w:space="0" w:color="auto"/>
        <w:bottom w:val="none" w:sz="0" w:space="0" w:color="auto"/>
        <w:right w:val="none" w:sz="0" w:space="0" w:color="auto"/>
      </w:divBdr>
    </w:div>
    <w:div w:id="839543141">
      <w:bodyDiv w:val="1"/>
      <w:marLeft w:val="0"/>
      <w:marRight w:val="0"/>
      <w:marTop w:val="0"/>
      <w:marBottom w:val="0"/>
      <w:divBdr>
        <w:top w:val="none" w:sz="0" w:space="0" w:color="auto"/>
        <w:left w:val="none" w:sz="0" w:space="0" w:color="auto"/>
        <w:bottom w:val="none" w:sz="0" w:space="0" w:color="auto"/>
        <w:right w:val="none" w:sz="0" w:space="0" w:color="auto"/>
      </w:divBdr>
      <w:divsChild>
        <w:div w:id="1206137678">
          <w:marLeft w:val="0"/>
          <w:marRight w:val="0"/>
          <w:marTop w:val="0"/>
          <w:marBottom w:val="0"/>
          <w:divBdr>
            <w:top w:val="none" w:sz="0" w:space="0" w:color="auto"/>
            <w:left w:val="none" w:sz="0" w:space="0" w:color="auto"/>
            <w:bottom w:val="none" w:sz="0" w:space="0" w:color="auto"/>
            <w:right w:val="none" w:sz="0" w:space="0" w:color="auto"/>
          </w:divBdr>
        </w:div>
        <w:div w:id="1479882080">
          <w:marLeft w:val="0"/>
          <w:marRight w:val="0"/>
          <w:marTop w:val="0"/>
          <w:marBottom w:val="0"/>
          <w:divBdr>
            <w:top w:val="none" w:sz="0" w:space="0" w:color="auto"/>
            <w:left w:val="none" w:sz="0" w:space="0" w:color="auto"/>
            <w:bottom w:val="none" w:sz="0" w:space="0" w:color="auto"/>
            <w:right w:val="none" w:sz="0" w:space="0" w:color="auto"/>
          </w:divBdr>
        </w:div>
        <w:div w:id="1005591272">
          <w:marLeft w:val="0"/>
          <w:marRight w:val="0"/>
          <w:marTop w:val="0"/>
          <w:marBottom w:val="0"/>
          <w:divBdr>
            <w:top w:val="none" w:sz="0" w:space="0" w:color="auto"/>
            <w:left w:val="none" w:sz="0" w:space="0" w:color="auto"/>
            <w:bottom w:val="none" w:sz="0" w:space="0" w:color="auto"/>
            <w:right w:val="none" w:sz="0" w:space="0" w:color="auto"/>
          </w:divBdr>
        </w:div>
        <w:div w:id="1264414683">
          <w:marLeft w:val="0"/>
          <w:marRight w:val="0"/>
          <w:marTop w:val="0"/>
          <w:marBottom w:val="0"/>
          <w:divBdr>
            <w:top w:val="none" w:sz="0" w:space="0" w:color="auto"/>
            <w:left w:val="none" w:sz="0" w:space="0" w:color="auto"/>
            <w:bottom w:val="none" w:sz="0" w:space="0" w:color="auto"/>
            <w:right w:val="none" w:sz="0" w:space="0" w:color="auto"/>
          </w:divBdr>
        </w:div>
        <w:div w:id="1049915949">
          <w:marLeft w:val="0"/>
          <w:marRight w:val="0"/>
          <w:marTop w:val="0"/>
          <w:marBottom w:val="0"/>
          <w:divBdr>
            <w:top w:val="none" w:sz="0" w:space="0" w:color="auto"/>
            <w:left w:val="none" w:sz="0" w:space="0" w:color="auto"/>
            <w:bottom w:val="none" w:sz="0" w:space="0" w:color="auto"/>
            <w:right w:val="none" w:sz="0" w:space="0" w:color="auto"/>
          </w:divBdr>
        </w:div>
        <w:div w:id="1249844118">
          <w:marLeft w:val="0"/>
          <w:marRight w:val="0"/>
          <w:marTop w:val="0"/>
          <w:marBottom w:val="0"/>
          <w:divBdr>
            <w:top w:val="none" w:sz="0" w:space="0" w:color="auto"/>
            <w:left w:val="none" w:sz="0" w:space="0" w:color="auto"/>
            <w:bottom w:val="none" w:sz="0" w:space="0" w:color="auto"/>
            <w:right w:val="none" w:sz="0" w:space="0" w:color="auto"/>
          </w:divBdr>
        </w:div>
        <w:div w:id="1749378010">
          <w:marLeft w:val="0"/>
          <w:marRight w:val="0"/>
          <w:marTop w:val="0"/>
          <w:marBottom w:val="0"/>
          <w:divBdr>
            <w:top w:val="none" w:sz="0" w:space="0" w:color="auto"/>
            <w:left w:val="none" w:sz="0" w:space="0" w:color="auto"/>
            <w:bottom w:val="none" w:sz="0" w:space="0" w:color="auto"/>
            <w:right w:val="none" w:sz="0" w:space="0" w:color="auto"/>
          </w:divBdr>
        </w:div>
        <w:div w:id="1195266636">
          <w:marLeft w:val="0"/>
          <w:marRight w:val="0"/>
          <w:marTop w:val="0"/>
          <w:marBottom w:val="0"/>
          <w:divBdr>
            <w:top w:val="none" w:sz="0" w:space="0" w:color="auto"/>
            <w:left w:val="none" w:sz="0" w:space="0" w:color="auto"/>
            <w:bottom w:val="none" w:sz="0" w:space="0" w:color="auto"/>
            <w:right w:val="none" w:sz="0" w:space="0" w:color="auto"/>
          </w:divBdr>
        </w:div>
        <w:div w:id="1314675366">
          <w:marLeft w:val="0"/>
          <w:marRight w:val="0"/>
          <w:marTop w:val="0"/>
          <w:marBottom w:val="0"/>
          <w:divBdr>
            <w:top w:val="none" w:sz="0" w:space="0" w:color="auto"/>
            <w:left w:val="none" w:sz="0" w:space="0" w:color="auto"/>
            <w:bottom w:val="none" w:sz="0" w:space="0" w:color="auto"/>
            <w:right w:val="none" w:sz="0" w:space="0" w:color="auto"/>
          </w:divBdr>
        </w:div>
        <w:div w:id="1123234764">
          <w:marLeft w:val="0"/>
          <w:marRight w:val="0"/>
          <w:marTop w:val="0"/>
          <w:marBottom w:val="0"/>
          <w:divBdr>
            <w:top w:val="none" w:sz="0" w:space="0" w:color="auto"/>
            <w:left w:val="none" w:sz="0" w:space="0" w:color="auto"/>
            <w:bottom w:val="none" w:sz="0" w:space="0" w:color="auto"/>
            <w:right w:val="none" w:sz="0" w:space="0" w:color="auto"/>
          </w:divBdr>
        </w:div>
        <w:div w:id="1084301629">
          <w:marLeft w:val="0"/>
          <w:marRight w:val="0"/>
          <w:marTop w:val="0"/>
          <w:marBottom w:val="0"/>
          <w:divBdr>
            <w:top w:val="none" w:sz="0" w:space="0" w:color="auto"/>
            <w:left w:val="none" w:sz="0" w:space="0" w:color="auto"/>
            <w:bottom w:val="none" w:sz="0" w:space="0" w:color="auto"/>
            <w:right w:val="none" w:sz="0" w:space="0" w:color="auto"/>
          </w:divBdr>
        </w:div>
        <w:div w:id="794371431">
          <w:marLeft w:val="0"/>
          <w:marRight w:val="0"/>
          <w:marTop w:val="0"/>
          <w:marBottom w:val="0"/>
          <w:divBdr>
            <w:top w:val="none" w:sz="0" w:space="0" w:color="auto"/>
            <w:left w:val="none" w:sz="0" w:space="0" w:color="auto"/>
            <w:bottom w:val="none" w:sz="0" w:space="0" w:color="auto"/>
            <w:right w:val="none" w:sz="0" w:space="0" w:color="auto"/>
          </w:divBdr>
        </w:div>
        <w:div w:id="1881475006">
          <w:marLeft w:val="0"/>
          <w:marRight w:val="0"/>
          <w:marTop w:val="0"/>
          <w:marBottom w:val="0"/>
          <w:divBdr>
            <w:top w:val="none" w:sz="0" w:space="0" w:color="auto"/>
            <w:left w:val="none" w:sz="0" w:space="0" w:color="auto"/>
            <w:bottom w:val="none" w:sz="0" w:space="0" w:color="auto"/>
            <w:right w:val="none" w:sz="0" w:space="0" w:color="auto"/>
          </w:divBdr>
        </w:div>
        <w:div w:id="317000655">
          <w:marLeft w:val="0"/>
          <w:marRight w:val="0"/>
          <w:marTop w:val="0"/>
          <w:marBottom w:val="0"/>
          <w:divBdr>
            <w:top w:val="none" w:sz="0" w:space="0" w:color="auto"/>
            <w:left w:val="none" w:sz="0" w:space="0" w:color="auto"/>
            <w:bottom w:val="none" w:sz="0" w:space="0" w:color="auto"/>
            <w:right w:val="none" w:sz="0" w:space="0" w:color="auto"/>
          </w:divBdr>
        </w:div>
        <w:div w:id="232089538">
          <w:marLeft w:val="0"/>
          <w:marRight w:val="0"/>
          <w:marTop w:val="0"/>
          <w:marBottom w:val="0"/>
          <w:divBdr>
            <w:top w:val="none" w:sz="0" w:space="0" w:color="auto"/>
            <w:left w:val="none" w:sz="0" w:space="0" w:color="auto"/>
            <w:bottom w:val="none" w:sz="0" w:space="0" w:color="auto"/>
            <w:right w:val="none" w:sz="0" w:space="0" w:color="auto"/>
          </w:divBdr>
        </w:div>
        <w:div w:id="418915617">
          <w:marLeft w:val="0"/>
          <w:marRight w:val="0"/>
          <w:marTop w:val="0"/>
          <w:marBottom w:val="0"/>
          <w:divBdr>
            <w:top w:val="none" w:sz="0" w:space="0" w:color="auto"/>
            <w:left w:val="none" w:sz="0" w:space="0" w:color="auto"/>
            <w:bottom w:val="none" w:sz="0" w:space="0" w:color="auto"/>
            <w:right w:val="none" w:sz="0" w:space="0" w:color="auto"/>
          </w:divBdr>
        </w:div>
        <w:div w:id="1809784642">
          <w:marLeft w:val="0"/>
          <w:marRight w:val="0"/>
          <w:marTop w:val="0"/>
          <w:marBottom w:val="0"/>
          <w:divBdr>
            <w:top w:val="none" w:sz="0" w:space="0" w:color="auto"/>
            <w:left w:val="none" w:sz="0" w:space="0" w:color="auto"/>
            <w:bottom w:val="none" w:sz="0" w:space="0" w:color="auto"/>
            <w:right w:val="none" w:sz="0" w:space="0" w:color="auto"/>
          </w:divBdr>
        </w:div>
        <w:div w:id="1171331184">
          <w:marLeft w:val="0"/>
          <w:marRight w:val="0"/>
          <w:marTop w:val="0"/>
          <w:marBottom w:val="0"/>
          <w:divBdr>
            <w:top w:val="none" w:sz="0" w:space="0" w:color="auto"/>
            <w:left w:val="none" w:sz="0" w:space="0" w:color="auto"/>
            <w:bottom w:val="none" w:sz="0" w:space="0" w:color="auto"/>
            <w:right w:val="none" w:sz="0" w:space="0" w:color="auto"/>
          </w:divBdr>
        </w:div>
        <w:div w:id="2102412000">
          <w:marLeft w:val="0"/>
          <w:marRight w:val="0"/>
          <w:marTop w:val="0"/>
          <w:marBottom w:val="0"/>
          <w:divBdr>
            <w:top w:val="none" w:sz="0" w:space="0" w:color="auto"/>
            <w:left w:val="none" w:sz="0" w:space="0" w:color="auto"/>
            <w:bottom w:val="none" w:sz="0" w:space="0" w:color="auto"/>
            <w:right w:val="none" w:sz="0" w:space="0" w:color="auto"/>
          </w:divBdr>
        </w:div>
        <w:div w:id="761605012">
          <w:marLeft w:val="0"/>
          <w:marRight w:val="0"/>
          <w:marTop w:val="0"/>
          <w:marBottom w:val="0"/>
          <w:divBdr>
            <w:top w:val="none" w:sz="0" w:space="0" w:color="auto"/>
            <w:left w:val="none" w:sz="0" w:space="0" w:color="auto"/>
            <w:bottom w:val="none" w:sz="0" w:space="0" w:color="auto"/>
            <w:right w:val="none" w:sz="0" w:space="0" w:color="auto"/>
          </w:divBdr>
        </w:div>
        <w:div w:id="1741559286">
          <w:marLeft w:val="0"/>
          <w:marRight w:val="0"/>
          <w:marTop w:val="0"/>
          <w:marBottom w:val="0"/>
          <w:divBdr>
            <w:top w:val="none" w:sz="0" w:space="0" w:color="auto"/>
            <w:left w:val="none" w:sz="0" w:space="0" w:color="auto"/>
            <w:bottom w:val="none" w:sz="0" w:space="0" w:color="auto"/>
            <w:right w:val="none" w:sz="0" w:space="0" w:color="auto"/>
          </w:divBdr>
        </w:div>
        <w:div w:id="318929116">
          <w:marLeft w:val="0"/>
          <w:marRight w:val="0"/>
          <w:marTop w:val="0"/>
          <w:marBottom w:val="0"/>
          <w:divBdr>
            <w:top w:val="none" w:sz="0" w:space="0" w:color="auto"/>
            <w:left w:val="none" w:sz="0" w:space="0" w:color="auto"/>
            <w:bottom w:val="none" w:sz="0" w:space="0" w:color="auto"/>
            <w:right w:val="none" w:sz="0" w:space="0" w:color="auto"/>
          </w:divBdr>
        </w:div>
        <w:div w:id="771051450">
          <w:marLeft w:val="0"/>
          <w:marRight w:val="0"/>
          <w:marTop w:val="0"/>
          <w:marBottom w:val="0"/>
          <w:divBdr>
            <w:top w:val="none" w:sz="0" w:space="0" w:color="auto"/>
            <w:left w:val="none" w:sz="0" w:space="0" w:color="auto"/>
            <w:bottom w:val="none" w:sz="0" w:space="0" w:color="auto"/>
            <w:right w:val="none" w:sz="0" w:space="0" w:color="auto"/>
          </w:divBdr>
        </w:div>
        <w:div w:id="799347521">
          <w:marLeft w:val="0"/>
          <w:marRight w:val="0"/>
          <w:marTop w:val="0"/>
          <w:marBottom w:val="0"/>
          <w:divBdr>
            <w:top w:val="none" w:sz="0" w:space="0" w:color="auto"/>
            <w:left w:val="none" w:sz="0" w:space="0" w:color="auto"/>
            <w:bottom w:val="none" w:sz="0" w:space="0" w:color="auto"/>
            <w:right w:val="none" w:sz="0" w:space="0" w:color="auto"/>
          </w:divBdr>
        </w:div>
        <w:div w:id="730813167">
          <w:marLeft w:val="0"/>
          <w:marRight w:val="0"/>
          <w:marTop w:val="0"/>
          <w:marBottom w:val="0"/>
          <w:divBdr>
            <w:top w:val="none" w:sz="0" w:space="0" w:color="auto"/>
            <w:left w:val="none" w:sz="0" w:space="0" w:color="auto"/>
            <w:bottom w:val="none" w:sz="0" w:space="0" w:color="auto"/>
            <w:right w:val="none" w:sz="0" w:space="0" w:color="auto"/>
          </w:divBdr>
        </w:div>
        <w:div w:id="906498065">
          <w:marLeft w:val="0"/>
          <w:marRight w:val="0"/>
          <w:marTop w:val="0"/>
          <w:marBottom w:val="0"/>
          <w:divBdr>
            <w:top w:val="none" w:sz="0" w:space="0" w:color="auto"/>
            <w:left w:val="none" w:sz="0" w:space="0" w:color="auto"/>
            <w:bottom w:val="none" w:sz="0" w:space="0" w:color="auto"/>
            <w:right w:val="none" w:sz="0" w:space="0" w:color="auto"/>
          </w:divBdr>
        </w:div>
        <w:div w:id="1564872381">
          <w:marLeft w:val="0"/>
          <w:marRight w:val="0"/>
          <w:marTop w:val="0"/>
          <w:marBottom w:val="0"/>
          <w:divBdr>
            <w:top w:val="none" w:sz="0" w:space="0" w:color="auto"/>
            <w:left w:val="none" w:sz="0" w:space="0" w:color="auto"/>
            <w:bottom w:val="none" w:sz="0" w:space="0" w:color="auto"/>
            <w:right w:val="none" w:sz="0" w:space="0" w:color="auto"/>
          </w:divBdr>
        </w:div>
        <w:div w:id="1704280134">
          <w:marLeft w:val="0"/>
          <w:marRight w:val="0"/>
          <w:marTop w:val="0"/>
          <w:marBottom w:val="0"/>
          <w:divBdr>
            <w:top w:val="none" w:sz="0" w:space="0" w:color="auto"/>
            <w:left w:val="none" w:sz="0" w:space="0" w:color="auto"/>
            <w:bottom w:val="none" w:sz="0" w:space="0" w:color="auto"/>
            <w:right w:val="none" w:sz="0" w:space="0" w:color="auto"/>
          </w:divBdr>
        </w:div>
        <w:div w:id="1256480607">
          <w:marLeft w:val="0"/>
          <w:marRight w:val="0"/>
          <w:marTop w:val="0"/>
          <w:marBottom w:val="0"/>
          <w:divBdr>
            <w:top w:val="none" w:sz="0" w:space="0" w:color="auto"/>
            <w:left w:val="none" w:sz="0" w:space="0" w:color="auto"/>
            <w:bottom w:val="none" w:sz="0" w:space="0" w:color="auto"/>
            <w:right w:val="none" w:sz="0" w:space="0" w:color="auto"/>
          </w:divBdr>
        </w:div>
        <w:div w:id="1827547565">
          <w:marLeft w:val="0"/>
          <w:marRight w:val="0"/>
          <w:marTop w:val="0"/>
          <w:marBottom w:val="0"/>
          <w:divBdr>
            <w:top w:val="none" w:sz="0" w:space="0" w:color="auto"/>
            <w:left w:val="none" w:sz="0" w:space="0" w:color="auto"/>
            <w:bottom w:val="none" w:sz="0" w:space="0" w:color="auto"/>
            <w:right w:val="none" w:sz="0" w:space="0" w:color="auto"/>
          </w:divBdr>
        </w:div>
        <w:div w:id="1537964127">
          <w:marLeft w:val="0"/>
          <w:marRight w:val="0"/>
          <w:marTop w:val="0"/>
          <w:marBottom w:val="0"/>
          <w:divBdr>
            <w:top w:val="none" w:sz="0" w:space="0" w:color="auto"/>
            <w:left w:val="none" w:sz="0" w:space="0" w:color="auto"/>
            <w:bottom w:val="none" w:sz="0" w:space="0" w:color="auto"/>
            <w:right w:val="none" w:sz="0" w:space="0" w:color="auto"/>
          </w:divBdr>
        </w:div>
        <w:div w:id="303195285">
          <w:marLeft w:val="0"/>
          <w:marRight w:val="0"/>
          <w:marTop w:val="0"/>
          <w:marBottom w:val="0"/>
          <w:divBdr>
            <w:top w:val="none" w:sz="0" w:space="0" w:color="auto"/>
            <w:left w:val="none" w:sz="0" w:space="0" w:color="auto"/>
            <w:bottom w:val="none" w:sz="0" w:space="0" w:color="auto"/>
            <w:right w:val="none" w:sz="0" w:space="0" w:color="auto"/>
          </w:divBdr>
        </w:div>
        <w:div w:id="1343246108">
          <w:marLeft w:val="0"/>
          <w:marRight w:val="0"/>
          <w:marTop w:val="0"/>
          <w:marBottom w:val="0"/>
          <w:divBdr>
            <w:top w:val="none" w:sz="0" w:space="0" w:color="auto"/>
            <w:left w:val="none" w:sz="0" w:space="0" w:color="auto"/>
            <w:bottom w:val="none" w:sz="0" w:space="0" w:color="auto"/>
            <w:right w:val="none" w:sz="0" w:space="0" w:color="auto"/>
          </w:divBdr>
        </w:div>
        <w:div w:id="232081818">
          <w:marLeft w:val="0"/>
          <w:marRight w:val="0"/>
          <w:marTop w:val="0"/>
          <w:marBottom w:val="0"/>
          <w:divBdr>
            <w:top w:val="none" w:sz="0" w:space="0" w:color="auto"/>
            <w:left w:val="none" w:sz="0" w:space="0" w:color="auto"/>
            <w:bottom w:val="none" w:sz="0" w:space="0" w:color="auto"/>
            <w:right w:val="none" w:sz="0" w:space="0" w:color="auto"/>
          </w:divBdr>
        </w:div>
        <w:div w:id="1137799281">
          <w:marLeft w:val="0"/>
          <w:marRight w:val="0"/>
          <w:marTop w:val="0"/>
          <w:marBottom w:val="0"/>
          <w:divBdr>
            <w:top w:val="none" w:sz="0" w:space="0" w:color="auto"/>
            <w:left w:val="none" w:sz="0" w:space="0" w:color="auto"/>
            <w:bottom w:val="none" w:sz="0" w:space="0" w:color="auto"/>
            <w:right w:val="none" w:sz="0" w:space="0" w:color="auto"/>
          </w:divBdr>
        </w:div>
        <w:div w:id="1429304823">
          <w:marLeft w:val="0"/>
          <w:marRight w:val="0"/>
          <w:marTop w:val="0"/>
          <w:marBottom w:val="0"/>
          <w:divBdr>
            <w:top w:val="none" w:sz="0" w:space="0" w:color="auto"/>
            <w:left w:val="none" w:sz="0" w:space="0" w:color="auto"/>
            <w:bottom w:val="none" w:sz="0" w:space="0" w:color="auto"/>
            <w:right w:val="none" w:sz="0" w:space="0" w:color="auto"/>
          </w:divBdr>
        </w:div>
        <w:div w:id="807433176">
          <w:marLeft w:val="0"/>
          <w:marRight w:val="0"/>
          <w:marTop w:val="0"/>
          <w:marBottom w:val="0"/>
          <w:divBdr>
            <w:top w:val="none" w:sz="0" w:space="0" w:color="auto"/>
            <w:left w:val="none" w:sz="0" w:space="0" w:color="auto"/>
            <w:bottom w:val="none" w:sz="0" w:space="0" w:color="auto"/>
            <w:right w:val="none" w:sz="0" w:space="0" w:color="auto"/>
          </w:divBdr>
        </w:div>
        <w:div w:id="1315186231">
          <w:marLeft w:val="0"/>
          <w:marRight w:val="0"/>
          <w:marTop w:val="0"/>
          <w:marBottom w:val="0"/>
          <w:divBdr>
            <w:top w:val="none" w:sz="0" w:space="0" w:color="auto"/>
            <w:left w:val="none" w:sz="0" w:space="0" w:color="auto"/>
            <w:bottom w:val="none" w:sz="0" w:space="0" w:color="auto"/>
            <w:right w:val="none" w:sz="0" w:space="0" w:color="auto"/>
          </w:divBdr>
        </w:div>
        <w:div w:id="765466565">
          <w:marLeft w:val="0"/>
          <w:marRight w:val="0"/>
          <w:marTop w:val="0"/>
          <w:marBottom w:val="0"/>
          <w:divBdr>
            <w:top w:val="none" w:sz="0" w:space="0" w:color="auto"/>
            <w:left w:val="none" w:sz="0" w:space="0" w:color="auto"/>
            <w:bottom w:val="none" w:sz="0" w:space="0" w:color="auto"/>
            <w:right w:val="none" w:sz="0" w:space="0" w:color="auto"/>
          </w:divBdr>
        </w:div>
        <w:div w:id="2000840334">
          <w:marLeft w:val="0"/>
          <w:marRight w:val="0"/>
          <w:marTop w:val="0"/>
          <w:marBottom w:val="0"/>
          <w:divBdr>
            <w:top w:val="none" w:sz="0" w:space="0" w:color="auto"/>
            <w:left w:val="none" w:sz="0" w:space="0" w:color="auto"/>
            <w:bottom w:val="none" w:sz="0" w:space="0" w:color="auto"/>
            <w:right w:val="none" w:sz="0" w:space="0" w:color="auto"/>
          </w:divBdr>
        </w:div>
        <w:div w:id="2015374081">
          <w:marLeft w:val="0"/>
          <w:marRight w:val="0"/>
          <w:marTop w:val="0"/>
          <w:marBottom w:val="0"/>
          <w:divBdr>
            <w:top w:val="none" w:sz="0" w:space="0" w:color="auto"/>
            <w:left w:val="none" w:sz="0" w:space="0" w:color="auto"/>
            <w:bottom w:val="none" w:sz="0" w:space="0" w:color="auto"/>
            <w:right w:val="none" w:sz="0" w:space="0" w:color="auto"/>
          </w:divBdr>
        </w:div>
        <w:div w:id="1543857955">
          <w:marLeft w:val="0"/>
          <w:marRight w:val="0"/>
          <w:marTop w:val="0"/>
          <w:marBottom w:val="0"/>
          <w:divBdr>
            <w:top w:val="none" w:sz="0" w:space="0" w:color="auto"/>
            <w:left w:val="none" w:sz="0" w:space="0" w:color="auto"/>
            <w:bottom w:val="none" w:sz="0" w:space="0" w:color="auto"/>
            <w:right w:val="none" w:sz="0" w:space="0" w:color="auto"/>
          </w:divBdr>
        </w:div>
        <w:div w:id="1414745142">
          <w:marLeft w:val="0"/>
          <w:marRight w:val="0"/>
          <w:marTop w:val="0"/>
          <w:marBottom w:val="0"/>
          <w:divBdr>
            <w:top w:val="none" w:sz="0" w:space="0" w:color="auto"/>
            <w:left w:val="none" w:sz="0" w:space="0" w:color="auto"/>
            <w:bottom w:val="none" w:sz="0" w:space="0" w:color="auto"/>
            <w:right w:val="none" w:sz="0" w:space="0" w:color="auto"/>
          </w:divBdr>
        </w:div>
        <w:div w:id="1627852166">
          <w:marLeft w:val="0"/>
          <w:marRight w:val="0"/>
          <w:marTop w:val="0"/>
          <w:marBottom w:val="0"/>
          <w:divBdr>
            <w:top w:val="none" w:sz="0" w:space="0" w:color="auto"/>
            <w:left w:val="none" w:sz="0" w:space="0" w:color="auto"/>
            <w:bottom w:val="none" w:sz="0" w:space="0" w:color="auto"/>
            <w:right w:val="none" w:sz="0" w:space="0" w:color="auto"/>
          </w:divBdr>
        </w:div>
        <w:div w:id="1495412033">
          <w:marLeft w:val="0"/>
          <w:marRight w:val="0"/>
          <w:marTop w:val="0"/>
          <w:marBottom w:val="0"/>
          <w:divBdr>
            <w:top w:val="none" w:sz="0" w:space="0" w:color="auto"/>
            <w:left w:val="none" w:sz="0" w:space="0" w:color="auto"/>
            <w:bottom w:val="none" w:sz="0" w:space="0" w:color="auto"/>
            <w:right w:val="none" w:sz="0" w:space="0" w:color="auto"/>
          </w:divBdr>
        </w:div>
        <w:div w:id="578518001">
          <w:marLeft w:val="0"/>
          <w:marRight w:val="0"/>
          <w:marTop w:val="0"/>
          <w:marBottom w:val="0"/>
          <w:divBdr>
            <w:top w:val="none" w:sz="0" w:space="0" w:color="auto"/>
            <w:left w:val="none" w:sz="0" w:space="0" w:color="auto"/>
            <w:bottom w:val="none" w:sz="0" w:space="0" w:color="auto"/>
            <w:right w:val="none" w:sz="0" w:space="0" w:color="auto"/>
          </w:divBdr>
        </w:div>
        <w:div w:id="213280362">
          <w:marLeft w:val="0"/>
          <w:marRight w:val="0"/>
          <w:marTop w:val="0"/>
          <w:marBottom w:val="0"/>
          <w:divBdr>
            <w:top w:val="none" w:sz="0" w:space="0" w:color="auto"/>
            <w:left w:val="none" w:sz="0" w:space="0" w:color="auto"/>
            <w:bottom w:val="none" w:sz="0" w:space="0" w:color="auto"/>
            <w:right w:val="none" w:sz="0" w:space="0" w:color="auto"/>
          </w:divBdr>
        </w:div>
        <w:div w:id="227346437">
          <w:marLeft w:val="0"/>
          <w:marRight w:val="0"/>
          <w:marTop w:val="0"/>
          <w:marBottom w:val="0"/>
          <w:divBdr>
            <w:top w:val="none" w:sz="0" w:space="0" w:color="auto"/>
            <w:left w:val="none" w:sz="0" w:space="0" w:color="auto"/>
            <w:bottom w:val="none" w:sz="0" w:space="0" w:color="auto"/>
            <w:right w:val="none" w:sz="0" w:space="0" w:color="auto"/>
          </w:divBdr>
        </w:div>
        <w:div w:id="1048995312">
          <w:marLeft w:val="0"/>
          <w:marRight w:val="0"/>
          <w:marTop w:val="0"/>
          <w:marBottom w:val="0"/>
          <w:divBdr>
            <w:top w:val="none" w:sz="0" w:space="0" w:color="auto"/>
            <w:left w:val="none" w:sz="0" w:space="0" w:color="auto"/>
            <w:bottom w:val="none" w:sz="0" w:space="0" w:color="auto"/>
            <w:right w:val="none" w:sz="0" w:space="0" w:color="auto"/>
          </w:divBdr>
        </w:div>
        <w:div w:id="1048139990">
          <w:marLeft w:val="0"/>
          <w:marRight w:val="0"/>
          <w:marTop w:val="0"/>
          <w:marBottom w:val="0"/>
          <w:divBdr>
            <w:top w:val="none" w:sz="0" w:space="0" w:color="auto"/>
            <w:left w:val="none" w:sz="0" w:space="0" w:color="auto"/>
            <w:bottom w:val="none" w:sz="0" w:space="0" w:color="auto"/>
            <w:right w:val="none" w:sz="0" w:space="0" w:color="auto"/>
          </w:divBdr>
        </w:div>
        <w:div w:id="758906903">
          <w:marLeft w:val="0"/>
          <w:marRight w:val="0"/>
          <w:marTop w:val="0"/>
          <w:marBottom w:val="0"/>
          <w:divBdr>
            <w:top w:val="none" w:sz="0" w:space="0" w:color="auto"/>
            <w:left w:val="none" w:sz="0" w:space="0" w:color="auto"/>
            <w:bottom w:val="none" w:sz="0" w:space="0" w:color="auto"/>
            <w:right w:val="none" w:sz="0" w:space="0" w:color="auto"/>
          </w:divBdr>
        </w:div>
        <w:div w:id="45497434">
          <w:marLeft w:val="0"/>
          <w:marRight w:val="0"/>
          <w:marTop w:val="0"/>
          <w:marBottom w:val="0"/>
          <w:divBdr>
            <w:top w:val="none" w:sz="0" w:space="0" w:color="auto"/>
            <w:left w:val="none" w:sz="0" w:space="0" w:color="auto"/>
            <w:bottom w:val="none" w:sz="0" w:space="0" w:color="auto"/>
            <w:right w:val="none" w:sz="0" w:space="0" w:color="auto"/>
          </w:divBdr>
        </w:div>
        <w:div w:id="1847208717">
          <w:marLeft w:val="0"/>
          <w:marRight w:val="0"/>
          <w:marTop w:val="0"/>
          <w:marBottom w:val="0"/>
          <w:divBdr>
            <w:top w:val="none" w:sz="0" w:space="0" w:color="auto"/>
            <w:left w:val="none" w:sz="0" w:space="0" w:color="auto"/>
            <w:bottom w:val="none" w:sz="0" w:space="0" w:color="auto"/>
            <w:right w:val="none" w:sz="0" w:space="0" w:color="auto"/>
          </w:divBdr>
        </w:div>
        <w:div w:id="576406743">
          <w:marLeft w:val="0"/>
          <w:marRight w:val="0"/>
          <w:marTop w:val="0"/>
          <w:marBottom w:val="0"/>
          <w:divBdr>
            <w:top w:val="none" w:sz="0" w:space="0" w:color="auto"/>
            <w:left w:val="none" w:sz="0" w:space="0" w:color="auto"/>
            <w:bottom w:val="none" w:sz="0" w:space="0" w:color="auto"/>
            <w:right w:val="none" w:sz="0" w:space="0" w:color="auto"/>
          </w:divBdr>
        </w:div>
        <w:div w:id="332342731">
          <w:marLeft w:val="0"/>
          <w:marRight w:val="0"/>
          <w:marTop w:val="0"/>
          <w:marBottom w:val="0"/>
          <w:divBdr>
            <w:top w:val="none" w:sz="0" w:space="0" w:color="auto"/>
            <w:left w:val="none" w:sz="0" w:space="0" w:color="auto"/>
            <w:bottom w:val="none" w:sz="0" w:space="0" w:color="auto"/>
            <w:right w:val="none" w:sz="0" w:space="0" w:color="auto"/>
          </w:divBdr>
        </w:div>
        <w:div w:id="2003308595">
          <w:marLeft w:val="0"/>
          <w:marRight w:val="0"/>
          <w:marTop w:val="0"/>
          <w:marBottom w:val="0"/>
          <w:divBdr>
            <w:top w:val="none" w:sz="0" w:space="0" w:color="auto"/>
            <w:left w:val="none" w:sz="0" w:space="0" w:color="auto"/>
            <w:bottom w:val="none" w:sz="0" w:space="0" w:color="auto"/>
            <w:right w:val="none" w:sz="0" w:space="0" w:color="auto"/>
          </w:divBdr>
        </w:div>
        <w:div w:id="2136026218">
          <w:marLeft w:val="0"/>
          <w:marRight w:val="0"/>
          <w:marTop w:val="0"/>
          <w:marBottom w:val="0"/>
          <w:divBdr>
            <w:top w:val="none" w:sz="0" w:space="0" w:color="auto"/>
            <w:left w:val="none" w:sz="0" w:space="0" w:color="auto"/>
            <w:bottom w:val="none" w:sz="0" w:space="0" w:color="auto"/>
            <w:right w:val="none" w:sz="0" w:space="0" w:color="auto"/>
          </w:divBdr>
        </w:div>
        <w:div w:id="2077892869">
          <w:marLeft w:val="0"/>
          <w:marRight w:val="0"/>
          <w:marTop w:val="0"/>
          <w:marBottom w:val="0"/>
          <w:divBdr>
            <w:top w:val="none" w:sz="0" w:space="0" w:color="auto"/>
            <w:left w:val="none" w:sz="0" w:space="0" w:color="auto"/>
            <w:bottom w:val="none" w:sz="0" w:space="0" w:color="auto"/>
            <w:right w:val="none" w:sz="0" w:space="0" w:color="auto"/>
          </w:divBdr>
        </w:div>
        <w:div w:id="1142230185">
          <w:marLeft w:val="0"/>
          <w:marRight w:val="0"/>
          <w:marTop w:val="0"/>
          <w:marBottom w:val="0"/>
          <w:divBdr>
            <w:top w:val="none" w:sz="0" w:space="0" w:color="auto"/>
            <w:left w:val="none" w:sz="0" w:space="0" w:color="auto"/>
            <w:bottom w:val="none" w:sz="0" w:space="0" w:color="auto"/>
            <w:right w:val="none" w:sz="0" w:space="0" w:color="auto"/>
          </w:divBdr>
        </w:div>
        <w:div w:id="734283916">
          <w:marLeft w:val="0"/>
          <w:marRight w:val="0"/>
          <w:marTop w:val="0"/>
          <w:marBottom w:val="0"/>
          <w:divBdr>
            <w:top w:val="none" w:sz="0" w:space="0" w:color="auto"/>
            <w:left w:val="none" w:sz="0" w:space="0" w:color="auto"/>
            <w:bottom w:val="none" w:sz="0" w:space="0" w:color="auto"/>
            <w:right w:val="none" w:sz="0" w:space="0" w:color="auto"/>
          </w:divBdr>
        </w:div>
        <w:div w:id="847066434">
          <w:marLeft w:val="0"/>
          <w:marRight w:val="0"/>
          <w:marTop w:val="0"/>
          <w:marBottom w:val="0"/>
          <w:divBdr>
            <w:top w:val="none" w:sz="0" w:space="0" w:color="auto"/>
            <w:left w:val="none" w:sz="0" w:space="0" w:color="auto"/>
            <w:bottom w:val="none" w:sz="0" w:space="0" w:color="auto"/>
            <w:right w:val="none" w:sz="0" w:space="0" w:color="auto"/>
          </w:divBdr>
        </w:div>
        <w:div w:id="1104955160">
          <w:marLeft w:val="0"/>
          <w:marRight w:val="0"/>
          <w:marTop w:val="0"/>
          <w:marBottom w:val="0"/>
          <w:divBdr>
            <w:top w:val="none" w:sz="0" w:space="0" w:color="auto"/>
            <w:left w:val="none" w:sz="0" w:space="0" w:color="auto"/>
            <w:bottom w:val="none" w:sz="0" w:space="0" w:color="auto"/>
            <w:right w:val="none" w:sz="0" w:space="0" w:color="auto"/>
          </w:divBdr>
        </w:div>
        <w:div w:id="2017919376">
          <w:marLeft w:val="0"/>
          <w:marRight w:val="0"/>
          <w:marTop w:val="0"/>
          <w:marBottom w:val="0"/>
          <w:divBdr>
            <w:top w:val="none" w:sz="0" w:space="0" w:color="auto"/>
            <w:left w:val="none" w:sz="0" w:space="0" w:color="auto"/>
            <w:bottom w:val="none" w:sz="0" w:space="0" w:color="auto"/>
            <w:right w:val="none" w:sz="0" w:space="0" w:color="auto"/>
          </w:divBdr>
        </w:div>
        <w:div w:id="75594549">
          <w:marLeft w:val="0"/>
          <w:marRight w:val="0"/>
          <w:marTop w:val="0"/>
          <w:marBottom w:val="0"/>
          <w:divBdr>
            <w:top w:val="none" w:sz="0" w:space="0" w:color="auto"/>
            <w:left w:val="none" w:sz="0" w:space="0" w:color="auto"/>
            <w:bottom w:val="none" w:sz="0" w:space="0" w:color="auto"/>
            <w:right w:val="none" w:sz="0" w:space="0" w:color="auto"/>
          </w:divBdr>
        </w:div>
        <w:div w:id="1167088549">
          <w:marLeft w:val="0"/>
          <w:marRight w:val="0"/>
          <w:marTop w:val="0"/>
          <w:marBottom w:val="0"/>
          <w:divBdr>
            <w:top w:val="none" w:sz="0" w:space="0" w:color="auto"/>
            <w:left w:val="none" w:sz="0" w:space="0" w:color="auto"/>
            <w:bottom w:val="none" w:sz="0" w:space="0" w:color="auto"/>
            <w:right w:val="none" w:sz="0" w:space="0" w:color="auto"/>
          </w:divBdr>
        </w:div>
        <w:div w:id="1552034920">
          <w:marLeft w:val="0"/>
          <w:marRight w:val="0"/>
          <w:marTop w:val="0"/>
          <w:marBottom w:val="0"/>
          <w:divBdr>
            <w:top w:val="none" w:sz="0" w:space="0" w:color="auto"/>
            <w:left w:val="none" w:sz="0" w:space="0" w:color="auto"/>
            <w:bottom w:val="none" w:sz="0" w:space="0" w:color="auto"/>
            <w:right w:val="none" w:sz="0" w:space="0" w:color="auto"/>
          </w:divBdr>
        </w:div>
        <w:div w:id="655232920">
          <w:marLeft w:val="0"/>
          <w:marRight w:val="0"/>
          <w:marTop w:val="0"/>
          <w:marBottom w:val="0"/>
          <w:divBdr>
            <w:top w:val="none" w:sz="0" w:space="0" w:color="auto"/>
            <w:left w:val="none" w:sz="0" w:space="0" w:color="auto"/>
            <w:bottom w:val="none" w:sz="0" w:space="0" w:color="auto"/>
            <w:right w:val="none" w:sz="0" w:space="0" w:color="auto"/>
          </w:divBdr>
        </w:div>
        <w:div w:id="1465780102">
          <w:marLeft w:val="0"/>
          <w:marRight w:val="0"/>
          <w:marTop w:val="0"/>
          <w:marBottom w:val="0"/>
          <w:divBdr>
            <w:top w:val="none" w:sz="0" w:space="0" w:color="auto"/>
            <w:left w:val="none" w:sz="0" w:space="0" w:color="auto"/>
            <w:bottom w:val="none" w:sz="0" w:space="0" w:color="auto"/>
            <w:right w:val="none" w:sz="0" w:space="0" w:color="auto"/>
          </w:divBdr>
        </w:div>
        <w:div w:id="798230743">
          <w:marLeft w:val="0"/>
          <w:marRight w:val="0"/>
          <w:marTop w:val="0"/>
          <w:marBottom w:val="0"/>
          <w:divBdr>
            <w:top w:val="none" w:sz="0" w:space="0" w:color="auto"/>
            <w:left w:val="none" w:sz="0" w:space="0" w:color="auto"/>
            <w:bottom w:val="none" w:sz="0" w:space="0" w:color="auto"/>
            <w:right w:val="none" w:sz="0" w:space="0" w:color="auto"/>
          </w:divBdr>
        </w:div>
        <w:div w:id="785777463">
          <w:marLeft w:val="0"/>
          <w:marRight w:val="0"/>
          <w:marTop w:val="0"/>
          <w:marBottom w:val="0"/>
          <w:divBdr>
            <w:top w:val="none" w:sz="0" w:space="0" w:color="auto"/>
            <w:left w:val="none" w:sz="0" w:space="0" w:color="auto"/>
            <w:bottom w:val="none" w:sz="0" w:space="0" w:color="auto"/>
            <w:right w:val="none" w:sz="0" w:space="0" w:color="auto"/>
          </w:divBdr>
        </w:div>
        <w:div w:id="1280062944">
          <w:marLeft w:val="0"/>
          <w:marRight w:val="0"/>
          <w:marTop w:val="0"/>
          <w:marBottom w:val="0"/>
          <w:divBdr>
            <w:top w:val="none" w:sz="0" w:space="0" w:color="auto"/>
            <w:left w:val="none" w:sz="0" w:space="0" w:color="auto"/>
            <w:bottom w:val="none" w:sz="0" w:space="0" w:color="auto"/>
            <w:right w:val="none" w:sz="0" w:space="0" w:color="auto"/>
          </w:divBdr>
        </w:div>
        <w:div w:id="1622569396">
          <w:marLeft w:val="0"/>
          <w:marRight w:val="0"/>
          <w:marTop w:val="0"/>
          <w:marBottom w:val="0"/>
          <w:divBdr>
            <w:top w:val="none" w:sz="0" w:space="0" w:color="auto"/>
            <w:left w:val="none" w:sz="0" w:space="0" w:color="auto"/>
            <w:bottom w:val="none" w:sz="0" w:space="0" w:color="auto"/>
            <w:right w:val="none" w:sz="0" w:space="0" w:color="auto"/>
          </w:divBdr>
        </w:div>
        <w:div w:id="1071998784">
          <w:marLeft w:val="0"/>
          <w:marRight w:val="0"/>
          <w:marTop w:val="0"/>
          <w:marBottom w:val="0"/>
          <w:divBdr>
            <w:top w:val="none" w:sz="0" w:space="0" w:color="auto"/>
            <w:left w:val="none" w:sz="0" w:space="0" w:color="auto"/>
            <w:bottom w:val="none" w:sz="0" w:space="0" w:color="auto"/>
            <w:right w:val="none" w:sz="0" w:space="0" w:color="auto"/>
          </w:divBdr>
        </w:div>
        <w:div w:id="924996640">
          <w:marLeft w:val="0"/>
          <w:marRight w:val="0"/>
          <w:marTop w:val="0"/>
          <w:marBottom w:val="0"/>
          <w:divBdr>
            <w:top w:val="none" w:sz="0" w:space="0" w:color="auto"/>
            <w:left w:val="none" w:sz="0" w:space="0" w:color="auto"/>
            <w:bottom w:val="none" w:sz="0" w:space="0" w:color="auto"/>
            <w:right w:val="none" w:sz="0" w:space="0" w:color="auto"/>
          </w:divBdr>
        </w:div>
        <w:div w:id="1811357461">
          <w:marLeft w:val="0"/>
          <w:marRight w:val="0"/>
          <w:marTop w:val="0"/>
          <w:marBottom w:val="0"/>
          <w:divBdr>
            <w:top w:val="none" w:sz="0" w:space="0" w:color="auto"/>
            <w:left w:val="none" w:sz="0" w:space="0" w:color="auto"/>
            <w:bottom w:val="none" w:sz="0" w:space="0" w:color="auto"/>
            <w:right w:val="none" w:sz="0" w:space="0" w:color="auto"/>
          </w:divBdr>
        </w:div>
        <w:div w:id="1830248624">
          <w:marLeft w:val="0"/>
          <w:marRight w:val="0"/>
          <w:marTop w:val="0"/>
          <w:marBottom w:val="0"/>
          <w:divBdr>
            <w:top w:val="none" w:sz="0" w:space="0" w:color="auto"/>
            <w:left w:val="none" w:sz="0" w:space="0" w:color="auto"/>
            <w:bottom w:val="none" w:sz="0" w:space="0" w:color="auto"/>
            <w:right w:val="none" w:sz="0" w:space="0" w:color="auto"/>
          </w:divBdr>
        </w:div>
        <w:div w:id="1476098687">
          <w:marLeft w:val="0"/>
          <w:marRight w:val="0"/>
          <w:marTop w:val="0"/>
          <w:marBottom w:val="0"/>
          <w:divBdr>
            <w:top w:val="none" w:sz="0" w:space="0" w:color="auto"/>
            <w:left w:val="none" w:sz="0" w:space="0" w:color="auto"/>
            <w:bottom w:val="none" w:sz="0" w:space="0" w:color="auto"/>
            <w:right w:val="none" w:sz="0" w:space="0" w:color="auto"/>
          </w:divBdr>
        </w:div>
        <w:div w:id="373817535">
          <w:marLeft w:val="0"/>
          <w:marRight w:val="0"/>
          <w:marTop w:val="0"/>
          <w:marBottom w:val="0"/>
          <w:divBdr>
            <w:top w:val="none" w:sz="0" w:space="0" w:color="auto"/>
            <w:left w:val="none" w:sz="0" w:space="0" w:color="auto"/>
            <w:bottom w:val="none" w:sz="0" w:space="0" w:color="auto"/>
            <w:right w:val="none" w:sz="0" w:space="0" w:color="auto"/>
          </w:divBdr>
        </w:div>
        <w:div w:id="595482383">
          <w:marLeft w:val="0"/>
          <w:marRight w:val="0"/>
          <w:marTop w:val="0"/>
          <w:marBottom w:val="0"/>
          <w:divBdr>
            <w:top w:val="none" w:sz="0" w:space="0" w:color="auto"/>
            <w:left w:val="none" w:sz="0" w:space="0" w:color="auto"/>
            <w:bottom w:val="none" w:sz="0" w:space="0" w:color="auto"/>
            <w:right w:val="none" w:sz="0" w:space="0" w:color="auto"/>
          </w:divBdr>
        </w:div>
        <w:div w:id="80684825">
          <w:marLeft w:val="0"/>
          <w:marRight w:val="0"/>
          <w:marTop w:val="0"/>
          <w:marBottom w:val="0"/>
          <w:divBdr>
            <w:top w:val="none" w:sz="0" w:space="0" w:color="auto"/>
            <w:left w:val="none" w:sz="0" w:space="0" w:color="auto"/>
            <w:bottom w:val="none" w:sz="0" w:space="0" w:color="auto"/>
            <w:right w:val="none" w:sz="0" w:space="0" w:color="auto"/>
          </w:divBdr>
        </w:div>
        <w:div w:id="1928886058">
          <w:marLeft w:val="0"/>
          <w:marRight w:val="0"/>
          <w:marTop w:val="0"/>
          <w:marBottom w:val="0"/>
          <w:divBdr>
            <w:top w:val="none" w:sz="0" w:space="0" w:color="auto"/>
            <w:left w:val="none" w:sz="0" w:space="0" w:color="auto"/>
            <w:bottom w:val="none" w:sz="0" w:space="0" w:color="auto"/>
            <w:right w:val="none" w:sz="0" w:space="0" w:color="auto"/>
          </w:divBdr>
        </w:div>
        <w:div w:id="1041980791">
          <w:marLeft w:val="0"/>
          <w:marRight w:val="0"/>
          <w:marTop w:val="0"/>
          <w:marBottom w:val="0"/>
          <w:divBdr>
            <w:top w:val="none" w:sz="0" w:space="0" w:color="auto"/>
            <w:left w:val="none" w:sz="0" w:space="0" w:color="auto"/>
            <w:bottom w:val="none" w:sz="0" w:space="0" w:color="auto"/>
            <w:right w:val="none" w:sz="0" w:space="0" w:color="auto"/>
          </w:divBdr>
        </w:div>
        <w:div w:id="1211261709">
          <w:marLeft w:val="0"/>
          <w:marRight w:val="0"/>
          <w:marTop w:val="0"/>
          <w:marBottom w:val="0"/>
          <w:divBdr>
            <w:top w:val="none" w:sz="0" w:space="0" w:color="auto"/>
            <w:left w:val="none" w:sz="0" w:space="0" w:color="auto"/>
            <w:bottom w:val="none" w:sz="0" w:space="0" w:color="auto"/>
            <w:right w:val="none" w:sz="0" w:space="0" w:color="auto"/>
          </w:divBdr>
        </w:div>
        <w:div w:id="315229129">
          <w:marLeft w:val="0"/>
          <w:marRight w:val="0"/>
          <w:marTop w:val="0"/>
          <w:marBottom w:val="0"/>
          <w:divBdr>
            <w:top w:val="none" w:sz="0" w:space="0" w:color="auto"/>
            <w:left w:val="none" w:sz="0" w:space="0" w:color="auto"/>
            <w:bottom w:val="none" w:sz="0" w:space="0" w:color="auto"/>
            <w:right w:val="none" w:sz="0" w:space="0" w:color="auto"/>
          </w:divBdr>
        </w:div>
      </w:divsChild>
    </w:div>
    <w:div w:id="936669096">
      <w:bodyDiv w:val="1"/>
      <w:marLeft w:val="0"/>
      <w:marRight w:val="0"/>
      <w:marTop w:val="0"/>
      <w:marBottom w:val="0"/>
      <w:divBdr>
        <w:top w:val="none" w:sz="0" w:space="0" w:color="auto"/>
        <w:left w:val="none" w:sz="0" w:space="0" w:color="auto"/>
        <w:bottom w:val="none" w:sz="0" w:space="0" w:color="auto"/>
        <w:right w:val="none" w:sz="0" w:space="0" w:color="auto"/>
      </w:divBdr>
    </w:div>
    <w:div w:id="989677701">
      <w:bodyDiv w:val="1"/>
      <w:marLeft w:val="0"/>
      <w:marRight w:val="0"/>
      <w:marTop w:val="0"/>
      <w:marBottom w:val="0"/>
      <w:divBdr>
        <w:top w:val="none" w:sz="0" w:space="0" w:color="auto"/>
        <w:left w:val="none" w:sz="0" w:space="0" w:color="auto"/>
        <w:bottom w:val="none" w:sz="0" w:space="0" w:color="auto"/>
        <w:right w:val="none" w:sz="0" w:space="0" w:color="auto"/>
      </w:divBdr>
    </w:div>
    <w:div w:id="1030912542">
      <w:bodyDiv w:val="1"/>
      <w:marLeft w:val="0"/>
      <w:marRight w:val="0"/>
      <w:marTop w:val="0"/>
      <w:marBottom w:val="0"/>
      <w:divBdr>
        <w:top w:val="none" w:sz="0" w:space="0" w:color="auto"/>
        <w:left w:val="none" w:sz="0" w:space="0" w:color="auto"/>
        <w:bottom w:val="none" w:sz="0" w:space="0" w:color="auto"/>
        <w:right w:val="none" w:sz="0" w:space="0" w:color="auto"/>
      </w:divBdr>
    </w:div>
    <w:div w:id="1243494354">
      <w:bodyDiv w:val="1"/>
      <w:marLeft w:val="0"/>
      <w:marRight w:val="0"/>
      <w:marTop w:val="0"/>
      <w:marBottom w:val="0"/>
      <w:divBdr>
        <w:top w:val="none" w:sz="0" w:space="0" w:color="auto"/>
        <w:left w:val="none" w:sz="0" w:space="0" w:color="auto"/>
        <w:bottom w:val="none" w:sz="0" w:space="0" w:color="auto"/>
        <w:right w:val="none" w:sz="0" w:space="0" w:color="auto"/>
      </w:divBdr>
    </w:div>
    <w:div w:id="1371033250">
      <w:bodyDiv w:val="1"/>
      <w:marLeft w:val="0"/>
      <w:marRight w:val="0"/>
      <w:marTop w:val="0"/>
      <w:marBottom w:val="0"/>
      <w:divBdr>
        <w:top w:val="none" w:sz="0" w:space="0" w:color="auto"/>
        <w:left w:val="none" w:sz="0" w:space="0" w:color="auto"/>
        <w:bottom w:val="none" w:sz="0" w:space="0" w:color="auto"/>
        <w:right w:val="none" w:sz="0" w:space="0" w:color="auto"/>
      </w:divBdr>
    </w:div>
    <w:div w:id="1394040497">
      <w:bodyDiv w:val="1"/>
      <w:marLeft w:val="0"/>
      <w:marRight w:val="0"/>
      <w:marTop w:val="0"/>
      <w:marBottom w:val="0"/>
      <w:divBdr>
        <w:top w:val="none" w:sz="0" w:space="0" w:color="auto"/>
        <w:left w:val="none" w:sz="0" w:space="0" w:color="auto"/>
        <w:bottom w:val="none" w:sz="0" w:space="0" w:color="auto"/>
        <w:right w:val="none" w:sz="0" w:space="0" w:color="auto"/>
      </w:divBdr>
    </w:div>
    <w:div w:id="1442185985">
      <w:bodyDiv w:val="1"/>
      <w:marLeft w:val="0"/>
      <w:marRight w:val="0"/>
      <w:marTop w:val="0"/>
      <w:marBottom w:val="0"/>
      <w:divBdr>
        <w:top w:val="none" w:sz="0" w:space="0" w:color="auto"/>
        <w:left w:val="none" w:sz="0" w:space="0" w:color="auto"/>
        <w:bottom w:val="none" w:sz="0" w:space="0" w:color="auto"/>
        <w:right w:val="none" w:sz="0" w:space="0" w:color="auto"/>
      </w:divBdr>
    </w:div>
    <w:div w:id="1484470013">
      <w:bodyDiv w:val="1"/>
      <w:marLeft w:val="0"/>
      <w:marRight w:val="0"/>
      <w:marTop w:val="0"/>
      <w:marBottom w:val="0"/>
      <w:divBdr>
        <w:top w:val="none" w:sz="0" w:space="0" w:color="auto"/>
        <w:left w:val="none" w:sz="0" w:space="0" w:color="auto"/>
        <w:bottom w:val="none" w:sz="0" w:space="0" w:color="auto"/>
        <w:right w:val="none" w:sz="0" w:space="0" w:color="auto"/>
      </w:divBdr>
    </w:div>
    <w:div w:id="1492797474">
      <w:bodyDiv w:val="1"/>
      <w:marLeft w:val="0"/>
      <w:marRight w:val="0"/>
      <w:marTop w:val="0"/>
      <w:marBottom w:val="0"/>
      <w:divBdr>
        <w:top w:val="none" w:sz="0" w:space="0" w:color="auto"/>
        <w:left w:val="none" w:sz="0" w:space="0" w:color="auto"/>
        <w:bottom w:val="none" w:sz="0" w:space="0" w:color="auto"/>
        <w:right w:val="none" w:sz="0" w:space="0" w:color="auto"/>
      </w:divBdr>
    </w:div>
    <w:div w:id="1504858041">
      <w:bodyDiv w:val="1"/>
      <w:marLeft w:val="0"/>
      <w:marRight w:val="0"/>
      <w:marTop w:val="0"/>
      <w:marBottom w:val="0"/>
      <w:divBdr>
        <w:top w:val="none" w:sz="0" w:space="0" w:color="auto"/>
        <w:left w:val="none" w:sz="0" w:space="0" w:color="auto"/>
        <w:bottom w:val="none" w:sz="0" w:space="0" w:color="auto"/>
        <w:right w:val="none" w:sz="0" w:space="0" w:color="auto"/>
      </w:divBdr>
    </w:div>
    <w:div w:id="1554735041">
      <w:bodyDiv w:val="1"/>
      <w:marLeft w:val="0"/>
      <w:marRight w:val="0"/>
      <w:marTop w:val="0"/>
      <w:marBottom w:val="0"/>
      <w:divBdr>
        <w:top w:val="none" w:sz="0" w:space="0" w:color="auto"/>
        <w:left w:val="none" w:sz="0" w:space="0" w:color="auto"/>
        <w:bottom w:val="none" w:sz="0" w:space="0" w:color="auto"/>
        <w:right w:val="none" w:sz="0" w:space="0" w:color="auto"/>
      </w:divBdr>
      <w:divsChild>
        <w:div w:id="95098453">
          <w:marLeft w:val="0"/>
          <w:marRight w:val="0"/>
          <w:marTop w:val="0"/>
          <w:marBottom w:val="0"/>
          <w:divBdr>
            <w:top w:val="single" w:sz="2" w:space="0" w:color="E5E7EB"/>
            <w:left w:val="single" w:sz="2" w:space="0" w:color="E5E7EB"/>
            <w:bottom w:val="single" w:sz="2" w:space="0" w:color="E5E7EB"/>
            <w:right w:val="single" w:sz="2" w:space="0" w:color="E5E7EB"/>
          </w:divBdr>
        </w:div>
        <w:div w:id="302934196">
          <w:marLeft w:val="0"/>
          <w:marRight w:val="0"/>
          <w:marTop w:val="0"/>
          <w:marBottom w:val="0"/>
          <w:divBdr>
            <w:top w:val="single" w:sz="2" w:space="0" w:color="E5E7EB"/>
            <w:left w:val="single" w:sz="2" w:space="0" w:color="E5E7EB"/>
            <w:bottom w:val="single" w:sz="2" w:space="0" w:color="E5E7EB"/>
            <w:right w:val="single" w:sz="2" w:space="0" w:color="E5E7EB"/>
          </w:divBdr>
        </w:div>
        <w:div w:id="594019528">
          <w:marLeft w:val="0"/>
          <w:marRight w:val="0"/>
          <w:marTop w:val="0"/>
          <w:marBottom w:val="0"/>
          <w:divBdr>
            <w:top w:val="single" w:sz="2" w:space="0" w:color="E5E7EB"/>
            <w:left w:val="single" w:sz="2" w:space="0" w:color="E5E7EB"/>
            <w:bottom w:val="single" w:sz="2" w:space="0" w:color="E5E7EB"/>
            <w:right w:val="single" w:sz="2" w:space="0" w:color="E5E7EB"/>
          </w:divBdr>
        </w:div>
        <w:div w:id="633371710">
          <w:marLeft w:val="0"/>
          <w:marRight w:val="0"/>
          <w:marTop w:val="0"/>
          <w:marBottom w:val="0"/>
          <w:divBdr>
            <w:top w:val="single" w:sz="2" w:space="0" w:color="E5E7EB"/>
            <w:left w:val="single" w:sz="2" w:space="0" w:color="E5E7EB"/>
            <w:bottom w:val="single" w:sz="2" w:space="0" w:color="E5E7EB"/>
            <w:right w:val="single" w:sz="2" w:space="0" w:color="E5E7EB"/>
          </w:divBdr>
        </w:div>
        <w:div w:id="697512841">
          <w:marLeft w:val="0"/>
          <w:marRight w:val="0"/>
          <w:marTop w:val="0"/>
          <w:marBottom w:val="0"/>
          <w:divBdr>
            <w:top w:val="single" w:sz="2" w:space="0" w:color="E5E7EB"/>
            <w:left w:val="single" w:sz="2" w:space="0" w:color="E5E7EB"/>
            <w:bottom w:val="single" w:sz="2" w:space="0" w:color="E5E7EB"/>
            <w:right w:val="single" w:sz="2" w:space="0" w:color="E5E7EB"/>
          </w:divBdr>
        </w:div>
        <w:div w:id="730231982">
          <w:marLeft w:val="0"/>
          <w:marRight w:val="0"/>
          <w:marTop w:val="0"/>
          <w:marBottom w:val="0"/>
          <w:divBdr>
            <w:top w:val="single" w:sz="2" w:space="0" w:color="E5E7EB"/>
            <w:left w:val="single" w:sz="2" w:space="0" w:color="E5E7EB"/>
            <w:bottom w:val="single" w:sz="2" w:space="0" w:color="E5E7EB"/>
            <w:right w:val="single" w:sz="2" w:space="0" w:color="E5E7EB"/>
          </w:divBdr>
        </w:div>
        <w:div w:id="774835181">
          <w:marLeft w:val="0"/>
          <w:marRight w:val="0"/>
          <w:marTop w:val="0"/>
          <w:marBottom w:val="0"/>
          <w:divBdr>
            <w:top w:val="single" w:sz="2" w:space="0" w:color="E5E7EB"/>
            <w:left w:val="single" w:sz="2" w:space="0" w:color="E5E7EB"/>
            <w:bottom w:val="single" w:sz="2" w:space="0" w:color="E5E7EB"/>
            <w:right w:val="single" w:sz="2" w:space="0" w:color="E5E7EB"/>
          </w:divBdr>
        </w:div>
        <w:div w:id="806633111">
          <w:marLeft w:val="0"/>
          <w:marRight w:val="0"/>
          <w:marTop w:val="0"/>
          <w:marBottom w:val="0"/>
          <w:divBdr>
            <w:top w:val="single" w:sz="2" w:space="0" w:color="E5E7EB"/>
            <w:left w:val="single" w:sz="2" w:space="0" w:color="E5E7EB"/>
            <w:bottom w:val="single" w:sz="2" w:space="0" w:color="E5E7EB"/>
            <w:right w:val="single" w:sz="2" w:space="0" w:color="E5E7EB"/>
          </w:divBdr>
        </w:div>
        <w:div w:id="916942507">
          <w:marLeft w:val="0"/>
          <w:marRight w:val="0"/>
          <w:marTop w:val="0"/>
          <w:marBottom w:val="0"/>
          <w:divBdr>
            <w:top w:val="single" w:sz="2" w:space="0" w:color="E5E7EB"/>
            <w:left w:val="single" w:sz="2" w:space="0" w:color="E5E7EB"/>
            <w:bottom w:val="single" w:sz="2" w:space="0" w:color="E5E7EB"/>
            <w:right w:val="single" w:sz="2" w:space="0" w:color="E5E7EB"/>
          </w:divBdr>
        </w:div>
        <w:div w:id="1258976891">
          <w:marLeft w:val="0"/>
          <w:marRight w:val="0"/>
          <w:marTop w:val="0"/>
          <w:marBottom w:val="0"/>
          <w:divBdr>
            <w:top w:val="single" w:sz="2" w:space="0" w:color="E5E7EB"/>
            <w:left w:val="single" w:sz="2" w:space="0" w:color="E5E7EB"/>
            <w:bottom w:val="single" w:sz="2" w:space="0" w:color="E5E7EB"/>
            <w:right w:val="single" w:sz="2" w:space="0" w:color="E5E7EB"/>
          </w:divBdr>
        </w:div>
        <w:div w:id="1328366134">
          <w:marLeft w:val="0"/>
          <w:marRight w:val="0"/>
          <w:marTop w:val="0"/>
          <w:marBottom w:val="0"/>
          <w:divBdr>
            <w:top w:val="single" w:sz="2" w:space="0" w:color="E5E7EB"/>
            <w:left w:val="single" w:sz="2" w:space="0" w:color="E5E7EB"/>
            <w:bottom w:val="single" w:sz="2" w:space="0" w:color="E5E7EB"/>
            <w:right w:val="single" w:sz="2" w:space="0" w:color="E5E7EB"/>
          </w:divBdr>
        </w:div>
        <w:div w:id="1468745700">
          <w:marLeft w:val="0"/>
          <w:marRight w:val="0"/>
          <w:marTop w:val="0"/>
          <w:marBottom w:val="0"/>
          <w:divBdr>
            <w:top w:val="single" w:sz="2" w:space="0" w:color="E5E7EB"/>
            <w:left w:val="single" w:sz="2" w:space="0" w:color="E5E7EB"/>
            <w:bottom w:val="single" w:sz="2" w:space="0" w:color="E5E7EB"/>
            <w:right w:val="single" w:sz="2" w:space="0" w:color="E5E7EB"/>
          </w:divBdr>
        </w:div>
        <w:div w:id="1569798984">
          <w:marLeft w:val="0"/>
          <w:marRight w:val="0"/>
          <w:marTop w:val="0"/>
          <w:marBottom w:val="0"/>
          <w:divBdr>
            <w:top w:val="single" w:sz="2" w:space="0" w:color="E5E7EB"/>
            <w:left w:val="single" w:sz="2" w:space="0" w:color="E5E7EB"/>
            <w:bottom w:val="single" w:sz="2" w:space="0" w:color="E5E7EB"/>
            <w:right w:val="single" w:sz="2" w:space="0" w:color="E5E7EB"/>
          </w:divBdr>
        </w:div>
        <w:div w:id="1750469342">
          <w:marLeft w:val="0"/>
          <w:marRight w:val="0"/>
          <w:marTop w:val="0"/>
          <w:marBottom w:val="0"/>
          <w:divBdr>
            <w:top w:val="single" w:sz="2" w:space="0" w:color="E5E7EB"/>
            <w:left w:val="single" w:sz="2" w:space="0" w:color="E5E7EB"/>
            <w:bottom w:val="single" w:sz="2" w:space="0" w:color="E5E7EB"/>
            <w:right w:val="single" w:sz="2" w:space="0" w:color="E5E7EB"/>
          </w:divBdr>
        </w:div>
        <w:div w:id="1827013525">
          <w:marLeft w:val="0"/>
          <w:marRight w:val="0"/>
          <w:marTop w:val="0"/>
          <w:marBottom w:val="0"/>
          <w:divBdr>
            <w:top w:val="single" w:sz="2" w:space="0" w:color="E5E7EB"/>
            <w:left w:val="single" w:sz="2" w:space="0" w:color="E5E7EB"/>
            <w:bottom w:val="single" w:sz="2" w:space="0" w:color="E5E7EB"/>
            <w:right w:val="single" w:sz="2" w:space="0" w:color="E5E7EB"/>
          </w:divBdr>
        </w:div>
        <w:div w:id="1990591384">
          <w:marLeft w:val="0"/>
          <w:marRight w:val="0"/>
          <w:marTop w:val="0"/>
          <w:marBottom w:val="0"/>
          <w:divBdr>
            <w:top w:val="single" w:sz="2" w:space="0" w:color="E5E7EB"/>
            <w:left w:val="single" w:sz="2" w:space="0" w:color="E5E7EB"/>
            <w:bottom w:val="single" w:sz="2" w:space="0" w:color="E5E7EB"/>
            <w:right w:val="single" w:sz="2" w:space="0" w:color="E5E7EB"/>
          </w:divBdr>
        </w:div>
        <w:div w:id="211786761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98520286">
      <w:bodyDiv w:val="1"/>
      <w:marLeft w:val="0"/>
      <w:marRight w:val="0"/>
      <w:marTop w:val="0"/>
      <w:marBottom w:val="0"/>
      <w:divBdr>
        <w:top w:val="none" w:sz="0" w:space="0" w:color="auto"/>
        <w:left w:val="none" w:sz="0" w:space="0" w:color="auto"/>
        <w:bottom w:val="none" w:sz="0" w:space="0" w:color="auto"/>
        <w:right w:val="none" w:sz="0" w:space="0" w:color="auto"/>
      </w:divBdr>
    </w:div>
    <w:div w:id="1636717026">
      <w:bodyDiv w:val="1"/>
      <w:marLeft w:val="0"/>
      <w:marRight w:val="0"/>
      <w:marTop w:val="0"/>
      <w:marBottom w:val="0"/>
      <w:divBdr>
        <w:top w:val="none" w:sz="0" w:space="0" w:color="auto"/>
        <w:left w:val="none" w:sz="0" w:space="0" w:color="auto"/>
        <w:bottom w:val="none" w:sz="0" w:space="0" w:color="auto"/>
        <w:right w:val="none" w:sz="0" w:space="0" w:color="auto"/>
      </w:divBdr>
    </w:div>
    <w:div w:id="1716926709">
      <w:bodyDiv w:val="1"/>
      <w:marLeft w:val="0"/>
      <w:marRight w:val="0"/>
      <w:marTop w:val="0"/>
      <w:marBottom w:val="0"/>
      <w:divBdr>
        <w:top w:val="none" w:sz="0" w:space="0" w:color="auto"/>
        <w:left w:val="none" w:sz="0" w:space="0" w:color="auto"/>
        <w:bottom w:val="none" w:sz="0" w:space="0" w:color="auto"/>
        <w:right w:val="none" w:sz="0" w:space="0" w:color="auto"/>
      </w:divBdr>
    </w:div>
    <w:div w:id="1788086323">
      <w:bodyDiv w:val="1"/>
      <w:marLeft w:val="0"/>
      <w:marRight w:val="0"/>
      <w:marTop w:val="0"/>
      <w:marBottom w:val="0"/>
      <w:divBdr>
        <w:top w:val="none" w:sz="0" w:space="0" w:color="auto"/>
        <w:left w:val="none" w:sz="0" w:space="0" w:color="auto"/>
        <w:bottom w:val="none" w:sz="0" w:space="0" w:color="auto"/>
        <w:right w:val="none" w:sz="0" w:space="0" w:color="auto"/>
      </w:divBdr>
    </w:div>
    <w:div w:id="1798181207">
      <w:bodyDiv w:val="1"/>
      <w:marLeft w:val="0"/>
      <w:marRight w:val="0"/>
      <w:marTop w:val="0"/>
      <w:marBottom w:val="0"/>
      <w:divBdr>
        <w:top w:val="none" w:sz="0" w:space="0" w:color="auto"/>
        <w:left w:val="none" w:sz="0" w:space="0" w:color="auto"/>
        <w:bottom w:val="none" w:sz="0" w:space="0" w:color="auto"/>
        <w:right w:val="none" w:sz="0" w:space="0" w:color="auto"/>
      </w:divBdr>
    </w:div>
    <w:div w:id="1858304457">
      <w:bodyDiv w:val="1"/>
      <w:marLeft w:val="0"/>
      <w:marRight w:val="0"/>
      <w:marTop w:val="0"/>
      <w:marBottom w:val="0"/>
      <w:divBdr>
        <w:top w:val="none" w:sz="0" w:space="0" w:color="auto"/>
        <w:left w:val="none" w:sz="0" w:space="0" w:color="auto"/>
        <w:bottom w:val="none" w:sz="0" w:space="0" w:color="auto"/>
        <w:right w:val="none" w:sz="0" w:space="0" w:color="auto"/>
      </w:divBdr>
    </w:div>
    <w:div w:id="1859584625">
      <w:bodyDiv w:val="1"/>
      <w:marLeft w:val="0"/>
      <w:marRight w:val="0"/>
      <w:marTop w:val="0"/>
      <w:marBottom w:val="0"/>
      <w:divBdr>
        <w:top w:val="none" w:sz="0" w:space="0" w:color="auto"/>
        <w:left w:val="none" w:sz="0" w:space="0" w:color="auto"/>
        <w:bottom w:val="none" w:sz="0" w:space="0" w:color="auto"/>
        <w:right w:val="none" w:sz="0" w:space="0" w:color="auto"/>
      </w:divBdr>
    </w:div>
    <w:div w:id="2014642683">
      <w:bodyDiv w:val="1"/>
      <w:marLeft w:val="0"/>
      <w:marRight w:val="0"/>
      <w:marTop w:val="0"/>
      <w:marBottom w:val="0"/>
      <w:divBdr>
        <w:top w:val="none" w:sz="0" w:space="0" w:color="auto"/>
        <w:left w:val="none" w:sz="0" w:space="0" w:color="auto"/>
        <w:bottom w:val="none" w:sz="0" w:space="0" w:color="auto"/>
        <w:right w:val="none" w:sz="0" w:space="0" w:color="auto"/>
      </w:divBdr>
    </w:div>
    <w:div w:id="20980915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4.xml"/><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emf"/><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emf"/><Relationship Id="rId50" Type="http://schemas.openxmlformats.org/officeDocument/2006/relationships/image" Target="media/image37.emf"/><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emf"/><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0.emf"/><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emf"/><Relationship Id="rId57" Type="http://schemas.openxmlformats.org/officeDocument/2006/relationships/image" Target="media/image44.png"/><Relationship Id="rId61" Type="http://schemas.openxmlformats.org/officeDocument/2006/relationships/image" Target="media/image48.jpe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9.emf"/><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emf"/><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e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footer" Target="footer5.xml"/><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276CC9-EAB9-46CE-82E5-0EDFF9CF94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7</Pages>
  <Words>28444</Words>
  <Characters>156444</Characters>
  <Application>Microsoft Office Word</Application>
  <DocSecurity>0</DocSecurity>
  <Lines>1303</Lines>
  <Paragraphs>3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4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ro Cáceres Teruel</dc:creator>
  <cp:lastModifiedBy>Yaro</cp:lastModifiedBy>
  <cp:revision>3</cp:revision>
  <cp:lastPrinted>2024-02-13T00:33:00Z</cp:lastPrinted>
  <dcterms:created xsi:type="dcterms:W3CDTF">2024-02-13T00:33:00Z</dcterms:created>
  <dcterms:modified xsi:type="dcterms:W3CDTF">2024-02-13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QYsJuB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